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2064B9" w14:textId="77777777" w:rsidR="006C58B4" w:rsidRPr="00E00D51" w:rsidRDefault="006C58B4" w:rsidP="006C58B4">
      <w:pPr>
        <w:spacing w:before="18" w:line="360" w:lineRule="auto"/>
        <w:ind w:left="0" w:right="13" w:firstLine="0"/>
        <w:jc w:val="center"/>
        <w:rPr>
          <w:rFonts w:eastAsia="Times New Roman"/>
          <w:b/>
          <w:sz w:val="32"/>
          <w:szCs w:val="36"/>
        </w:rPr>
      </w:pPr>
      <w:r w:rsidRPr="00E00D51">
        <w:rPr>
          <w:rFonts w:eastAsia="Times New Roman"/>
          <w:b/>
          <w:sz w:val="28"/>
          <w:szCs w:val="36"/>
        </w:rPr>
        <w:t>RANCANG BANGUN SISTEM ANALISIS SENTIMEN KINERJA KEJAKSAAN AGUNG BERBASIS DATA SCRAPING TIKTOK MENGGUNAKAN NATURAL LANGUAGE PROCESSING</w:t>
      </w:r>
    </w:p>
    <w:p w14:paraId="4DC4F189" w14:textId="77777777" w:rsidR="006C58B4" w:rsidRPr="006C58B4" w:rsidRDefault="006C58B4" w:rsidP="006C58B4">
      <w:pPr>
        <w:spacing w:before="18" w:line="360" w:lineRule="auto"/>
        <w:ind w:left="0" w:right="13" w:firstLine="0"/>
        <w:jc w:val="center"/>
        <w:rPr>
          <w:rFonts w:eastAsia="Times New Roman"/>
          <w:b/>
          <w:spacing w:val="2"/>
          <w:sz w:val="28"/>
          <w:szCs w:val="32"/>
        </w:rPr>
      </w:pPr>
    </w:p>
    <w:p w14:paraId="1772F6EE" w14:textId="77777777" w:rsidR="00CF7034" w:rsidRPr="00E00D51" w:rsidRDefault="00CF7034" w:rsidP="00CF7034">
      <w:pPr>
        <w:spacing w:before="18" w:line="360" w:lineRule="auto"/>
        <w:ind w:left="0" w:right="13" w:firstLine="0"/>
        <w:jc w:val="center"/>
        <w:rPr>
          <w:rFonts w:eastAsia="Times New Roman"/>
          <w:sz w:val="28"/>
          <w:szCs w:val="32"/>
        </w:rPr>
      </w:pPr>
      <w:r w:rsidRPr="00E00D51">
        <w:rPr>
          <w:rFonts w:eastAsia="Times New Roman"/>
          <w:b/>
          <w:spacing w:val="2"/>
          <w:sz w:val="28"/>
          <w:szCs w:val="32"/>
        </w:rPr>
        <w:t>S</w:t>
      </w:r>
      <w:r w:rsidRPr="00E00D51">
        <w:rPr>
          <w:rFonts w:eastAsia="Times New Roman"/>
          <w:b/>
          <w:sz w:val="28"/>
          <w:szCs w:val="32"/>
        </w:rPr>
        <w:t>KRIP</w:t>
      </w:r>
      <w:r w:rsidRPr="00E00D51">
        <w:rPr>
          <w:rFonts w:eastAsia="Times New Roman"/>
          <w:b/>
          <w:spacing w:val="2"/>
          <w:sz w:val="28"/>
          <w:szCs w:val="32"/>
        </w:rPr>
        <w:t>S</w:t>
      </w:r>
      <w:r w:rsidRPr="00E00D51">
        <w:rPr>
          <w:rFonts w:eastAsia="Times New Roman"/>
          <w:b/>
          <w:sz w:val="28"/>
          <w:szCs w:val="32"/>
        </w:rPr>
        <w:t>I</w:t>
      </w:r>
    </w:p>
    <w:p w14:paraId="3077B9FD" w14:textId="77777777" w:rsidR="00CF7034" w:rsidRDefault="00CF7034" w:rsidP="00CF7034">
      <w:pPr>
        <w:spacing w:line="360" w:lineRule="auto"/>
        <w:ind w:left="0" w:right="13" w:firstLine="0"/>
        <w:jc w:val="left"/>
        <w:rPr>
          <w:rFonts w:eastAsia="Times New Roman"/>
          <w:sz w:val="20"/>
          <w:szCs w:val="20"/>
        </w:rPr>
      </w:pPr>
    </w:p>
    <w:p w14:paraId="7C26FB38" w14:textId="77777777" w:rsidR="006C58B4" w:rsidRPr="00E00D51" w:rsidRDefault="006C58B4" w:rsidP="00E00D51">
      <w:pPr>
        <w:spacing w:line="276" w:lineRule="auto"/>
        <w:ind w:left="0" w:right="13" w:firstLine="0"/>
        <w:jc w:val="center"/>
        <w:rPr>
          <w:rFonts w:eastAsia="Times New Roman"/>
          <w:szCs w:val="20"/>
        </w:rPr>
      </w:pPr>
      <w:r w:rsidRPr="00E00D51">
        <w:rPr>
          <w:rFonts w:eastAsia="Times New Roman"/>
          <w:szCs w:val="20"/>
        </w:rPr>
        <w:t xml:space="preserve">Diajukan Sebagai Salah Satu Syarat Untuk Menyelesaikan </w:t>
      </w:r>
    </w:p>
    <w:p w14:paraId="7E808B27" w14:textId="77777777" w:rsidR="006C58B4" w:rsidRPr="00E00D51" w:rsidRDefault="006C58B4" w:rsidP="00E00D51">
      <w:pPr>
        <w:spacing w:line="276" w:lineRule="auto"/>
        <w:ind w:left="0" w:right="13" w:firstLine="0"/>
        <w:jc w:val="center"/>
        <w:rPr>
          <w:rFonts w:eastAsia="Times New Roman"/>
          <w:szCs w:val="20"/>
        </w:rPr>
      </w:pPr>
      <w:r w:rsidRPr="00E00D51">
        <w:rPr>
          <w:rFonts w:eastAsia="Times New Roman"/>
          <w:szCs w:val="20"/>
        </w:rPr>
        <w:t xml:space="preserve">Pendidikan Jenjang Sarjana Terapan </w:t>
      </w:r>
    </w:p>
    <w:p w14:paraId="24674218" w14:textId="77777777" w:rsidR="006C58B4" w:rsidRPr="00E00D51" w:rsidRDefault="006C58B4" w:rsidP="00E00D51">
      <w:pPr>
        <w:spacing w:line="276" w:lineRule="auto"/>
        <w:ind w:left="0" w:right="13" w:firstLine="0"/>
        <w:jc w:val="center"/>
        <w:rPr>
          <w:rFonts w:eastAsia="Times New Roman"/>
          <w:sz w:val="22"/>
          <w:szCs w:val="20"/>
        </w:rPr>
      </w:pPr>
      <w:r w:rsidRPr="00E00D51">
        <w:rPr>
          <w:rFonts w:eastAsia="Times New Roman"/>
          <w:szCs w:val="20"/>
        </w:rPr>
        <w:t>Pada Politeknik Negeri Lhokseumawe</w:t>
      </w:r>
    </w:p>
    <w:p w14:paraId="285F4DFD" w14:textId="77777777" w:rsidR="00CF7034" w:rsidRPr="00125B8C" w:rsidRDefault="00CF7034" w:rsidP="00CF7034">
      <w:pPr>
        <w:spacing w:line="360" w:lineRule="auto"/>
        <w:ind w:left="0" w:right="13" w:firstLine="0"/>
        <w:jc w:val="left"/>
        <w:rPr>
          <w:rFonts w:eastAsia="Times New Roman"/>
          <w:szCs w:val="20"/>
        </w:rPr>
      </w:pPr>
    </w:p>
    <w:p w14:paraId="6B3FB062" w14:textId="77777777" w:rsidR="00CF7034" w:rsidRPr="00CF7034" w:rsidRDefault="00E00D51" w:rsidP="006C58B4">
      <w:pPr>
        <w:spacing w:line="360" w:lineRule="auto"/>
        <w:ind w:left="0" w:right="13" w:firstLine="0"/>
        <w:jc w:val="center"/>
        <w:rPr>
          <w:rFonts w:eastAsia="Times New Roman"/>
          <w:sz w:val="20"/>
          <w:szCs w:val="20"/>
        </w:rPr>
      </w:pPr>
      <w:r w:rsidRPr="00E00D51">
        <w:rPr>
          <w:rFonts w:eastAsia="Times New Roman"/>
          <w:noProof/>
          <w:sz w:val="20"/>
          <w:szCs w:val="20"/>
        </w:rPr>
        <w:drawing>
          <wp:inline distT="0" distB="0" distL="0" distR="0" wp14:anchorId="24B8E75A" wp14:editId="649033BF">
            <wp:extent cx="1438275" cy="1438275"/>
            <wp:effectExtent l="19050" t="0" r="9525" b="0"/>
            <wp:docPr id="33" name="image16.png" descr="D:\RIZQILLAH\Logo PNL Black White.png"/>
            <wp:cNvGraphicFramePr/>
            <a:graphic xmlns:a="http://schemas.openxmlformats.org/drawingml/2006/main">
              <a:graphicData uri="http://schemas.openxmlformats.org/drawingml/2006/picture">
                <pic:pic xmlns:pic="http://schemas.openxmlformats.org/drawingml/2006/picture">
                  <pic:nvPicPr>
                    <pic:cNvPr id="0" name="image16.png" descr="D:\RIZQILLAH\Logo PNL Black White.png"/>
                    <pic:cNvPicPr preferRelativeResize="0"/>
                  </pic:nvPicPr>
                  <pic:blipFill>
                    <a:blip r:embed="rId8"/>
                    <a:srcRect/>
                    <a:stretch>
                      <a:fillRect/>
                    </a:stretch>
                  </pic:blipFill>
                  <pic:spPr>
                    <a:xfrm>
                      <a:off x="0" y="0"/>
                      <a:ext cx="1438275" cy="1438275"/>
                    </a:xfrm>
                    <a:prstGeom prst="rect">
                      <a:avLst/>
                    </a:prstGeom>
                    <a:ln/>
                  </pic:spPr>
                </pic:pic>
              </a:graphicData>
            </a:graphic>
          </wp:inline>
        </w:drawing>
      </w:r>
    </w:p>
    <w:p w14:paraId="055E98C4" w14:textId="77777777" w:rsidR="00CF7034" w:rsidRPr="00125B8C" w:rsidRDefault="00CF7034" w:rsidP="00CF7034">
      <w:pPr>
        <w:spacing w:line="360" w:lineRule="auto"/>
        <w:ind w:left="0" w:right="13" w:firstLine="0"/>
        <w:jc w:val="left"/>
        <w:rPr>
          <w:rFonts w:eastAsia="Times New Roman"/>
          <w:szCs w:val="20"/>
        </w:rPr>
      </w:pPr>
    </w:p>
    <w:p w14:paraId="19173FBE" w14:textId="77777777" w:rsidR="004B4538" w:rsidRPr="00CF7034" w:rsidRDefault="004B4538" w:rsidP="00CF7034">
      <w:pPr>
        <w:spacing w:line="360" w:lineRule="auto"/>
        <w:ind w:left="0" w:right="13" w:firstLine="0"/>
        <w:jc w:val="left"/>
        <w:rPr>
          <w:rFonts w:eastAsia="Times New Roman"/>
          <w:sz w:val="20"/>
          <w:szCs w:val="20"/>
        </w:rPr>
      </w:pPr>
    </w:p>
    <w:p w14:paraId="2BF519C4" w14:textId="77777777" w:rsidR="00CF7034" w:rsidRDefault="00CF7034" w:rsidP="00CF7034">
      <w:pPr>
        <w:spacing w:line="360" w:lineRule="auto"/>
        <w:ind w:left="0" w:right="13" w:firstLine="0"/>
        <w:jc w:val="center"/>
        <w:rPr>
          <w:rFonts w:eastAsia="Times New Roman"/>
          <w:b/>
          <w:szCs w:val="24"/>
        </w:rPr>
      </w:pPr>
      <w:r w:rsidRPr="00682148">
        <w:rPr>
          <w:rFonts w:eastAsia="Times New Roman"/>
          <w:b/>
          <w:szCs w:val="24"/>
        </w:rPr>
        <w:t>Oleh:</w:t>
      </w:r>
    </w:p>
    <w:p w14:paraId="74EA4174" w14:textId="77777777" w:rsidR="00682148" w:rsidRPr="00682148" w:rsidRDefault="00682148" w:rsidP="00CF7034">
      <w:pPr>
        <w:spacing w:line="360" w:lineRule="auto"/>
        <w:ind w:left="0" w:right="13" w:firstLine="0"/>
        <w:jc w:val="center"/>
        <w:rPr>
          <w:rFonts w:eastAsia="Times New Roman"/>
          <w:b/>
          <w:szCs w:val="24"/>
        </w:rPr>
      </w:pPr>
    </w:p>
    <w:p w14:paraId="59DDE365" w14:textId="77777777" w:rsidR="00CF7034" w:rsidRDefault="00CF7034" w:rsidP="00CF7034">
      <w:pPr>
        <w:spacing w:line="360" w:lineRule="auto"/>
        <w:ind w:left="0" w:right="13" w:firstLine="0"/>
        <w:jc w:val="center"/>
        <w:rPr>
          <w:rFonts w:eastAsia="Times New Roman"/>
          <w:b/>
          <w:spacing w:val="-1"/>
          <w:szCs w:val="24"/>
        </w:rPr>
      </w:pPr>
      <w:r w:rsidRPr="00364137">
        <w:rPr>
          <w:rFonts w:eastAsia="Times New Roman"/>
          <w:b/>
          <w:spacing w:val="-1"/>
          <w:szCs w:val="24"/>
        </w:rPr>
        <w:t>FURQAN</w:t>
      </w:r>
    </w:p>
    <w:p w14:paraId="30697508" w14:textId="77777777" w:rsidR="00682148" w:rsidRPr="00364137" w:rsidRDefault="00682148" w:rsidP="00CF7034">
      <w:pPr>
        <w:spacing w:line="360" w:lineRule="auto"/>
        <w:ind w:left="0" w:right="13" w:firstLine="0"/>
        <w:jc w:val="center"/>
        <w:rPr>
          <w:rFonts w:eastAsia="Times New Roman"/>
          <w:b/>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309"/>
        <w:gridCol w:w="3944"/>
      </w:tblGrid>
      <w:tr w:rsidR="00364137" w:rsidRPr="00682148" w14:paraId="0D782C1D" w14:textId="77777777" w:rsidTr="00682148">
        <w:trPr>
          <w:jc w:val="center"/>
        </w:trPr>
        <w:tc>
          <w:tcPr>
            <w:tcW w:w="2518" w:type="dxa"/>
          </w:tcPr>
          <w:p w14:paraId="58BB777E" w14:textId="77777777" w:rsidR="00364137" w:rsidRPr="00682148" w:rsidRDefault="00364137" w:rsidP="00364137">
            <w:pPr>
              <w:spacing w:line="360" w:lineRule="auto"/>
              <w:ind w:left="0" w:right="13" w:firstLine="0"/>
              <w:rPr>
                <w:rFonts w:ascii="Times New Roman" w:eastAsia="Times New Roman" w:hAnsi="Times New Roman" w:cs="Times New Roman"/>
                <w:b/>
                <w:sz w:val="24"/>
                <w:szCs w:val="24"/>
                <w:lang w:val="en-US"/>
              </w:rPr>
            </w:pPr>
            <w:r w:rsidRPr="00682148">
              <w:rPr>
                <w:rFonts w:ascii="Times New Roman" w:eastAsia="Times New Roman" w:hAnsi="Times New Roman" w:cs="Times New Roman"/>
                <w:b/>
                <w:sz w:val="24"/>
                <w:szCs w:val="24"/>
                <w:lang w:val="en-US"/>
              </w:rPr>
              <w:t>NIM</w:t>
            </w:r>
          </w:p>
        </w:tc>
        <w:tc>
          <w:tcPr>
            <w:tcW w:w="309" w:type="dxa"/>
          </w:tcPr>
          <w:p w14:paraId="2AE3F078" w14:textId="77777777" w:rsidR="00364137" w:rsidRPr="00682148" w:rsidRDefault="00364137" w:rsidP="00364137">
            <w:pPr>
              <w:spacing w:line="360" w:lineRule="auto"/>
              <w:ind w:left="0" w:right="13" w:firstLine="0"/>
              <w:jc w:val="left"/>
              <w:rPr>
                <w:rFonts w:ascii="Times New Roman" w:eastAsia="Times New Roman" w:hAnsi="Times New Roman" w:cs="Times New Roman"/>
                <w:b/>
                <w:sz w:val="24"/>
                <w:szCs w:val="24"/>
                <w:lang w:val="en-US"/>
              </w:rPr>
            </w:pPr>
            <w:r w:rsidRPr="00682148">
              <w:rPr>
                <w:rFonts w:ascii="Times New Roman" w:eastAsia="Times New Roman" w:hAnsi="Times New Roman" w:cs="Times New Roman"/>
                <w:b/>
                <w:sz w:val="24"/>
                <w:szCs w:val="24"/>
                <w:lang w:val="en-US"/>
              </w:rPr>
              <w:t>:</w:t>
            </w:r>
          </w:p>
        </w:tc>
        <w:tc>
          <w:tcPr>
            <w:tcW w:w="3944" w:type="dxa"/>
          </w:tcPr>
          <w:p w14:paraId="058D0151" w14:textId="77777777" w:rsidR="00364137" w:rsidRPr="00682148" w:rsidRDefault="00364137" w:rsidP="00364137">
            <w:pPr>
              <w:spacing w:line="360" w:lineRule="auto"/>
              <w:ind w:left="0" w:right="13" w:firstLine="0"/>
              <w:jc w:val="left"/>
              <w:rPr>
                <w:rFonts w:ascii="Times New Roman" w:eastAsia="Times New Roman" w:hAnsi="Times New Roman" w:cs="Times New Roman"/>
                <w:b/>
                <w:sz w:val="24"/>
                <w:szCs w:val="24"/>
                <w:lang w:val="en-US"/>
              </w:rPr>
            </w:pPr>
            <w:r w:rsidRPr="00682148">
              <w:rPr>
                <w:rFonts w:ascii="Times New Roman" w:eastAsia="Times New Roman" w:hAnsi="Times New Roman" w:cs="Times New Roman"/>
                <w:b/>
                <w:sz w:val="24"/>
                <w:szCs w:val="24"/>
                <w:lang w:val="en-US"/>
              </w:rPr>
              <w:t>2021573010051</w:t>
            </w:r>
          </w:p>
        </w:tc>
      </w:tr>
      <w:tr w:rsidR="00364137" w:rsidRPr="00682148" w14:paraId="636120E9" w14:textId="77777777" w:rsidTr="00682148">
        <w:trPr>
          <w:jc w:val="center"/>
        </w:trPr>
        <w:tc>
          <w:tcPr>
            <w:tcW w:w="2518" w:type="dxa"/>
          </w:tcPr>
          <w:p w14:paraId="5641040A" w14:textId="77777777" w:rsidR="00364137" w:rsidRPr="00682148" w:rsidRDefault="00364137" w:rsidP="00364137">
            <w:pPr>
              <w:spacing w:line="360" w:lineRule="auto"/>
              <w:ind w:left="0" w:right="13" w:firstLine="0"/>
              <w:jc w:val="left"/>
              <w:rPr>
                <w:rFonts w:ascii="Times New Roman" w:eastAsia="Times New Roman" w:hAnsi="Times New Roman" w:cs="Times New Roman"/>
                <w:b/>
                <w:sz w:val="24"/>
                <w:szCs w:val="24"/>
                <w:lang w:val="en-US"/>
              </w:rPr>
            </w:pPr>
            <w:r w:rsidRPr="00682148">
              <w:rPr>
                <w:rFonts w:ascii="Times New Roman" w:eastAsia="Times New Roman" w:hAnsi="Times New Roman" w:cs="Times New Roman"/>
                <w:b/>
                <w:sz w:val="24"/>
                <w:szCs w:val="24"/>
                <w:lang w:val="en-US"/>
              </w:rPr>
              <w:t>Program Studi</w:t>
            </w:r>
          </w:p>
        </w:tc>
        <w:tc>
          <w:tcPr>
            <w:tcW w:w="309" w:type="dxa"/>
          </w:tcPr>
          <w:p w14:paraId="1744D39E" w14:textId="77777777" w:rsidR="00364137" w:rsidRPr="00682148" w:rsidRDefault="00364137" w:rsidP="00364137">
            <w:pPr>
              <w:spacing w:line="360" w:lineRule="auto"/>
              <w:ind w:left="0" w:right="13" w:firstLine="0"/>
              <w:jc w:val="left"/>
              <w:rPr>
                <w:rFonts w:ascii="Times New Roman" w:eastAsia="Times New Roman" w:hAnsi="Times New Roman" w:cs="Times New Roman"/>
                <w:b/>
                <w:sz w:val="24"/>
                <w:szCs w:val="24"/>
                <w:lang w:val="en-US"/>
              </w:rPr>
            </w:pPr>
            <w:r w:rsidRPr="00682148">
              <w:rPr>
                <w:rFonts w:ascii="Times New Roman" w:eastAsia="Times New Roman" w:hAnsi="Times New Roman" w:cs="Times New Roman"/>
                <w:b/>
                <w:sz w:val="24"/>
                <w:szCs w:val="24"/>
                <w:lang w:val="en-US"/>
              </w:rPr>
              <w:t>:</w:t>
            </w:r>
          </w:p>
        </w:tc>
        <w:tc>
          <w:tcPr>
            <w:tcW w:w="3944" w:type="dxa"/>
          </w:tcPr>
          <w:p w14:paraId="46772206" w14:textId="77777777" w:rsidR="00364137" w:rsidRPr="00682148" w:rsidRDefault="00364137" w:rsidP="00364137">
            <w:pPr>
              <w:spacing w:line="360" w:lineRule="auto"/>
              <w:ind w:left="0" w:right="13" w:firstLine="0"/>
              <w:jc w:val="left"/>
              <w:rPr>
                <w:rFonts w:ascii="Times New Roman" w:eastAsia="Times New Roman" w:hAnsi="Times New Roman" w:cs="Times New Roman"/>
                <w:b/>
                <w:sz w:val="24"/>
                <w:szCs w:val="24"/>
                <w:lang w:val="en-US"/>
              </w:rPr>
            </w:pPr>
            <w:r w:rsidRPr="00682148">
              <w:rPr>
                <w:rFonts w:ascii="Times New Roman" w:eastAsia="Times New Roman" w:hAnsi="Times New Roman" w:cs="Times New Roman"/>
                <w:b/>
                <w:sz w:val="24"/>
                <w:szCs w:val="24"/>
                <w:lang w:val="en-US"/>
              </w:rPr>
              <w:t>Teknik Informatika</w:t>
            </w:r>
          </w:p>
        </w:tc>
      </w:tr>
      <w:tr w:rsidR="00364137" w:rsidRPr="00682148" w14:paraId="70FFF5BA" w14:textId="77777777" w:rsidTr="00682148">
        <w:trPr>
          <w:jc w:val="center"/>
        </w:trPr>
        <w:tc>
          <w:tcPr>
            <w:tcW w:w="2518" w:type="dxa"/>
          </w:tcPr>
          <w:p w14:paraId="20387798" w14:textId="77777777" w:rsidR="00364137" w:rsidRPr="00682148" w:rsidRDefault="00364137" w:rsidP="00364137">
            <w:pPr>
              <w:spacing w:line="360" w:lineRule="auto"/>
              <w:ind w:left="0" w:right="13" w:firstLine="0"/>
              <w:jc w:val="left"/>
              <w:rPr>
                <w:rFonts w:ascii="Times New Roman" w:eastAsia="Times New Roman" w:hAnsi="Times New Roman" w:cs="Times New Roman"/>
                <w:b/>
                <w:sz w:val="24"/>
                <w:szCs w:val="24"/>
                <w:lang w:val="en-US"/>
              </w:rPr>
            </w:pPr>
            <w:r w:rsidRPr="00682148">
              <w:rPr>
                <w:rFonts w:ascii="Times New Roman" w:eastAsia="Times New Roman" w:hAnsi="Times New Roman" w:cs="Times New Roman"/>
                <w:b/>
                <w:sz w:val="24"/>
                <w:szCs w:val="24"/>
                <w:lang w:val="en-US"/>
              </w:rPr>
              <w:t>Jurusan</w:t>
            </w:r>
          </w:p>
        </w:tc>
        <w:tc>
          <w:tcPr>
            <w:tcW w:w="309" w:type="dxa"/>
          </w:tcPr>
          <w:p w14:paraId="3150B9BE" w14:textId="77777777" w:rsidR="00364137" w:rsidRPr="00682148" w:rsidRDefault="00364137" w:rsidP="00364137">
            <w:pPr>
              <w:spacing w:line="360" w:lineRule="auto"/>
              <w:ind w:left="0" w:right="13" w:firstLine="0"/>
              <w:jc w:val="left"/>
              <w:rPr>
                <w:rFonts w:ascii="Times New Roman" w:eastAsia="Times New Roman" w:hAnsi="Times New Roman" w:cs="Times New Roman"/>
                <w:b/>
                <w:sz w:val="24"/>
                <w:szCs w:val="24"/>
                <w:lang w:val="en-US"/>
              </w:rPr>
            </w:pPr>
            <w:r w:rsidRPr="00682148">
              <w:rPr>
                <w:rFonts w:ascii="Times New Roman" w:eastAsia="Times New Roman" w:hAnsi="Times New Roman" w:cs="Times New Roman"/>
                <w:b/>
                <w:sz w:val="24"/>
                <w:szCs w:val="24"/>
                <w:lang w:val="en-US"/>
              </w:rPr>
              <w:t>:</w:t>
            </w:r>
          </w:p>
        </w:tc>
        <w:tc>
          <w:tcPr>
            <w:tcW w:w="3944" w:type="dxa"/>
          </w:tcPr>
          <w:p w14:paraId="00F2785B" w14:textId="77777777" w:rsidR="00364137" w:rsidRPr="00682148" w:rsidRDefault="00364137" w:rsidP="00364137">
            <w:pPr>
              <w:spacing w:line="360" w:lineRule="auto"/>
              <w:ind w:left="0" w:right="13" w:firstLine="0"/>
              <w:jc w:val="left"/>
              <w:rPr>
                <w:rFonts w:ascii="Times New Roman" w:eastAsia="Times New Roman" w:hAnsi="Times New Roman" w:cs="Times New Roman"/>
                <w:b/>
                <w:sz w:val="24"/>
                <w:szCs w:val="24"/>
                <w:lang w:val="en-US"/>
              </w:rPr>
            </w:pPr>
            <w:r w:rsidRPr="00682148">
              <w:rPr>
                <w:rFonts w:ascii="Times New Roman" w:eastAsia="Times New Roman" w:hAnsi="Times New Roman" w:cs="Times New Roman"/>
                <w:b/>
                <w:sz w:val="24"/>
                <w:szCs w:val="24"/>
                <w:lang w:val="en-US"/>
              </w:rPr>
              <w:t>Teknologi Informasi dan Komputer</w:t>
            </w:r>
          </w:p>
        </w:tc>
      </w:tr>
    </w:tbl>
    <w:p w14:paraId="2682C307" w14:textId="77777777" w:rsidR="00364137" w:rsidRPr="00364137" w:rsidRDefault="00364137" w:rsidP="00364137">
      <w:pPr>
        <w:spacing w:line="360" w:lineRule="auto"/>
        <w:ind w:left="0" w:right="13" w:firstLine="0"/>
        <w:jc w:val="center"/>
        <w:rPr>
          <w:rFonts w:eastAsia="Times New Roman"/>
          <w:szCs w:val="24"/>
        </w:rPr>
      </w:pPr>
    </w:p>
    <w:p w14:paraId="0180BC7D" w14:textId="77777777" w:rsidR="00CF7034" w:rsidRPr="00CF7034" w:rsidRDefault="00CF7034" w:rsidP="00CF7034">
      <w:pPr>
        <w:spacing w:line="360" w:lineRule="auto"/>
        <w:ind w:left="0" w:right="13" w:firstLine="0"/>
        <w:jc w:val="left"/>
        <w:rPr>
          <w:rFonts w:eastAsia="Times New Roman"/>
          <w:sz w:val="20"/>
          <w:szCs w:val="20"/>
        </w:rPr>
      </w:pPr>
    </w:p>
    <w:p w14:paraId="42CBABD3" w14:textId="77777777" w:rsidR="00CF7034" w:rsidRPr="00E00D51" w:rsidRDefault="00CF7034" w:rsidP="00CF7034">
      <w:pPr>
        <w:spacing w:line="360" w:lineRule="auto"/>
        <w:ind w:left="0" w:right="13" w:firstLine="0"/>
        <w:jc w:val="center"/>
        <w:rPr>
          <w:rFonts w:eastAsia="Times New Roman"/>
          <w:b/>
          <w:sz w:val="28"/>
          <w:szCs w:val="32"/>
        </w:rPr>
      </w:pPr>
      <w:r w:rsidRPr="00E00D51">
        <w:rPr>
          <w:rFonts w:eastAsia="Times New Roman"/>
          <w:b/>
          <w:sz w:val="28"/>
          <w:szCs w:val="32"/>
        </w:rPr>
        <w:t>J</w:t>
      </w:r>
      <w:r w:rsidRPr="00E00D51">
        <w:rPr>
          <w:rFonts w:eastAsia="Times New Roman"/>
          <w:b/>
          <w:spacing w:val="1"/>
          <w:sz w:val="28"/>
          <w:szCs w:val="32"/>
        </w:rPr>
        <w:t>URU</w:t>
      </w:r>
      <w:r w:rsidRPr="00E00D51">
        <w:rPr>
          <w:rFonts w:eastAsia="Times New Roman"/>
          <w:b/>
          <w:spacing w:val="2"/>
          <w:sz w:val="28"/>
          <w:szCs w:val="32"/>
        </w:rPr>
        <w:t>S</w:t>
      </w:r>
      <w:r w:rsidRPr="00E00D51">
        <w:rPr>
          <w:rFonts w:eastAsia="Times New Roman"/>
          <w:b/>
          <w:spacing w:val="-3"/>
          <w:sz w:val="28"/>
          <w:szCs w:val="32"/>
        </w:rPr>
        <w:t>A</w:t>
      </w:r>
      <w:r w:rsidRPr="00E00D51">
        <w:rPr>
          <w:rFonts w:eastAsia="Times New Roman"/>
          <w:b/>
          <w:sz w:val="28"/>
          <w:szCs w:val="32"/>
        </w:rPr>
        <w:t xml:space="preserve">N </w:t>
      </w:r>
      <w:r w:rsidRPr="00E00D51">
        <w:rPr>
          <w:rFonts w:eastAsia="Times New Roman"/>
          <w:b/>
          <w:spacing w:val="-1"/>
          <w:sz w:val="28"/>
          <w:szCs w:val="32"/>
        </w:rPr>
        <w:t>TE</w:t>
      </w:r>
      <w:r w:rsidRPr="00E00D51">
        <w:rPr>
          <w:rFonts w:eastAsia="Times New Roman"/>
          <w:b/>
          <w:sz w:val="28"/>
          <w:szCs w:val="32"/>
        </w:rPr>
        <w:t>KNO</w:t>
      </w:r>
      <w:r w:rsidRPr="00E00D51">
        <w:rPr>
          <w:rFonts w:eastAsia="Times New Roman"/>
          <w:b/>
          <w:spacing w:val="-2"/>
          <w:sz w:val="28"/>
          <w:szCs w:val="32"/>
        </w:rPr>
        <w:t>L</w:t>
      </w:r>
      <w:r w:rsidRPr="00E00D51">
        <w:rPr>
          <w:rFonts w:eastAsia="Times New Roman"/>
          <w:b/>
          <w:sz w:val="28"/>
          <w:szCs w:val="32"/>
        </w:rPr>
        <w:t>O</w:t>
      </w:r>
      <w:r w:rsidRPr="00E00D51">
        <w:rPr>
          <w:rFonts w:eastAsia="Times New Roman"/>
          <w:b/>
          <w:spacing w:val="-2"/>
          <w:sz w:val="28"/>
          <w:szCs w:val="32"/>
        </w:rPr>
        <w:t>G</w:t>
      </w:r>
      <w:r w:rsidRPr="00E00D51">
        <w:rPr>
          <w:rFonts w:eastAsia="Times New Roman"/>
          <w:b/>
          <w:sz w:val="28"/>
          <w:szCs w:val="32"/>
        </w:rPr>
        <w:t>I I</w:t>
      </w:r>
      <w:r w:rsidRPr="00E00D51">
        <w:rPr>
          <w:rFonts w:eastAsia="Times New Roman"/>
          <w:b/>
          <w:spacing w:val="4"/>
          <w:sz w:val="28"/>
          <w:szCs w:val="32"/>
        </w:rPr>
        <w:t>N</w:t>
      </w:r>
      <w:r w:rsidRPr="00E00D51">
        <w:rPr>
          <w:rFonts w:eastAsia="Times New Roman"/>
          <w:b/>
          <w:sz w:val="28"/>
          <w:szCs w:val="32"/>
        </w:rPr>
        <w:t>FOR</w:t>
      </w:r>
      <w:r w:rsidRPr="00E00D51">
        <w:rPr>
          <w:rFonts w:eastAsia="Times New Roman"/>
          <w:b/>
          <w:spacing w:val="2"/>
          <w:sz w:val="28"/>
          <w:szCs w:val="32"/>
        </w:rPr>
        <w:t>M</w:t>
      </w:r>
      <w:r w:rsidRPr="00E00D51">
        <w:rPr>
          <w:rFonts w:eastAsia="Times New Roman"/>
          <w:b/>
          <w:spacing w:val="1"/>
          <w:sz w:val="28"/>
          <w:szCs w:val="32"/>
        </w:rPr>
        <w:t>A</w:t>
      </w:r>
      <w:r w:rsidRPr="00E00D51">
        <w:rPr>
          <w:rFonts w:eastAsia="Times New Roman"/>
          <w:b/>
          <w:spacing w:val="2"/>
          <w:sz w:val="28"/>
          <w:szCs w:val="32"/>
        </w:rPr>
        <w:t>S</w:t>
      </w:r>
      <w:r w:rsidRPr="00E00D51">
        <w:rPr>
          <w:rFonts w:eastAsia="Times New Roman"/>
          <w:b/>
          <w:sz w:val="28"/>
          <w:szCs w:val="32"/>
        </w:rPr>
        <w:t>I &amp; K</w:t>
      </w:r>
      <w:r w:rsidRPr="00E00D51">
        <w:rPr>
          <w:rFonts w:eastAsia="Times New Roman"/>
          <w:b/>
          <w:spacing w:val="-2"/>
          <w:sz w:val="28"/>
          <w:szCs w:val="32"/>
        </w:rPr>
        <w:t>O</w:t>
      </w:r>
      <w:r w:rsidRPr="00E00D51">
        <w:rPr>
          <w:rFonts w:eastAsia="Times New Roman"/>
          <w:b/>
          <w:spacing w:val="2"/>
          <w:sz w:val="28"/>
          <w:szCs w:val="32"/>
        </w:rPr>
        <w:t>M</w:t>
      </w:r>
      <w:r w:rsidRPr="00E00D51">
        <w:rPr>
          <w:rFonts w:eastAsia="Times New Roman"/>
          <w:b/>
          <w:sz w:val="28"/>
          <w:szCs w:val="32"/>
        </w:rPr>
        <w:t>P</w:t>
      </w:r>
      <w:r w:rsidRPr="00E00D51">
        <w:rPr>
          <w:rFonts w:eastAsia="Times New Roman"/>
          <w:b/>
          <w:spacing w:val="1"/>
          <w:sz w:val="28"/>
          <w:szCs w:val="32"/>
        </w:rPr>
        <w:t>U</w:t>
      </w:r>
      <w:r w:rsidRPr="00E00D51">
        <w:rPr>
          <w:rFonts w:eastAsia="Times New Roman"/>
          <w:b/>
          <w:spacing w:val="-1"/>
          <w:sz w:val="28"/>
          <w:szCs w:val="32"/>
        </w:rPr>
        <w:t>TE</w:t>
      </w:r>
      <w:r w:rsidRPr="00E00D51">
        <w:rPr>
          <w:rFonts w:eastAsia="Times New Roman"/>
          <w:b/>
          <w:sz w:val="28"/>
          <w:szCs w:val="32"/>
        </w:rPr>
        <w:t>R</w:t>
      </w:r>
    </w:p>
    <w:p w14:paraId="1A8BA223" w14:textId="77777777" w:rsidR="00CF7034" w:rsidRPr="00E00D51" w:rsidRDefault="00CF7034" w:rsidP="00CF7034">
      <w:pPr>
        <w:spacing w:line="360" w:lineRule="auto"/>
        <w:ind w:left="0" w:right="13" w:firstLine="0"/>
        <w:jc w:val="center"/>
        <w:rPr>
          <w:rFonts w:eastAsia="Times New Roman"/>
          <w:b/>
          <w:sz w:val="28"/>
          <w:szCs w:val="32"/>
        </w:rPr>
      </w:pPr>
      <w:r w:rsidRPr="00E00D51">
        <w:rPr>
          <w:rFonts w:eastAsia="Times New Roman"/>
          <w:b/>
          <w:sz w:val="28"/>
          <w:szCs w:val="32"/>
        </w:rPr>
        <w:t>P</w:t>
      </w:r>
      <w:r w:rsidRPr="00E00D51">
        <w:rPr>
          <w:rFonts w:eastAsia="Times New Roman"/>
          <w:b/>
          <w:spacing w:val="1"/>
          <w:sz w:val="28"/>
          <w:szCs w:val="32"/>
        </w:rPr>
        <w:t>R</w:t>
      </w:r>
      <w:r w:rsidRPr="00E00D51">
        <w:rPr>
          <w:rFonts w:eastAsia="Times New Roman"/>
          <w:b/>
          <w:sz w:val="28"/>
          <w:szCs w:val="32"/>
        </w:rPr>
        <w:t>O</w:t>
      </w:r>
      <w:r w:rsidRPr="00E00D51">
        <w:rPr>
          <w:rFonts w:eastAsia="Times New Roman"/>
          <w:b/>
          <w:spacing w:val="-2"/>
          <w:sz w:val="28"/>
          <w:szCs w:val="32"/>
        </w:rPr>
        <w:t>G</w:t>
      </w:r>
      <w:r w:rsidRPr="00E00D51">
        <w:rPr>
          <w:rFonts w:eastAsia="Times New Roman"/>
          <w:b/>
          <w:spacing w:val="1"/>
          <w:sz w:val="28"/>
          <w:szCs w:val="32"/>
        </w:rPr>
        <w:t>RA</w:t>
      </w:r>
      <w:r w:rsidRPr="00E00D51">
        <w:rPr>
          <w:rFonts w:eastAsia="Times New Roman"/>
          <w:b/>
          <w:sz w:val="28"/>
          <w:szCs w:val="32"/>
        </w:rPr>
        <w:t>M</w:t>
      </w:r>
      <w:r w:rsidRPr="00E00D51">
        <w:rPr>
          <w:rFonts w:eastAsia="Times New Roman"/>
          <w:b/>
          <w:spacing w:val="2"/>
          <w:sz w:val="28"/>
          <w:szCs w:val="32"/>
        </w:rPr>
        <w:t xml:space="preserve"> S</w:t>
      </w:r>
      <w:r w:rsidRPr="00E00D51">
        <w:rPr>
          <w:rFonts w:eastAsia="Times New Roman"/>
          <w:b/>
          <w:spacing w:val="-1"/>
          <w:sz w:val="28"/>
          <w:szCs w:val="32"/>
        </w:rPr>
        <w:t>T</w:t>
      </w:r>
      <w:r w:rsidRPr="00E00D51">
        <w:rPr>
          <w:rFonts w:eastAsia="Times New Roman"/>
          <w:b/>
          <w:spacing w:val="1"/>
          <w:sz w:val="28"/>
          <w:szCs w:val="32"/>
        </w:rPr>
        <w:t>UD</w:t>
      </w:r>
      <w:r w:rsidRPr="00E00D51">
        <w:rPr>
          <w:rFonts w:eastAsia="Times New Roman"/>
          <w:b/>
          <w:sz w:val="28"/>
          <w:szCs w:val="32"/>
        </w:rPr>
        <w:t xml:space="preserve">I </w:t>
      </w:r>
      <w:r w:rsidRPr="00E00D51">
        <w:rPr>
          <w:rFonts w:eastAsia="Times New Roman"/>
          <w:b/>
          <w:spacing w:val="-1"/>
          <w:sz w:val="28"/>
          <w:szCs w:val="32"/>
        </w:rPr>
        <w:t>TE</w:t>
      </w:r>
      <w:r w:rsidRPr="00E00D51">
        <w:rPr>
          <w:rFonts w:eastAsia="Times New Roman"/>
          <w:b/>
          <w:sz w:val="28"/>
          <w:szCs w:val="32"/>
        </w:rPr>
        <w:t>KNIK IN</w:t>
      </w:r>
      <w:r w:rsidRPr="00E00D51">
        <w:rPr>
          <w:rFonts w:eastAsia="Times New Roman"/>
          <w:b/>
          <w:spacing w:val="1"/>
          <w:sz w:val="28"/>
          <w:szCs w:val="32"/>
        </w:rPr>
        <w:t>F</w:t>
      </w:r>
      <w:r w:rsidRPr="00E00D51">
        <w:rPr>
          <w:rFonts w:eastAsia="Times New Roman"/>
          <w:b/>
          <w:sz w:val="28"/>
          <w:szCs w:val="32"/>
        </w:rPr>
        <w:t>OR</w:t>
      </w:r>
      <w:r w:rsidRPr="00E00D51">
        <w:rPr>
          <w:rFonts w:eastAsia="Times New Roman"/>
          <w:b/>
          <w:spacing w:val="2"/>
          <w:sz w:val="28"/>
          <w:szCs w:val="32"/>
        </w:rPr>
        <w:t>M</w:t>
      </w:r>
      <w:r w:rsidRPr="00E00D51">
        <w:rPr>
          <w:rFonts w:eastAsia="Times New Roman"/>
          <w:b/>
          <w:spacing w:val="1"/>
          <w:sz w:val="28"/>
          <w:szCs w:val="32"/>
        </w:rPr>
        <w:t>A</w:t>
      </w:r>
      <w:r w:rsidRPr="00E00D51">
        <w:rPr>
          <w:rFonts w:eastAsia="Times New Roman"/>
          <w:b/>
          <w:spacing w:val="-1"/>
          <w:sz w:val="28"/>
          <w:szCs w:val="32"/>
        </w:rPr>
        <w:t>T</w:t>
      </w:r>
      <w:r w:rsidRPr="00E00D51">
        <w:rPr>
          <w:rFonts w:eastAsia="Times New Roman"/>
          <w:b/>
          <w:sz w:val="28"/>
          <w:szCs w:val="32"/>
        </w:rPr>
        <w:t>I</w:t>
      </w:r>
      <w:r w:rsidRPr="00E00D51">
        <w:rPr>
          <w:rFonts w:eastAsia="Times New Roman"/>
          <w:b/>
          <w:spacing w:val="-2"/>
          <w:sz w:val="28"/>
          <w:szCs w:val="32"/>
        </w:rPr>
        <w:t>K</w:t>
      </w:r>
      <w:r w:rsidRPr="00E00D51">
        <w:rPr>
          <w:rFonts w:eastAsia="Times New Roman"/>
          <w:b/>
          <w:sz w:val="28"/>
          <w:szCs w:val="32"/>
        </w:rPr>
        <w:t xml:space="preserve">A </w:t>
      </w:r>
    </w:p>
    <w:p w14:paraId="79D7C78B" w14:textId="77777777" w:rsidR="00CF7034" w:rsidRPr="00E00D51" w:rsidRDefault="00CF7034" w:rsidP="00CF7034">
      <w:pPr>
        <w:spacing w:line="360" w:lineRule="auto"/>
        <w:ind w:left="0" w:right="13" w:firstLine="0"/>
        <w:jc w:val="center"/>
        <w:rPr>
          <w:rFonts w:eastAsia="Times New Roman"/>
          <w:sz w:val="28"/>
          <w:szCs w:val="32"/>
        </w:rPr>
      </w:pPr>
      <w:r w:rsidRPr="00E00D51">
        <w:rPr>
          <w:rFonts w:eastAsia="Times New Roman"/>
          <w:b/>
          <w:sz w:val="28"/>
          <w:szCs w:val="32"/>
        </w:rPr>
        <w:t>PO</w:t>
      </w:r>
      <w:r w:rsidRPr="00E00D51">
        <w:rPr>
          <w:rFonts w:eastAsia="Times New Roman"/>
          <w:b/>
          <w:spacing w:val="-2"/>
          <w:sz w:val="28"/>
          <w:szCs w:val="32"/>
        </w:rPr>
        <w:t>L</w:t>
      </w:r>
      <w:r w:rsidRPr="00E00D51">
        <w:rPr>
          <w:rFonts w:eastAsia="Times New Roman"/>
          <w:b/>
          <w:sz w:val="28"/>
          <w:szCs w:val="32"/>
        </w:rPr>
        <w:t>I</w:t>
      </w:r>
      <w:r w:rsidRPr="00E00D51">
        <w:rPr>
          <w:rFonts w:eastAsia="Times New Roman"/>
          <w:b/>
          <w:spacing w:val="-2"/>
          <w:sz w:val="28"/>
          <w:szCs w:val="32"/>
        </w:rPr>
        <w:t>T</w:t>
      </w:r>
      <w:r w:rsidRPr="00E00D51">
        <w:rPr>
          <w:rFonts w:eastAsia="Times New Roman"/>
          <w:b/>
          <w:spacing w:val="2"/>
          <w:sz w:val="28"/>
          <w:szCs w:val="32"/>
        </w:rPr>
        <w:t>E</w:t>
      </w:r>
      <w:r w:rsidRPr="00E00D51">
        <w:rPr>
          <w:rFonts w:eastAsia="Times New Roman"/>
          <w:b/>
          <w:sz w:val="28"/>
          <w:szCs w:val="32"/>
        </w:rPr>
        <w:t xml:space="preserve">KNIK </w:t>
      </w:r>
      <w:r w:rsidRPr="00E00D51">
        <w:rPr>
          <w:rFonts w:eastAsia="Times New Roman"/>
          <w:b/>
          <w:spacing w:val="1"/>
          <w:sz w:val="28"/>
          <w:szCs w:val="32"/>
        </w:rPr>
        <w:t>N</w:t>
      </w:r>
      <w:r w:rsidRPr="00E00D51">
        <w:rPr>
          <w:rFonts w:eastAsia="Times New Roman"/>
          <w:b/>
          <w:spacing w:val="-1"/>
          <w:sz w:val="28"/>
          <w:szCs w:val="32"/>
        </w:rPr>
        <w:t>E</w:t>
      </w:r>
      <w:r w:rsidRPr="00E00D51">
        <w:rPr>
          <w:rFonts w:eastAsia="Times New Roman"/>
          <w:b/>
          <w:sz w:val="28"/>
          <w:szCs w:val="32"/>
        </w:rPr>
        <w:t>G</w:t>
      </w:r>
      <w:r w:rsidRPr="00E00D51">
        <w:rPr>
          <w:rFonts w:eastAsia="Times New Roman"/>
          <w:b/>
          <w:spacing w:val="-2"/>
          <w:sz w:val="28"/>
          <w:szCs w:val="32"/>
        </w:rPr>
        <w:t>E</w:t>
      </w:r>
      <w:r w:rsidRPr="00E00D51">
        <w:rPr>
          <w:rFonts w:eastAsia="Times New Roman"/>
          <w:b/>
          <w:spacing w:val="1"/>
          <w:sz w:val="28"/>
          <w:szCs w:val="32"/>
        </w:rPr>
        <w:t>R</w:t>
      </w:r>
      <w:r w:rsidRPr="00E00D51">
        <w:rPr>
          <w:rFonts w:eastAsia="Times New Roman"/>
          <w:b/>
          <w:sz w:val="28"/>
          <w:szCs w:val="32"/>
        </w:rPr>
        <w:t xml:space="preserve">I </w:t>
      </w:r>
      <w:r w:rsidRPr="00E00D51">
        <w:rPr>
          <w:rFonts w:eastAsia="Times New Roman"/>
          <w:b/>
          <w:spacing w:val="-1"/>
          <w:sz w:val="28"/>
          <w:szCs w:val="32"/>
        </w:rPr>
        <w:t>L</w:t>
      </w:r>
      <w:r w:rsidRPr="00E00D51">
        <w:rPr>
          <w:rFonts w:eastAsia="Times New Roman"/>
          <w:b/>
          <w:spacing w:val="3"/>
          <w:sz w:val="28"/>
          <w:szCs w:val="32"/>
        </w:rPr>
        <w:t>H</w:t>
      </w:r>
      <w:r w:rsidRPr="00E00D51">
        <w:rPr>
          <w:rFonts w:eastAsia="Times New Roman"/>
          <w:b/>
          <w:sz w:val="28"/>
          <w:szCs w:val="32"/>
        </w:rPr>
        <w:t>O</w:t>
      </w:r>
      <w:r w:rsidRPr="00E00D51">
        <w:rPr>
          <w:rFonts w:eastAsia="Times New Roman"/>
          <w:b/>
          <w:spacing w:val="-2"/>
          <w:sz w:val="28"/>
          <w:szCs w:val="32"/>
        </w:rPr>
        <w:t>K</w:t>
      </w:r>
      <w:r w:rsidRPr="00E00D51">
        <w:rPr>
          <w:rFonts w:eastAsia="Times New Roman"/>
          <w:b/>
          <w:spacing w:val="2"/>
          <w:sz w:val="28"/>
          <w:szCs w:val="32"/>
        </w:rPr>
        <w:t>S</w:t>
      </w:r>
      <w:r w:rsidRPr="00E00D51">
        <w:rPr>
          <w:rFonts w:eastAsia="Times New Roman"/>
          <w:b/>
          <w:spacing w:val="-1"/>
          <w:sz w:val="28"/>
          <w:szCs w:val="32"/>
        </w:rPr>
        <w:t>E</w:t>
      </w:r>
      <w:r w:rsidRPr="00E00D51">
        <w:rPr>
          <w:rFonts w:eastAsia="Times New Roman"/>
          <w:b/>
          <w:spacing w:val="1"/>
          <w:sz w:val="28"/>
          <w:szCs w:val="32"/>
        </w:rPr>
        <w:t>U</w:t>
      </w:r>
      <w:r w:rsidRPr="00E00D51">
        <w:rPr>
          <w:rFonts w:eastAsia="Times New Roman"/>
          <w:b/>
          <w:spacing w:val="2"/>
          <w:sz w:val="28"/>
          <w:szCs w:val="32"/>
        </w:rPr>
        <w:t>M</w:t>
      </w:r>
      <w:r w:rsidRPr="00E00D51">
        <w:rPr>
          <w:rFonts w:eastAsia="Times New Roman"/>
          <w:b/>
          <w:spacing w:val="1"/>
          <w:sz w:val="28"/>
          <w:szCs w:val="32"/>
        </w:rPr>
        <w:t>A</w:t>
      </w:r>
      <w:r w:rsidRPr="00E00D51">
        <w:rPr>
          <w:rFonts w:eastAsia="Times New Roman"/>
          <w:b/>
          <w:sz w:val="28"/>
          <w:szCs w:val="32"/>
        </w:rPr>
        <w:t>WE</w:t>
      </w:r>
    </w:p>
    <w:p w14:paraId="660F0D7D" w14:textId="77777777" w:rsidR="00CF7034" w:rsidRPr="00CF7034" w:rsidRDefault="00CF7034" w:rsidP="00CF7034">
      <w:pPr>
        <w:tabs>
          <w:tab w:val="left" w:pos="2410"/>
        </w:tabs>
        <w:spacing w:after="120" w:line="360" w:lineRule="auto"/>
        <w:ind w:left="0" w:firstLine="0"/>
        <w:jc w:val="center"/>
        <w:outlineLvl w:val="0"/>
        <w:rPr>
          <w:b/>
          <w:sz w:val="28"/>
        </w:rPr>
        <w:sectPr w:rsidR="00CF7034" w:rsidRPr="00CF7034" w:rsidSect="00E00D51">
          <w:footerReference w:type="default" r:id="rId9"/>
          <w:pgSz w:w="11907" w:h="16839" w:code="9"/>
          <w:pgMar w:top="1701" w:right="1701" w:bottom="1701" w:left="2268" w:header="720" w:footer="720" w:gutter="0"/>
          <w:pgNumType w:fmt="lowerRoman"/>
          <w:cols w:space="720"/>
          <w:titlePg/>
          <w:docGrid w:linePitch="360"/>
        </w:sectPr>
      </w:pPr>
    </w:p>
    <w:p w14:paraId="6A856720" w14:textId="77777777" w:rsidR="00CF7034" w:rsidRPr="00CF7034" w:rsidRDefault="00CF7034" w:rsidP="00CF7034">
      <w:pPr>
        <w:tabs>
          <w:tab w:val="left" w:pos="2410"/>
        </w:tabs>
        <w:spacing w:after="120" w:line="360" w:lineRule="auto"/>
        <w:ind w:left="0" w:firstLine="0"/>
        <w:jc w:val="center"/>
        <w:outlineLvl w:val="0"/>
        <w:rPr>
          <w:b/>
          <w:sz w:val="28"/>
        </w:rPr>
      </w:pPr>
      <w:bookmarkStart w:id="0" w:name="_Toc199697048"/>
      <w:bookmarkStart w:id="1" w:name="_Toc200656014"/>
      <w:bookmarkStart w:id="2" w:name="_Toc202646164"/>
      <w:r w:rsidRPr="00CF7034">
        <w:rPr>
          <w:b/>
          <w:sz w:val="28"/>
        </w:rPr>
        <w:lastRenderedPageBreak/>
        <w:t>PENGESAHAN PEMBIMBING</w:t>
      </w:r>
      <w:bookmarkEnd w:id="0"/>
      <w:bookmarkEnd w:id="1"/>
      <w:bookmarkEnd w:id="2"/>
      <w:r w:rsidRPr="00CF7034">
        <w:rPr>
          <w:b/>
          <w:sz w:val="28"/>
        </w:rPr>
        <w:t xml:space="preserve">  </w:t>
      </w:r>
    </w:p>
    <w:p w14:paraId="1AD213FD" w14:textId="77777777" w:rsidR="00CF7034" w:rsidRPr="00CF7034" w:rsidRDefault="00CF7034" w:rsidP="00CF7034">
      <w:pPr>
        <w:spacing w:before="16" w:line="260" w:lineRule="exact"/>
        <w:ind w:left="0" w:right="13" w:firstLine="0"/>
        <w:jc w:val="left"/>
        <w:rPr>
          <w:rFonts w:eastAsia="Times New Roman"/>
          <w:sz w:val="26"/>
          <w:szCs w:val="26"/>
        </w:rPr>
      </w:pPr>
    </w:p>
    <w:p w14:paraId="085590D4" w14:textId="77777777" w:rsidR="00CF7034" w:rsidRPr="00CF7034" w:rsidRDefault="00CF7034" w:rsidP="00CF7034">
      <w:pPr>
        <w:spacing w:after="200"/>
        <w:ind w:left="0" w:firstLine="0"/>
      </w:pPr>
      <w:r w:rsidRPr="00CF7034">
        <w:rPr>
          <w:b/>
          <w:spacing w:val="-1"/>
        </w:rPr>
        <w:t xml:space="preserve">Skripsi yang berjudul </w:t>
      </w:r>
      <w:r w:rsidRPr="00CF7034">
        <w:rPr>
          <w:i/>
        </w:rPr>
        <w:t>Rancang Bangun Sistem Analisis Sentimen Kinerja Kejaksaan Agung Berbasis Data Scraping Tiktok Menggunakan Natural Language Processing</w:t>
      </w:r>
      <w:r w:rsidRPr="00CF7034">
        <w:t>, disusun oleh Furqan, NIM. 2021573010051, Program Studi Teknik Informatika, Jurusan Teknologi Informasi dan Komputer Politeknik Negeri Lhokseumawe, telah memenuhi syarat untuk dipertanggungjawabkan dihadapan dewan penguji.</w:t>
      </w:r>
    </w:p>
    <w:p w14:paraId="55A1C62B" w14:textId="77777777" w:rsidR="00CF7034" w:rsidRPr="00CF7034" w:rsidRDefault="00CF7034" w:rsidP="00CF7034">
      <w:pPr>
        <w:spacing w:line="360" w:lineRule="auto"/>
        <w:ind w:left="142" w:right="13" w:firstLine="0"/>
        <w:rPr>
          <w:rFonts w:eastAsia="Times New Roman"/>
          <w:szCs w:val="24"/>
        </w:rPr>
      </w:pPr>
      <w:r w:rsidRPr="00CF7034">
        <w:rPr>
          <w:rFonts w:eastAsia="Times New Roman"/>
          <w:b/>
          <w:spacing w:val="-1"/>
          <w:szCs w:val="24"/>
        </w:rPr>
        <w:t>N</w:t>
      </w:r>
      <w:r w:rsidRPr="00CF7034">
        <w:rPr>
          <w:rFonts w:eastAsia="Times New Roman"/>
          <w:b/>
          <w:spacing w:val="1"/>
          <w:szCs w:val="24"/>
        </w:rPr>
        <w:t>am</w:t>
      </w:r>
      <w:r w:rsidRPr="00CF7034">
        <w:rPr>
          <w:rFonts w:eastAsia="Times New Roman"/>
          <w:b/>
          <w:szCs w:val="24"/>
        </w:rPr>
        <w:t xml:space="preserve">a </w:t>
      </w:r>
      <w:r w:rsidRPr="00CF7034">
        <w:rPr>
          <w:rFonts w:eastAsia="Times New Roman"/>
          <w:b/>
          <w:spacing w:val="-1"/>
          <w:szCs w:val="24"/>
        </w:rPr>
        <w:t>M</w:t>
      </w:r>
      <w:r w:rsidRPr="00CF7034">
        <w:rPr>
          <w:rFonts w:eastAsia="Times New Roman"/>
          <w:b/>
          <w:spacing w:val="1"/>
          <w:szCs w:val="24"/>
        </w:rPr>
        <w:t>a</w:t>
      </w:r>
      <w:r w:rsidRPr="00CF7034">
        <w:rPr>
          <w:rFonts w:eastAsia="Times New Roman"/>
          <w:b/>
          <w:szCs w:val="24"/>
        </w:rPr>
        <w:t>h</w:t>
      </w:r>
      <w:r w:rsidRPr="00CF7034">
        <w:rPr>
          <w:rFonts w:eastAsia="Times New Roman"/>
          <w:b/>
          <w:spacing w:val="1"/>
          <w:szCs w:val="24"/>
        </w:rPr>
        <w:t>a</w:t>
      </w:r>
      <w:r w:rsidRPr="00CF7034">
        <w:rPr>
          <w:rFonts w:eastAsia="Times New Roman"/>
          <w:b/>
          <w:spacing w:val="-1"/>
          <w:szCs w:val="24"/>
        </w:rPr>
        <w:t>s</w:t>
      </w:r>
      <w:r w:rsidRPr="00CF7034">
        <w:rPr>
          <w:rFonts w:eastAsia="Times New Roman"/>
          <w:b/>
          <w:spacing w:val="1"/>
          <w:szCs w:val="24"/>
        </w:rPr>
        <w:t>i</w:t>
      </w:r>
      <w:r w:rsidRPr="00CF7034">
        <w:rPr>
          <w:rFonts w:eastAsia="Times New Roman"/>
          <w:b/>
          <w:spacing w:val="-1"/>
          <w:szCs w:val="24"/>
        </w:rPr>
        <w:t>sw</w:t>
      </w:r>
      <w:r w:rsidRPr="00CF7034">
        <w:rPr>
          <w:rFonts w:eastAsia="Times New Roman"/>
          <w:b/>
          <w:szCs w:val="24"/>
        </w:rPr>
        <w:t>a</w:t>
      </w:r>
      <w:r w:rsidRPr="00CF7034">
        <w:rPr>
          <w:rFonts w:eastAsia="Times New Roman"/>
          <w:szCs w:val="24"/>
        </w:rPr>
        <w:tab/>
        <w:t>: Furqan</w:t>
      </w:r>
    </w:p>
    <w:p w14:paraId="3A3C3F74" w14:textId="77777777" w:rsidR="00CF7034" w:rsidRPr="00CF7034" w:rsidRDefault="00CF7034" w:rsidP="00CF7034">
      <w:pPr>
        <w:spacing w:line="360" w:lineRule="auto"/>
        <w:ind w:left="142" w:right="13" w:firstLine="0"/>
        <w:jc w:val="left"/>
        <w:rPr>
          <w:rFonts w:eastAsia="Times New Roman"/>
          <w:szCs w:val="24"/>
        </w:rPr>
      </w:pPr>
      <w:r w:rsidRPr="00CF7034">
        <w:rPr>
          <w:rFonts w:eastAsia="Times New Roman"/>
          <w:b/>
          <w:spacing w:val="-1"/>
          <w:szCs w:val="24"/>
        </w:rPr>
        <w:t>N</w:t>
      </w:r>
      <w:r w:rsidRPr="00CF7034">
        <w:rPr>
          <w:rFonts w:eastAsia="Times New Roman"/>
          <w:b/>
          <w:szCs w:val="24"/>
        </w:rPr>
        <w:t>IM</w:t>
      </w:r>
      <w:r w:rsidRPr="00CF7034">
        <w:rPr>
          <w:rFonts w:eastAsia="Times New Roman"/>
          <w:szCs w:val="24"/>
        </w:rPr>
        <w:tab/>
      </w:r>
      <w:r w:rsidRPr="00CF7034">
        <w:rPr>
          <w:rFonts w:eastAsia="Times New Roman"/>
          <w:szCs w:val="24"/>
        </w:rPr>
        <w:tab/>
      </w:r>
      <w:r w:rsidRPr="00CF7034">
        <w:rPr>
          <w:rFonts w:eastAsia="Times New Roman"/>
          <w:szCs w:val="24"/>
        </w:rPr>
        <w:tab/>
        <w:t>: 2021573010051</w:t>
      </w:r>
    </w:p>
    <w:p w14:paraId="345B2B32" w14:textId="77777777" w:rsidR="00CF7034" w:rsidRPr="00CF7034" w:rsidRDefault="00CF7034" w:rsidP="00CF7034">
      <w:pPr>
        <w:spacing w:line="360" w:lineRule="auto"/>
        <w:ind w:left="142" w:right="13" w:firstLine="0"/>
        <w:jc w:val="left"/>
        <w:rPr>
          <w:rFonts w:eastAsia="Times New Roman"/>
          <w:szCs w:val="24"/>
        </w:rPr>
      </w:pPr>
      <w:r w:rsidRPr="00CF7034">
        <w:rPr>
          <w:rFonts w:eastAsia="Times New Roman"/>
          <w:b/>
          <w:spacing w:val="-1"/>
          <w:szCs w:val="24"/>
        </w:rPr>
        <w:t>P</w:t>
      </w:r>
      <w:r w:rsidRPr="00CF7034">
        <w:rPr>
          <w:rFonts w:eastAsia="Times New Roman"/>
          <w:b/>
          <w:szCs w:val="24"/>
        </w:rPr>
        <w:t>rogr</w:t>
      </w:r>
      <w:r w:rsidRPr="00CF7034">
        <w:rPr>
          <w:rFonts w:eastAsia="Times New Roman"/>
          <w:b/>
          <w:spacing w:val="1"/>
          <w:szCs w:val="24"/>
        </w:rPr>
        <w:t>a</w:t>
      </w:r>
      <w:r w:rsidRPr="00CF7034">
        <w:rPr>
          <w:rFonts w:eastAsia="Times New Roman"/>
          <w:b/>
          <w:szCs w:val="24"/>
        </w:rPr>
        <w:t xml:space="preserve">m </w:t>
      </w:r>
      <w:r w:rsidRPr="00CF7034">
        <w:rPr>
          <w:rFonts w:eastAsia="Times New Roman"/>
          <w:b/>
          <w:spacing w:val="-1"/>
          <w:szCs w:val="24"/>
        </w:rPr>
        <w:t>S</w:t>
      </w:r>
      <w:r w:rsidRPr="00CF7034">
        <w:rPr>
          <w:rFonts w:eastAsia="Times New Roman"/>
          <w:b/>
          <w:spacing w:val="1"/>
          <w:szCs w:val="24"/>
        </w:rPr>
        <w:t>t</w:t>
      </w:r>
      <w:r w:rsidRPr="00CF7034">
        <w:rPr>
          <w:rFonts w:eastAsia="Times New Roman"/>
          <w:b/>
          <w:szCs w:val="24"/>
        </w:rPr>
        <w:t>udi</w:t>
      </w:r>
      <w:r w:rsidRPr="00CF7034">
        <w:rPr>
          <w:rFonts w:eastAsia="Times New Roman"/>
          <w:szCs w:val="24"/>
        </w:rPr>
        <w:tab/>
        <w:t xml:space="preserve">: </w:t>
      </w:r>
      <w:r w:rsidRPr="00CF7034">
        <w:rPr>
          <w:rFonts w:eastAsia="Times New Roman"/>
          <w:spacing w:val="1"/>
          <w:szCs w:val="24"/>
        </w:rPr>
        <w:t>Te</w:t>
      </w:r>
      <w:r w:rsidRPr="00CF7034">
        <w:rPr>
          <w:rFonts w:eastAsia="Times New Roman"/>
          <w:szCs w:val="24"/>
        </w:rPr>
        <w:t>kn</w:t>
      </w:r>
      <w:r w:rsidRPr="00CF7034">
        <w:rPr>
          <w:rFonts w:eastAsia="Times New Roman"/>
          <w:spacing w:val="1"/>
          <w:szCs w:val="24"/>
        </w:rPr>
        <w:t>i</w:t>
      </w:r>
      <w:r w:rsidRPr="00CF7034">
        <w:rPr>
          <w:rFonts w:eastAsia="Times New Roman"/>
          <w:szCs w:val="24"/>
        </w:rPr>
        <w:t>k Info</w:t>
      </w:r>
      <w:r w:rsidRPr="00CF7034">
        <w:rPr>
          <w:rFonts w:eastAsia="Times New Roman"/>
          <w:spacing w:val="-4"/>
          <w:szCs w:val="24"/>
        </w:rPr>
        <w:t>r</w:t>
      </w:r>
      <w:r w:rsidRPr="00CF7034">
        <w:rPr>
          <w:rFonts w:eastAsia="Times New Roman"/>
          <w:spacing w:val="1"/>
          <w:szCs w:val="24"/>
        </w:rPr>
        <w:t>ma</w:t>
      </w:r>
      <w:r w:rsidRPr="00CF7034">
        <w:rPr>
          <w:rFonts w:eastAsia="Times New Roman"/>
          <w:spacing w:val="-3"/>
          <w:szCs w:val="24"/>
        </w:rPr>
        <w:t>t</w:t>
      </w:r>
      <w:r w:rsidRPr="00CF7034">
        <w:rPr>
          <w:rFonts w:eastAsia="Times New Roman"/>
          <w:spacing w:val="1"/>
          <w:szCs w:val="24"/>
        </w:rPr>
        <w:t>i</w:t>
      </w:r>
      <w:r w:rsidRPr="00CF7034">
        <w:rPr>
          <w:rFonts w:eastAsia="Times New Roman"/>
          <w:szCs w:val="24"/>
        </w:rPr>
        <w:t>ka</w:t>
      </w:r>
    </w:p>
    <w:p w14:paraId="2894DFC7" w14:textId="77777777" w:rsidR="00CF7034" w:rsidRPr="00CF7034" w:rsidRDefault="00CF7034" w:rsidP="00CF7034">
      <w:pPr>
        <w:spacing w:before="16" w:line="260" w:lineRule="exact"/>
        <w:ind w:left="0" w:right="13" w:firstLine="0"/>
        <w:jc w:val="left"/>
        <w:rPr>
          <w:rFonts w:eastAsia="Times New Roman"/>
          <w:sz w:val="26"/>
          <w:szCs w:val="26"/>
        </w:rPr>
      </w:pPr>
    </w:p>
    <w:p w14:paraId="72599B20" w14:textId="77777777" w:rsidR="00CF7034" w:rsidRPr="00CF7034" w:rsidRDefault="00CF7034" w:rsidP="00CF7034">
      <w:pPr>
        <w:spacing w:before="16" w:line="260" w:lineRule="exact"/>
        <w:ind w:left="0" w:right="13" w:firstLine="0"/>
        <w:jc w:val="left"/>
        <w:rPr>
          <w:rFonts w:eastAsia="Times New Roman"/>
          <w:sz w:val="26"/>
          <w:szCs w:val="26"/>
        </w:rPr>
      </w:pPr>
    </w:p>
    <w:p w14:paraId="72A0FF8D" w14:textId="77777777" w:rsidR="00CF7034" w:rsidRPr="00CF7034" w:rsidRDefault="00CF7034" w:rsidP="00CF7034">
      <w:pPr>
        <w:spacing w:before="8" w:line="180" w:lineRule="exact"/>
        <w:ind w:left="0" w:right="13" w:firstLine="0"/>
        <w:jc w:val="left"/>
        <w:rPr>
          <w:rFonts w:eastAsia="Times New Roman"/>
          <w:sz w:val="18"/>
          <w:szCs w:val="18"/>
        </w:rPr>
      </w:pPr>
    </w:p>
    <w:tbl>
      <w:tblPr>
        <w:tblStyle w:val="TableGrid3"/>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4253"/>
      </w:tblGrid>
      <w:tr w:rsidR="00CF7034" w:rsidRPr="00224556" w14:paraId="3ACBA1B2" w14:textId="77777777" w:rsidTr="00126201">
        <w:tc>
          <w:tcPr>
            <w:tcW w:w="4219" w:type="dxa"/>
          </w:tcPr>
          <w:p w14:paraId="2578B7D7" w14:textId="77777777" w:rsidR="00CF7034" w:rsidRPr="00224556" w:rsidRDefault="00CF7034" w:rsidP="00CF7034">
            <w:pPr>
              <w:ind w:right="13"/>
              <w:jc w:val="center"/>
              <w:rPr>
                <w:rFonts w:ascii="Times New Roman" w:eastAsia="Times New Roman" w:hAnsi="Times New Roman" w:cs="Times New Roman"/>
                <w:sz w:val="24"/>
                <w:szCs w:val="20"/>
              </w:rPr>
            </w:pPr>
          </w:p>
        </w:tc>
        <w:tc>
          <w:tcPr>
            <w:tcW w:w="4253" w:type="dxa"/>
          </w:tcPr>
          <w:p w14:paraId="23317113" w14:textId="77777777" w:rsidR="00CF7034" w:rsidRPr="00224556" w:rsidRDefault="00CF7034" w:rsidP="00CF7034">
            <w:pPr>
              <w:ind w:left="-108" w:right="-108"/>
              <w:rPr>
                <w:rFonts w:ascii="Times New Roman" w:eastAsia="Times New Roman" w:hAnsi="Times New Roman" w:cs="Times New Roman"/>
                <w:sz w:val="24"/>
                <w:szCs w:val="20"/>
              </w:rPr>
            </w:pPr>
            <w:r w:rsidRPr="00224556">
              <w:rPr>
                <w:rFonts w:ascii="Times New Roman" w:eastAsia="Times New Roman" w:hAnsi="Times New Roman" w:cs="Times New Roman"/>
                <w:sz w:val="24"/>
                <w:szCs w:val="20"/>
              </w:rPr>
              <w:t>Buketrata, 24 Juni 2025</w:t>
            </w:r>
          </w:p>
        </w:tc>
      </w:tr>
      <w:tr w:rsidR="00CF7034" w:rsidRPr="00224556" w14:paraId="7104C900" w14:textId="77777777" w:rsidTr="00126201">
        <w:tc>
          <w:tcPr>
            <w:tcW w:w="4219" w:type="dxa"/>
          </w:tcPr>
          <w:p w14:paraId="3107018E" w14:textId="77777777" w:rsidR="00CF7034" w:rsidRPr="00224556" w:rsidRDefault="00CF7034" w:rsidP="00CF7034">
            <w:pPr>
              <w:ind w:right="13"/>
              <w:rPr>
                <w:rFonts w:ascii="Times New Roman" w:eastAsia="Times New Roman" w:hAnsi="Times New Roman" w:cs="Times New Roman"/>
                <w:sz w:val="24"/>
                <w:szCs w:val="20"/>
              </w:rPr>
            </w:pPr>
            <w:r w:rsidRPr="00224556">
              <w:rPr>
                <w:rFonts w:ascii="Times New Roman" w:eastAsia="Times New Roman" w:hAnsi="Times New Roman" w:cs="Times New Roman"/>
                <w:sz w:val="24"/>
                <w:szCs w:val="20"/>
              </w:rPr>
              <w:t>Pembimbing I,</w:t>
            </w:r>
          </w:p>
        </w:tc>
        <w:tc>
          <w:tcPr>
            <w:tcW w:w="4253" w:type="dxa"/>
          </w:tcPr>
          <w:p w14:paraId="74D380E5" w14:textId="77777777" w:rsidR="00CF7034" w:rsidRPr="00224556" w:rsidRDefault="00CF7034" w:rsidP="00CF7034">
            <w:pPr>
              <w:ind w:left="-108" w:right="-108"/>
              <w:rPr>
                <w:rFonts w:ascii="Times New Roman" w:eastAsia="Times New Roman" w:hAnsi="Times New Roman" w:cs="Times New Roman"/>
                <w:sz w:val="24"/>
                <w:szCs w:val="20"/>
              </w:rPr>
            </w:pPr>
            <w:r w:rsidRPr="00224556">
              <w:rPr>
                <w:rFonts w:ascii="Times New Roman" w:eastAsia="Times New Roman" w:hAnsi="Times New Roman" w:cs="Times New Roman"/>
                <w:sz w:val="24"/>
                <w:szCs w:val="20"/>
              </w:rPr>
              <w:t>Pembimbing II,</w:t>
            </w:r>
          </w:p>
        </w:tc>
      </w:tr>
      <w:tr w:rsidR="00CF7034" w:rsidRPr="00224556" w14:paraId="1E016DA0" w14:textId="77777777" w:rsidTr="00126201">
        <w:trPr>
          <w:trHeight w:val="1284"/>
        </w:trPr>
        <w:tc>
          <w:tcPr>
            <w:tcW w:w="4219" w:type="dxa"/>
          </w:tcPr>
          <w:p w14:paraId="5F9FEFEC" w14:textId="77777777" w:rsidR="00CF7034" w:rsidRPr="00224556" w:rsidRDefault="00CF7034" w:rsidP="00CF7034">
            <w:pPr>
              <w:ind w:right="13"/>
              <w:rPr>
                <w:rFonts w:ascii="Times New Roman" w:eastAsia="Times New Roman" w:hAnsi="Times New Roman" w:cs="Times New Roman"/>
                <w:sz w:val="24"/>
                <w:szCs w:val="20"/>
              </w:rPr>
            </w:pPr>
          </w:p>
        </w:tc>
        <w:tc>
          <w:tcPr>
            <w:tcW w:w="4253" w:type="dxa"/>
          </w:tcPr>
          <w:p w14:paraId="15C4125E" w14:textId="77777777" w:rsidR="00CF7034" w:rsidRPr="00224556" w:rsidRDefault="00CF7034" w:rsidP="00CF7034">
            <w:pPr>
              <w:ind w:left="-108" w:right="-108"/>
              <w:rPr>
                <w:rFonts w:ascii="Times New Roman" w:eastAsia="Times New Roman" w:hAnsi="Times New Roman" w:cs="Times New Roman"/>
                <w:sz w:val="24"/>
                <w:szCs w:val="20"/>
              </w:rPr>
            </w:pPr>
          </w:p>
        </w:tc>
      </w:tr>
      <w:tr w:rsidR="00CF7034" w:rsidRPr="00224556" w14:paraId="5AD99415" w14:textId="77777777" w:rsidTr="00126201">
        <w:trPr>
          <w:trHeight w:val="170"/>
        </w:trPr>
        <w:tc>
          <w:tcPr>
            <w:tcW w:w="4219" w:type="dxa"/>
          </w:tcPr>
          <w:p w14:paraId="37D765EC" w14:textId="77777777" w:rsidR="00CF7034" w:rsidRPr="00224556" w:rsidRDefault="00CF7034" w:rsidP="00CF7034">
            <w:pPr>
              <w:ind w:right="13"/>
              <w:rPr>
                <w:rFonts w:ascii="Times New Roman" w:eastAsia="Times New Roman" w:hAnsi="Times New Roman" w:cs="Times New Roman"/>
                <w:b/>
                <w:sz w:val="24"/>
                <w:szCs w:val="20"/>
              </w:rPr>
            </w:pPr>
            <w:r w:rsidRPr="00224556">
              <w:rPr>
                <w:rFonts w:ascii="Times New Roman" w:eastAsia="Times New Roman" w:hAnsi="Times New Roman" w:cs="Times New Roman"/>
                <w:b/>
                <w:color w:val="000000"/>
                <w:sz w:val="24"/>
                <w:szCs w:val="24"/>
              </w:rPr>
              <w:t>Huzaeni., SST., M. IT</w:t>
            </w:r>
          </w:p>
        </w:tc>
        <w:tc>
          <w:tcPr>
            <w:tcW w:w="4253" w:type="dxa"/>
          </w:tcPr>
          <w:p w14:paraId="5D6DDD8F" w14:textId="77777777" w:rsidR="00CF7034" w:rsidRPr="00224556" w:rsidRDefault="00CF7034" w:rsidP="00CF7034">
            <w:pPr>
              <w:ind w:left="-108" w:right="-108"/>
              <w:rPr>
                <w:rFonts w:ascii="Times New Roman" w:eastAsia="Times New Roman" w:hAnsi="Times New Roman" w:cs="Times New Roman"/>
                <w:b/>
                <w:sz w:val="24"/>
                <w:szCs w:val="20"/>
              </w:rPr>
            </w:pPr>
            <w:r w:rsidRPr="00224556">
              <w:rPr>
                <w:rFonts w:ascii="Times New Roman" w:eastAsia="Times New Roman" w:hAnsi="Times New Roman" w:cs="Times New Roman"/>
                <w:b/>
                <w:color w:val="000000"/>
                <w:sz w:val="24"/>
                <w:szCs w:val="24"/>
              </w:rPr>
              <w:t>Muhammad Reza Zulman, S.S.T., M.Sc</w:t>
            </w:r>
          </w:p>
        </w:tc>
      </w:tr>
      <w:tr w:rsidR="00CF7034" w:rsidRPr="00224556" w14:paraId="7526A877" w14:textId="77777777" w:rsidTr="00126201">
        <w:tc>
          <w:tcPr>
            <w:tcW w:w="4219" w:type="dxa"/>
          </w:tcPr>
          <w:p w14:paraId="6812E15D" w14:textId="77777777" w:rsidR="00CF7034" w:rsidRPr="00224556" w:rsidRDefault="00CF7034" w:rsidP="00CF7034">
            <w:pPr>
              <w:ind w:right="13"/>
              <w:rPr>
                <w:rFonts w:ascii="Times New Roman" w:eastAsia="Times New Roman" w:hAnsi="Times New Roman" w:cs="Times New Roman"/>
                <w:sz w:val="24"/>
                <w:szCs w:val="20"/>
              </w:rPr>
            </w:pPr>
            <w:r w:rsidRPr="00224556">
              <w:rPr>
                <w:rFonts w:ascii="Times New Roman" w:eastAsia="Times New Roman" w:hAnsi="Times New Roman" w:cs="Times New Roman"/>
                <w:sz w:val="24"/>
                <w:szCs w:val="24"/>
              </w:rPr>
              <w:t>NIP. 19700601 199501 1 001</w:t>
            </w:r>
          </w:p>
        </w:tc>
        <w:tc>
          <w:tcPr>
            <w:tcW w:w="4253" w:type="dxa"/>
          </w:tcPr>
          <w:p w14:paraId="375C90AA" w14:textId="77777777" w:rsidR="00CF7034" w:rsidRPr="00224556" w:rsidRDefault="00CF7034" w:rsidP="00CF7034">
            <w:pPr>
              <w:ind w:left="-108" w:right="-108"/>
              <w:rPr>
                <w:rFonts w:ascii="Times New Roman" w:eastAsia="Times New Roman" w:hAnsi="Times New Roman" w:cs="Times New Roman"/>
                <w:sz w:val="24"/>
                <w:szCs w:val="20"/>
              </w:rPr>
            </w:pPr>
            <w:r w:rsidRPr="00224556">
              <w:rPr>
                <w:rFonts w:ascii="Times New Roman" w:eastAsia="Times New Roman" w:hAnsi="Times New Roman" w:cs="Times New Roman"/>
                <w:sz w:val="24"/>
                <w:szCs w:val="24"/>
              </w:rPr>
              <w:t>NIP. 19920501 202203 1 005</w:t>
            </w:r>
          </w:p>
        </w:tc>
      </w:tr>
    </w:tbl>
    <w:p w14:paraId="6719CDD8" w14:textId="77777777" w:rsidR="00CF7034" w:rsidRPr="00CF7034" w:rsidRDefault="00CF7034" w:rsidP="00CF7034">
      <w:pPr>
        <w:ind w:left="0" w:right="13" w:firstLine="0"/>
        <w:jc w:val="center"/>
        <w:rPr>
          <w:rFonts w:eastAsia="Times New Roman"/>
          <w:szCs w:val="20"/>
        </w:rPr>
      </w:pPr>
    </w:p>
    <w:p w14:paraId="63FAD7F8" w14:textId="77777777" w:rsidR="00CF7034" w:rsidRPr="00CF7034" w:rsidRDefault="00CF7034" w:rsidP="00CF7034">
      <w:pPr>
        <w:ind w:left="0" w:right="13" w:firstLine="0"/>
        <w:jc w:val="center"/>
        <w:rPr>
          <w:rFonts w:eastAsia="Times New Roman"/>
          <w:szCs w:val="20"/>
        </w:rPr>
      </w:pPr>
      <w:r w:rsidRPr="00CF7034">
        <w:rPr>
          <w:rFonts w:eastAsia="Times New Roman"/>
          <w:szCs w:val="20"/>
        </w:rPr>
        <w:t>Mengetahui,</w:t>
      </w:r>
    </w:p>
    <w:p w14:paraId="293C32A4" w14:textId="77777777" w:rsidR="00CF7034" w:rsidRPr="00CF7034" w:rsidRDefault="00CF7034" w:rsidP="00CF7034">
      <w:pPr>
        <w:ind w:left="0" w:right="13" w:firstLine="0"/>
        <w:jc w:val="center"/>
        <w:rPr>
          <w:rFonts w:eastAsia="Times New Roman"/>
          <w:szCs w:val="20"/>
        </w:rPr>
      </w:pPr>
    </w:p>
    <w:tbl>
      <w:tblPr>
        <w:tblStyle w:val="TableGrid3"/>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4253"/>
      </w:tblGrid>
      <w:tr w:rsidR="00CF7034" w:rsidRPr="00224556" w14:paraId="32E7F399" w14:textId="77777777" w:rsidTr="00126201">
        <w:tc>
          <w:tcPr>
            <w:tcW w:w="4219" w:type="dxa"/>
          </w:tcPr>
          <w:p w14:paraId="056F867D" w14:textId="77777777" w:rsidR="00CF7034" w:rsidRPr="00224556" w:rsidRDefault="00CF7034" w:rsidP="00CF7034">
            <w:pPr>
              <w:ind w:right="13"/>
              <w:rPr>
                <w:rFonts w:ascii="Times New Roman" w:eastAsia="Times New Roman" w:hAnsi="Times New Roman" w:cs="Times New Roman"/>
                <w:sz w:val="24"/>
                <w:szCs w:val="20"/>
              </w:rPr>
            </w:pPr>
            <w:r w:rsidRPr="00224556">
              <w:rPr>
                <w:rFonts w:ascii="Times New Roman" w:eastAsia="Times New Roman" w:hAnsi="Times New Roman" w:cs="Times New Roman"/>
                <w:sz w:val="24"/>
                <w:szCs w:val="20"/>
              </w:rPr>
              <w:t>Ketua Jurusan</w:t>
            </w:r>
          </w:p>
        </w:tc>
        <w:tc>
          <w:tcPr>
            <w:tcW w:w="4253" w:type="dxa"/>
          </w:tcPr>
          <w:p w14:paraId="228712C6" w14:textId="77777777" w:rsidR="00CF7034" w:rsidRPr="00224556" w:rsidRDefault="00CF7034" w:rsidP="00CF7034">
            <w:pPr>
              <w:ind w:left="-108" w:right="-108"/>
              <w:rPr>
                <w:rFonts w:ascii="Times New Roman" w:eastAsia="Times New Roman" w:hAnsi="Times New Roman" w:cs="Times New Roman"/>
                <w:sz w:val="24"/>
                <w:szCs w:val="20"/>
              </w:rPr>
            </w:pPr>
            <w:r w:rsidRPr="00224556">
              <w:rPr>
                <w:rFonts w:ascii="Times New Roman" w:eastAsia="Times New Roman" w:hAnsi="Times New Roman" w:cs="Times New Roman"/>
                <w:sz w:val="24"/>
                <w:szCs w:val="20"/>
              </w:rPr>
              <w:t>Ketua Program Studi</w:t>
            </w:r>
          </w:p>
        </w:tc>
      </w:tr>
      <w:tr w:rsidR="00CF7034" w:rsidRPr="00224556" w14:paraId="0450A636" w14:textId="77777777" w:rsidTr="00126201">
        <w:tc>
          <w:tcPr>
            <w:tcW w:w="4219" w:type="dxa"/>
          </w:tcPr>
          <w:p w14:paraId="0778FADE" w14:textId="77777777" w:rsidR="00CF7034" w:rsidRPr="00224556" w:rsidRDefault="00CF7034" w:rsidP="00CF7034">
            <w:pPr>
              <w:ind w:right="13"/>
              <w:rPr>
                <w:rFonts w:ascii="Times New Roman" w:eastAsia="Times New Roman" w:hAnsi="Times New Roman" w:cs="Times New Roman"/>
                <w:sz w:val="24"/>
                <w:szCs w:val="20"/>
              </w:rPr>
            </w:pPr>
            <w:r w:rsidRPr="00224556">
              <w:rPr>
                <w:rFonts w:ascii="Times New Roman" w:eastAsia="Times New Roman" w:hAnsi="Times New Roman" w:cs="Times New Roman"/>
                <w:sz w:val="24"/>
                <w:szCs w:val="20"/>
              </w:rPr>
              <w:t>Teknologi Informasi dan Komputer,</w:t>
            </w:r>
          </w:p>
        </w:tc>
        <w:tc>
          <w:tcPr>
            <w:tcW w:w="4253" w:type="dxa"/>
          </w:tcPr>
          <w:p w14:paraId="473CD8A9" w14:textId="77777777" w:rsidR="00CF7034" w:rsidRPr="00224556" w:rsidRDefault="00CF7034" w:rsidP="00CF7034">
            <w:pPr>
              <w:ind w:left="-108" w:right="-108"/>
              <w:rPr>
                <w:rFonts w:ascii="Times New Roman" w:eastAsia="Times New Roman" w:hAnsi="Times New Roman" w:cs="Times New Roman"/>
                <w:sz w:val="24"/>
                <w:szCs w:val="20"/>
              </w:rPr>
            </w:pPr>
            <w:r w:rsidRPr="00224556">
              <w:rPr>
                <w:rFonts w:ascii="Times New Roman" w:eastAsia="Times New Roman" w:hAnsi="Times New Roman" w:cs="Times New Roman"/>
                <w:sz w:val="24"/>
                <w:szCs w:val="20"/>
              </w:rPr>
              <w:t>Teknik Informatika,</w:t>
            </w:r>
          </w:p>
        </w:tc>
      </w:tr>
      <w:tr w:rsidR="00CF7034" w:rsidRPr="00224556" w14:paraId="182B6869" w14:textId="77777777" w:rsidTr="00126201">
        <w:trPr>
          <w:trHeight w:val="1206"/>
        </w:trPr>
        <w:tc>
          <w:tcPr>
            <w:tcW w:w="4219" w:type="dxa"/>
          </w:tcPr>
          <w:p w14:paraId="25051ECA" w14:textId="77777777" w:rsidR="00CF7034" w:rsidRPr="00224556" w:rsidRDefault="00CF7034" w:rsidP="00CF7034">
            <w:pPr>
              <w:ind w:right="13"/>
              <w:rPr>
                <w:rFonts w:ascii="Times New Roman" w:eastAsia="Times New Roman" w:hAnsi="Times New Roman" w:cs="Times New Roman"/>
                <w:sz w:val="24"/>
                <w:szCs w:val="20"/>
              </w:rPr>
            </w:pPr>
          </w:p>
        </w:tc>
        <w:tc>
          <w:tcPr>
            <w:tcW w:w="4253" w:type="dxa"/>
          </w:tcPr>
          <w:p w14:paraId="507AF590" w14:textId="77777777" w:rsidR="00CF7034" w:rsidRPr="00224556" w:rsidRDefault="00CF7034" w:rsidP="00CF7034">
            <w:pPr>
              <w:ind w:left="-108" w:right="-108"/>
              <w:rPr>
                <w:rFonts w:ascii="Times New Roman" w:eastAsia="Times New Roman" w:hAnsi="Times New Roman" w:cs="Times New Roman"/>
                <w:sz w:val="24"/>
                <w:szCs w:val="20"/>
              </w:rPr>
            </w:pPr>
          </w:p>
        </w:tc>
      </w:tr>
      <w:tr w:rsidR="00CF7034" w:rsidRPr="00224556" w14:paraId="062DAD1E" w14:textId="77777777" w:rsidTr="00126201">
        <w:trPr>
          <w:trHeight w:val="170"/>
        </w:trPr>
        <w:tc>
          <w:tcPr>
            <w:tcW w:w="4219" w:type="dxa"/>
          </w:tcPr>
          <w:p w14:paraId="5451487A" w14:textId="77777777" w:rsidR="00CF7034" w:rsidRPr="00224556" w:rsidRDefault="00CF7034" w:rsidP="00CF7034">
            <w:pPr>
              <w:ind w:right="13"/>
              <w:rPr>
                <w:rFonts w:ascii="Times New Roman" w:eastAsia="Times New Roman" w:hAnsi="Times New Roman" w:cs="Times New Roman"/>
                <w:b/>
                <w:sz w:val="24"/>
                <w:szCs w:val="20"/>
              </w:rPr>
            </w:pPr>
            <w:r w:rsidRPr="00224556">
              <w:rPr>
                <w:rFonts w:ascii="Times New Roman" w:eastAsia="Times New Roman" w:hAnsi="Times New Roman" w:cs="Times New Roman"/>
                <w:b/>
                <w:color w:val="000000"/>
                <w:sz w:val="24"/>
                <w:szCs w:val="24"/>
              </w:rPr>
              <w:t>Salahuddin., ST., M.C.S</w:t>
            </w:r>
          </w:p>
        </w:tc>
        <w:tc>
          <w:tcPr>
            <w:tcW w:w="4253" w:type="dxa"/>
          </w:tcPr>
          <w:p w14:paraId="4D566356" w14:textId="77777777" w:rsidR="00CF7034" w:rsidRPr="00224556" w:rsidRDefault="00CF7034" w:rsidP="00CF7034">
            <w:pPr>
              <w:ind w:left="-108" w:right="-108"/>
              <w:rPr>
                <w:rFonts w:ascii="Times New Roman" w:eastAsia="Times New Roman" w:hAnsi="Times New Roman" w:cs="Times New Roman"/>
                <w:b/>
                <w:sz w:val="24"/>
                <w:szCs w:val="20"/>
              </w:rPr>
            </w:pPr>
            <w:r w:rsidRPr="00224556">
              <w:rPr>
                <w:rFonts w:ascii="Times New Roman" w:eastAsia="Times New Roman" w:hAnsi="Times New Roman" w:cs="Times New Roman"/>
                <w:b/>
                <w:color w:val="000000"/>
                <w:sz w:val="24"/>
                <w:szCs w:val="24"/>
              </w:rPr>
              <w:t>M. Khadafi, S.T.,M.T</w:t>
            </w:r>
          </w:p>
        </w:tc>
      </w:tr>
      <w:tr w:rsidR="00CF7034" w:rsidRPr="00224556" w14:paraId="60580527" w14:textId="77777777" w:rsidTr="00126201">
        <w:tc>
          <w:tcPr>
            <w:tcW w:w="4219" w:type="dxa"/>
          </w:tcPr>
          <w:p w14:paraId="21570755" w14:textId="77777777" w:rsidR="00CF7034" w:rsidRPr="00224556" w:rsidRDefault="00CF7034" w:rsidP="00CF7034">
            <w:pPr>
              <w:ind w:right="13"/>
              <w:rPr>
                <w:rFonts w:ascii="Times New Roman" w:eastAsia="Times New Roman" w:hAnsi="Times New Roman" w:cs="Times New Roman"/>
                <w:sz w:val="24"/>
                <w:szCs w:val="20"/>
              </w:rPr>
            </w:pPr>
            <w:r w:rsidRPr="00224556">
              <w:rPr>
                <w:rFonts w:ascii="Times New Roman" w:eastAsia="Times New Roman" w:hAnsi="Times New Roman" w:cs="Times New Roman"/>
                <w:sz w:val="24"/>
                <w:szCs w:val="24"/>
              </w:rPr>
              <w:t xml:space="preserve">NIP. 19740424 200212 1 001 </w:t>
            </w:r>
          </w:p>
        </w:tc>
        <w:tc>
          <w:tcPr>
            <w:tcW w:w="4253" w:type="dxa"/>
          </w:tcPr>
          <w:p w14:paraId="22C0FA88" w14:textId="77777777" w:rsidR="00CF7034" w:rsidRPr="00224556" w:rsidRDefault="00CF7034" w:rsidP="00CF7034">
            <w:pPr>
              <w:ind w:left="-108" w:right="-108"/>
              <w:rPr>
                <w:rFonts w:ascii="Times New Roman" w:eastAsia="Times New Roman" w:hAnsi="Times New Roman" w:cs="Times New Roman"/>
                <w:sz w:val="24"/>
                <w:szCs w:val="20"/>
              </w:rPr>
            </w:pPr>
            <w:r w:rsidRPr="00224556">
              <w:rPr>
                <w:rFonts w:ascii="Times New Roman" w:eastAsia="Times New Roman" w:hAnsi="Times New Roman" w:cs="Times New Roman"/>
                <w:sz w:val="24"/>
                <w:szCs w:val="24"/>
              </w:rPr>
              <w:t>NIP. 19920501 202203 1 005</w:t>
            </w:r>
          </w:p>
        </w:tc>
      </w:tr>
    </w:tbl>
    <w:p w14:paraId="2BCA8987" w14:textId="77777777" w:rsidR="00CF7034" w:rsidRPr="00CF7034" w:rsidRDefault="00CF7034" w:rsidP="00CF7034">
      <w:pPr>
        <w:spacing w:line="200" w:lineRule="exact"/>
        <w:ind w:left="0" w:right="13" w:firstLine="0"/>
        <w:jc w:val="left"/>
        <w:rPr>
          <w:rFonts w:eastAsia="Times New Roman"/>
          <w:sz w:val="20"/>
          <w:szCs w:val="20"/>
        </w:rPr>
      </w:pPr>
    </w:p>
    <w:p w14:paraId="140ACA26" w14:textId="77777777" w:rsidR="00CF7034" w:rsidRPr="00CF7034" w:rsidRDefault="00CF7034" w:rsidP="00CF7034">
      <w:pPr>
        <w:tabs>
          <w:tab w:val="left" w:pos="2410"/>
        </w:tabs>
        <w:spacing w:after="120" w:line="360" w:lineRule="auto"/>
        <w:ind w:left="0" w:firstLine="0"/>
        <w:jc w:val="center"/>
        <w:outlineLvl w:val="0"/>
        <w:rPr>
          <w:b/>
          <w:sz w:val="28"/>
        </w:rPr>
        <w:sectPr w:rsidR="00CF7034" w:rsidRPr="00CF7034" w:rsidSect="00D811B4">
          <w:pgSz w:w="11907" w:h="16839" w:code="9"/>
          <w:pgMar w:top="1701" w:right="1701" w:bottom="1701" w:left="2268" w:header="720" w:footer="720" w:gutter="0"/>
          <w:pgNumType w:fmt="lowerRoman"/>
          <w:cols w:space="720"/>
          <w:docGrid w:linePitch="360"/>
        </w:sectPr>
      </w:pPr>
    </w:p>
    <w:p w14:paraId="7CF9DFEE" w14:textId="77777777" w:rsidR="00CF7034" w:rsidRPr="00CF7034" w:rsidRDefault="00CF7034" w:rsidP="00CF7034">
      <w:pPr>
        <w:tabs>
          <w:tab w:val="left" w:pos="2410"/>
        </w:tabs>
        <w:spacing w:after="120" w:line="360" w:lineRule="auto"/>
        <w:ind w:left="0" w:firstLine="0"/>
        <w:jc w:val="center"/>
        <w:outlineLvl w:val="0"/>
        <w:rPr>
          <w:b/>
          <w:sz w:val="28"/>
        </w:rPr>
      </w:pPr>
      <w:bookmarkStart w:id="3" w:name="_Toc199697049"/>
      <w:bookmarkStart w:id="4" w:name="_Toc200656015"/>
      <w:bookmarkStart w:id="5" w:name="_Toc202646165"/>
      <w:r w:rsidRPr="00CF7034">
        <w:rPr>
          <w:b/>
          <w:sz w:val="28"/>
        </w:rPr>
        <w:lastRenderedPageBreak/>
        <w:t>PENGESAHAN PENGUJI</w:t>
      </w:r>
      <w:bookmarkEnd w:id="3"/>
      <w:bookmarkEnd w:id="4"/>
      <w:bookmarkEnd w:id="5"/>
    </w:p>
    <w:p w14:paraId="19109C48" w14:textId="77777777" w:rsidR="00CF7034" w:rsidRPr="00CF7034" w:rsidRDefault="00CF7034" w:rsidP="00CF7034">
      <w:pPr>
        <w:spacing w:after="200" w:line="360" w:lineRule="auto"/>
        <w:ind w:left="0" w:firstLine="0"/>
      </w:pPr>
      <w:r w:rsidRPr="00CF7034">
        <w:rPr>
          <w:b/>
          <w:spacing w:val="-1"/>
        </w:rPr>
        <w:t xml:space="preserve">Skripsi yang berjudul </w:t>
      </w:r>
      <w:r w:rsidRPr="00CF7034">
        <w:rPr>
          <w:i/>
        </w:rPr>
        <w:t>Rancang Bangun Sistem Analisis Sentimen Kinerja Kejaksaan Agung Berbasis Data Scraping Tiktok Menggunakan Natural Language Processing</w:t>
      </w:r>
      <w:r w:rsidRPr="00CF7034">
        <w:t>, disusun oleh Furqan, NIM. 2021573010051, Program Studi Teknik Informatika, Jurusan Teknologi Informasi dan Komputer Politeknik Negeri Lhokseumawe, telah memenuhi syarat untuk dipertanggungjawabkan dihadapan dewan penguji.</w:t>
      </w:r>
    </w:p>
    <w:p w14:paraId="2D484282" w14:textId="77777777" w:rsidR="00CF7034" w:rsidRPr="00CF7034" w:rsidRDefault="00CF7034" w:rsidP="00CF7034">
      <w:pPr>
        <w:spacing w:after="200" w:line="360" w:lineRule="auto"/>
        <w:ind w:left="0" w:firstLine="0"/>
        <w:jc w:val="center"/>
      </w:pPr>
      <w:r w:rsidRPr="00CF7034">
        <w:t>Komisi Sidang,</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2"/>
        <w:gridCol w:w="4242"/>
      </w:tblGrid>
      <w:tr w:rsidR="00CF7034" w:rsidRPr="00224556" w14:paraId="1A783CEC" w14:textId="77777777" w:rsidTr="00C2158E">
        <w:trPr>
          <w:trHeight w:val="771"/>
        </w:trPr>
        <w:tc>
          <w:tcPr>
            <w:tcW w:w="4360" w:type="dxa"/>
            <w:vAlign w:val="bottom"/>
          </w:tcPr>
          <w:p w14:paraId="482C5296"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Asasasdasdasd</w:t>
            </w:r>
          </w:p>
          <w:p w14:paraId="67692AC4"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NIP. asdasdasda</w:t>
            </w:r>
          </w:p>
        </w:tc>
        <w:tc>
          <w:tcPr>
            <w:tcW w:w="4361" w:type="dxa"/>
            <w:vAlign w:val="bottom"/>
          </w:tcPr>
          <w:p w14:paraId="489A9F15"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w:t>
            </w:r>
          </w:p>
          <w:p w14:paraId="6ED5C876"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Ketua Sidang)</w:t>
            </w:r>
          </w:p>
        </w:tc>
      </w:tr>
    </w:tbl>
    <w:p w14:paraId="11C5EC80" w14:textId="77777777" w:rsidR="00CF7034" w:rsidRPr="00CF7034" w:rsidRDefault="00CF7034" w:rsidP="00CF7034">
      <w:pPr>
        <w:tabs>
          <w:tab w:val="left" w:pos="2410"/>
        </w:tabs>
        <w:spacing w:after="120" w:line="360" w:lineRule="auto"/>
        <w:ind w:left="0" w:firstLine="0"/>
        <w:jc w:val="center"/>
        <w:outlineLvl w:val="0"/>
        <w:rPr>
          <w:b/>
          <w:sz w:val="28"/>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2"/>
        <w:gridCol w:w="4242"/>
      </w:tblGrid>
      <w:tr w:rsidR="00CF7034" w:rsidRPr="00224556" w14:paraId="507522CD" w14:textId="77777777" w:rsidTr="00C2158E">
        <w:trPr>
          <w:trHeight w:val="771"/>
        </w:trPr>
        <w:tc>
          <w:tcPr>
            <w:tcW w:w="4360" w:type="dxa"/>
            <w:vAlign w:val="bottom"/>
          </w:tcPr>
          <w:p w14:paraId="710E97E7"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Asasasdasdasd</w:t>
            </w:r>
          </w:p>
          <w:p w14:paraId="57E67BF7"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NIP. asdasdasda</w:t>
            </w:r>
          </w:p>
        </w:tc>
        <w:tc>
          <w:tcPr>
            <w:tcW w:w="4361" w:type="dxa"/>
            <w:vAlign w:val="bottom"/>
          </w:tcPr>
          <w:p w14:paraId="402EA718"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w:t>
            </w:r>
          </w:p>
          <w:p w14:paraId="58CD20EE"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Sekretaris Sidang)</w:t>
            </w:r>
          </w:p>
        </w:tc>
      </w:tr>
    </w:tbl>
    <w:p w14:paraId="38C4F23B" w14:textId="77777777" w:rsidR="00CF7034" w:rsidRPr="00CF7034" w:rsidRDefault="00CF7034" w:rsidP="00CF7034">
      <w:pPr>
        <w:spacing w:after="200" w:line="240" w:lineRule="auto"/>
        <w:ind w:left="0" w:right="-142" w:firstLine="0"/>
        <w:jc w:val="left"/>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2"/>
        <w:gridCol w:w="4242"/>
      </w:tblGrid>
      <w:tr w:rsidR="00CF7034" w:rsidRPr="00224556" w14:paraId="4F2420AD" w14:textId="77777777" w:rsidTr="00C2158E">
        <w:trPr>
          <w:trHeight w:val="771"/>
        </w:trPr>
        <w:tc>
          <w:tcPr>
            <w:tcW w:w="4360" w:type="dxa"/>
            <w:vAlign w:val="bottom"/>
          </w:tcPr>
          <w:p w14:paraId="768DA084"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Asasasdasdasd</w:t>
            </w:r>
          </w:p>
          <w:p w14:paraId="3253D50D"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NIP. asdasdasda</w:t>
            </w:r>
          </w:p>
        </w:tc>
        <w:tc>
          <w:tcPr>
            <w:tcW w:w="4361" w:type="dxa"/>
            <w:vAlign w:val="bottom"/>
          </w:tcPr>
          <w:p w14:paraId="5521192E"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w:t>
            </w:r>
          </w:p>
          <w:p w14:paraId="71CFE229"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Penguji I)</w:t>
            </w:r>
          </w:p>
        </w:tc>
      </w:tr>
    </w:tbl>
    <w:p w14:paraId="38066856" w14:textId="77777777" w:rsidR="00CF7034" w:rsidRPr="00CF7034" w:rsidRDefault="00CF7034" w:rsidP="00CF7034">
      <w:pPr>
        <w:spacing w:after="200" w:line="240" w:lineRule="auto"/>
        <w:ind w:left="0" w:right="-142" w:firstLine="0"/>
        <w:jc w:val="left"/>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2"/>
        <w:gridCol w:w="4242"/>
      </w:tblGrid>
      <w:tr w:rsidR="00CF7034" w:rsidRPr="00224556" w14:paraId="231C05E3" w14:textId="77777777" w:rsidTr="00C2158E">
        <w:trPr>
          <w:trHeight w:val="771"/>
        </w:trPr>
        <w:tc>
          <w:tcPr>
            <w:tcW w:w="4360" w:type="dxa"/>
            <w:vAlign w:val="bottom"/>
          </w:tcPr>
          <w:p w14:paraId="68DD7CC3"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Asasasdasdasd</w:t>
            </w:r>
          </w:p>
          <w:p w14:paraId="140836A9"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NIP. asdasdasda</w:t>
            </w:r>
          </w:p>
        </w:tc>
        <w:tc>
          <w:tcPr>
            <w:tcW w:w="4361" w:type="dxa"/>
            <w:vAlign w:val="bottom"/>
          </w:tcPr>
          <w:p w14:paraId="1A25A180"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w:t>
            </w:r>
          </w:p>
          <w:p w14:paraId="30B17681"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Penguji II)</w:t>
            </w:r>
          </w:p>
        </w:tc>
      </w:tr>
    </w:tbl>
    <w:p w14:paraId="051A92D6" w14:textId="77777777" w:rsidR="00CF7034" w:rsidRPr="00CF7034" w:rsidRDefault="00CF7034" w:rsidP="00CF7034">
      <w:pPr>
        <w:spacing w:after="200" w:line="240" w:lineRule="auto"/>
        <w:ind w:left="0" w:right="-142" w:firstLine="0"/>
        <w:jc w:val="left"/>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2"/>
        <w:gridCol w:w="4242"/>
      </w:tblGrid>
      <w:tr w:rsidR="00CF7034" w:rsidRPr="00224556" w14:paraId="2D0637C5" w14:textId="77777777" w:rsidTr="00C2158E">
        <w:trPr>
          <w:trHeight w:val="771"/>
        </w:trPr>
        <w:tc>
          <w:tcPr>
            <w:tcW w:w="4360" w:type="dxa"/>
            <w:vAlign w:val="bottom"/>
          </w:tcPr>
          <w:p w14:paraId="677FC626"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Asasasdasdasd</w:t>
            </w:r>
          </w:p>
          <w:p w14:paraId="2BE198AA"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NIP. asdasdasda</w:t>
            </w:r>
          </w:p>
        </w:tc>
        <w:tc>
          <w:tcPr>
            <w:tcW w:w="4361" w:type="dxa"/>
            <w:vAlign w:val="bottom"/>
          </w:tcPr>
          <w:p w14:paraId="08AA8B13"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w:t>
            </w:r>
          </w:p>
          <w:p w14:paraId="11A61F2A"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Penguji III)</w:t>
            </w:r>
          </w:p>
        </w:tc>
      </w:tr>
    </w:tbl>
    <w:p w14:paraId="62964C2B" w14:textId="77777777" w:rsidR="00CF7034" w:rsidRPr="00CF7034" w:rsidRDefault="00CF7034" w:rsidP="00CF7034">
      <w:pPr>
        <w:spacing w:after="200" w:line="240" w:lineRule="auto"/>
        <w:ind w:left="0" w:right="-142" w:firstLine="0"/>
        <w:jc w:val="left"/>
      </w:pPr>
    </w:p>
    <w:p w14:paraId="3AF4F207" w14:textId="77777777" w:rsidR="00CF7034" w:rsidRPr="00CF7034" w:rsidRDefault="00CF7034" w:rsidP="00CF7034">
      <w:pPr>
        <w:spacing w:after="200" w:line="360" w:lineRule="auto"/>
        <w:ind w:left="0" w:right="-142" w:firstLine="0"/>
        <w:jc w:val="center"/>
      </w:pPr>
      <w:r w:rsidRPr="00CF7034">
        <w:t>Mengetahui,</w:t>
      </w:r>
    </w:p>
    <w:tbl>
      <w:tblPr>
        <w:tblStyle w:val="TableGrid3"/>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3827"/>
      </w:tblGrid>
      <w:tr w:rsidR="00CF7034" w:rsidRPr="00224556" w14:paraId="71141D7E" w14:textId="77777777" w:rsidTr="00C2158E">
        <w:tc>
          <w:tcPr>
            <w:tcW w:w="4678" w:type="dxa"/>
          </w:tcPr>
          <w:p w14:paraId="61F5B94D" w14:textId="77777777" w:rsidR="00CF7034" w:rsidRPr="00224556" w:rsidRDefault="00CF7034" w:rsidP="00CF7034">
            <w:pPr>
              <w:ind w:right="13"/>
              <w:rPr>
                <w:rFonts w:ascii="Times New Roman" w:eastAsia="Times New Roman" w:hAnsi="Times New Roman" w:cs="Times New Roman"/>
                <w:sz w:val="24"/>
                <w:szCs w:val="20"/>
              </w:rPr>
            </w:pPr>
            <w:r w:rsidRPr="00224556">
              <w:rPr>
                <w:rFonts w:ascii="Times New Roman" w:eastAsia="Times New Roman" w:hAnsi="Times New Roman" w:cs="Times New Roman"/>
                <w:sz w:val="24"/>
                <w:szCs w:val="20"/>
              </w:rPr>
              <w:t>Ketua Jurusan</w:t>
            </w:r>
          </w:p>
        </w:tc>
        <w:tc>
          <w:tcPr>
            <w:tcW w:w="3827" w:type="dxa"/>
          </w:tcPr>
          <w:p w14:paraId="2AD2B91B" w14:textId="77777777" w:rsidR="00CF7034" w:rsidRPr="00224556" w:rsidRDefault="00CF7034" w:rsidP="00CF7034">
            <w:pPr>
              <w:ind w:right="13"/>
              <w:rPr>
                <w:rFonts w:ascii="Times New Roman" w:eastAsia="Times New Roman" w:hAnsi="Times New Roman" w:cs="Times New Roman"/>
                <w:sz w:val="24"/>
                <w:szCs w:val="20"/>
              </w:rPr>
            </w:pPr>
            <w:r w:rsidRPr="00224556">
              <w:rPr>
                <w:rFonts w:ascii="Times New Roman" w:eastAsia="Times New Roman" w:hAnsi="Times New Roman" w:cs="Times New Roman"/>
                <w:sz w:val="24"/>
                <w:szCs w:val="20"/>
              </w:rPr>
              <w:t>Ketua Program Studi</w:t>
            </w:r>
          </w:p>
        </w:tc>
      </w:tr>
      <w:tr w:rsidR="00CF7034" w:rsidRPr="00224556" w14:paraId="7C89588B" w14:textId="77777777" w:rsidTr="00C2158E">
        <w:tc>
          <w:tcPr>
            <w:tcW w:w="4678" w:type="dxa"/>
          </w:tcPr>
          <w:p w14:paraId="2BBC5F10" w14:textId="77777777" w:rsidR="00CF7034" w:rsidRPr="00224556" w:rsidRDefault="00CF7034" w:rsidP="00CF7034">
            <w:pPr>
              <w:ind w:right="13"/>
              <w:rPr>
                <w:rFonts w:ascii="Times New Roman" w:eastAsia="Times New Roman" w:hAnsi="Times New Roman" w:cs="Times New Roman"/>
                <w:sz w:val="24"/>
                <w:szCs w:val="20"/>
              </w:rPr>
            </w:pPr>
            <w:r w:rsidRPr="00224556">
              <w:rPr>
                <w:rFonts w:ascii="Times New Roman" w:eastAsia="Times New Roman" w:hAnsi="Times New Roman" w:cs="Times New Roman"/>
                <w:sz w:val="24"/>
                <w:szCs w:val="20"/>
              </w:rPr>
              <w:t>Teknologi Informasi dan Komputer,</w:t>
            </w:r>
          </w:p>
        </w:tc>
        <w:tc>
          <w:tcPr>
            <w:tcW w:w="3827" w:type="dxa"/>
          </w:tcPr>
          <w:p w14:paraId="7497BF0D" w14:textId="77777777" w:rsidR="00CF7034" w:rsidRPr="00224556" w:rsidRDefault="00CF7034" w:rsidP="00CF7034">
            <w:pPr>
              <w:ind w:right="13"/>
              <w:rPr>
                <w:rFonts w:ascii="Times New Roman" w:eastAsia="Times New Roman" w:hAnsi="Times New Roman" w:cs="Times New Roman"/>
                <w:sz w:val="24"/>
                <w:szCs w:val="20"/>
              </w:rPr>
            </w:pPr>
            <w:r w:rsidRPr="00224556">
              <w:rPr>
                <w:rFonts w:ascii="Times New Roman" w:eastAsia="Times New Roman" w:hAnsi="Times New Roman" w:cs="Times New Roman"/>
                <w:sz w:val="24"/>
                <w:szCs w:val="20"/>
              </w:rPr>
              <w:t>Teknik Informatika,</w:t>
            </w:r>
          </w:p>
        </w:tc>
      </w:tr>
      <w:tr w:rsidR="00CF7034" w:rsidRPr="00224556" w14:paraId="4E52BBFA" w14:textId="77777777" w:rsidTr="00C2158E">
        <w:trPr>
          <w:trHeight w:val="1206"/>
        </w:trPr>
        <w:tc>
          <w:tcPr>
            <w:tcW w:w="4678" w:type="dxa"/>
          </w:tcPr>
          <w:p w14:paraId="3C16D265" w14:textId="77777777" w:rsidR="00CF7034" w:rsidRPr="00224556" w:rsidRDefault="00CF7034" w:rsidP="00CF7034">
            <w:pPr>
              <w:ind w:right="13"/>
              <w:rPr>
                <w:rFonts w:ascii="Times New Roman" w:eastAsia="Times New Roman" w:hAnsi="Times New Roman" w:cs="Times New Roman"/>
                <w:sz w:val="24"/>
                <w:szCs w:val="20"/>
              </w:rPr>
            </w:pPr>
          </w:p>
        </w:tc>
        <w:tc>
          <w:tcPr>
            <w:tcW w:w="3827" w:type="dxa"/>
          </w:tcPr>
          <w:p w14:paraId="529236F2" w14:textId="77777777" w:rsidR="00CF7034" w:rsidRPr="00224556" w:rsidRDefault="00CF7034" w:rsidP="00CF7034">
            <w:pPr>
              <w:ind w:right="13"/>
              <w:rPr>
                <w:rFonts w:ascii="Times New Roman" w:eastAsia="Times New Roman" w:hAnsi="Times New Roman" w:cs="Times New Roman"/>
                <w:sz w:val="24"/>
                <w:szCs w:val="20"/>
              </w:rPr>
            </w:pPr>
          </w:p>
        </w:tc>
      </w:tr>
      <w:tr w:rsidR="00CF7034" w:rsidRPr="00224556" w14:paraId="56719EFA" w14:textId="77777777" w:rsidTr="00C2158E">
        <w:trPr>
          <w:trHeight w:val="170"/>
        </w:trPr>
        <w:tc>
          <w:tcPr>
            <w:tcW w:w="4678" w:type="dxa"/>
          </w:tcPr>
          <w:p w14:paraId="57024C65" w14:textId="77777777" w:rsidR="00CF7034" w:rsidRPr="00224556" w:rsidRDefault="00CF7034" w:rsidP="00CF7034">
            <w:pPr>
              <w:ind w:right="13"/>
              <w:rPr>
                <w:rFonts w:ascii="Times New Roman" w:eastAsia="Times New Roman" w:hAnsi="Times New Roman" w:cs="Times New Roman"/>
                <w:b/>
                <w:sz w:val="24"/>
                <w:szCs w:val="20"/>
              </w:rPr>
            </w:pPr>
            <w:r w:rsidRPr="00224556">
              <w:rPr>
                <w:rFonts w:ascii="Times New Roman" w:eastAsia="Times New Roman" w:hAnsi="Times New Roman" w:cs="Times New Roman"/>
                <w:b/>
                <w:color w:val="000000"/>
                <w:sz w:val="24"/>
                <w:szCs w:val="24"/>
              </w:rPr>
              <w:t>Salahuddin., ST., M.C.S</w:t>
            </w:r>
          </w:p>
        </w:tc>
        <w:tc>
          <w:tcPr>
            <w:tcW w:w="3827" w:type="dxa"/>
          </w:tcPr>
          <w:p w14:paraId="0E39B216" w14:textId="77777777" w:rsidR="00CF7034" w:rsidRPr="00224556" w:rsidRDefault="00CF7034" w:rsidP="00CF7034">
            <w:pPr>
              <w:ind w:right="13"/>
              <w:rPr>
                <w:rFonts w:ascii="Times New Roman" w:eastAsia="Times New Roman" w:hAnsi="Times New Roman" w:cs="Times New Roman"/>
                <w:b/>
                <w:sz w:val="24"/>
                <w:szCs w:val="20"/>
              </w:rPr>
            </w:pPr>
            <w:r w:rsidRPr="00224556">
              <w:rPr>
                <w:rFonts w:ascii="Times New Roman" w:eastAsia="Times New Roman" w:hAnsi="Times New Roman" w:cs="Times New Roman"/>
                <w:b/>
                <w:color w:val="000000"/>
                <w:sz w:val="24"/>
                <w:szCs w:val="24"/>
              </w:rPr>
              <w:t>M. Khadafi, S.T.,M.T</w:t>
            </w:r>
          </w:p>
        </w:tc>
      </w:tr>
      <w:tr w:rsidR="00CF7034" w:rsidRPr="00224556" w14:paraId="52F76E8E" w14:textId="77777777" w:rsidTr="00C2158E">
        <w:tc>
          <w:tcPr>
            <w:tcW w:w="4678" w:type="dxa"/>
          </w:tcPr>
          <w:p w14:paraId="5FECC45F" w14:textId="77777777" w:rsidR="00CF7034" w:rsidRPr="00224556" w:rsidRDefault="00CF7034" w:rsidP="00CF7034">
            <w:pPr>
              <w:ind w:right="13"/>
              <w:rPr>
                <w:rFonts w:ascii="Times New Roman" w:eastAsia="Times New Roman" w:hAnsi="Times New Roman" w:cs="Times New Roman"/>
                <w:sz w:val="24"/>
                <w:szCs w:val="20"/>
              </w:rPr>
            </w:pPr>
            <w:r w:rsidRPr="00224556">
              <w:rPr>
                <w:rFonts w:ascii="Times New Roman" w:eastAsia="Times New Roman" w:hAnsi="Times New Roman" w:cs="Times New Roman"/>
                <w:sz w:val="24"/>
                <w:szCs w:val="24"/>
              </w:rPr>
              <w:t xml:space="preserve">NIP. 19740424 200212 1 001 </w:t>
            </w:r>
          </w:p>
        </w:tc>
        <w:tc>
          <w:tcPr>
            <w:tcW w:w="3827" w:type="dxa"/>
          </w:tcPr>
          <w:p w14:paraId="19364B67" w14:textId="77777777" w:rsidR="00CF7034" w:rsidRPr="00224556" w:rsidRDefault="00CF7034" w:rsidP="00CF7034">
            <w:pPr>
              <w:ind w:right="13"/>
              <w:rPr>
                <w:rFonts w:ascii="Times New Roman" w:eastAsia="Times New Roman" w:hAnsi="Times New Roman" w:cs="Times New Roman"/>
                <w:sz w:val="24"/>
                <w:szCs w:val="20"/>
              </w:rPr>
            </w:pPr>
            <w:r w:rsidRPr="00224556">
              <w:rPr>
                <w:rFonts w:ascii="Times New Roman" w:eastAsia="Times New Roman" w:hAnsi="Times New Roman" w:cs="Times New Roman"/>
                <w:sz w:val="24"/>
                <w:szCs w:val="24"/>
              </w:rPr>
              <w:t>NIP. 19920501 202203 1 005</w:t>
            </w:r>
          </w:p>
        </w:tc>
      </w:tr>
    </w:tbl>
    <w:p w14:paraId="79592A01" w14:textId="77777777" w:rsidR="00CF7034" w:rsidRPr="00CF7034" w:rsidRDefault="00CF7034" w:rsidP="00CF7034">
      <w:pPr>
        <w:spacing w:after="200" w:line="360" w:lineRule="auto"/>
        <w:ind w:left="0" w:right="-142" w:firstLine="0"/>
        <w:jc w:val="center"/>
        <w:sectPr w:rsidR="00CF7034" w:rsidRPr="00CF7034" w:rsidSect="00D811B4">
          <w:pgSz w:w="11907" w:h="16839" w:code="9"/>
          <w:pgMar w:top="1701" w:right="1701" w:bottom="1701" w:left="2268" w:header="720" w:footer="720" w:gutter="0"/>
          <w:pgNumType w:fmt="lowerRoman"/>
          <w:cols w:space="720"/>
          <w:docGrid w:linePitch="360"/>
        </w:sectPr>
      </w:pPr>
    </w:p>
    <w:p w14:paraId="6CAD6232" w14:textId="77777777" w:rsidR="00CF7034" w:rsidRPr="00CF7034" w:rsidRDefault="00CF7034" w:rsidP="00CF7034">
      <w:pPr>
        <w:tabs>
          <w:tab w:val="left" w:pos="2410"/>
        </w:tabs>
        <w:spacing w:after="120" w:line="360" w:lineRule="auto"/>
        <w:ind w:left="0" w:firstLine="0"/>
        <w:jc w:val="center"/>
        <w:outlineLvl w:val="0"/>
        <w:rPr>
          <w:b/>
          <w:sz w:val="28"/>
        </w:rPr>
      </w:pPr>
      <w:bookmarkStart w:id="6" w:name="_Toc199697050"/>
      <w:bookmarkStart w:id="7" w:name="_Toc200656016"/>
      <w:bookmarkStart w:id="8" w:name="_Toc202646166"/>
      <w:r w:rsidRPr="00CF7034">
        <w:rPr>
          <w:b/>
          <w:sz w:val="28"/>
        </w:rPr>
        <w:lastRenderedPageBreak/>
        <w:t>HALAMAN PERNYATAAN</w:t>
      </w:r>
      <w:bookmarkEnd w:id="6"/>
      <w:bookmarkEnd w:id="7"/>
      <w:bookmarkEnd w:id="8"/>
    </w:p>
    <w:p w14:paraId="529CFF7D" w14:textId="77777777" w:rsidR="00CF7034" w:rsidRPr="00CF7034" w:rsidRDefault="00CF7034" w:rsidP="00CF7034">
      <w:pPr>
        <w:spacing w:after="200"/>
        <w:ind w:left="0" w:firstLine="0"/>
      </w:pPr>
      <w:r w:rsidRPr="00CF7034">
        <w:rPr>
          <w:spacing w:val="-1"/>
        </w:rPr>
        <w:t>Dengan ini saya menyatakan bahwa dalam skripsi ini tidak terdapat karya yang pernah diajukan untuk mendapatkan gelar kesarjanaan di suatu Perguruan Tinggi</w:t>
      </w:r>
      <w:r w:rsidRPr="00CF7034">
        <w:t>, dan sepanjang pengetahuan saya juga tidak terdapat karya atau pendapat yang pernah ditulis orang lain, kecuali yang secara tertulis diacu dalam naskah dan disebut dalam daftar pustaka.</w:t>
      </w:r>
    </w:p>
    <w:tbl>
      <w:tblPr>
        <w:tblStyle w:val="TableGrid3"/>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tblGrid>
      <w:tr w:rsidR="00CF7034" w:rsidRPr="00224556" w14:paraId="2EFDA0DA" w14:textId="77777777" w:rsidTr="00C2158E">
        <w:trPr>
          <w:trHeight w:val="383"/>
          <w:jc w:val="right"/>
        </w:trPr>
        <w:tc>
          <w:tcPr>
            <w:tcW w:w="3039" w:type="dxa"/>
            <w:vAlign w:val="bottom"/>
          </w:tcPr>
          <w:p w14:paraId="6C024AD4"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 xml:space="preserve">Lhokseumawe, </w:t>
            </w:r>
            <w:r w:rsidRPr="00224556">
              <w:rPr>
                <w:rFonts w:ascii="Times New Roman" w:hAnsi="Times New Roman" w:cs="Times New Roman"/>
                <w:sz w:val="24"/>
                <w:highlight w:val="yellow"/>
              </w:rPr>
              <w:t>….</w:t>
            </w:r>
            <w:r w:rsidRPr="00224556">
              <w:rPr>
                <w:rFonts w:ascii="Times New Roman" w:hAnsi="Times New Roman" w:cs="Times New Roman"/>
                <w:sz w:val="24"/>
              </w:rPr>
              <w:t xml:space="preserve"> Juni 2025</w:t>
            </w:r>
          </w:p>
        </w:tc>
      </w:tr>
      <w:tr w:rsidR="00CF7034" w:rsidRPr="00224556" w14:paraId="3CDDC6E1" w14:textId="77777777" w:rsidTr="00C2158E">
        <w:trPr>
          <w:trHeight w:val="1410"/>
          <w:jc w:val="right"/>
        </w:trPr>
        <w:tc>
          <w:tcPr>
            <w:tcW w:w="3039" w:type="dxa"/>
          </w:tcPr>
          <w:p w14:paraId="53108C28" w14:textId="77777777" w:rsidR="00CF7034" w:rsidRPr="00224556" w:rsidRDefault="00CF7034" w:rsidP="00CF7034">
            <w:pPr>
              <w:rPr>
                <w:rFonts w:ascii="Times New Roman" w:hAnsi="Times New Roman" w:cs="Times New Roman"/>
                <w:sz w:val="24"/>
              </w:rPr>
            </w:pPr>
          </w:p>
        </w:tc>
      </w:tr>
      <w:tr w:rsidR="00CF7034" w:rsidRPr="00224556" w14:paraId="21E27976" w14:textId="77777777" w:rsidTr="00C2158E">
        <w:trPr>
          <w:trHeight w:val="571"/>
          <w:jc w:val="right"/>
        </w:trPr>
        <w:tc>
          <w:tcPr>
            <w:tcW w:w="3039" w:type="dxa"/>
            <w:vAlign w:val="bottom"/>
          </w:tcPr>
          <w:p w14:paraId="2323723E" w14:textId="77777777" w:rsidR="00CF7034" w:rsidRPr="00224556" w:rsidRDefault="00CF7034" w:rsidP="00CF7034">
            <w:pPr>
              <w:rPr>
                <w:rFonts w:ascii="Times New Roman" w:hAnsi="Times New Roman" w:cs="Times New Roman"/>
                <w:b/>
                <w:sz w:val="24"/>
              </w:rPr>
            </w:pPr>
            <w:r w:rsidRPr="00224556">
              <w:rPr>
                <w:rFonts w:ascii="Times New Roman" w:hAnsi="Times New Roman" w:cs="Times New Roman"/>
                <w:b/>
                <w:sz w:val="24"/>
              </w:rPr>
              <w:t>Furqan</w:t>
            </w:r>
          </w:p>
        </w:tc>
      </w:tr>
      <w:tr w:rsidR="00CF7034" w:rsidRPr="00224556" w14:paraId="0D769567" w14:textId="77777777" w:rsidTr="00C2158E">
        <w:trPr>
          <w:jc w:val="right"/>
        </w:trPr>
        <w:tc>
          <w:tcPr>
            <w:tcW w:w="3039" w:type="dxa"/>
            <w:vAlign w:val="bottom"/>
          </w:tcPr>
          <w:p w14:paraId="085A5B8B" w14:textId="77777777" w:rsidR="00CF7034" w:rsidRPr="00224556" w:rsidRDefault="00CF7034" w:rsidP="00CF7034">
            <w:pPr>
              <w:rPr>
                <w:rFonts w:ascii="Times New Roman" w:hAnsi="Times New Roman" w:cs="Times New Roman"/>
                <w:sz w:val="24"/>
              </w:rPr>
            </w:pPr>
            <w:r w:rsidRPr="00224556">
              <w:rPr>
                <w:rFonts w:ascii="Times New Roman" w:hAnsi="Times New Roman" w:cs="Times New Roman"/>
                <w:sz w:val="24"/>
              </w:rPr>
              <w:t>NIM. 2021573010051</w:t>
            </w:r>
          </w:p>
        </w:tc>
      </w:tr>
    </w:tbl>
    <w:p w14:paraId="194E42D9" w14:textId="77777777" w:rsidR="00CF7034" w:rsidRPr="00CF7034" w:rsidRDefault="00CF7034" w:rsidP="00CF7034">
      <w:pPr>
        <w:spacing w:after="200"/>
        <w:ind w:left="0" w:firstLine="0"/>
      </w:pPr>
    </w:p>
    <w:p w14:paraId="6A673BAC" w14:textId="77777777" w:rsidR="00CF7034" w:rsidRPr="00CF7034" w:rsidRDefault="00CF7034" w:rsidP="00CF7034">
      <w:pPr>
        <w:tabs>
          <w:tab w:val="left" w:pos="2410"/>
        </w:tabs>
        <w:spacing w:after="120" w:line="360" w:lineRule="auto"/>
        <w:ind w:left="0" w:firstLine="0"/>
        <w:jc w:val="center"/>
        <w:outlineLvl w:val="0"/>
        <w:rPr>
          <w:b/>
          <w:sz w:val="28"/>
        </w:rPr>
        <w:sectPr w:rsidR="00CF7034" w:rsidRPr="00CF7034" w:rsidSect="00D811B4">
          <w:pgSz w:w="11907" w:h="16839" w:code="9"/>
          <w:pgMar w:top="1701" w:right="1701" w:bottom="1701" w:left="2268" w:header="720" w:footer="720" w:gutter="0"/>
          <w:pgNumType w:fmt="lowerRoman"/>
          <w:cols w:space="720"/>
          <w:docGrid w:linePitch="360"/>
        </w:sectPr>
      </w:pPr>
    </w:p>
    <w:p w14:paraId="15692235" w14:textId="77777777" w:rsidR="00CF7034" w:rsidRPr="00CF7034" w:rsidRDefault="00CF7034" w:rsidP="00CF7034">
      <w:pPr>
        <w:tabs>
          <w:tab w:val="left" w:pos="0"/>
        </w:tabs>
        <w:spacing w:after="120" w:line="360" w:lineRule="auto"/>
        <w:ind w:left="0" w:firstLine="0"/>
        <w:jc w:val="center"/>
        <w:outlineLvl w:val="0"/>
        <w:rPr>
          <w:b/>
          <w:sz w:val="28"/>
        </w:rPr>
        <w:sectPr w:rsidR="00CF7034" w:rsidRPr="00CF7034" w:rsidSect="00D811B4">
          <w:pgSz w:w="11907" w:h="16839" w:code="9"/>
          <w:pgMar w:top="1701" w:right="1701" w:bottom="1701" w:left="2268" w:header="720" w:footer="720" w:gutter="0"/>
          <w:pgNumType w:fmt="lowerRoman"/>
          <w:cols w:space="720"/>
          <w:docGrid w:linePitch="360"/>
        </w:sectPr>
      </w:pPr>
      <w:bookmarkStart w:id="9" w:name="_Toc199697051"/>
      <w:bookmarkStart w:id="10" w:name="_Toc200656017"/>
      <w:bookmarkStart w:id="11" w:name="_Toc202646167"/>
      <w:r w:rsidRPr="00CF7034">
        <w:rPr>
          <w:b/>
          <w:sz w:val="28"/>
        </w:rPr>
        <w:lastRenderedPageBreak/>
        <w:t>KATA PENGANTAR</w:t>
      </w:r>
      <w:bookmarkEnd w:id="9"/>
      <w:bookmarkEnd w:id="10"/>
      <w:bookmarkEnd w:id="11"/>
    </w:p>
    <w:p w14:paraId="7D52143B" w14:textId="77777777" w:rsidR="00CF7034" w:rsidRPr="00CF7034" w:rsidRDefault="00CF7034" w:rsidP="00CF7034">
      <w:pPr>
        <w:tabs>
          <w:tab w:val="left" w:pos="0"/>
        </w:tabs>
        <w:spacing w:after="120" w:line="360" w:lineRule="auto"/>
        <w:ind w:left="0" w:firstLine="0"/>
        <w:jc w:val="center"/>
        <w:outlineLvl w:val="0"/>
        <w:rPr>
          <w:b/>
          <w:sz w:val="28"/>
        </w:rPr>
        <w:sectPr w:rsidR="00CF7034" w:rsidRPr="00CF7034" w:rsidSect="00D811B4">
          <w:pgSz w:w="11907" w:h="16839" w:code="9"/>
          <w:pgMar w:top="1701" w:right="1701" w:bottom="1701" w:left="2268" w:header="720" w:footer="720" w:gutter="0"/>
          <w:pgNumType w:fmt="lowerRoman"/>
          <w:cols w:space="720"/>
          <w:docGrid w:linePitch="360"/>
        </w:sectPr>
      </w:pPr>
      <w:bookmarkStart w:id="12" w:name="_Toc199697052"/>
      <w:bookmarkStart w:id="13" w:name="_Toc200656018"/>
      <w:bookmarkStart w:id="14" w:name="_Toc202646168"/>
      <w:r w:rsidRPr="00CF7034">
        <w:rPr>
          <w:b/>
          <w:sz w:val="28"/>
        </w:rPr>
        <w:lastRenderedPageBreak/>
        <w:t>ABSTRAK</w:t>
      </w:r>
      <w:bookmarkEnd w:id="12"/>
      <w:bookmarkEnd w:id="13"/>
      <w:bookmarkEnd w:id="14"/>
    </w:p>
    <w:p w14:paraId="50DF187D" w14:textId="77777777" w:rsidR="00CF7034" w:rsidRPr="00CF7034" w:rsidRDefault="00CF7034" w:rsidP="00CF7034">
      <w:pPr>
        <w:tabs>
          <w:tab w:val="left" w:pos="2410"/>
        </w:tabs>
        <w:spacing w:after="120" w:line="360" w:lineRule="auto"/>
        <w:ind w:left="0" w:firstLine="0"/>
        <w:jc w:val="center"/>
        <w:outlineLvl w:val="0"/>
        <w:rPr>
          <w:b/>
          <w:sz w:val="28"/>
        </w:rPr>
        <w:sectPr w:rsidR="00CF7034" w:rsidRPr="00CF7034" w:rsidSect="00D811B4">
          <w:pgSz w:w="11907" w:h="16839" w:code="9"/>
          <w:pgMar w:top="1701" w:right="1701" w:bottom="1701" w:left="2268" w:header="720" w:footer="720" w:gutter="0"/>
          <w:pgNumType w:fmt="lowerRoman"/>
          <w:cols w:space="720"/>
          <w:docGrid w:linePitch="360"/>
        </w:sectPr>
      </w:pPr>
      <w:bookmarkStart w:id="15" w:name="_Toc199697053"/>
      <w:bookmarkStart w:id="16" w:name="_Toc200656019"/>
      <w:bookmarkStart w:id="17" w:name="_Toc202646169"/>
      <w:r w:rsidRPr="00CF7034">
        <w:rPr>
          <w:b/>
          <w:sz w:val="28"/>
        </w:rPr>
        <w:lastRenderedPageBreak/>
        <w:t>ABSTRACT</w:t>
      </w:r>
      <w:bookmarkEnd w:id="15"/>
      <w:bookmarkEnd w:id="16"/>
      <w:bookmarkEnd w:id="17"/>
    </w:p>
    <w:p w14:paraId="19BB5365" w14:textId="77777777" w:rsidR="00CF7034" w:rsidRPr="00CF7034" w:rsidRDefault="00CF7034" w:rsidP="00CF7034">
      <w:pPr>
        <w:tabs>
          <w:tab w:val="left" w:pos="2410"/>
        </w:tabs>
        <w:spacing w:after="120" w:line="360" w:lineRule="auto"/>
        <w:ind w:left="0" w:firstLine="0"/>
        <w:jc w:val="center"/>
        <w:outlineLvl w:val="0"/>
        <w:rPr>
          <w:b/>
          <w:sz w:val="28"/>
        </w:rPr>
      </w:pPr>
      <w:bookmarkStart w:id="18" w:name="_Toc199697054"/>
      <w:bookmarkStart w:id="19" w:name="_Toc200656020"/>
      <w:bookmarkStart w:id="20" w:name="_Toc202646170"/>
      <w:r w:rsidRPr="00CF7034">
        <w:rPr>
          <w:b/>
          <w:sz w:val="28"/>
        </w:rPr>
        <w:lastRenderedPageBreak/>
        <w:t>DAFTAR ISI</w:t>
      </w:r>
      <w:bookmarkEnd w:id="18"/>
      <w:bookmarkEnd w:id="19"/>
      <w:bookmarkEnd w:id="20"/>
    </w:p>
    <w:p w14:paraId="427B1751" w14:textId="77777777" w:rsidR="00CF7034" w:rsidRDefault="00CF7034" w:rsidP="00CF7034">
      <w:pPr>
        <w:spacing w:after="200" w:line="240" w:lineRule="auto"/>
        <w:ind w:left="0" w:firstLine="0"/>
        <w:jc w:val="left"/>
      </w:pPr>
    </w:p>
    <w:sdt>
      <w:sdtPr>
        <w:rPr>
          <w:rFonts w:ascii="Times New Roman" w:eastAsiaTheme="minorHAnsi" w:hAnsi="Times New Roman" w:cs="Times New Roman"/>
          <w:b w:val="0"/>
          <w:bCs w:val="0"/>
          <w:color w:val="auto"/>
          <w:sz w:val="24"/>
          <w:szCs w:val="22"/>
        </w:rPr>
        <w:id w:val="10870581"/>
        <w:docPartObj>
          <w:docPartGallery w:val="Table of Contents"/>
          <w:docPartUnique/>
        </w:docPartObj>
      </w:sdtPr>
      <w:sdtContent>
        <w:p w14:paraId="073A5F29" w14:textId="77777777" w:rsidR="00C2158E" w:rsidRDefault="00C2158E" w:rsidP="00A22059">
          <w:pPr>
            <w:pStyle w:val="TOCHeading"/>
          </w:pPr>
        </w:p>
        <w:p w14:paraId="20BCD224" w14:textId="3F714130" w:rsidR="00922CF4" w:rsidRDefault="00337E13">
          <w:pPr>
            <w:pStyle w:val="TOC1"/>
            <w:rPr>
              <w:rFonts w:asciiTheme="minorHAnsi" w:eastAsiaTheme="minorEastAsia" w:hAnsiTheme="minorHAnsi" w:cstheme="minorBidi"/>
              <w:b w:val="0"/>
              <w:kern w:val="2"/>
              <w:szCs w:val="24"/>
              <w14:ligatures w14:val="standardContextual"/>
            </w:rPr>
          </w:pPr>
          <w:r>
            <w:fldChar w:fldCharType="begin"/>
          </w:r>
          <w:r w:rsidR="00C2158E">
            <w:instrText xml:space="preserve"> TOC \o "1-3" \h \z \u </w:instrText>
          </w:r>
          <w:r>
            <w:fldChar w:fldCharType="separate"/>
          </w:r>
          <w:hyperlink w:anchor="_Toc202646164" w:history="1">
            <w:r w:rsidR="00922CF4" w:rsidRPr="00884382">
              <w:rPr>
                <w:rStyle w:val="Hyperlink"/>
              </w:rPr>
              <w:t>PENGESAHAN PEMBIMBING</w:t>
            </w:r>
            <w:r w:rsidR="00922CF4">
              <w:rPr>
                <w:webHidden/>
              </w:rPr>
              <w:tab/>
            </w:r>
            <w:r w:rsidR="00922CF4">
              <w:rPr>
                <w:webHidden/>
              </w:rPr>
              <w:fldChar w:fldCharType="begin"/>
            </w:r>
            <w:r w:rsidR="00922CF4">
              <w:rPr>
                <w:webHidden/>
              </w:rPr>
              <w:instrText xml:space="preserve"> PAGEREF _Toc202646164 \h </w:instrText>
            </w:r>
            <w:r w:rsidR="00922CF4">
              <w:rPr>
                <w:webHidden/>
              </w:rPr>
            </w:r>
            <w:r w:rsidR="00922CF4">
              <w:rPr>
                <w:webHidden/>
              </w:rPr>
              <w:fldChar w:fldCharType="separate"/>
            </w:r>
            <w:r w:rsidR="00922CF4">
              <w:rPr>
                <w:webHidden/>
              </w:rPr>
              <w:t>ii</w:t>
            </w:r>
            <w:r w:rsidR="00922CF4">
              <w:rPr>
                <w:webHidden/>
              </w:rPr>
              <w:fldChar w:fldCharType="end"/>
            </w:r>
          </w:hyperlink>
        </w:p>
        <w:p w14:paraId="06D677EA" w14:textId="5909C505" w:rsidR="00922CF4" w:rsidRDefault="00922CF4">
          <w:pPr>
            <w:pStyle w:val="TOC1"/>
            <w:rPr>
              <w:rFonts w:asciiTheme="minorHAnsi" w:eastAsiaTheme="minorEastAsia" w:hAnsiTheme="minorHAnsi" w:cstheme="minorBidi"/>
              <w:b w:val="0"/>
              <w:kern w:val="2"/>
              <w:szCs w:val="24"/>
              <w14:ligatures w14:val="standardContextual"/>
            </w:rPr>
          </w:pPr>
          <w:hyperlink w:anchor="_Toc202646165" w:history="1">
            <w:r w:rsidRPr="00884382">
              <w:rPr>
                <w:rStyle w:val="Hyperlink"/>
              </w:rPr>
              <w:t>PENGESAHAN PENGUJI</w:t>
            </w:r>
            <w:r>
              <w:rPr>
                <w:webHidden/>
              </w:rPr>
              <w:tab/>
            </w:r>
            <w:r>
              <w:rPr>
                <w:webHidden/>
              </w:rPr>
              <w:fldChar w:fldCharType="begin"/>
            </w:r>
            <w:r>
              <w:rPr>
                <w:webHidden/>
              </w:rPr>
              <w:instrText xml:space="preserve"> PAGEREF _Toc202646165 \h </w:instrText>
            </w:r>
            <w:r>
              <w:rPr>
                <w:webHidden/>
              </w:rPr>
            </w:r>
            <w:r>
              <w:rPr>
                <w:webHidden/>
              </w:rPr>
              <w:fldChar w:fldCharType="separate"/>
            </w:r>
            <w:r>
              <w:rPr>
                <w:webHidden/>
              </w:rPr>
              <w:t>iii</w:t>
            </w:r>
            <w:r>
              <w:rPr>
                <w:webHidden/>
              </w:rPr>
              <w:fldChar w:fldCharType="end"/>
            </w:r>
          </w:hyperlink>
        </w:p>
        <w:p w14:paraId="6CC2EE66" w14:textId="11DD132F" w:rsidR="00922CF4" w:rsidRDefault="00922CF4">
          <w:pPr>
            <w:pStyle w:val="TOC1"/>
            <w:rPr>
              <w:rFonts w:asciiTheme="minorHAnsi" w:eastAsiaTheme="minorEastAsia" w:hAnsiTheme="minorHAnsi" w:cstheme="minorBidi"/>
              <w:b w:val="0"/>
              <w:kern w:val="2"/>
              <w:szCs w:val="24"/>
              <w14:ligatures w14:val="standardContextual"/>
            </w:rPr>
          </w:pPr>
          <w:hyperlink w:anchor="_Toc202646166" w:history="1">
            <w:r w:rsidRPr="00884382">
              <w:rPr>
                <w:rStyle w:val="Hyperlink"/>
              </w:rPr>
              <w:t>HALAMAN PERNYATAAN</w:t>
            </w:r>
            <w:r>
              <w:rPr>
                <w:webHidden/>
              </w:rPr>
              <w:tab/>
            </w:r>
            <w:r>
              <w:rPr>
                <w:webHidden/>
              </w:rPr>
              <w:fldChar w:fldCharType="begin"/>
            </w:r>
            <w:r>
              <w:rPr>
                <w:webHidden/>
              </w:rPr>
              <w:instrText xml:space="preserve"> PAGEREF _Toc202646166 \h </w:instrText>
            </w:r>
            <w:r>
              <w:rPr>
                <w:webHidden/>
              </w:rPr>
            </w:r>
            <w:r>
              <w:rPr>
                <w:webHidden/>
              </w:rPr>
              <w:fldChar w:fldCharType="separate"/>
            </w:r>
            <w:r>
              <w:rPr>
                <w:webHidden/>
              </w:rPr>
              <w:t>iv</w:t>
            </w:r>
            <w:r>
              <w:rPr>
                <w:webHidden/>
              </w:rPr>
              <w:fldChar w:fldCharType="end"/>
            </w:r>
          </w:hyperlink>
        </w:p>
        <w:p w14:paraId="0D40A735" w14:textId="4B1F9841" w:rsidR="00922CF4" w:rsidRDefault="00922CF4">
          <w:pPr>
            <w:pStyle w:val="TOC1"/>
            <w:rPr>
              <w:rFonts w:asciiTheme="minorHAnsi" w:eastAsiaTheme="minorEastAsia" w:hAnsiTheme="minorHAnsi" w:cstheme="minorBidi"/>
              <w:b w:val="0"/>
              <w:kern w:val="2"/>
              <w:szCs w:val="24"/>
              <w14:ligatures w14:val="standardContextual"/>
            </w:rPr>
          </w:pPr>
          <w:hyperlink w:anchor="_Toc202646167" w:history="1">
            <w:r w:rsidRPr="00884382">
              <w:rPr>
                <w:rStyle w:val="Hyperlink"/>
              </w:rPr>
              <w:t>KATA PENGANTAR</w:t>
            </w:r>
            <w:r>
              <w:rPr>
                <w:webHidden/>
              </w:rPr>
              <w:tab/>
            </w:r>
            <w:r>
              <w:rPr>
                <w:webHidden/>
              </w:rPr>
              <w:fldChar w:fldCharType="begin"/>
            </w:r>
            <w:r>
              <w:rPr>
                <w:webHidden/>
              </w:rPr>
              <w:instrText xml:space="preserve"> PAGEREF _Toc202646167 \h </w:instrText>
            </w:r>
            <w:r>
              <w:rPr>
                <w:webHidden/>
              </w:rPr>
            </w:r>
            <w:r>
              <w:rPr>
                <w:webHidden/>
              </w:rPr>
              <w:fldChar w:fldCharType="separate"/>
            </w:r>
            <w:r>
              <w:rPr>
                <w:webHidden/>
              </w:rPr>
              <w:t>v</w:t>
            </w:r>
            <w:r>
              <w:rPr>
                <w:webHidden/>
              </w:rPr>
              <w:fldChar w:fldCharType="end"/>
            </w:r>
          </w:hyperlink>
        </w:p>
        <w:p w14:paraId="045B6251" w14:textId="059AD19B" w:rsidR="00922CF4" w:rsidRDefault="00922CF4">
          <w:pPr>
            <w:pStyle w:val="TOC1"/>
            <w:rPr>
              <w:rFonts w:asciiTheme="minorHAnsi" w:eastAsiaTheme="minorEastAsia" w:hAnsiTheme="minorHAnsi" w:cstheme="minorBidi"/>
              <w:b w:val="0"/>
              <w:kern w:val="2"/>
              <w:szCs w:val="24"/>
              <w14:ligatures w14:val="standardContextual"/>
            </w:rPr>
          </w:pPr>
          <w:hyperlink w:anchor="_Toc202646168" w:history="1">
            <w:r w:rsidRPr="00884382">
              <w:rPr>
                <w:rStyle w:val="Hyperlink"/>
              </w:rPr>
              <w:t>ABSTRAK</w:t>
            </w:r>
            <w:r>
              <w:rPr>
                <w:webHidden/>
              </w:rPr>
              <w:tab/>
            </w:r>
            <w:r>
              <w:rPr>
                <w:webHidden/>
              </w:rPr>
              <w:fldChar w:fldCharType="begin"/>
            </w:r>
            <w:r>
              <w:rPr>
                <w:webHidden/>
              </w:rPr>
              <w:instrText xml:space="preserve"> PAGEREF _Toc202646168 \h </w:instrText>
            </w:r>
            <w:r>
              <w:rPr>
                <w:webHidden/>
              </w:rPr>
            </w:r>
            <w:r>
              <w:rPr>
                <w:webHidden/>
              </w:rPr>
              <w:fldChar w:fldCharType="separate"/>
            </w:r>
            <w:r>
              <w:rPr>
                <w:webHidden/>
              </w:rPr>
              <w:t>vi</w:t>
            </w:r>
            <w:r>
              <w:rPr>
                <w:webHidden/>
              </w:rPr>
              <w:fldChar w:fldCharType="end"/>
            </w:r>
          </w:hyperlink>
        </w:p>
        <w:p w14:paraId="40D76A88" w14:textId="70634A1E" w:rsidR="00922CF4" w:rsidRDefault="00922CF4">
          <w:pPr>
            <w:pStyle w:val="TOC1"/>
            <w:rPr>
              <w:rFonts w:asciiTheme="minorHAnsi" w:eastAsiaTheme="minorEastAsia" w:hAnsiTheme="minorHAnsi" w:cstheme="minorBidi"/>
              <w:b w:val="0"/>
              <w:kern w:val="2"/>
              <w:szCs w:val="24"/>
              <w14:ligatures w14:val="standardContextual"/>
            </w:rPr>
          </w:pPr>
          <w:hyperlink w:anchor="_Toc202646169" w:history="1">
            <w:r w:rsidRPr="00884382">
              <w:rPr>
                <w:rStyle w:val="Hyperlink"/>
              </w:rPr>
              <w:t>ABSTRACT</w:t>
            </w:r>
            <w:r>
              <w:rPr>
                <w:webHidden/>
              </w:rPr>
              <w:tab/>
            </w:r>
            <w:r>
              <w:rPr>
                <w:webHidden/>
              </w:rPr>
              <w:fldChar w:fldCharType="begin"/>
            </w:r>
            <w:r>
              <w:rPr>
                <w:webHidden/>
              </w:rPr>
              <w:instrText xml:space="preserve"> PAGEREF _Toc202646169 \h </w:instrText>
            </w:r>
            <w:r>
              <w:rPr>
                <w:webHidden/>
              </w:rPr>
            </w:r>
            <w:r>
              <w:rPr>
                <w:webHidden/>
              </w:rPr>
              <w:fldChar w:fldCharType="separate"/>
            </w:r>
            <w:r>
              <w:rPr>
                <w:webHidden/>
              </w:rPr>
              <w:t>vii</w:t>
            </w:r>
            <w:r>
              <w:rPr>
                <w:webHidden/>
              </w:rPr>
              <w:fldChar w:fldCharType="end"/>
            </w:r>
          </w:hyperlink>
        </w:p>
        <w:p w14:paraId="231ECA96" w14:textId="48701020" w:rsidR="00922CF4" w:rsidRDefault="00922CF4">
          <w:pPr>
            <w:pStyle w:val="TOC1"/>
            <w:rPr>
              <w:rFonts w:asciiTheme="minorHAnsi" w:eastAsiaTheme="minorEastAsia" w:hAnsiTheme="minorHAnsi" w:cstheme="minorBidi"/>
              <w:b w:val="0"/>
              <w:kern w:val="2"/>
              <w:szCs w:val="24"/>
              <w14:ligatures w14:val="standardContextual"/>
            </w:rPr>
          </w:pPr>
          <w:hyperlink w:anchor="_Toc202646170" w:history="1">
            <w:r w:rsidRPr="00884382">
              <w:rPr>
                <w:rStyle w:val="Hyperlink"/>
              </w:rPr>
              <w:t>DAFTAR ISI</w:t>
            </w:r>
            <w:r>
              <w:rPr>
                <w:webHidden/>
              </w:rPr>
              <w:tab/>
            </w:r>
            <w:r>
              <w:rPr>
                <w:webHidden/>
              </w:rPr>
              <w:fldChar w:fldCharType="begin"/>
            </w:r>
            <w:r>
              <w:rPr>
                <w:webHidden/>
              </w:rPr>
              <w:instrText xml:space="preserve"> PAGEREF _Toc202646170 \h </w:instrText>
            </w:r>
            <w:r>
              <w:rPr>
                <w:webHidden/>
              </w:rPr>
            </w:r>
            <w:r>
              <w:rPr>
                <w:webHidden/>
              </w:rPr>
              <w:fldChar w:fldCharType="separate"/>
            </w:r>
            <w:r>
              <w:rPr>
                <w:webHidden/>
              </w:rPr>
              <w:t>viii</w:t>
            </w:r>
            <w:r>
              <w:rPr>
                <w:webHidden/>
              </w:rPr>
              <w:fldChar w:fldCharType="end"/>
            </w:r>
          </w:hyperlink>
        </w:p>
        <w:p w14:paraId="6F4E9489" w14:textId="1CF72F34" w:rsidR="00922CF4" w:rsidRDefault="00922CF4">
          <w:pPr>
            <w:pStyle w:val="TOC1"/>
            <w:rPr>
              <w:rFonts w:asciiTheme="minorHAnsi" w:eastAsiaTheme="minorEastAsia" w:hAnsiTheme="minorHAnsi" w:cstheme="minorBidi"/>
              <w:b w:val="0"/>
              <w:kern w:val="2"/>
              <w:szCs w:val="24"/>
              <w14:ligatures w14:val="standardContextual"/>
            </w:rPr>
          </w:pPr>
          <w:hyperlink w:anchor="_Toc202646171" w:history="1">
            <w:r w:rsidRPr="00884382">
              <w:rPr>
                <w:rStyle w:val="Hyperlink"/>
              </w:rPr>
              <w:t>DAFTAR GAMBAR</w:t>
            </w:r>
            <w:r>
              <w:rPr>
                <w:webHidden/>
              </w:rPr>
              <w:tab/>
            </w:r>
            <w:r>
              <w:rPr>
                <w:webHidden/>
              </w:rPr>
              <w:fldChar w:fldCharType="begin"/>
            </w:r>
            <w:r>
              <w:rPr>
                <w:webHidden/>
              </w:rPr>
              <w:instrText xml:space="preserve"> PAGEREF _Toc202646171 \h </w:instrText>
            </w:r>
            <w:r>
              <w:rPr>
                <w:webHidden/>
              </w:rPr>
            </w:r>
            <w:r>
              <w:rPr>
                <w:webHidden/>
              </w:rPr>
              <w:fldChar w:fldCharType="separate"/>
            </w:r>
            <w:r>
              <w:rPr>
                <w:webHidden/>
              </w:rPr>
              <w:t>xi</w:t>
            </w:r>
            <w:r>
              <w:rPr>
                <w:webHidden/>
              </w:rPr>
              <w:fldChar w:fldCharType="end"/>
            </w:r>
          </w:hyperlink>
        </w:p>
        <w:p w14:paraId="34A546E1" w14:textId="4BBC55A7" w:rsidR="00922CF4" w:rsidRDefault="00922CF4">
          <w:pPr>
            <w:pStyle w:val="TOC1"/>
            <w:rPr>
              <w:rFonts w:asciiTheme="minorHAnsi" w:eastAsiaTheme="minorEastAsia" w:hAnsiTheme="minorHAnsi" w:cstheme="minorBidi"/>
              <w:b w:val="0"/>
              <w:kern w:val="2"/>
              <w:szCs w:val="24"/>
              <w14:ligatures w14:val="standardContextual"/>
            </w:rPr>
          </w:pPr>
          <w:hyperlink w:anchor="_Toc202646172" w:history="1">
            <w:r w:rsidRPr="00884382">
              <w:rPr>
                <w:rStyle w:val="Hyperlink"/>
              </w:rPr>
              <w:t>DAFTAR TABEL</w:t>
            </w:r>
            <w:r>
              <w:rPr>
                <w:webHidden/>
              </w:rPr>
              <w:tab/>
            </w:r>
            <w:r>
              <w:rPr>
                <w:webHidden/>
              </w:rPr>
              <w:fldChar w:fldCharType="begin"/>
            </w:r>
            <w:r>
              <w:rPr>
                <w:webHidden/>
              </w:rPr>
              <w:instrText xml:space="preserve"> PAGEREF _Toc202646172 \h </w:instrText>
            </w:r>
            <w:r>
              <w:rPr>
                <w:webHidden/>
              </w:rPr>
            </w:r>
            <w:r>
              <w:rPr>
                <w:webHidden/>
              </w:rPr>
              <w:fldChar w:fldCharType="separate"/>
            </w:r>
            <w:r>
              <w:rPr>
                <w:webHidden/>
              </w:rPr>
              <w:t>xii</w:t>
            </w:r>
            <w:r>
              <w:rPr>
                <w:webHidden/>
              </w:rPr>
              <w:fldChar w:fldCharType="end"/>
            </w:r>
          </w:hyperlink>
        </w:p>
        <w:p w14:paraId="439CEA00" w14:textId="0455034F" w:rsidR="00922CF4" w:rsidRDefault="00922CF4">
          <w:pPr>
            <w:pStyle w:val="TOC1"/>
            <w:rPr>
              <w:rFonts w:asciiTheme="minorHAnsi" w:eastAsiaTheme="minorEastAsia" w:hAnsiTheme="minorHAnsi" w:cstheme="minorBidi"/>
              <w:b w:val="0"/>
              <w:kern w:val="2"/>
              <w:szCs w:val="24"/>
              <w14:ligatures w14:val="standardContextual"/>
            </w:rPr>
          </w:pPr>
          <w:hyperlink w:anchor="_Toc202646173" w:history="1">
            <w:r w:rsidRPr="00884382">
              <w:rPr>
                <w:rStyle w:val="Hyperlink"/>
              </w:rPr>
              <w:t>RINGKASAN</w:t>
            </w:r>
            <w:r>
              <w:rPr>
                <w:webHidden/>
              </w:rPr>
              <w:tab/>
            </w:r>
            <w:r>
              <w:rPr>
                <w:webHidden/>
              </w:rPr>
              <w:fldChar w:fldCharType="begin"/>
            </w:r>
            <w:r>
              <w:rPr>
                <w:webHidden/>
              </w:rPr>
              <w:instrText xml:space="preserve"> PAGEREF _Toc202646173 \h </w:instrText>
            </w:r>
            <w:r>
              <w:rPr>
                <w:webHidden/>
              </w:rPr>
            </w:r>
            <w:r>
              <w:rPr>
                <w:webHidden/>
              </w:rPr>
              <w:fldChar w:fldCharType="separate"/>
            </w:r>
            <w:r>
              <w:rPr>
                <w:webHidden/>
              </w:rPr>
              <w:t>xiii</w:t>
            </w:r>
            <w:r>
              <w:rPr>
                <w:webHidden/>
              </w:rPr>
              <w:fldChar w:fldCharType="end"/>
            </w:r>
          </w:hyperlink>
        </w:p>
        <w:p w14:paraId="75C9C7AE" w14:textId="7B9E8D7A" w:rsidR="00922CF4" w:rsidRDefault="00922CF4">
          <w:pPr>
            <w:pStyle w:val="TOC1"/>
            <w:rPr>
              <w:rFonts w:asciiTheme="minorHAnsi" w:eastAsiaTheme="minorEastAsia" w:hAnsiTheme="minorHAnsi" w:cstheme="minorBidi"/>
              <w:b w:val="0"/>
              <w:kern w:val="2"/>
              <w:szCs w:val="24"/>
              <w14:ligatures w14:val="standardContextual"/>
            </w:rPr>
          </w:pPr>
          <w:hyperlink w:anchor="_Toc202646174" w:history="1">
            <w:r w:rsidRPr="00884382">
              <w:rPr>
                <w:rStyle w:val="Hyperlink"/>
              </w:rPr>
              <w:t>BAB I</w:t>
            </w:r>
            <w:r>
              <w:rPr>
                <w:webHidden/>
              </w:rPr>
              <w:tab/>
            </w:r>
            <w:r>
              <w:rPr>
                <w:webHidden/>
              </w:rPr>
              <w:fldChar w:fldCharType="begin"/>
            </w:r>
            <w:r>
              <w:rPr>
                <w:webHidden/>
              </w:rPr>
              <w:instrText xml:space="preserve"> PAGEREF _Toc202646174 \h </w:instrText>
            </w:r>
            <w:r>
              <w:rPr>
                <w:webHidden/>
              </w:rPr>
            </w:r>
            <w:r>
              <w:rPr>
                <w:webHidden/>
              </w:rPr>
              <w:fldChar w:fldCharType="separate"/>
            </w:r>
            <w:r>
              <w:rPr>
                <w:webHidden/>
              </w:rPr>
              <w:t>1</w:t>
            </w:r>
            <w:r>
              <w:rPr>
                <w:webHidden/>
              </w:rPr>
              <w:fldChar w:fldCharType="end"/>
            </w:r>
          </w:hyperlink>
        </w:p>
        <w:p w14:paraId="58FE5B91" w14:textId="6A7BE6BB" w:rsidR="00922CF4" w:rsidRDefault="00922CF4">
          <w:pPr>
            <w:pStyle w:val="TOC1"/>
            <w:rPr>
              <w:rFonts w:asciiTheme="minorHAnsi" w:eastAsiaTheme="minorEastAsia" w:hAnsiTheme="minorHAnsi" w:cstheme="minorBidi"/>
              <w:b w:val="0"/>
              <w:kern w:val="2"/>
              <w:szCs w:val="24"/>
              <w14:ligatures w14:val="standardContextual"/>
            </w:rPr>
          </w:pPr>
          <w:hyperlink w:anchor="_Toc202646175" w:history="1">
            <w:r w:rsidRPr="00884382">
              <w:rPr>
                <w:rStyle w:val="Hyperlink"/>
              </w:rPr>
              <w:t>PENDAHULUAN</w:t>
            </w:r>
            <w:r>
              <w:rPr>
                <w:webHidden/>
              </w:rPr>
              <w:tab/>
            </w:r>
            <w:r>
              <w:rPr>
                <w:webHidden/>
              </w:rPr>
              <w:fldChar w:fldCharType="begin"/>
            </w:r>
            <w:r>
              <w:rPr>
                <w:webHidden/>
              </w:rPr>
              <w:instrText xml:space="preserve"> PAGEREF _Toc202646175 \h </w:instrText>
            </w:r>
            <w:r>
              <w:rPr>
                <w:webHidden/>
              </w:rPr>
            </w:r>
            <w:r>
              <w:rPr>
                <w:webHidden/>
              </w:rPr>
              <w:fldChar w:fldCharType="separate"/>
            </w:r>
            <w:r>
              <w:rPr>
                <w:webHidden/>
              </w:rPr>
              <w:t>1</w:t>
            </w:r>
            <w:r>
              <w:rPr>
                <w:webHidden/>
              </w:rPr>
              <w:fldChar w:fldCharType="end"/>
            </w:r>
          </w:hyperlink>
        </w:p>
        <w:p w14:paraId="310B9F2C" w14:textId="3E2971EE" w:rsidR="00922CF4" w:rsidRDefault="00922CF4">
          <w:pPr>
            <w:pStyle w:val="TOC2"/>
            <w:rPr>
              <w:rFonts w:asciiTheme="minorHAnsi" w:eastAsiaTheme="minorEastAsia" w:hAnsiTheme="minorHAnsi" w:cstheme="minorBidi"/>
              <w:noProof/>
              <w:kern w:val="2"/>
              <w:szCs w:val="24"/>
              <w14:ligatures w14:val="standardContextual"/>
            </w:rPr>
          </w:pPr>
          <w:hyperlink w:anchor="_Toc202646176" w:history="1">
            <w:r w:rsidRPr="00884382">
              <w:rPr>
                <w:rStyle w:val="Hyperlink"/>
                <w:noProof/>
                <w:snapToGrid w:val="0"/>
                <w:w w:val="0"/>
              </w:rPr>
              <w:t>1.1</w:t>
            </w:r>
            <w:r>
              <w:rPr>
                <w:rFonts w:asciiTheme="minorHAnsi" w:eastAsiaTheme="minorEastAsia" w:hAnsiTheme="minorHAnsi" w:cstheme="minorBidi"/>
                <w:noProof/>
                <w:kern w:val="2"/>
                <w:szCs w:val="24"/>
                <w14:ligatures w14:val="standardContextual"/>
              </w:rPr>
              <w:tab/>
            </w:r>
            <w:r w:rsidRPr="00884382">
              <w:rPr>
                <w:rStyle w:val="Hyperlink"/>
                <w:noProof/>
              </w:rPr>
              <w:t>Latar Belakang Masalah</w:t>
            </w:r>
            <w:r>
              <w:rPr>
                <w:noProof/>
                <w:webHidden/>
              </w:rPr>
              <w:tab/>
            </w:r>
            <w:r>
              <w:rPr>
                <w:noProof/>
                <w:webHidden/>
              </w:rPr>
              <w:fldChar w:fldCharType="begin"/>
            </w:r>
            <w:r>
              <w:rPr>
                <w:noProof/>
                <w:webHidden/>
              </w:rPr>
              <w:instrText xml:space="preserve"> PAGEREF _Toc202646176 \h </w:instrText>
            </w:r>
            <w:r>
              <w:rPr>
                <w:noProof/>
                <w:webHidden/>
              </w:rPr>
            </w:r>
            <w:r>
              <w:rPr>
                <w:noProof/>
                <w:webHidden/>
              </w:rPr>
              <w:fldChar w:fldCharType="separate"/>
            </w:r>
            <w:r>
              <w:rPr>
                <w:noProof/>
                <w:webHidden/>
              </w:rPr>
              <w:t>1</w:t>
            </w:r>
            <w:r>
              <w:rPr>
                <w:noProof/>
                <w:webHidden/>
              </w:rPr>
              <w:fldChar w:fldCharType="end"/>
            </w:r>
          </w:hyperlink>
        </w:p>
        <w:p w14:paraId="25E61821" w14:textId="64F96C22" w:rsidR="00922CF4" w:rsidRDefault="00922CF4">
          <w:pPr>
            <w:pStyle w:val="TOC2"/>
            <w:rPr>
              <w:rFonts w:asciiTheme="minorHAnsi" w:eastAsiaTheme="minorEastAsia" w:hAnsiTheme="minorHAnsi" w:cstheme="minorBidi"/>
              <w:noProof/>
              <w:kern w:val="2"/>
              <w:szCs w:val="24"/>
              <w14:ligatures w14:val="standardContextual"/>
            </w:rPr>
          </w:pPr>
          <w:hyperlink w:anchor="_Toc202646177" w:history="1">
            <w:r w:rsidRPr="00884382">
              <w:rPr>
                <w:rStyle w:val="Hyperlink"/>
                <w:noProof/>
                <w:snapToGrid w:val="0"/>
                <w:w w:val="0"/>
              </w:rPr>
              <w:t>1.2</w:t>
            </w:r>
            <w:r>
              <w:rPr>
                <w:rFonts w:asciiTheme="minorHAnsi" w:eastAsiaTheme="minorEastAsia" w:hAnsiTheme="minorHAnsi" w:cstheme="minorBidi"/>
                <w:noProof/>
                <w:kern w:val="2"/>
                <w:szCs w:val="24"/>
                <w14:ligatures w14:val="standardContextual"/>
              </w:rPr>
              <w:tab/>
            </w:r>
            <w:r w:rsidRPr="00884382">
              <w:rPr>
                <w:rStyle w:val="Hyperlink"/>
                <w:noProof/>
              </w:rPr>
              <w:t>Rumusan Masalah</w:t>
            </w:r>
            <w:r>
              <w:rPr>
                <w:noProof/>
                <w:webHidden/>
              </w:rPr>
              <w:tab/>
            </w:r>
            <w:r>
              <w:rPr>
                <w:noProof/>
                <w:webHidden/>
              </w:rPr>
              <w:fldChar w:fldCharType="begin"/>
            </w:r>
            <w:r>
              <w:rPr>
                <w:noProof/>
                <w:webHidden/>
              </w:rPr>
              <w:instrText xml:space="preserve"> PAGEREF _Toc202646177 \h </w:instrText>
            </w:r>
            <w:r>
              <w:rPr>
                <w:noProof/>
                <w:webHidden/>
              </w:rPr>
            </w:r>
            <w:r>
              <w:rPr>
                <w:noProof/>
                <w:webHidden/>
              </w:rPr>
              <w:fldChar w:fldCharType="separate"/>
            </w:r>
            <w:r>
              <w:rPr>
                <w:noProof/>
                <w:webHidden/>
              </w:rPr>
              <w:t>4</w:t>
            </w:r>
            <w:r>
              <w:rPr>
                <w:noProof/>
                <w:webHidden/>
              </w:rPr>
              <w:fldChar w:fldCharType="end"/>
            </w:r>
          </w:hyperlink>
        </w:p>
        <w:p w14:paraId="073865DC" w14:textId="2032C4A2" w:rsidR="00922CF4" w:rsidRDefault="00922CF4">
          <w:pPr>
            <w:pStyle w:val="TOC2"/>
            <w:rPr>
              <w:rFonts w:asciiTheme="minorHAnsi" w:eastAsiaTheme="minorEastAsia" w:hAnsiTheme="minorHAnsi" w:cstheme="minorBidi"/>
              <w:noProof/>
              <w:kern w:val="2"/>
              <w:szCs w:val="24"/>
              <w14:ligatures w14:val="standardContextual"/>
            </w:rPr>
          </w:pPr>
          <w:hyperlink w:anchor="_Toc202646178" w:history="1">
            <w:r w:rsidRPr="00884382">
              <w:rPr>
                <w:rStyle w:val="Hyperlink"/>
                <w:noProof/>
                <w:snapToGrid w:val="0"/>
                <w:w w:val="0"/>
              </w:rPr>
              <w:t>1.3</w:t>
            </w:r>
            <w:r>
              <w:rPr>
                <w:rFonts w:asciiTheme="minorHAnsi" w:eastAsiaTheme="minorEastAsia" w:hAnsiTheme="minorHAnsi" w:cstheme="minorBidi"/>
                <w:noProof/>
                <w:kern w:val="2"/>
                <w:szCs w:val="24"/>
                <w14:ligatures w14:val="standardContextual"/>
              </w:rPr>
              <w:tab/>
            </w:r>
            <w:r w:rsidRPr="00884382">
              <w:rPr>
                <w:rStyle w:val="Hyperlink"/>
                <w:noProof/>
              </w:rPr>
              <w:t>Tujuan Penelitian</w:t>
            </w:r>
            <w:r>
              <w:rPr>
                <w:noProof/>
                <w:webHidden/>
              </w:rPr>
              <w:tab/>
            </w:r>
            <w:r>
              <w:rPr>
                <w:noProof/>
                <w:webHidden/>
              </w:rPr>
              <w:fldChar w:fldCharType="begin"/>
            </w:r>
            <w:r>
              <w:rPr>
                <w:noProof/>
                <w:webHidden/>
              </w:rPr>
              <w:instrText xml:space="preserve"> PAGEREF _Toc202646178 \h </w:instrText>
            </w:r>
            <w:r>
              <w:rPr>
                <w:noProof/>
                <w:webHidden/>
              </w:rPr>
            </w:r>
            <w:r>
              <w:rPr>
                <w:noProof/>
                <w:webHidden/>
              </w:rPr>
              <w:fldChar w:fldCharType="separate"/>
            </w:r>
            <w:r>
              <w:rPr>
                <w:noProof/>
                <w:webHidden/>
              </w:rPr>
              <w:t>4</w:t>
            </w:r>
            <w:r>
              <w:rPr>
                <w:noProof/>
                <w:webHidden/>
              </w:rPr>
              <w:fldChar w:fldCharType="end"/>
            </w:r>
          </w:hyperlink>
        </w:p>
        <w:p w14:paraId="19A8616C" w14:textId="73D7F6D0" w:rsidR="00922CF4" w:rsidRDefault="00922CF4">
          <w:pPr>
            <w:pStyle w:val="TOC2"/>
            <w:rPr>
              <w:rFonts w:asciiTheme="minorHAnsi" w:eastAsiaTheme="minorEastAsia" w:hAnsiTheme="minorHAnsi" w:cstheme="minorBidi"/>
              <w:noProof/>
              <w:kern w:val="2"/>
              <w:szCs w:val="24"/>
              <w14:ligatures w14:val="standardContextual"/>
            </w:rPr>
          </w:pPr>
          <w:hyperlink w:anchor="_Toc202646179" w:history="1">
            <w:r w:rsidRPr="00884382">
              <w:rPr>
                <w:rStyle w:val="Hyperlink"/>
                <w:noProof/>
                <w:snapToGrid w:val="0"/>
                <w:w w:val="0"/>
              </w:rPr>
              <w:t>1.4</w:t>
            </w:r>
            <w:r>
              <w:rPr>
                <w:rFonts w:asciiTheme="minorHAnsi" w:eastAsiaTheme="minorEastAsia" w:hAnsiTheme="minorHAnsi" w:cstheme="minorBidi"/>
                <w:noProof/>
                <w:kern w:val="2"/>
                <w:szCs w:val="24"/>
                <w14:ligatures w14:val="standardContextual"/>
              </w:rPr>
              <w:tab/>
            </w:r>
            <w:r w:rsidRPr="00884382">
              <w:rPr>
                <w:rStyle w:val="Hyperlink"/>
                <w:noProof/>
              </w:rPr>
              <w:t>Batasan Masalah</w:t>
            </w:r>
            <w:r>
              <w:rPr>
                <w:noProof/>
                <w:webHidden/>
              </w:rPr>
              <w:tab/>
            </w:r>
            <w:r>
              <w:rPr>
                <w:noProof/>
                <w:webHidden/>
              </w:rPr>
              <w:fldChar w:fldCharType="begin"/>
            </w:r>
            <w:r>
              <w:rPr>
                <w:noProof/>
                <w:webHidden/>
              </w:rPr>
              <w:instrText xml:space="preserve"> PAGEREF _Toc202646179 \h </w:instrText>
            </w:r>
            <w:r>
              <w:rPr>
                <w:noProof/>
                <w:webHidden/>
              </w:rPr>
            </w:r>
            <w:r>
              <w:rPr>
                <w:noProof/>
                <w:webHidden/>
              </w:rPr>
              <w:fldChar w:fldCharType="separate"/>
            </w:r>
            <w:r>
              <w:rPr>
                <w:noProof/>
                <w:webHidden/>
              </w:rPr>
              <w:t>5</w:t>
            </w:r>
            <w:r>
              <w:rPr>
                <w:noProof/>
                <w:webHidden/>
              </w:rPr>
              <w:fldChar w:fldCharType="end"/>
            </w:r>
          </w:hyperlink>
        </w:p>
        <w:p w14:paraId="6BAE1E0F" w14:textId="76FF9EF2" w:rsidR="00922CF4" w:rsidRDefault="00922CF4">
          <w:pPr>
            <w:pStyle w:val="TOC2"/>
            <w:rPr>
              <w:rFonts w:asciiTheme="minorHAnsi" w:eastAsiaTheme="minorEastAsia" w:hAnsiTheme="minorHAnsi" w:cstheme="minorBidi"/>
              <w:noProof/>
              <w:kern w:val="2"/>
              <w:szCs w:val="24"/>
              <w14:ligatures w14:val="standardContextual"/>
            </w:rPr>
          </w:pPr>
          <w:hyperlink w:anchor="_Toc202646180" w:history="1">
            <w:r w:rsidRPr="00884382">
              <w:rPr>
                <w:rStyle w:val="Hyperlink"/>
                <w:noProof/>
                <w:snapToGrid w:val="0"/>
                <w:w w:val="0"/>
              </w:rPr>
              <w:t>1.5</w:t>
            </w:r>
            <w:r>
              <w:rPr>
                <w:rFonts w:asciiTheme="minorHAnsi" w:eastAsiaTheme="minorEastAsia" w:hAnsiTheme="minorHAnsi" w:cstheme="minorBidi"/>
                <w:noProof/>
                <w:kern w:val="2"/>
                <w:szCs w:val="24"/>
                <w14:ligatures w14:val="standardContextual"/>
              </w:rPr>
              <w:tab/>
            </w:r>
            <w:r w:rsidRPr="00884382">
              <w:rPr>
                <w:rStyle w:val="Hyperlink"/>
                <w:noProof/>
              </w:rPr>
              <w:t>Manfaat Penelitian</w:t>
            </w:r>
            <w:r>
              <w:rPr>
                <w:noProof/>
                <w:webHidden/>
              </w:rPr>
              <w:tab/>
            </w:r>
            <w:r>
              <w:rPr>
                <w:noProof/>
                <w:webHidden/>
              </w:rPr>
              <w:fldChar w:fldCharType="begin"/>
            </w:r>
            <w:r>
              <w:rPr>
                <w:noProof/>
                <w:webHidden/>
              </w:rPr>
              <w:instrText xml:space="preserve"> PAGEREF _Toc202646180 \h </w:instrText>
            </w:r>
            <w:r>
              <w:rPr>
                <w:noProof/>
                <w:webHidden/>
              </w:rPr>
            </w:r>
            <w:r>
              <w:rPr>
                <w:noProof/>
                <w:webHidden/>
              </w:rPr>
              <w:fldChar w:fldCharType="separate"/>
            </w:r>
            <w:r>
              <w:rPr>
                <w:noProof/>
                <w:webHidden/>
              </w:rPr>
              <w:t>6</w:t>
            </w:r>
            <w:r>
              <w:rPr>
                <w:noProof/>
                <w:webHidden/>
              </w:rPr>
              <w:fldChar w:fldCharType="end"/>
            </w:r>
          </w:hyperlink>
        </w:p>
        <w:p w14:paraId="11C41DA3" w14:textId="530C425E" w:rsidR="00922CF4" w:rsidRDefault="00922CF4">
          <w:pPr>
            <w:pStyle w:val="TOC1"/>
            <w:rPr>
              <w:rFonts w:asciiTheme="minorHAnsi" w:eastAsiaTheme="minorEastAsia" w:hAnsiTheme="minorHAnsi" w:cstheme="minorBidi"/>
              <w:b w:val="0"/>
              <w:kern w:val="2"/>
              <w:szCs w:val="24"/>
              <w14:ligatures w14:val="standardContextual"/>
            </w:rPr>
          </w:pPr>
          <w:hyperlink w:anchor="_Toc202646181" w:history="1">
            <w:r w:rsidRPr="00884382">
              <w:rPr>
                <w:rStyle w:val="Hyperlink"/>
              </w:rPr>
              <w:t>BAB II</w:t>
            </w:r>
            <w:r>
              <w:rPr>
                <w:webHidden/>
              </w:rPr>
              <w:tab/>
            </w:r>
            <w:r>
              <w:rPr>
                <w:webHidden/>
              </w:rPr>
              <w:fldChar w:fldCharType="begin"/>
            </w:r>
            <w:r>
              <w:rPr>
                <w:webHidden/>
              </w:rPr>
              <w:instrText xml:space="preserve"> PAGEREF _Toc202646181 \h </w:instrText>
            </w:r>
            <w:r>
              <w:rPr>
                <w:webHidden/>
              </w:rPr>
            </w:r>
            <w:r>
              <w:rPr>
                <w:webHidden/>
              </w:rPr>
              <w:fldChar w:fldCharType="separate"/>
            </w:r>
            <w:r>
              <w:rPr>
                <w:webHidden/>
              </w:rPr>
              <w:t>7</w:t>
            </w:r>
            <w:r>
              <w:rPr>
                <w:webHidden/>
              </w:rPr>
              <w:fldChar w:fldCharType="end"/>
            </w:r>
          </w:hyperlink>
        </w:p>
        <w:p w14:paraId="2BB1B72E" w14:textId="74D1E96E" w:rsidR="00922CF4" w:rsidRDefault="00922CF4">
          <w:pPr>
            <w:pStyle w:val="TOC1"/>
            <w:rPr>
              <w:rFonts w:asciiTheme="minorHAnsi" w:eastAsiaTheme="minorEastAsia" w:hAnsiTheme="minorHAnsi" w:cstheme="minorBidi"/>
              <w:b w:val="0"/>
              <w:kern w:val="2"/>
              <w:szCs w:val="24"/>
              <w14:ligatures w14:val="standardContextual"/>
            </w:rPr>
          </w:pPr>
          <w:hyperlink w:anchor="_Toc202646182" w:history="1">
            <w:r w:rsidRPr="00884382">
              <w:rPr>
                <w:rStyle w:val="Hyperlink"/>
              </w:rPr>
              <w:t>TINJAUAN PUSTAKA</w:t>
            </w:r>
            <w:r>
              <w:rPr>
                <w:webHidden/>
              </w:rPr>
              <w:tab/>
            </w:r>
            <w:r>
              <w:rPr>
                <w:webHidden/>
              </w:rPr>
              <w:fldChar w:fldCharType="begin"/>
            </w:r>
            <w:r>
              <w:rPr>
                <w:webHidden/>
              </w:rPr>
              <w:instrText xml:space="preserve"> PAGEREF _Toc202646182 \h </w:instrText>
            </w:r>
            <w:r>
              <w:rPr>
                <w:webHidden/>
              </w:rPr>
            </w:r>
            <w:r>
              <w:rPr>
                <w:webHidden/>
              </w:rPr>
              <w:fldChar w:fldCharType="separate"/>
            </w:r>
            <w:r>
              <w:rPr>
                <w:webHidden/>
              </w:rPr>
              <w:t>7</w:t>
            </w:r>
            <w:r>
              <w:rPr>
                <w:webHidden/>
              </w:rPr>
              <w:fldChar w:fldCharType="end"/>
            </w:r>
          </w:hyperlink>
        </w:p>
        <w:p w14:paraId="5BCD25B1" w14:textId="5CA489D6" w:rsidR="00922CF4" w:rsidRDefault="00922CF4">
          <w:pPr>
            <w:pStyle w:val="TOC2"/>
            <w:rPr>
              <w:rFonts w:asciiTheme="minorHAnsi" w:eastAsiaTheme="minorEastAsia" w:hAnsiTheme="minorHAnsi" w:cstheme="minorBidi"/>
              <w:noProof/>
              <w:kern w:val="2"/>
              <w:szCs w:val="24"/>
              <w14:ligatures w14:val="standardContextual"/>
            </w:rPr>
          </w:pPr>
          <w:hyperlink w:anchor="_Toc202646183" w:history="1">
            <w:r w:rsidRPr="00884382">
              <w:rPr>
                <w:rStyle w:val="Hyperlink"/>
                <w:noProof/>
                <w:snapToGrid w:val="0"/>
                <w:w w:val="0"/>
              </w:rPr>
              <w:t>2.1</w:t>
            </w:r>
            <w:r>
              <w:rPr>
                <w:rFonts w:asciiTheme="minorHAnsi" w:eastAsiaTheme="minorEastAsia" w:hAnsiTheme="minorHAnsi" w:cstheme="minorBidi"/>
                <w:noProof/>
                <w:kern w:val="2"/>
                <w:szCs w:val="24"/>
                <w14:ligatures w14:val="standardContextual"/>
              </w:rPr>
              <w:tab/>
            </w:r>
            <w:r w:rsidRPr="00884382">
              <w:rPr>
                <w:rStyle w:val="Hyperlink"/>
                <w:noProof/>
              </w:rPr>
              <w:t>State of the Art</w:t>
            </w:r>
            <w:r>
              <w:rPr>
                <w:noProof/>
                <w:webHidden/>
              </w:rPr>
              <w:tab/>
            </w:r>
            <w:r>
              <w:rPr>
                <w:noProof/>
                <w:webHidden/>
              </w:rPr>
              <w:fldChar w:fldCharType="begin"/>
            </w:r>
            <w:r>
              <w:rPr>
                <w:noProof/>
                <w:webHidden/>
              </w:rPr>
              <w:instrText xml:space="preserve"> PAGEREF _Toc202646183 \h </w:instrText>
            </w:r>
            <w:r>
              <w:rPr>
                <w:noProof/>
                <w:webHidden/>
              </w:rPr>
            </w:r>
            <w:r>
              <w:rPr>
                <w:noProof/>
                <w:webHidden/>
              </w:rPr>
              <w:fldChar w:fldCharType="separate"/>
            </w:r>
            <w:r>
              <w:rPr>
                <w:noProof/>
                <w:webHidden/>
              </w:rPr>
              <w:t>7</w:t>
            </w:r>
            <w:r>
              <w:rPr>
                <w:noProof/>
                <w:webHidden/>
              </w:rPr>
              <w:fldChar w:fldCharType="end"/>
            </w:r>
          </w:hyperlink>
        </w:p>
        <w:p w14:paraId="682BEA2A" w14:textId="13D3287C" w:rsidR="00922CF4" w:rsidRDefault="00922CF4">
          <w:pPr>
            <w:pStyle w:val="TOC2"/>
            <w:rPr>
              <w:rFonts w:asciiTheme="minorHAnsi" w:eastAsiaTheme="minorEastAsia" w:hAnsiTheme="minorHAnsi" w:cstheme="minorBidi"/>
              <w:noProof/>
              <w:kern w:val="2"/>
              <w:szCs w:val="24"/>
              <w14:ligatures w14:val="standardContextual"/>
            </w:rPr>
          </w:pPr>
          <w:hyperlink w:anchor="_Toc202646184" w:history="1">
            <w:r w:rsidRPr="00884382">
              <w:rPr>
                <w:rStyle w:val="Hyperlink"/>
                <w:noProof/>
                <w:snapToGrid w:val="0"/>
                <w:w w:val="0"/>
              </w:rPr>
              <w:t>2.2</w:t>
            </w:r>
            <w:r>
              <w:rPr>
                <w:rFonts w:asciiTheme="minorHAnsi" w:eastAsiaTheme="minorEastAsia" w:hAnsiTheme="minorHAnsi" w:cstheme="minorBidi"/>
                <w:noProof/>
                <w:kern w:val="2"/>
                <w:szCs w:val="24"/>
                <w14:ligatures w14:val="standardContextual"/>
              </w:rPr>
              <w:tab/>
            </w:r>
            <w:r w:rsidRPr="00884382">
              <w:rPr>
                <w:rStyle w:val="Hyperlink"/>
                <w:noProof/>
              </w:rPr>
              <w:t>Kerangka/Tinjauan Teoritis</w:t>
            </w:r>
            <w:r>
              <w:rPr>
                <w:noProof/>
                <w:webHidden/>
              </w:rPr>
              <w:tab/>
            </w:r>
            <w:r>
              <w:rPr>
                <w:noProof/>
                <w:webHidden/>
              </w:rPr>
              <w:fldChar w:fldCharType="begin"/>
            </w:r>
            <w:r>
              <w:rPr>
                <w:noProof/>
                <w:webHidden/>
              </w:rPr>
              <w:instrText xml:space="preserve"> PAGEREF _Toc202646184 \h </w:instrText>
            </w:r>
            <w:r>
              <w:rPr>
                <w:noProof/>
                <w:webHidden/>
              </w:rPr>
            </w:r>
            <w:r>
              <w:rPr>
                <w:noProof/>
                <w:webHidden/>
              </w:rPr>
              <w:fldChar w:fldCharType="separate"/>
            </w:r>
            <w:r>
              <w:rPr>
                <w:noProof/>
                <w:webHidden/>
              </w:rPr>
              <w:t>10</w:t>
            </w:r>
            <w:r>
              <w:rPr>
                <w:noProof/>
                <w:webHidden/>
              </w:rPr>
              <w:fldChar w:fldCharType="end"/>
            </w:r>
          </w:hyperlink>
        </w:p>
        <w:p w14:paraId="77C3388D" w14:textId="67105B65" w:rsidR="00922CF4" w:rsidRDefault="00922CF4">
          <w:pPr>
            <w:pStyle w:val="TOC3"/>
            <w:rPr>
              <w:rFonts w:asciiTheme="minorHAnsi" w:eastAsiaTheme="minorEastAsia" w:hAnsiTheme="minorHAnsi" w:cstheme="minorBidi"/>
              <w:noProof/>
              <w:kern w:val="2"/>
              <w:szCs w:val="24"/>
              <w14:ligatures w14:val="standardContextual"/>
            </w:rPr>
          </w:pPr>
          <w:hyperlink w:anchor="_Toc202646185" w:history="1">
            <w:r w:rsidRPr="00884382">
              <w:rPr>
                <w:rStyle w:val="Hyperlink"/>
                <w:noProof/>
                <w:snapToGrid w:val="0"/>
                <w:w w:val="0"/>
              </w:rPr>
              <w:t>2.2.1</w:t>
            </w:r>
            <w:r>
              <w:rPr>
                <w:rFonts w:asciiTheme="minorHAnsi" w:eastAsiaTheme="minorEastAsia" w:hAnsiTheme="minorHAnsi" w:cstheme="minorBidi"/>
                <w:noProof/>
                <w:kern w:val="2"/>
                <w:szCs w:val="24"/>
                <w14:ligatures w14:val="standardContextual"/>
              </w:rPr>
              <w:tab/>
            </w:r>
            <w:r w:rsidRPr="00884382">
              <w:rPr>
                <w:rStyle w:val="Hyperlink"/>
                <w:i/>
                <w:noProof/>
              </w:rPr>
              <w:t>Scraping</w:t>
            </w:r>
            <w:r w:rsidRPr="00884382">
              <w:rPr>
                <w:rStyle w:val="Hyperlink"/>
                <w:noProof/>
              </w:rPr>
              <w:t xml:space="preserve"> Data Komentar pada Postingan Media Sosial</w:t>
            </w:r>
            <w:r>
              <w:rPr>
                <w:noProof/>
                <w:webHidden/>
              </w:rPr>
              <w:tab/>
            </w:r>
            <w:r>
              <w:rPr>
                <w:noProof/>
                <w:webHidden/>
              </w:rPr>
              <w:fldChar w:fldCharType="begin"/>
            </w:r>
            <w:r>
              <w:rPr>
                <w:noProof/>
                <w:webHidden/>
              </w:rPr>
              <w:instrText xml:space="preserve"> PAGEREF _Toc202646185 \h </w:instrText>
            </w:r>
            <w:r>
              <w:rPr>
                <w:noProof/>
                <w:webHidden/>
              </w:rPr>
            </w:r>
            <w:r>
              <w:rPr>
                <w:noProof/>
                <w:webHidden/>
              </w:rPr>
              <w:fldChar w:fldCharType="separate"/>
            </w:r>
            <w:r>
              <w:rPr>
                <w:noProof/>
                <w:webHidden/>
              </w:rPr>
              <w:t>10</w:t>
            </w:r>
            <w:r>
              <w:rPr>
                <w:noProof/>
                <w:webHidden/>
              </w:rPr>
              <w:fldChar w:fldCharType="end"/>
            </w:r>
          </w:hyperlink>
        </w:p>
        <w:p w14:paraId="175D7DA0" w14:textId="00BFC650" w:rsidR="00922CF4" w:rsidRDefault="00922CF4">
          <w:pPr>
            <w:pStyle w:val="TOC3"/>
            <w:rPr>
              <w:rFonts w:asciiTheme="minorHAnsi" w:eastAsiaTheme="minorEastAsia" w:hAnsiTheme="minorHAnsi" w:cstheme="minorBidi"/>
              <w:noProof/>
              <w:kern w:val="2"/>
              <w:szCs w:val="24"/>
              <w14:ligatures w14:val="standardContextual"/>
            </w:rPr>
          </w:pPr>
          <w:hyperlink w:anchor="_Toc202646186" w:history="1">
            <w:r w:rsidRPr="00884382">
              <w:rPr>
                <w:rStyle w:val="Hyperlink"/>
                <w:noProof/>
                <w:snapToGrid w:val="0"/>
                <w:w w:val="0"/>
              </w:rPr>
              <w:t>2.2.2</w:t>
            </w:r>
            <w:r>
              <w:rPr>
                <w:rFonts w:asciiTheme="minorHAnsi" w:eastAsiaTheme="minorEastAsia" w:hAnsiTheme="minorHAnsi" w:cstheme="minorBidi"/>
                <w:noProof/>
                <w:kern w:val="2"/>
                <w:szCs w:val="24"/>
                <w14:ligatures w14:val="standardContextual"/>
              </w:rPr>
              <w:tab/>
            </w:r>
            <w:r w:rsidRPr="00884382">
              <w:rPr>
                <w:rStyle w:val="Hyperlink"/>
                <w:noProof/>
              </w:rPr>
              <w:t xml:space="preserve">Penggunaan </w:t>
            </w:r>
            <w:r w:rsidRPr="00884382">
              <w:rPr>
                <w:rStyle w:val="Hyperlink"/>
                <w:i/>
                <w:noProof/>
              </w:rPr>
              <w:t>Natural Language Processing</w:t>
            </w:r>
            <w:r w:rsidRPr="00884382">
              <w:rPr>
                <w:rStyle w:val="Hyperlink"/>
                <w:noProof/>
              </w:rPr>
              <w:t xml:space="preserve"> (</w:t>
            </w:r>
            <w:r w:rsidRPr="00884382">
              <w:rPr>
                <w:rStyle w:val="Hyperlink"/>
                <w:i/>
                <w:noProof/>
              </w:rPr>
              <w:t>NLP</w:t>
            </w:r>
            <w:r w:rsidRPr="00884382">
              <w:rPr>
                <w:rStyle w:val="Hyperlink"/>
                <w:noProof/>
              </w:rPr>
              <w:t>)</w:t>
            </w:r>
            <w:r>
              <w:rPr>
                <w:noProof/>
                <w:webHidden/>
              </w:rPr>
              <w:tab/>
            </w:r>
            <w:r>
              <w:rPr>
                <w:noProof/>
                <w:webHidden/>
              </w:rPr>
              <w:fldChar w:fldCharType="begin"/>
            </w:r>
            <w:r>
              <w:rPr>
                <w:noProof/>
                <w:webHidden/>
              </w:rPr>
              <w:instrText xml:space="preserve"> PAGEREF _Toc202646186 \h </w:instrText>
            </w:r>
            <w:r>
              <w:rPr>
                <w:noProof/>
                <w:webHidden/>
              </w:rPr>
            </w:r>
            <w:r>
              <w:rPr>
                <w:noProof/>
                <w:webHidden/>
              </w:rPr>
              <w:fldChar w:fldCharType="separate"/>
            </w:r>
            <w:r>
              <w:rPr>
                <w:noProof/>
                <w:webHidden/>
              </w:rPr>
              <w:t>11</w:t>
            </w:r>
            <w:r>
              <w:rPr>
                <w:noProof/>
                <w:webHidden/>
              </w:rPr>
              <w:fldChar w:fldCharType="end"/>
            </w:r>
          </w:hyperlink>
        </w:p>
        <w:p w14:paraId="78A91519" w14:textId="04361795" w:rsidR="00922CF4" w:rsidRDefault="00922CF4">
          <w:pPr>
            <w:pStyle w:val="TOC3"/>
            <w:rPr>
              <w:rFonts w:asciiTheme="minorHAnsi" w:eastAsiaTheme="minorEastAsia" w:hAnsiTheme="minorHAnsi" w:cstheme="minorBidi"/>
              <w:noProof/>
              <w:kern w:val="2"/>
              <w:szCs w:val="24"/>
              <w14:ligatures w14:val="standardContextual"/>
            </w:rPr>
          </w:pPr>
          <w:hyperlink w:anchor="_Toc202646187" w:history="1">
            <w:r w:rsidRPr="00884382">
              <w:rPr>
                <w:rStyle w:val="Hyperlink"/>
                <w:noProof/>
                <w:snapToGrid w:val="0"/>
                <w:w w:val="0"/>
              </w:rPr>
              <w:t>2.2.3</w:t>
            </w:r>
            <w:r>
              <w:rPr>
                <w:rFonts w:asciiTheme="minorHAnsi" w:eastAsiaTheme="minorEastAsia" w:hAnsiTheme="minorHAnsi" w:cstheme="minorBidi"/>
                <w:noProof/>
                <w:kern w:val="2"/>
                <w:szCs w:val="24"/>
                <w14:ligatures w14:val="standardContextual"/>
              </w:rPr>
              <w:tab/>
            </w:r>
            <w:r w:rsidRPr="00884382">
              <w:rPr>
                <w:rStyle w:val="Hyperlink"/>
                <w:noProof/>
              </w:rPr>
              <w:t xml:space="preserve">Pendekatan </w:t>
            </w:r>
            <w:r w:rsidRPr="00884382">
              <w:rPr>
                <w:rStyle w:val="Hyperlink"/>
                <w:i/>
                <w:noProof/>
              </w:rPr>
              <w:t>Lexicon-Based</w:t>
            </w:r>
            <w:r w:rsidRPr="00884382">
              <w:rPr>
                <w:rStyle w:val="Hyperlink"/>
                <w:noProof/>
              </w:rPr>
              <w:t>: VADER</w:t>
            </w:r>
            <w:r>
              <w:rPr>
                <w:noProof/>
                <w:webHidden/>
              </w:rPr>
              <w:tab/>
            </w:r>
            <w:r>
              <w:rPr>
                <w:noProof/>
                <w:webHidden/>
              </w:rPr>
              <w:fldChar w:fldCharType="begin"/>
            </w:r>
            <w:r>
              <w:rPr>
                <w:noProof/>
                <w:webHidden/>
              </w:rPr>
              <w:instrText xml:space="preserve"> PAGEREF _Toc202646187 \h </w:instrText>
            </w:r>
            <w:r>
              <w:rPr>
                <w:noProof/>
                <w:webHidden/>
              </w:rPr>
            </w:r>
            <w:r>
              <w:rPr>
                <w:noProof/>
                <w:webHidden/>
              </w:rPr>
              <w:fldChar w:fldCharType="separate"/>
            </w:r>
            <w:r>
              <w:rPr>
                <w:noProof/>
                <w:webHidden/>
              </w:rPr>
              <w:t>13</w:t>
            </w:r>
            <w:r>
              <w:rPr>
                <w:noProof/>
                <w:webHidden/>
              </w:rPr>
              <w:fldChar w:fldCharType="end"/>
            </w:r>
          </w:hyperlink>
        </w:p>
        <w:p w14:paraId="099B6635" w14:textId="130F66D1" w:rsidR="00922CF4" w:rsidRDefault="00922CF4">
          <w:pPr>
            <w:pStyle w:val="TOC3"/>
            <w:rPr>
              <w:rFonts w:asciiTheme="minorHAnsi" w:eastAsiaTheme="minorEastAsia" w:hAnsiTheme="minorHAnsi" w:cstheme="minorBidi"/>
              <w:noProof/>
              <w:kern w:val="2"/>
              <w:szCs w:val="24"/>
              <w14:ligatures w14:val="standardContextual"/>
            </w:rPr>
          </w:pPr>
          <w:hyperlink w:anchor="_Toc202646188" w:history="1">
            <w:r w:rsidRPr="00884382">
              <w:rPr>
                <w:rStyle w:val="Hyperlink"/>
                <w:noProof/>
                <w:snapToGrid w:val="0"/>
                <w:w w:val="0"/>
              </w:rPr>
              <w:t>2.2.4</w:t>
            </w:r>
            <w:r>
              <w:rPr>
                <w:rFonts w:asciiTheme="minorHAnsi" w:eastAsiaTheme="minorEastAsia" w:hAnsiTheme="minorHAnsi" w:cstheme="minorBidi"/>
                <w:noProof/>
                <w:kern w:val="2"/>
                <w:szCs w:val="24"/>
                <w14:ligatures w14:val="standardContextual"/>
              </w:rPr>
              <w:tab/>
            </w:r>
            <w:r w:rsidRPr="00884382">
              <w:rPr>
                <w:rStyle w:val="Hyperlink"/>
                <w:noProof/>
              </w:rPr>
              <w:t xml:space="preserve">Algoritma </w:t>
            </w:r>
            <w:r w:rsidRPr="00884382">
              <w:rPr>
                <w:rStyle w:val="Hyperlink"/>
                <w:i/>
                <w:noProof/>
              </w:rPr>
              <w:t>Machine Learning: Random Forest</w:t>
            </w:r>
            <w:r>
              <w:rPr>
                <w:noProof/>
                <w:webHidden/>
              </w:rPr>
              <w:tab/>
            </w:r>
            <w:r>
              <w:rPr>
                <w:noProof/>
                <w:webHidden/>
              </w:rPr>
              <w:fldChar w:fldCharType="begin"/>
            </w:r>
            <w:r>
              <w:rPr>
                <w:noProof/>
                <w:webHidden/>
              </w:rPr>
              <w:instrText xml:space="preserve"> PAGEREF _Toc202646188 \h </w:instrText>
            </w:r>
            <w:r>
              <w:rPr>
                <w:noProof/>
                <w:webHidden/>
              </w:rPr>
            </w:r>
            <w:r>
              <w:rPr>
                <w:noProof/>
                <w:webHidden/>
              </w:rPr>
              <w:fldChar w:fldCharType="separate"/>
            </w:r>
            <w:r>
              <w:rPr>
                <w:noProof/>
                <w:webHidden/>
              </w:rPr>
              <w:t>16</w:t>
            </w:r>
            <w:r>
              <w:rPr>
                <w:noProof/>
                <w:webHidden/>
              </w:rPr>
              <w:fldChar w:fldCharType="end"/>
            </w:r>
          </w:hyperlink>
        </w:p>
        <w:p w14:paraId="29ACB820" w14:textId="72CFC17E" w:rsidR="00922CF4" w:rsidRDefault="00922CF4">
          <w:pPr>
            <w:pStyle w:val="TOC3"/>
            <w:rPr>
              <w:rFonts w:asciiTheme="minorHAnsi" w:eastAsiaTheme="minorEastAsia" w:hAnsiTheme="minorHAnsi" w:cstheme="minorBidi"/>
              <w:noProof/>
              <w:kern w:val="2"/>
              <w:szCs w:val="24"/>
              <w14:ligatures w14:val="standardContextual"/>
            </w:rPr>
          </w:pPr>
          <w:hyperlink w:anchor="_Toc202646189" w:history="1">
            <w:r w:rsidRPr="00884382">
              <w:rPr>
                <w:rStyle w:val="Hyperlink"/>
                <w:noProof/>
                <w:snapToGrid w:val="0"/>
                <w:w w:val="0"/>
              </w:rPr>
              <w:t>2.2.5</w:t>
            </w:r>
            <w:r>
              <w:rPr>
                <w:rFonts w:asciiTheme="minorHAnsi" w:eastAsiaTheme="minorEastAsia" w:hAnsiTheme="minorHAnsi" w:cstheme="minorBidi"/>
                <w:noProof/>
                <w:kern w:val="2"/>
                <w:szCs w:val="24"/>
                <w14:ligatures w14:val="standardContextual"/>
              </w:rPr>
              <w:tab/>
            </w:r>
            <w:r w:rsidRPr="00884382">
              <w:rPr>
                <w:rStyle w:val="Hyperlink"/>
                <w:noProof/>
              </w:rPr>
              <w:t>Evaluasi Model Klasifikasi</w:t>
            </w:r>
            <w:r>
              <w:rPr>
                <w:noProof/>
                <w:webHidden/>
              </w:rPr>
              <w:tab/>
            </w:r>
            <w:r>
              <w:rPr>
                <w:noProof/>
                <w:webHidden/>
              </w:rPr>
              <w:fldChar w:fldCharType="begin"/>
            </w:r>
            <w:r>
              <w:rPr>
                <w:noProof/>
                <w:webHidden/>
              </w:rPr>
              <w:instrText xml:space="preserve"> PAGEREF _Toc202646189 \h </w:instrText>
            </w:r>
            <w:r>
              <w:rPr>
                <w:noProof/>
                <w:webHidden/>
              </w:rPr>
            </w:r>
            <w:r>
              <w:rPr>
                <w:noProof/>
                <w:webHidden/>
              </w:rPr>
              <w:fldChar w:fldCharType="separate"/>
            </w:r>
            <w:r>
              <w:rPr>
                <w:noProof/>
                <w:webHidden/>
              </w:rPr>
              <w:t>18</w:t>
            </w:r>
            <w:r>
              <w:rPr>
                <w:noProof/>
                <w:webHidden/>
              </w:rPr>
              <w:fldChar w:fldCharType="end"/>
            </w:r>
          </w:hyperlink>
        </w:p>
        <w:p w14:paraId="6220784B" w14:textId="33F70EF4" w:rsidR="00922CF4" w:rsidRDefault="00922CF4">
          <w:pPr>
            <w:pStyle w:val="TOC3"/>
            <w:rPr>
              <w:rFonts w:asciiTheme="minorHAnsi" w:eastAsiaTheme="minorEastAsia" w:hAnsiTheme="minorHAnsi" w:cstheme="minorBidi"/>
              <w:noProof/>
              <w:kern w:val="2"/>
              <w:szCs w:val="24"/>
              <w14:ligatures w14:val="standardContextual"/>
            </w:rPr>
          </w:pPr>
          <w:hyperlink w:anchor="_Toc202646190" w:history="1">
            <w:r w:rsidRPr="00884382">
              <w:rPr>
                <w:rStyle w:val="Hyperlink"/>
                <w:noProof/>
                <w:snapToGrid w:val="0"/>
                <w:w w:val="0"/>
              </w:rPr>
              <w:t>2.2.6</w:t>
            </w:r>
            <w:r>
              <w:rPr>
                <w:rFonts w:asciiTheme="minorHAnsi" w:eastAsiaTheme="minorEastAsia" w:hAnsiTheme="minorHAnsi" w:cstheme="minorBidi"/>
                <w:noProof/>
                <w:kern w:val="2"/>
                <w:szCs w:val="24"/>
                <w14:ligatures w14:val="standardContextual"/>
              </w:rPr>
              <w:tab/>
            </w:r>
            <w:r w:rsidRPr="00884382">
              <w:rPr>
                <w:rStyle w:val="Hyperlink"/>
                <w:noProof/>
              </w:rPr>
              <w:t>Arsitektur Sistem: Laravel Framework dan Flask API</w:t>
            </w:r>
            <w:r>
              <w:rPr>
                <w:noProof/>
                <w:webHidden/>
              </w:rPr>
              <w:tab/>
            </w:r>
            <w:r>
              <w:rPr>
                <w:noProof/>
                <w:webHidden/>
              </w:rPr>
              <w:fldChar w:fldCharType="begin"/>
            </w:r>
            <w:r>
              <w:rPr>
                <w:noProof/>
                <w:webHidden/>
              </w:rPr>
              <w:instrText xml:space="preserve"> PAGEREF _Toc202646190 \h </w:instrText>
            </w:r>
            <w:r>
              <w:rPr>
                <w:noProof/>
                <w:webHidden/>
              </w:rPr>
            </w:r>
            <w:r>
              <w:rPr>
                <w:noProof/>
                <w:webHidden/>
              </w:rPr>
              <w:fldChar w:fldCharType="separate"/>
            </w:r>
            <w:r>
              <w:rPr>
                <w:noProof/>
                <w:webHidden/>
              </w:rPr>
              <w:t>20</w:t>
            </w:r>
            <w:r>
              <w:rPr>
                <w:noProof/>
                <w:webHidden/>
              </w:rPr>
              <w:fldChar w:fldCharType="end"/>
            </w:r>
          </w:hyperlink>
        </w:p>
        <w:p w14:paraId="12B3B8D4" w14:textId="75D6E396" w:rsidR="00922CF4" w:rsidRDefault="00922CF4">
          <w:pPr>
            <w:pStyle w:val="TOC1"/>
            <w:rPr>
              <w:rFonts w:asciiTheme="minorHAnsi" w:eastAsiaTheme="minorEastAsia" w:hAnsiTheme="minorHAnsi" w:cstheme="minorBidi"/>
              <w:b w:val="0"/>
              <w:kern w:val="2"/>
              <w:szCs w:val="24"/>
              <w14:ligatures w14:val="standardContextual"/>
            </w:rPr>
          </w:pPr>
          <w:hyperlink w:anchor="_Toc202646191" w:history="1">
            <w:r w:rsidRPr="00884382">
              <w:rPr>
                <w:rStyle w:val="Hyperlink"/>
              </w:rPr>
              <w:t>BAB III</w:t>
            </w:r>
            <w:r>
              <w:rPr>
                <w:webHidden/>
              </w:rPr>
              <w:tab/>
            </w:r>
            <w:r>
              <w:rPr>
                <w:webHidden/>
              </w:rPr>
              <w:fldChar w:fldCharType="begin"/>
            </w:r>
            <w:r>
              <w:rPr>
                <w:webHidden/>
              </w:rPr>
              <w:instrText xml:space="preserve"> PAGEREF _Toc202646191 \h </w:instrText>
            </w:r>
            <w:r>
              <w:rPr>
                <w:webHidden/>
              </w:rPr>
            </w:r>
            <w:r>
              <w:rPr>
                <w:webHidden/>
              </w:rPr>
              <w:fldChar w:fldCharType="separate"/>
            </w:r>
            <w:r>
              <w:rPr>
                <w:webHidden/>
              </w:rPr>
              <w:t>22</w:t>
            </w:r>
            <w:r>
              <w:rPr>
                <w:webHidden/>
              </w:rPr>
              <w:fldChar w:fldCharType="end"/>
            </w:r>
          </w:hyperlink>
        </w:p>
        <w:p w14:paraId="13C65FDB" w14:textId="419600EF" w:rsidR="00922CF4" w:rsidRDefault="00922CF4">
          <w:pPr>
            <w:pStyle w:val="TOC1"/>
            <w:rPr>
              <w:rFonts w:asciiTheme="minorHAnsi" w:eastAsiaTheme="minorEastAsia" w:hAnsiTheme="minorHAnsi" w:cstheme="minorBidi"/>
              <w:b w:val="0"/>
              <w:kern w:val="2"/>
              <w:szCs w:val="24"/>
              <w14:ligatures w14:val="standardContextual"/>
            </w:rPr>
          </w:pPr>
          <w:hyperlink w:anchor="_Toc202646192" w:history="1">
            <w:r w:rsidRPr="00884382">
              <w:rPr>
                <w:rStyle w:val="Hyperlink"/>
              </w:rPr>
              <w:t>METODOLOGI PENELITIAN</w:t>
            </w:r>
            <w:r>
              <w:rPr>
                <w:webHidden/>
              </w:rPr>
              <w:tab/>
            </w:r>
            <w:r>
              <w:rPr>
                <w:webHidden/>
              </w:rPr>
              <w:fldChar w:fldCharType="begin"/>
            </w:r>
            <w:r>
              <w:rPr>
                <w:webHidden/>
              </w:rPr>
              <w:instrText xml:space="preserve"> PAGEREF _Toc202646192 \h </w:instrText>
            </w:r>
            <w:r>
              <w:rPr>
                <w:webHidden/>
              </w:rPr>
            </w:r>
            <w:r>
              <w:rPr>
                <w:webHidden/>
              </w:rPr>
              <w:fldChar w:fldCharType="separate"/>
            </w:r>
            <w:r>
              <w:rPr>
                <w:webHidden/>
              </w:rPr>
              <w:t>22</w:t>
            </w:r>
            <w:r>
              <w:rPr>
                <w:webHidden/>
              </w:rPr>
              <w:fldChar w:fldCharType="end"/>
            </w:r>
          </w:hyperlink>
        </w:p>
        <w:p w14:paraId="3C5808EF" w14:textId="716BB236" w:rsidR="00922CF4" w:rsidRDefault="00922CF4">
          <w:pPr>
            <w:pStyle w:val="TOC2"/>
            <w:rPr>
              <w:rFonts w:asciiTheme="minorHAnsi" w:eastAsiaTheme="minorEastAsia" w:hAnsiTheme="minorHAnsi" w:cstheme="minorBidi"/>
              <w:noProof/>
              <w:kern w:val="2"/>
              <w:szCs w:val="24"/>
              <w14:ligatures w14:val="standardContextual"/>
            </w:rPr>
          </w:pPr>
          <w:hyperlink w:anchor="_Toc202646193" w:history="1">
            <w:r w:rsidRPr="00884382">
              <w:rPr>
                <w:rStyle w:val="Hyperlink"/>
                <w:noProof/>
              </w:rPr>
              <w:t>3.1</w:t>
            </w:r>
            <w:r>
              <w:rPr>
                <w:rFonts w:asciiTheme="minorHAnsi" w:eastAsiaTheme="minorEastAsia" w:hAnsiTheme="minorHAnsi" w:cstheme="minorBidi"/>
                <w:noProof/>
                <w:kern w:val="2"/>
                <w:szCs w:val="24"/>
                <w14:ligatures w14:val="standardContextual"/>
              </w:rPr>
              <w:tab/>
            </w:r>
            <w:r w:rsidRPr="00884382">
              <w:rPr>
                <w:rStyle w:val="Hyperlink"/>
                <w:noProof/>
              </w:rPr>
              <w:t>Data dan Pengumpulan Data</w:t>
            </w:r>
            <w:r>
              <w:rPr>
                <w:noProof/>
                <w:webHidden/>
              </w:rPr>
              <w:tab/>
            </w:r>
            <w:r>
              <w:rPr>
                <w:noProof/>
                <w:webHidden/>
              </w:rPr>
              <w:fldChar w:fldCharType="begin"/>
            </w:r>
            <w:r>
              <w:rPr>
                <w:noProof/>
                <w:webHidden/>
              </w:rPr>
              <w:instrText xml:space="preserve"> PAGEREF _Toc202646193 \h </w:instrText>
            </w:r>
            <w:r>
              <w:rPr>
                <w:noProof/>
                <w:webHidden/>
              </w:rPr>
            </w:r>
            <w:r>
              <w:rPr>
                <w:noProof/>
                <w:webHidden/>
              </w:rPr>
              <w:fldChar w:fldCharType="separate"/>
            </w:r>
            <w:r>
              <w:rPr>
                <w:noProof/>
                <w:webHidden/>
              </w:rPr>
              <w:t>22</w:t>
            </w:r>
            <w:r>
              <w:rPr>
                <w:noProof/>
                <w:webHidden/>
              </w:rPr>
              <w:fldChar w:fldCharType="end"/>
            </w:r>
          </w:hyperlink>
        </w:p>
        <w:p w14:paraId="185B9164" w14:textId="7101C96A" w:rsidR="00922CF4" w:rsidRDefault="00922CF4">
          <w:pPr>
            <w:pStyle w:val="TOC3"/>
            <w:rPr>
              <w:rFonts w:asciiTheme="minorHAnsi" w:eastAsiaTheme="minorEastAsia" w:hAnsiTheme="minorHAnsi" w:cstheme="minorBidi"/>
              <w:noProof/>
              <w:kern w:val="2"/>
              <w:szCs w:val="24"/>
              <w14:ligatures w14:val="standardContextual"/>
            </w:rPr>
          </w:pPr>
          <w:hyperlink w:anchor="_Toc202646194" w:history="1">
            <w:r w:rsidRPr="00884382">
              <w:rPr>
                <w:rStyle w:val="Hyperlink"/>
                <w:noProof/>
              </w:rPr>
              <w:t>3.1.1</w:t>
            </w:r>
            <w:r>
              <w:rPr>
                <w:rFonts w:asciiTheme="minorHAnsi" w:eastAsiaTheme="minorEastAsia" w:hAnsiTheme="minorHAnsi" w:cstheme="minorBidi"/>
                <w:noProof/>
                <w:kern w:val="2"/>
                <w:szCs w:val="24"/>
                <w14:ligatures w14:val="standardContextual"/>
              </w:rPr>
              <w:tab/>
            </w:r>
            <w:r w:rsidRPr="00884382">
              <w:rPr>
                <w:rStyle w:val="Hyperlink"/>
                <w:noProof/>
              </w:rPr>
              <w:t>Sumber Data</w:t>
            </w:r>
            <w:r>
              <w:rPr>
                <w:noProof/>
                <w:webHidden/>
              </w:rPr>
              <w:tab/>
            </w:r>
            <w:r>
              <w:rPr>
                <w:noProof/>
                <w:webHidden/>
              </w:rPr>
              <w:fldChar w:fldCharType="begin"/>
            </w:r>
            <w:r>
              <w:rPr>
                <w:noProof/>
                <w:webHidden/>
              </w:rPr>
              <w:instrText xml:space="preserve"> PAGEREF _Toc202646194 \h </w:instrText>
            </w:r>
            <w:r>
              <w:rPr>
                <w:noProof/>
                <w:webHidden/>
              </w:rPr>
            </w:r>
            <w:r>
              <w:rPr>
                <w:noProof/>
                <w:webHidden/>
              </w:rPr>
              <w:fldChar w:fldCharType="separate"/>
            </w:r>
            <w:r>
              <w:rPr>
                <w:noProof/>
                <w:webHidden/>
              </w:rPr>
              <w:t>22</w:t>
            </w:r>
            <w:r>
              <w:rPr>
                <w:noProof/>
                <w:webHidden/>
              </w:rPr>
              <w:fldChar w:fldCharType="end"/>
            </w:r>
          </w:hyperlink>
        </w:p>
        <w:p w14:paraId="0BE577A2" w14:textId="41292100" w:rsidR="00922CF4" w:rsidRDefault="00922CF4">
          <w:pPr>
            <w:pStyle w:val="TOC3"/>
            <w:rPr>
              <w:rFonts w:asciiTheme="minorHAnsi" w:eastAsiaTheme="minorEastAsia" w:hAnsiTheme="minorHAnsi" w:cstheme="minorBidi"/>
              <w:noProof/>
              <w:kern w:val="2"/>
              <w:szCs w:val="24"/>
              <w14:ligatures w14:val="standardContextual"/>
            </w:rPr>
          </w:pPr>
          <w:hyperlink w:anchor="_Toc202646195" w:history="1">
            <w:r w:rsidRPr="00884382">
              <w:rPr>
                <w:rStyle w:val="Hyperlink"/>
                <w:noProof/>
              </w:rPr>
              <w:t>3.1.2</w:t>
            </w:r>
            <w:r>
              <w:rPr>
                <w:rFonts w:asciiTheme="minorHAnsi" w:eastAsiaTheme="minorEastAsia" w:hAnsiTheme="minorHAnsi" w:cstheme="minorBidi"/>
                <w:noProof/>
                <w:kern w:val="2"/>
                <w:szCs w:val="24"/>
                <w14:ligatures w14:val="standardContextual"/>
              </w:rPr>
              <w:tab/>
            </w:r>
            <w:r w:rsidRPr="00884382">
              <w:rPr>
                <w:rStyle w:val="Hyperlink"/>
                <w:noProof/>
              </w:rPr>
              <w:t>Teknik Pengumpulan Data</w:t>
            </w:r>
            <w:r>
              <w:rPr>
                <w:noProof/>
                <w:webHidden/>
              </w:rPr>
              <w:tab/>
            </w:r>
            <w:r>
              <w:rPr>
                <w:noProof/>
                <w:webHidden/>
              </w:rPr>
              <w:fldChar w:fldCharType="begin"/>
            </w:r>
            <w:r>
              <w:rPr>
                <w:noProof/>
                <w:webHidden/>
              </w:rPr>
              <w:instrText xml:space="preserve"> PAGEREF _Toc202646195 \h </w:instrText>
            </w:r>
            <w:r>
              <w:rPr>
                <w:noProof/>
                <w:webHidden/>
              </w:rPr>
            </w:r>
            <w:r>
              <w:rPr>
                <w:noProof/>
                <w:webHidden/>
              </w:rPr>
              <w:fldChar w:fldCharType="separate"/>
            </w:r>
            <w:r>
              <w:rPr>
                <w:noProof/>
                <w:webHidden/>
              </w:rPr>
              <w:t>23</w:t>
            </w:r>
            <w:r>
              <w:rPr>
                <w:noProof/>
                <w:webHidden/>
              </w:rPr>
              <w:fldChar w:fldCharType="end"/>
            </w:r>
          </w:hyperlink>
        </w:p>
        <w:p w14:paraId="7D2B2E35" w14:textId="7B3A58D8" w:rsidR="00922CF4" w:rsidRDefault="00922CF4">
          <w:pPr>
            <w:pStyle w:val="TOC2"/>
            <w:rPr>
              <w:rFonts w:asciiTheme="minorHAnsi" w:eastAsiaTheme="minorEastAsia" w:hAnsiTheme="minorHAnsi" w:cstheme="minorBidi"/>
              <w:noProof/>
              <w:kern w:val="2"/>
              <w:szCs w:val="24"/>
              <w14:ligatures w14:val="standardContextual"/>
            </w:rPr>
          </w:pPr>
          <w:hyperlink w:anchor="_Toc202646196" w:history="1">
            <w:r w:rsidRPr="00884382">
              <w:rPr>
                <w:rStyle w:val="Hyperlink"/>
                <w:noProof/>
              </w:rPr>
              <w:t>3.2</w:t>
            </w:r>
            <w:r>
              <w:rPr>
                <w:rFonts w:asciiTheme="minorHAnsi" w:eastAsiaTheme="minorEastAsia" w:hAnsiTheme="minorHAnsi" w:cstheme="minorBidi"/>
                <w:noProof/>
                <w:kern w:val="2"/>
                <w:szCs w:val="24"/>
                <w14:ligatures w14:val="standardContextual"/>
              </w:rPr>
              <w:tab/>
            </w:r>
            <w:r w:rsidRPr="00884382">
              <w:rPr>
                <w:rStyle w:val="Hyperlink"/>
                <w:noProof/>
              </w:rPr>
              <w:t>Analisis Kebutuhan Sistem</w:t>
            </w:r>
            <w:r>
              <w:rPr>
                <w:noProof/>
                <w:webHidden/>
              </w:rPr>
              <w:tab/>
            </w:r>
            <w:r>
              <w:rPr>
                <w:noProof/>
                <w:webHidden/>
              </w:rPr>
              <w:fldChar w:fldCharType="begin"/>
            </w:r>
            <w:r>
              <w:rPr>
                <w:noProof/>
                <w:webHidden/>
              </w:rPr>
              <w:instrText xml:space="preserve"> PAGEREF _Toc202646196 \h </w:instrText>
            </w:r>
            <w:r>
              <w:rPr>
                <w:noProof/>
                <w:webHidden/>
              </w:rPr>
            </w:r>
            <w:r>
              <w:rPr>
                <w:noProof/>
                <w:webHidden/>
              </w:rPr>
              <w:fldChar w:fldCharType="separate"/>
            </w:r>
            <w:r>
              <w:rPr>
                <w:noProof/>
                <w:webHidden/>
              </w:rPr>
              <w:t>26</w:t>
            </w:r>
            <w:r>
              <w:rPr>
                <w:noProof/>
                <w:webHidden/>
              </w:rPr>
              <w:fldChar w:fldCharType="end"/>
            </w:r>
          </w:hyperlink>
        </w:p>
        <w:p w14:paraId="7C989578" w14:textId="33540B1C" w:rsidR="00922CF4" w:rsidRDefault="00922CF4">
          <w:pPr>
            <w:pStyle w:val="TOC3"/>
            <w:rPr>
              <w:rFonts w:asciiTheme="minorHAnsi" w:eastAsiaTheme="minorEastAsia" w:hAnsiTheme="minorHAnsi" w:cstheme="minorBidi"/>
              <w:noProof/>
              <w:kern w:val="2"/>
              <w:szCs w:val="24"/>
              <w14:ligatures w14:val="standardContextual"/>
            </w:rPr>
          </w:pPr>
          <w:hyperlink w:anchor="_Toc202646197" w:history="1">
            <w:r w:rsidRPr="00884382">
              <w:rPr>
                <w:rStyle w:val="Hyperlink"/>
                <w:noProof/>
                <w:snapToGrid w:val="0"/>
                <w:w w:val="0"/>
              </w:rPr>
              <w:t>3.2.1</w:t>
            </w:r>
            <w:r>
              <w:rPr>
                <w:rFonts w:asciiTheme="minorHAnsi" w:eastAsiaTheme="minorEastAsia" w:hAnsiTheme="minorHAnsi" w:cstheme="minorBidi"/>
                <w:noProof/>
                <w:kern w:val="2"/>
                <w:szCs w:val="24"/>
                <w14:ligatures w14:val="standardContextual"/>
              </w:rPr>
              <w:tab/>
            </w:r>
            <w:r w:rsidRPr="00884382">
              <w:rPr>
                <w:rStyle w:val="Hyperlink"/>
                <w:noProof/>
              </w:rPr>
              <w:t>Analisis Kebutuhan Fungsional</w:t>
            </w:r>
            <w:r>
              <w:rPr>
                <w:noProof/>
                <w:webHidden/>
              </w:rPr>
              <w:tab/>
            </w:r>
            <w:r>
              <w:rPr>
                <w:noProof/>
                <w:webHidden/>
              </w:rPr>
              <w:fldChar w:fldCharType="begin"/>
            </w:r>
            <w:r>
              <w:rPr>
                <w:noProof/>
                <w:webHidden/>
              </w:rPr>
              <w:instrText xml:space="preserve"> PAGEREF _Toc202646197 \h </w:instrText>
            </w:r>
            <w:r>
              <w:rPr>
                <w:noProof/>
                <w:webHidden/>
              </w:rPr>
            </w:r>
            <w:r>
              <w:rPr>
                <w:noProof/>
                <w:webHidden/>
              </w:rPr>
              <w:fldChar w:fldCharType="separate"/>
            </w:r>
            <w:r>
              <w:rPr>
                <w:noProof/>
                <w:webHidden/>
              </w:rPr>
              <w:t>27</w:t>
            </w:r>
            <w:r>
              <w:rPr>
                <w:noProof/>
                <w:webHidden/>
              </w:rPr>
              <w:fldChar w:fldCharType="end"/>
            </w:r>
          </w:hyperlink>
        </w:p>
        <w:p w14:paraId="04AB244B" w14:textId="05BDA84B" w:rsidR="00922CF4" w:rsidRDefault="00922CF4">
          <w:pPr>
            <w:pStyle w:val="TOC3"/>
            <w:rPr>
              <w:rFonts w:asciiTheme="minorHAnsi" w:eastAsiaTheme="minorEastAsia" w:hAnsiTheme="minorHAnsi" w:cstheme="minorBidi"/>
              <w:noProof/>
              <w:kern w:val="2"/>
              <w:szCs w:val="24"/>
              <w14:ligatures w14:val="standardContextual"/>
            </w:rPr>
          </w:pPr>
          <w:hyperlink w:anchor="_Toc202646198" w:history="1">
            <w:r w:rsidRPr="00884382">
              <w:rPr>
                <w:rStyle w:val="Hyperlink"/>
                <w:noProof/>
                <w:snapToGrid w:val="0"/>
                <w:w w:val="0"/>
              </w:rPr>
              <w:t>3.2.2</w:t>
            </w:r>
            <w:r>
              <w:rPr>
                <w:rFonts w:asciiTheme="minorHAnsi" w:eastAsiaTheme="minorEastAsia" w:hAnsiTheme="minorHAnsi" w:cstheme="minorBidi"/>
                <w:noProof/>
                <w:kern w:val="2"/>
                <w:szCs w:val="24"/>
                <w14:ligatures w14:val="standardContextual"/>
              </w:rPr>
              <w:tab/>
            </w:r>
            <w:r w:rsidRPr="00884382">
              <w:rPr>
                <w:rStyle w:val="Hyperlink"/>
                <w:noProof/>
              </w:rPr>
              <w:t>Analisis Kebutuhan Non-Fungsional</w:t>
            </w:r>
            <w:r>
              <w:rPr>
                <w:noProof/>
                <w:webHidden/>
              </w:rPr>
              <w:tab/>
            </w:r>
            <w:r>
              <w:rPr>
                <w:noProof/>
                <w:webHidden/>
              </w:rPr>
              <w:fldChar w:fldCharType="begin"/>
            </w:r>
            <w:r>
              <w:rPr>
                <w:noProof/>
                <w:webHidden/>
              </w:rPr>
              <w:instrText xml:space="preserve"> PAGEREF _Toc202646198 \h </w:instrText>
            </w:r>
            <w:r>
              <w:rPr>
                <w:noProof/>
                <w:webHidden/>
              </w:rPr>
            </w:r>
            <w:r>
              <w:rPr>
                <w:noProof/>
                <w:webHidden/>
              </w:rPr>
              <w:fldChar w:fldCharType="separate"/>
            </w:r>
            <w:r>
              <w:rPr>
                <w:noProof/>
                <w:webHidden/>
              </w:rPr>
              <w:t>28</w:t>
            </w:r>
            <w:r>
              <w:rPr>
                <w:noProof/>
                <w:webHidden/>
              </w:rPr>
              <w:fldChar w:fldCharType="end"/>
            </w:r>
          </w:hyperlink>
        </w:p>
        <w:p w14:paraId="349C02ED" w14:textId="5DF8D38F" w:rsidR="00922CF4" w:rsidRDefault="00922CF4">
          <w:pPr>
            <w:pStyle w:val="TOC2"/>
            <w:rPr>
              <w:rFonts w:asciiTheme="minorHAnsi" w:eastAsiaTheme="minorEastAsia" w:hAnsiTheme="minorHAnsi" w:cstheme="minorBidi"/>
              <w:noProof/>
              <w:kern w:val="2"/>
              <w:szCs w:val="24"/>
              <w14:ligatures w14:val="standardContextual"/>
            </w:rPr>
          </w:pPr>
          <w:hyperlink w:anchor="_Toc202646199" w:history="1">
            <w:r w:rsidRPr="00884382">
              <w:rPr>
                <w:rStyle w:val="Hyperlink"/>
                <w:noProof/>
              </w:rPr>
              <w:t>3.3</w:t>
            </w:r>
            <w:r>
              <w:rPr>
                <w:rFonts w:asciiTheme="minorHAnsi" w:eastAsiaTheme="minorEastAsia" w:hAnsiTheme="minorHAnsi" w:cstheme="minorBidi"/>
                <w:noProof/>
                <w:kern w:val="2"/>
                <w:szCs w:val="24"/>
                <w14:ligatures w14:val="standardContextual"/>
              </w:rPr>
              <w:tab/>
            </w:r>
            <w:r w:rsidRPr="00884382">
              <w:rPr>
                <w:rStyle w:val="Hyperlink"/>
                <w:noProof/>
              </w:rPr>
              <w:t>Rancangan Sistem</w:t>
            </w:r>
            <w:r>
              <w:rPr>
                <w:noProof/>
                <w:webHidden/>
              </w:rPr>
              <w:tab/>
            </w:r>
            <w:r>
              <w:rPr>
                <w:noProof/>
                <w:webHidden/>
              </w:rPr>
              <w:fldChar w:fldCharType="begin"/>
            </w:r>
            <w:r>
              <w:rPr>
                <w:noProof/>
                <w:webHidden/>
              </w:rPr>
              <w:instrText xml:space="preserve"> PAGEREF _Toc202646199 \h </w:instrText>
            </w:r>
            <w:r>
              <w:rPr>
                <w:noProof/>
                <w:webHidden/>
              </w:rPr>
            </w:r>
            <w:r>
              <w:rPr>
                <w:noProof/>
                <w:webHidden/>
              </w:rPr>
              <w:fldChar w:fldCharType="separate"/>
            </w:r>
            <w:r>
              <w:rPr>
                <w:noProof/>
                <w:webHidden/>
              </w:rPr>
              <w:t>30</w:t>
            </w:r>
            <w:r>
              <w:rPr>
                <w:noProof/>
                <w:webHidden/>
              </w:rPr>
              <w:fldChar w:fldCharType="end"/>
            </w:r>
          </w:hyperlink>
        </w:p>
        <w:p w14:paraId="602901FB" w14:textId="7B2A350E" w:rsidR="00922CF4" w:rsidRDefault="00922CF4">
          <w:pPr>
            <w:pStyle w:val="TOC3"/>
            <w:rPr>
              <w:rFonts w:asciiTheme="minorHAnsi" w:eastAsiaTheme="minorEastAsia" w:hAnsiTheme="minorHAnsi" w:cstheme="minorBidi"/>
              <w:noProof/>
              <w:kern w:val="2"/>
              <w:szCs w:val="24"/>
              <w14:ligatures w14:val="standardContextual"/>
            </w:rPr>
          </w:pPr>
          <w:hyperlink w:anchor="_Toc202646200" w:history="1">
            <w:r w:rsidRPr="00884382">
              <w:rPr>
                <w:rStyle w:val="Hyperlink"/>
                <w:noProof/>
                <w:snapToGrid w:val="0"/>
                <w:w w:val="0"/>
              </w:rPr>
              <w:t>3.3.1</w:t>
            </w:r>
            <w:r>
              <w:rPr>
                <w:rFonts w:asciiTheme="minorHAnsi" w:eastAsiaTheme="minorEastAsia" w:hAnsiTheme="minorHAnsi" w:cstheme="minorBidi"/>
                <w:noProof/>
                <w:kern w:val="2"/>
                <w:szCs w:val="24"/>
                <w14:ligatures w14:val="standardContextual"/>
              </w:rPr>
              <w:tab/>
            </w:r>
            <w:r w:rsidRPr="00884382">
              <w:rPr>
                <w:rStyle w:val="Hyperlink"/>
                <w:noProof/>
              </w:rPr>
              <w:t>Metodologi perancangan Sistem</w:t>
            </w:r>
            <w:r>
              <w:rPr>
                <w:noProof/>
                <w:webHidden/>
              </w:rPr>
              <w:tab/>
            </w:r>
            <w:r>
              <w:rPr>
                <w:noProof/>
                <w:webHidden/>
              </w:rPr>
              <w:fldChar w:fldCharType="begin"/>
            </w:r>
            <w:r>
              <w:rPr>
                <w:noProof/>
                <w:webHidden/>
              </w:rPr>
              <w:instrText xml:space="preserve"> PAGEREF _Toc202646200 \h </w:instrText>
            </w:r>
            <w:r>
              <w:rPr>
                <w:noProof/>
                <w:webHidden/>
              </w:rPr>
            </w:r>
            <w:r>
              <w:rPr>
                <w:noProof/>
                <w:webHidden/>
              </w:rPr>
              <w:fldChar w:fldCharType="separate"/>
            </w:r>
            <w:r>
              <w:rPr>
                <w:noProof/>
                <w:webHidden/>
              </w:rPr>
              <w:t>31</w:t>
            </w:r>
            <w:r>
              <w:rPr>
                <w:noProof/>
                <w:webHidden/>
              </w:rPr>
              <w:fldChar w:fldCharType="end"/>
            </w:r>
          </w:hyperlink>
        </w:p>
        <w:p w14:paraId="203DE9C1" w14:textId="12895D7F" w:rsidR="00922CF4" w:rsidRDefault="00922CF4">
          <w:pPr>
            <w:pStyle w:val="TOC3"/>
            <w:rPr>
              <w:rFonts w:asciiTheme="minorHAnsi" w:eastAsiaTheme="minorEastAsia" w:hAnsiTheme="minorHAnsi" w:cstheme="minorBidi"/>
              <w:noProof/>
              <w:kern w:val="2"/>
              <w:szCs w:val="24"/>
              <w14:ligatures w14:val="standardContextual"/>
            </w:rPr>
          </w:pPr>
          <w:hyperlink w:anchor="_Toc202646201" w:history="1">
            <w:r w:rsidRPr="00884382">
              <w:rPr>
                <w:rStyle w:val="Hyperlink"/>
                <w:noProof/>
                <w:snapToGrid w:val="0"/>
                <w:w w:val="0"/>
              </w:rPr>
              <w:t>3.3.2</w:t>
            </w:r>
            <w:r>
              <w:rPr>
                <w:rFonts w:asciiTheme="minorHAnsi" w:eastAsiaTheme="minorEastAsia" w:hAnsiTheme="minorHAnsi" w:cstheme="minorBidi"/>
                <w:noProof/>
                <w:kern w:val="2"/>
                <w:szCs w:val="24"/>
                <w14:ligatures w14:val="standardContextual"/>
              </w:rPr>
              <w:tab/>
            </w:r>
            <w:r w:rsidRPr="00884382">
              <w:rPr>
                <w:rStyle w:val="Hyperlink"/>
                <w:noProof/>
              </w:rPr>
              <w:t>Flowchart Sistem</w:t>
            </w:r>
            <w:r>
              <w:rPr>
                <w:noProof/>
                <w:webHidden/>
              </w:rPr>
              <w:tab/>
            </w:r>
            <w:r>
              <w:rPr>
                <w:noProof/>
                <w:webHidden/>
              </w:rPr>
              <w:fldChar w:fldCharType="begin"/>
            </w:r>
            <w:r>
              <w:rPr>
                <w:noProof/>
                <w:webHidden/>
              </w:rPr>
              <w:instrText xml:space="preserve"> PAGEREF _Toc202646201 \h </w:instrText>
            </w:r>
            <w:r>
              <w:rPr>
                <w:noProof/>
                <w:webHidden/>
              </w:rPr>
            </w:r>
            <w:r>
              <w:rPr>
                <w:noProof/>
                <w:webHidden/>
              </w:rPr>
              <w:fldChar w:fldCharType="separate"/>
            </w:r>
            <w:r>
              <w:rPr>
                <w:noProof/>
                <w:webHidden/>
              </w:rPr>
              <w:t>33</w:t>
            </w:r>
            <w:r>
              <w:rPr>
                <w:noProof/>
                <w:webHidden/>
              </w:rPr>
              <w:fldChar w:fldCharType="end"/>
            </w:r>
          </w:hyperlink>
        </w:p>
        <w:p w14:paraId="023D565A" w14:textId="075D5C49" w:rsidR="00922CF4" w:rsidRDefault="00922CF4">
          <w:pPr>
            <w:pStyle w:val="TOC3"/>
            <w:rPr>
              <w:rFonts w:asciiTheme="minorHAnsi" w:eastAsiaTheme="minorEastAsia" w:hAnsiTheme="minorHAnsi" w:cstheme="minorBidi"/>
              <w:noProof/>
              <w:kern w:val="2"/>
              <w:szCs w:val="24"/>
              <w14:ligatures w14:val="standardContextual"/>
            </w:rPr>
          </w:pPr>
          <w:hyperlink w:anchor="_Toc202646202" w:history="1">
            <w:r w:rsidRPr="00884382">
              <w:rPr>
                <w:rStyle w:val="Hyperlink"/>
                <w:noProof/>
                <w:snapToGrid w:val="0"/>
                <w:w w:val="0"/>
              </w:rPr>
              <w:t>3.3.3</w:t>
            </w:r>
            <w:r>
              <w:rPr>
                <w:rFonts w:asciiTheme="minorHAnsi" w:eastAsiaTheme="minorEastAsia" w:hAnsiTheme="minorHAnsi" w:cstheme="minorBidi"/>
                <w:noProof/>
                <w:kern w:val="2"/>
                <w:szCs w:val="24"/>
                <w14:ligatures w14:val="standardContextual"/>
              </w:rPr>
              <w:tab/>
            </w:r>
            <w:r w:rsidRPr="00884382">
              <w:rPr>
                <w:rStyle w:val="Hyperlink"/>
                <w:noProof/>
              </w:rPr>
              <w:t>Rancangan Business Rules</w:t>
            </w:r>
            <w:r>
              <w:rPr>
                <w:noProof/>
                <w:webHidden/>
              </w:rPr>
              <w:tab/>
            </w:r>
            <w:r>
              <w:rPr>
                <w:noProof/>
                <w:webHidden/>
              </w:rPr>
              <w:fldChar w:fldCharType="begin"/>
            </w:r>
            <w:r>
              <w:rPr>
                <w:noProof/>
                <w:webHidden/>
              </w:rPr>
              <w:instrText xml:space="preserve"> PAGEREF _Toc202646202 \h </w:instrText>
            </w:r>
            <w:r>
              <w:rPr>
                <w:noProof/>
                <w:webHidden/>
              </w:rPr>
            </w:r>
            <w:r>
              <w:rPr>
                <w:noProof/>
                <w:webHidden/>
              </w:rPr>
              <w:fldChar w:fldCharType="separate"/>
            </w:r>
            <w:r>
              <w:rPr>
                <w:noProof/>
                <w:webHidden/>
              </w:rPr>
              <w:t>38</w:t>
            </w:r>
            <w:r>
              <w:rPr>
                <w:noProof/>
                <w:webHidden/>
              </w:rPr>
              <w:fldChar w:fldCharType="end"/>
            </w:r>
          </w:hyperlink>
        </w:p>
        <w:p w14:paraId="062667E2" w14:textId="5031446B" w:rsidR="00922CF4" w:rsidRDefault="00922CF4">
          <w:pPr>
            <w:pStyle w:val="TOC3"/>
            <w:rPr>
              <w:rFonts w:asciiTheme="minorHAnsi" w:eastAsiaTheme="minorEastAsia" w:hAnsiTheme="minorHAnsi" w:cstheme="minorBidi"/>
              <w:noProof/>
              <w:kern w:val="2"/>
              <w:szCs w:val="24"/>
              <w14:ligatures w14:val="standardContextual"/>
            </w:rPr>
          </w:pPr>
          <w:hyperlink w:anchor="_Toc202646203" w:history="1">
            <w:r w:rsidRPr="00884382">
              <w:rPr>
                <w:rStyle w:val="Hyperlink"/>
                <w:noProof/>
                <w:snapToGrid w:val="0"/>
                <w:w w:val="0"/>
              </w:rPr>
              <w:t>3.3.4</w:t>
            </w:r>
            <w:r>
              <w:rPr>
                <w:rFonts w:asciiTheme="minorHAnsi" w:eastAsiaTheme="minorEastAsia" w:hAnsiTheme="minorHAnsi" w:cstheme="minorBidi"/>
                <w:noProof/>
                <w:kern w:val="2"/>
                <w:szCs w:val="24"/>
                <w14:ligatures w14:val="standardContextual"/>
              </w:rPr>
              <w:tab/>
            </w:r>
            <w:r w:rsidRPr="00884382">
              <w:rPr>
                <w:rStyle w:val="Hyperlink"/>
                <w:noProof/>
              </w:rPr>
              <w:t>Use Case Diagram</w:t>
            </w:r>
            <w:r>
              <w:rPr>
                <w:noProof/>
                <w:webHidden/>
              </w:rPr>
              <w:tab/>
            </w:r>
            <w:r>
              <w:rPr>
                <w:noProof/>
                <w:webHidden/>
              </w:rPr>
              <w:fldChar w:fldCharType="begin"/>
            </w:r>
            <w:r>
              <w:rPr>
                <w:noProof/>
                <w:webHidden/>
              </w:rPr>
              <w:instrText xml:space="preserve"> PAGEREF _Toc202646203 \h </w:instrText>
            </w:r>
            <w:r>
              <w:rPr>
                <w:noProof/>
                <w:webHidden/>
              </w:rPr>
            </w:r>
            <w:r>
              <w:rPr>
                <w:noProof/>
                <w:webHidden/>
              </w:rPr>
              <w:fldChar w:fldCharType="separate"/>
            </w:r>
            <w:r>
              <w:rPr>
                <w:noProof/>
                <w:webHidden/>
              </w:rPr>
              <w:t>40</w:t>
            </w:r>
            <w:r>
              <w:rPr>
                <w:noProof/>
                <w:webHidden/>
              </w:rPr>
              <w:fldChar w:fldCharType="end"/>
            </w:r>
          </w:hyperlink>
        </w:p>
        <w:p w14:paraId="0A6BEA87" w14:textId="4FEF3778" w:rsidR="00922CF4" w:rsidRDefault="00922CF4">
          <w:pPr>
            <w:pStyle w:val="TOC3"/>
            <w:rPr>
              <w:rFonts w:asciiTheme="minorHAnsi" w:eastAsiaTheme="minorEastAsia" w:hAnsiTheme="minorHAnsi" w:cstheme="minorBidi"/>
              <w:noProof/>
              <w:kern w:val="2"/>
              <w:szCs w:val="24"/>
              <w14:ligatures w14:val="standardContextual"/>
            </w:rPr>
          </w:pPr>
          <w:hyperlink w:anchor="_Toc202646204" w:history="1">
            <w:r w:rsidRPr="00884382">
              <w:rPr>
                <w:rStyle w:val="Hyperlink"/>
                <w:noProof/>
                <w:snapToGrid w:val="0"/>
                <w:w w:val="0"/>
              </w:rPr>
              <w:t>3.3.5</w:t>
            </w:r>
            <w:r>
              <w:rPr>
                <w:rFonts w:asciiTheme="minorHAnsi" w:eastAsiaTheme="minorEastAsia" w:hAnsiTheme="minorHAnsi" w:cstheme="minorBidi"/>
                <w:noProof/>
                <w:kern w:val="2"/>
                <w:szCs w:val="24"/>
                <w14:ligatures w14:val="standardContextual"/>
              </w:rPr>
              <w:tab/>
            </w:r>
            <w:r w:rsidRPr="00884382">
              <w:rPr>
                <w:rStyle w:val="Hyperlink"/>
                <w:noProof/>
              </w:rPr>
              <w:t>Arsitektur Sistem (Laravel &amp; Flask API)</w:t>
            </w:r>
            <w:r>
              <w:rPr>
                <w:noProof/>
                <w:webHidden/>
              </w:rPr>
              <w:tab/>
            </w:r>
            <w:r>
              <w:rPr>
                <w:noProof/>
                <w:webHidden/>
              </w:rPr>
              <w:fldChar w:fldCharType="begin"/>
            </w:r>
            <w:r>
              <w:rPr>
                <w:noProof/>
                <w:webHidden/>
              </w:rPr>
              <w:instrText xml:space="preserve"> PAGEREF _Toc202646204 \h </w:instrText>
            </w:r>
            <w:r>
              <w:rPr>
                <w:noProof/>
                <w:webHidden/>
              </w:rPr>
            </w:r>
            <w:r>
              <w:rPr>
                <w:noProof/>
                <w:webHidden/>
              </w:rPr>
              <w:fldChar w:fldCharType="separate"/>
            </w:r>
            <w:r>
              <w:rPr>
                <w:noProof/>
                <w:webHidden/>
              </w:rPr>
              <w:t>48</w:t>
            </w:r>
            <w:r>
              <w:rPr>
                <w:noProof/>
                <w:webHidden/>
              </w:rPr>
              <w:fldChar w:fldCharType="end"/>
            </w:r>
          </w:hyperlink>
        </w:p>
        <w:p w14:paraId="6910E199" w14:textId="72924A84" w:rsidR="00922CF4" w:rsidRDefault="00922CF4">
          <w:pPr>
            <w:pStyle w:val="TOC3"/>
            <w:rPr>
              <w:rFonts w:asciiTheme="minorHAnsi" w:eastAsiaTheme="minorEastAsia" w:hAnsiTheme="minorHAnsi" w:cstheme="minorBidi"/>
              <w:noProof/>
              <w:kern w:val="2"/>
              <w:szCs w:val="24"/>
              <w14:ligatures w14:val="standardContextual"/>
            </w:rPr>
          </w:pPr>
          <w:hyperlink w:anchor="_Toc202646205" w:history="1">
            <w:r w:rsidRPr="00884382">
              <w:rPr>
                <w:rStyle w:val="Hyperlink"/>
                <w:noProof/>
                <w:snapToGrid w:val="0"/>
                <w:w w:val="0"/>
              </w:rPr>
              <w:t>3.3.6</w:t>
            </w:r>
            <w:r>
              <w:rPr>
                <w:rFonts w:asciiTheme="minorHAnsi" w:eastAsiaTheme="minorEastAsia" w:hAnsiTheme="minorHAnsi" w:cstheme="minorBidi"/>
                <w:noProof/>
                <w:kern w:val="2"/>
                <w:szCs w:val="24"/>
                <w14:ligatures w14:val="standardContextual"/>
              </w:rPr>
              <w:tab/>
            </w:r>
            <w:r w:rsidRPr="00884382">
              <w:rPr>
                <w:rStyle w:val="Hyperlink"/>
                <w:noProof/>
              </w:rPr>
              <w:t>Activity Diagram</w:t>
            </w:r>
            <w:r>
              <w:rPr>
                <w:noProof/>
                <w:webHidden/>
              </w:rPr>
              <w:tab/>
            </w:r>
            <w:r>
              <w:rPr>
                <w:noProof/>
                <w:webHidden/>
              </w:rPr>
              <w:fldChar w:fldCharType="begin"/>
            </w:r>
            <w:r>
              <w:rPr>
                <w:noProof/>
                <w:webHidden/>
              </w:rPr>
              <w:instrText xml:space="preserve"> PAGEREF _Toc202646205 \h </w:instrText>
            </w:r>
            <w:r>
              <w:rPr>
                <w:noProof/>
                <w:webHidden/>
              </w:rPr>
            </w:r>
            <w:r>
              <w:rPr>
                <w:noProof/>
                <w:webHidden/>
              </w:rPr>
              <w:fldChar w:fldCharType="separate"/>
            </w:r>
            <w:r>
              <w:rPr>
                <w:noProof/>
                <w:webHidden/>
              </w:rPr>
              <w:t>50</w:t>
            </w:r>
            <w:r>
              <w:rPr>
                <w:noProof/>
                <w:webHidden/>
              </w:rPr>
              <w:fldChar w:fldCharType="end"/>
            </w:r>
          </w:hyperlink>
        </w:p>
        <w:p w14:paraId="47AB8DBD" w14:textId="7E29BDDC" w:rsidR="00922CF4" w:rsidRDefault="00922CF4">
          <w:pPr>
            <w:pStyle w:val="TOC3"/>
            <w:rPr>
              <w:rFonts w:asciiTheme="minorHAnsi" w:eastAsiaTheme="minorEastAsia" w:hAnsiTheme="minorHAnsi" w:cstheme="minorBidi"/>
              <w:noProof/>
              <w:kern w:val="2"/>
              <w:szCs w:val="24"/>
              <w14:ligatures w14:val="standardContextual"/>
            </w:rPr>
          </w:pPr>
          <w:hyperlink w:anchor="_Toc202646206" w:history="1">
            <w:r w:rsidRPr="00884382">
              <w:rPr>
                <w:rStyle w:val="Hyperlink"/>
                <w:noProof/>
                <w:snapToGrid w:val="0"/>
                <w:w w:val="0"/>
              </w:rPr>
              <w:t>3.3.7</w:t>
            </w:r>
            <w:r>
              <w:rPr>
                <w:rFonts w:asciiTheme="minorHAnsi" w:eastAsiaTheme="minorEastAsia" w:hAnsiTheme="minorHAnsi" w:cstheme="minorBidi"/>
                <w:noProof/>
                <w:kern w:val="2"/>
                <w:szCs w:val="24"/>
                <w14:ligatures w14:val="standardContextual"/>
              </w:rPr>
              <w:tab/>
            </w:r>
            <w:r w:rsidRPr="00884382">
              <w:rPr>
                <w:rStyle w:val="Hyperlink"/>
                <w:noProof/>
              </w:rPr>
              <w:t>Sequence Diagram</w:t>
            </w:r>
            <w:r>
              <w:rPr>
                <w:noProof/>
                <w:webHidden/>
              </w:rPr>
              <w:tab/>
            </w:r>
            <w:r>
              <w:rPr>
                <w:noProof/>
                <w:webHidden/>
              </w:rPr>
              <w:fldChar w:fldCharType="begin"/>
            </w:r>
            <w:r>
              <w:rPr>
                <w:noProof/>
                <w:webHidden/>
              </w:rPr>
              <w:instrText xml:space="preserve"> PAGEREF _Toc202646206 \h </w:instrText>
            </w:r>
            <w:r>
              <w:rPr>
                <w:noProof/>
                <w:webHidden/>
              </w:rPr>
            </w:r>
            <w:r>
              <w:rPr>
                <w:noProof/>
                <w:webHidden/>
              </w:rPr>
              <w:fldChar w:fldCharType="separate"/>
            </w:r>
            <w:r>
              <w:rPr>
                <w:noProof/>
                <w:webHidden/>
              </w:rPr>
              <w:t>65</w:t>
            </w:r>
            <w:r>
              <w:rPr>
                <w:noProof/>
                <w:webHidden/>
              </w:rPr>
              <w:fldChar w:fldCharType="end"/>
            </w:r>
          </w:hyperlink>
        </w:p>
        <w:p w14:paraId="1B6978D5" w14:textId="2F64A010" w:rsidR="00922CF4" w:rsidRDefault="00922CF4">
          <w:pPr>
            <w:pStyle w:val="TOC3"/>
            <w:rPr>
              <w:rFonts w:asciiTheme="minorHAnsi" w:eastAsiaTheme="minorEastAsia" w:hAnsiTheme="minorHAnsi" w:cstheme="minorBidi"/>
              <w:noProof/>
              <w:kern w:val="2"/>
              <w:szCs w:val="24"/>
              <w14:ligatures w14:val="standardContextual"/>
            </w:rPr>
          </w:pPr>
          <w:hyperlink w:anchor="_Toc202646207" w:history="1">
            <w:r w:rsidRPr="00884382">
              <w:rPr>
                <w:rStyle w:val="Hyperlink"/>
                <w:noProof/>
                <w:snapToGrid w:val="0"/>
                <w:w w:val="0"/>
              </w:rPr>
              <w:t>3.3.8</w:t>
            </w:r>
            <w:r>
              <w:rPr>
                <w:rFonts w:asciiTheme="minorHAnsi" w:eastAsiaTheme="minorEastAsia" w:hAnsiTheme="minorHAnsi" w:cstheme="minorBidi"/>
                <w:noProof/>
                <w:kern w:val="2"/>
                <w:szCs w:val="24"/>
                <w14:ligatures w14:val="standardContextual"/>
              </w:rPr>
              <w:tab/>
            </w:r>
            <w:r w:rsidRPr="00884382">
              <w:rPr>
                <w:rStyle w:val="Hyperlink"/>
                <w:noProof/>
              </w:rPr>
              <w:t>Class Diagram</w:t>
            </w:r>
            <w:r>
              <w:rPr>
                <w:noProof/>
                <w:webHidden/>
              </w:rPr>
              <w:tab/>
            </w:r>
            <w:r>
              <w:rPr>
                <w:noProof/>
                <w:webHidden/>
              </w:rPr>
              <w:fldChar w:fldCharType="begin"/>
            </w:r>
            <w:r>
              <w:rPr>
                <w:noProof/>
                <w:webHidden/>
              </w:rPr>
              <w:instrText xml:space="preserve"> PAGEREF _Toc202646207 \h </w:instrText>
            </w:r>
            <w:r>
              <w:rPr>
                <w:noProof/>
                <w:webHidden/>
              </w:rPr>
            </w:r>
            <w:r>
              <w:rPr>
                <w:noProof/>
                <w:webHidden/>
              </w:rPr>
              <w:fldChar w:fldCharType="separate"/>
            </w:r>
            <w:r>
              <w:rPr>
                <w:noProof/>
                <w:webHidden/>
              </w:rPr>
              <w:t>78</w:t>
            </w:r>
            <w:r>
              <w:rPr>
                <w:noProof/>
                <w:webHidden/>
              </w:rPr>
              <w:fldChar w:fldCharType="end"/>
            </w:r>
          </w:hyperlink>
        </w:p>
        <w:p w14:paraId="384D4FCE" w14:textId="12930232" w:rsidR="00922CF4" w:rsidRDefault="00922CF4">
          <w:pPr>
            <w:pStyle w:val="TOC3"/>
            <w:rPr>
              <w:rFonts w:asciiTheme="minorHAnsi" w:eastAsiaTheme="minorEastAsia" w:hAnsiTheme="minorHAnsi" w:cstheme="minorBidi"/>
              <w:noProof/>
              <w:kern w:val="2"/>
              <w:szCs w:val="24"/>
              <w14:ligatures w14:val="standardContextual"/>
            </w:rPr>
          </w:pPr>
          <w:hyperlink w:anchor="_Toc202646208" w:history="1">
            <w:r w:rsidRPr="00884382">
              <w:rPr>
                <w:rStyle w:val="Hyperlink"/>
                <w:noProof/>
                <w:snapToGrid w:val="0"/>
                <w:w w:val="0"/>
              </w:rPr>
              <w:t>3.3.9</w:t>
            </w:r>
            <w:r>
              <w:rPr>
                <w:rFonts w:asciiTheme="minorHAnsi" w:eastAsiaTheme="minorEastAsia" w:hAnsiTheme="minorHAnsi" w:cstheme="minorBidi"/>
                <w:noProof/>
                <w:kern w:val="2"/>
                <w:szCs w:val="24"/>
                <w14:ligatures w14:val="standardContextual"/>
              </w:rPr>
              <w:tab/>
            </w:r>
            <w:r w:rsidRPr="00884382">
              <w:rPr>
                <w:rStyle w:val="Hyperlink"/>
                <w:i/>
                <w:noProof/>
              </w:rPr>
              <w:t>Entity Relationship Diagram</w:t>
            </w:r>
            <w:r w:rsidRPr="00884382">
              <w:rPr>
                <w:rStyle w:val="Hyperlink"/>
                <w:noProof/>
              </w:rPr>
              <w:t xml:space="preserve"> (</w:t>
            </w:r>
            <w:r w:rsidRPr="00884382">
              <w:rPr>
                <w:rStyle w:val="Hyperlink"/>
                <w:i/>
                <w:noProof/>
              </w:rPr>
              <w:t>ERD</w:t>
            </w:r>
            <w:r w:rsidRPr="00884382">
              <w:rPr>
                <w:rStyle w:val="Hyperlink"/>
                <w:noProof/>
              </w:rPr>
              <w:t>)</w:t>
            </w:r>
            <w:r>
              <w:rPr>
                <w:noProof/>
                <w:webHidden/>
              </w:rPr>
              <w:tab/>
            </w:r>
            <w:r>
              <w:rPr>
                <w:noProof/>
                <w:webHidden/>
              </w:rPr>
              <w:fldChar w:fldCharType="begin"/>
            </w:r>
            <w:r>
              <w:rPr>
                <w:noProof/>
                <w:webHidden/>
              </w:rPr>
              <w:instrText xml:space="preserve"> PAGEREF _Toc202646208 \h </w:instrText>
            </w:r>
            <w:r>
              <w:rPr>
                <w:noProof/>
                <w:webHidden/>
              </w:rPr>
            </w:r>
            <w:r>
              <w:rPr>
                <w:noProof/>
                <w:webHidden/>
              </w:rPr>
              <w:fldChar w:fldCharType="separate"/>
            </w:r>
            <w:r>
              <w:rPr>
                <w:noProof/>
                <w:webHidden/>
              </w:rPr>
              <w:t>81</w:t>
            </w:r>
            <w:r>
              <w:rPr>
                <w:noProof/>
                <w:webHidden/>
              </w:rPr>
              <w:fldChar w:fldCharType="end"/>
            </w:r>
          </w:hyperlink>
        </w:p>
        <w:p w14:paraId="08FB762B" w14:textId="1092F71E" w:rsidR="00922CF4" w:rsidRDefault="00922CF4">
          <w:pPr>
            <w:pStyle w:val="TOC3"/>
            <w:rPr>
              <w:rFonts w:asciiTheme="minorHAnsi" w:eastAsiaTheme="minorEastAsia" w:hAnsiTheme="minorHAnsi" w:cstheme="minorBidi"/>
              <w:noProof/>
              <w:kern w:val="2"/>
              <w:szCs w:val="24"/>
              <w14:ligatures w14:val="standardContextual"/>
            </w:rPr>
          </w:pPr>
          <w:hyperlink w:anchor="_Toc202646209" w:history="1">
            <w:r w:rsidRPr="00884382">
              <w:rPr>
                <w:rStyle w:val="Hyperlink"/>
                <w:noProof/>
                <w:snapToGrid w:val="0"/>
                <w:w w:val="0"/>
              </w:rPr>
              <w:t>3.3.10</w:t>
            </w:r>
            <w:r>
              <w:rPr>
                <w:rFonts w:asciiTheme="minorHAnsi" w:eastAsiaTheme="minorEastAsia" w:hAnsiTheme="minorHAnsi" w:cstheme="minorBidi"/>
                <w:noProof/>
                <w:kern w:val="2"/>
                <w:szCs w:val="24"/>
                <w14:ligatures w14:val="standardContextual"/>
              </w:rPr>
              <w:tab/>
            </w:r>
            <w:r w:rsidRPr="00884382">
              <w:rPr>
                <w:rStyle w:val="Hyperlink"/>
                <w:noProof/>
              </w:rPr>
              <w:t>Perancangan Antar Muka Pengguna</w:t>
            </w:r>
            <w:r>
              <w:rPr>
                <w:noProof/>
                <w:webHidden/>
              </w:rPr>
              <w:tab/>
            </w:r>
            <w:r>
              <w:rPr>
                <w:noProof/>
                <w:webHidden/>
              </w:rPr>
              <w:fldChar w:fldCharType="begin"/>
            </w:r>
            <w:r>
              <w:rPr>
                <w:noProof/>
                <w:webHidden/>
              </w:rPr>
              <w:instrText xml:space="preserve"> PAGEREF _Toc202646209 \h </w:instrText>
            </w:r>
            <w:r>
              <w:rPr>
                <w:noProof/>
                <w:webHidden/>
              </w:rPr>
            </w:r>
            <w:r>
              <w:rPr>
                <w:noProof/>
                <w:webHidden/>
              </w:rPr>
              <w:fldChar w:fldCharType="separate"/>
            </w:r>
            <w:r>
              <w:rPr>
                <w:noProof/>
                <w:webHidden/>
              </w:rPr>
              <w:t>84</w:t>
            </w:r>
            <w:r>
              <w:rPr>
                <w:noProof/>
                <w:webHidden/>
              </w:rPr>
              <w:fldChar w:fldCharType="end"/>
            </w:r>
          </w:hyperlink>
        </w:p>
        <w:p w14:paraId="31F10B6A" w14:textId="4D624C91" w:rsidR="00922CF4" w:rsidRDefault="00922CF4">
          <w:pPr>
            <w:pStyle w:val="TOC2"/>
            <w:rPr>
              <w:rFonts w:asciiTheme="minorHAnsi" w:eastAsiaTheme="minorEastAsia" w:hAnsiTheme="minorHAnsi" w:cstheme="minorBidi"/>
              <w:noProof/>
              <w:kern w:val="2"/>
              <w:szCs w:val="24"/>
              <w14:ligatures w14:val="standardContextual"/>
            </w:rPr>
          </w:pPr>
          <w:hyperlink w:anchor="_Toc202646210" w:history="1">
            <w:r w:rsidRPr="00884382">
              <w:rPr>
                <w:rStyle w:val="Hyperlink"/>
                <w:noProof/>
              </w:rPr>
              <w:t>3.4</w:t>
            </w:r>
            <w:r>
              <w:rPr>
                <w:rFonts w:asciiTheme="minorHAnsi" w:eastAsiaTheme="minorEastAsia" w:hAnsiTheme="minorHAnsi" w:cstheme="minorBidi"/>
                <w:noProof/>
                <w:kern w:val="2"/>
                <w:szCs w:val="24"/>
                <w14:ligatures w14:val="standardContextual"/>
              </w:rPr>
              <w:tab/>
            </w:r>
            <w:r w:rsidRPr="00884382">
              <w:rPr>
                <w:rStyle w:val="Hyperlink"/>
                <w:noProof/>
              </w:rPr>
              <w:t>Rancangan Metode Penelitian</w:t>
            </w:r>
            <w:r>
              <w:rPr>
                <w:noProof/>
                <w:webHidden/>
              </w:rPr>
              <w:tab/>
            </w:r>
            <w:r>
              <w:rPr>
                <w:noProof/>
                <w:webHidden/>
              </w:rPr>
              <w:fldChar w:fldCharType="begin"/>
            </w:r>
            <w:r>
              <w:rPr>
                <w:noProof/>
                <w:webHidden/>
              </w:rPr>
              <w:instrText xml:space="preserve"> PAGEREF _Toc202646210 \h </w:instrText>
            </w:r>
            <w:r>
              <w:rPr>
                <w:noProof/>
                <w:webHidden/>
              </w:rPr>
            </w:r>
            <w:r>
              <w:rPr>
                <w:noProof/>
                <w:webHidden/>
              </w:rPr>
              <w:fldChar w:fldCharType="separate"/>
            </w:r>
            <w:r>
              <w:rPr>
                <w:noProof/>
                <w:webHidden/>
              </w:rPr>
              <w:t>87</w:t>
            </w:r>
            <w:r>
              <w:rPr>
                <w:noProof/>
                <w:webHidden/>
              </w:rPr>
              <w:fldChar w:fldCharType="end"/>
            </w:r>
          </w:hyperlink>
        </w:p>
        <w:p w14:paraId="074FB967" w14:textId="2461A20E" w:rsidR="00922CF4" w:rsidRDefault="00922CF4">
          <w:pPr>
            <w:pStyle w:val="TOC3"/>
            <w:rPr>
              <w:rFonts w:asciiTheme="minorHAnsi" w:eastAsiaTheme="minorEastAsia" w:hAnsiTheme="minorHAnsi" w:cstheme="minorBidi"/>
              <w:noProof/>
              <w:kern w:val="2"/>
              <w:szCs w:val="24"/>
              <w14:ligatures w14:val="standardContextual"/>
            </w:rPr>
          </w:pPr>
          <w:hyperlink w:anchor="_Toc202646211" w:history="1">
            <w:r w:rsidRPr="00884382">
              <w:rPr>
                <w:rStyle w:val="Hyperlink"/>
                <w:noProof/>
              </w:rPr>
              <w:t>3.4.1</w:t>
            </w:r>
            <w:r>
              <w:rPr>
                <w:rFonts w:asciiTheme="minorHAnsi" w:eastAsiaTheme="minorEastAsia" w:hAnsiTheme="minorHAnsi" w:cstheme="minorBidi"/>
                <w:noProof/>
                <w:kern w:val="2"/>
                <w:szCs w:val="24"/>
                <w14:ligatures w14:val="standardContextual"/>
              </w:rPr>
              <w:tab/>
            </w:r>
            <w:r w:rsidRPr="00884382">
              <w:rPr>
                <w:rStyle w:val="Hyperlink"/>
                <w:noProof/>
              </w:rPr>
              <w:t>Alur penelitian</w:t>
            </w:r>
            <w:r>
              <w:rPr>
                <w:noProof/>
                <w:webHidden/>
              </w:rPr>
              <w:tab/>
            </w:r>
            <w:r>
              <w:rPr>
                <w:noProof/>
                <w:webHidden/>
              </w:rPr>
              <w:fldChar w:fldCharType="begin"/>
            </w:r>
            <w:r>
              <w:rPr>
                <w:noProof/>
                <w:webHidden/>
              </w:rPr>
              <w:instrText xml:space="preserve"> PAGEREF _Toc202646211 \h </w:instrText>
            </w:r>
            <w:r>
              <w:rPr>
                <w:noProof/>
                <w:webHidden/>
              </w:rPr>
            </w:r>
            <w:r>
              <w:rPr>
                <w:noProof/>
                <w:webHidden/>
              </w:rPr>
              <w:fldChar w:fldCharType="separate"/>
            </w:r>
            <w:r>
              <w:rPr>
                <w:noProof/>
                <w:webHidden/>
              </w:rPr>
              <w:t>88</w:t>
            </w:r>
            <w:r>
              <w:rPr>
                <w:noProof/>
                <w:webHidden/>
              </w:rPr>
              <w:fldChar w:fldCharType="end"/>
            </w:r>
          </w:hyperlink>
        </w:p>
        <w:p w14:paraId="18885A5E" w14:textId="25B92C3A" w:rsidR="00922CF4" w:rsidRDefault="00922CF4">
          <w:pPr>
            <w:pStyle w:val="TOC3"/>
            <w:rPr>
              <w:rFonts w:asciiTheme="minorHAnsi" w:eastAsiaTheme="minorEastAsia" w:hAnsiTheme="minorHAnsi" w:cstheme="minorBidi"/>
              <w:noProof/>
              <w:kern w:val="2"/>
              <w:szCs w:val="24"/>
              <w14:ligatures w14:val="standardContextual"/>
            </w:rPr>
          </w:pPr>
          <w:hyperlink w:anchor="_Toc202646212" w:history="1">
            <w:r w:rsidRPr="00884382">
              <w:rPr>
                <w:rStyle w:val="Hyperlink"/>
                <w:noProof/>
              </w:rPr>
              <w:t>3.4.2</w:t>
            </w:r>
            <w:r>
              <w:rPr>
                <w:rFonts w:asciiTheme="minorHAnsi" w:eastAsiaTheme="minorEastAsia" w:hAnsiTheme="minorHAnsi" w:cstheme="minorBidi"/>
                <w:noProof/>
                <w:kern w:val="2"/>
                <w:szCs w:val="24"/>
                <w14:ligatures w14:val="standardContextual"/>
              </w:rPr>
              <w:tab/>
            </w:r>
            <w:r w:rsidRPr="00884382">
              <w:rPr>
                <w:rStyle w:val="Hyperlink"/>
                <w:noProof/>
              </w:rPr>
              <w:t xml:space="preserve">Tahapan </w:t>
            </w:r>
            <w:r w:rsidRPr="00884382">
              <w:rPr>
                <w:rStyle w:val="Hyperlink"/>
                <w:i/>
                <w:noProof/>
              </w:rPr>
              <w:t xml:space="preserve">Preprocessing </w:t>
            </w:r>
            <w:r w:rsidRPr="00884382">
              <w:rPr>
                <w:rStyle w:val="Hyperlink"/>
                <w:noProof/>
              </w:rPr>
              <w:t>data Komentar</w:t>
            </w:r>
            <w:r>
              <w:rPr>
                <w:noProof/>
                <w:webHidden/>
              </w:rPr>
              <w:tab/>
            </w:r>
            <w:r>
              <w:rPr>
                <w:noProof/>
                <w:webHidden/>
              </w:rPr>
              <w:fldChar w:fldCharType="begin"/>
            </w:r>
            <w:r>
              <w:rPr>
                <w:noProof/>
                <w:webHidden/>
              </w:rPr>
              <w:instrText xml:space="preserve"> PAGEREF _Toc202646212 \h </w:instrText>
            </w:r>
            <w:r>
              <w:rPr>
                <w:noProof/>
                <w:webHidden/>
              </w:rPr>
            </w:r>
            <w:r>
              <w:rPr>
                <w:noProof/>
                <w:webHidden/>
              </w:rPr>
              <w:fldChar w:fldCharType="separate"/>
            </w:r>
            <w:r>
              <w:rPr>
                <w:noProof/>
                <w:webHidden/>
              </w:rPr>
              <w:t>90</w:t>
            </w:r>
            <w:r>
              <w:rPr>
                <w:noProof/>
                <w:webHidden/>
              </w:rPr>
              <w:fldChar w:fldCharType="end"/>
            </w:r>
          </w:hyperlink>
        </w:p>
        <w:p w14:paraId="41FF9998" w14:textId="49BDC894" w:rsidR="00922CF4" w:rsidRDefault="00922CF4">
          <w:pPr>
            <w:pStyle w:val="TOC3"/>
            <w:rPr>
              <w:rFonts w:asciiTheme="minorHAnsi" w:eastAsiaTheme="minorEastAsia" w:hAnsiTheme="minorHAnsi" w:cstheme="minorBidi"/>
              <w:noProof/>
              <w:kern w:val="2"/>
              <w:szCs w:val="24"/>
              <w14:ligatures w14:val="standardContextual"/>
            </w:rPr>
          </w:pPr>
          <w:hyperlink w:anchor="_Toc202646213" w:history="1">
            <w:r w:rsidRPr="00884382">
              <w:rPr>
                <w:rStyle w:val="Hyperlink"/>
                <w:noProof/>
              </w:rPr>
              <w:t>3.4.3</w:t>
            </w:r>
            <w:r>
              <w:rPr>
                <w:rFonts w:asciiTheme="minorHAnsi" w:eastAsiaTheme="minorEastAsia" w:hAnsiTheme="minorHAnsi" w:cstheme="minorBidi"/>
                <w:noProof/>
                <w:kern w:val="2"/>
                <w:szCs w:val="24"/>
                <w14:ligatures w14:val="standardContextual"/>
              </w:rPr>
              <w:tab/>
            </w:r>
            <w:r w:rsidRPr="00884382">
              <w:rPr>
                <w:rStyle w:val="Hyperlink"/>
                <w:noProof/>
              </w:rPr>
              <w:t>Pelabelan Komentar dengan VADER</w:t>
            </w:r>
            <w:r>
              <w:rPr>
                <w:noProof/>
                <w:webHidden/>
              </w:rPr>
              <w:tab/>
            </w:r>
            <w:r>
              <w:rPr>
                <w:noProof/>
                <w:webHidden/>
              </w:rPr>
              <w:fldChar w:fldCharType="begin"/>
            </w:r>
            <w:r>
              <w:rPr>
                <w:noProof/>
                <w:webHidden/>
              </w:rPr>
              <w:instrText xml:space="preserve"> PAGEREF _Toc202646213 \h </w:instrText>
            </w:r>
            <w:r>
              <w:rPr>
                <w:noProof/>
                <w:webHidden/>
              </w:rPr>
            </w:r>
            <w:r>
              <w:rPr>
                <w:noProof/>
                <w:webHidden/>
              </w:rPr>
              <w:fldChar w:fldCharType="separate"/>
            </w:r>
            <w:r>
              <w:rPr>
                <w:noProof/>
                <w:webHidden/>
              </w:rPr>
              <w:t>94</w:t>
            </w:r>
            <w:r>
              <w:rPr>
                <w:noProof/>
                <w:webHidden/>
              </w:rPr>
              <w:fldChar w:fldCharType="end"/>
            </w:r>
          </w:hyperlink>
        </w:p>
        <w:p w14:paraId="05B44712" w14:textId="654996B4" w:rsidR="00922CF4" w:rsidRDefault="00922CF4">
          <w:pPr>
            <w:pStyle w:val="TOC3"/>
            <w:rPr>
              <w:rFonts w:asciiTheme="minorHAnsi" w:eastAsiaTheme="minorEastAsia" w:hAnsiTheme="minorHAnsi" w:cstheme="minorBidi"/>
              <w:noProof/>
              <w:kern w:val="2"/>
              <w:szCs w:val="24"/>
              <w14:ligatures w14:val="standardContextual"/>
            </w:rPr>
          </w:pPr>
          <w:hyperlink w:anchor="_Toc202646214" w:history="1">
            <w:r w:rsidRPr="00884382">
              <w:rPr>
                <w:rStyle w:val="Hyperlink"/>
                <w:noProof/>
              </w:rPr>
              <w:t>3.4.4</w:t>
            </w:r>
            <w:r>
              <w:rPr>
                <w:rFonts w:asciiTheme="minorHAnsi" w:eastAsiaTheme="minorEastAsia" w:hAnsiTheme="minorHAnsi" w:cstheme="minorBidi"/>
                <w:noProof/>
                <w:kern w:val="2"/>
                <w:szCs w:val="24"/>
                <w14:ligatures w14:val="standardContextual"/>
              </w:rPr>
              <w:tab/>
            </w:r>
            <w:r w:rsidRPr="00884382">
              <w:rPr>
                <w:rStyle w:val="Hyperlink"/>
                <w:noProof/>
              </w:rPr>
              <w:t xml:space="preserve">Prediksi Sentimen Menggunakan model </w:t>
            </w:r>
            <w:r w:rsidRPr="00884382">
              <w:rPr>
                <w:rStyle w:val="Hyperlink"/>
                <w:i/>
                <w:noProof/>
              </w:rPr>
              <w:t>Random Forest</w:t>
            </w:r>
            <w:r>
              <w:rPr>
                <w:noProof/>
                <w:webHidden/>
              </w:rPr>
              <w:tab/>
            </w:r>
            <w:r>
              <w:rPr>
                <w:noProof/>
                <w:webHidden/>
              </w:rPr>
              <w:fldChar w:fldCharType="begin"/>
            </w:r>
            <w:r>
              <w:rPr>
                <w:noProof/>
                <w:webHidden/>
              </w:rPr>
              <w:instrText xml:space="preserve"> PAGEREF _Toc202646214 \h </w:instrText>
            </w:r>
            <w:r>
              <w:rPr>
                <w:noProof/>
                <w:webHidden/>
              </w:rPr>
            </w:r>
            <w:r>
              <w:rPr>
                <w:noProof/>
                <w:webHidden/>
              </w:rPr>
              <w:fldChar w:fldCharType="separate"/>
            </w:r>
            <w:r>
              <w:rPr>
                <w:noProof/>
                <w:webHidden/>
              </w:rPr>
              <w:t>98</w:t>
            </w:r>
            <w:r>
              <w:rPr>
                <w:noProof/>
                <w:webHidden/>
              </w:rPr>
              <w:fldChar w:fldCharType="end"/>
            </w:r>
          </w:hyperlink>
        </w:p>
        <w:p w14:paraId="701731C3" w14:textId="270ACE9B" w:rsidR="00922CF4" w:rsidRDefault="00922CF4">
          <w:pPr>
            <w:pStyle w:val="TOC2"/>
            <w:rPr>
              <w:rFonts w:asciiTheme="minorHAnsi" w:eastAsiaTheme="minorEastAsia" w:hAnsiTheme="minorHAnsi" w:cstheme="minorBidi"/>
              <w:noProof/>
              <w:kern w:val="2"/>
              <w:szCs w:val="24"/>
              <w14:ligatures w14:val="standardContextual"/>
            </w:rPr>
          </w:pPr>
          <w:hyperlink w:anchor="_Toc202646215" w:history="1">
            <w:r w:rsidRPr="00884382">
              <w:rPr>
                <w:rStyle w:val="Hyperlink"/>
                <w:noProof/>
              </w:rPr>
              <w:t>3.5</w:t>
            </w:r>
            <w:r>
              <w:rPr>
                <w:rFonts w:asciiTheme="minorHAnsi" w:eastAsiaTheme="minorEastAsia" w:hAnsiTheme="minorHAnsi" w:cstheme="minorBidi"/>
                <w:noProof/>
                <w:kern w:val="2"/>
                <w:szCs w:val="24"/>
                <w14:ligatures w14:val="standardContextual"/>
              </w:rPr>
              <w:tab/>
            </w:r>
            <w:r w:rsidRPr="00884382">
              <w:rPr>
                <w:rStyle w:val="Hyperlink"/>
                <w:noProof/>
              </w:rPr>
              <w:t>Perancangan Teknik Pengujian</w:t>
            </w:r>
            <w:r>
              <w:rPr>
                <w:noProof/>
                <w:webHidden/>
              </w:rPr>
              <w:tab/>
            </w:r>
            <w:r>
              <w:rPr>
                <w:noProof/>
                <w:webHidden/>
              </w:rPr>
              <w:fldChar w:fldCharType="begin"/>
            </w:r>
            <w:r>
              <w:rPr>
                <w:noProof/>
                <w:webHidden/>
              </w:rPr>
              <w:instrText xml:space="preserve"> PAGEREF _Toc202646215 \h </w:instrText>
            </w:r>
            <w:r>
              <w:rPr>
                <w:noProof/>
                <w:webHidden/>
              </w:rPr>
            </w:r>
            <w:r>
              <w:rPr>
                <w:noProof/>
                <w:webHidden/>
              </w:rPr>
              <w:fldChar w:fldCharType="separate"/>
            </w:r>
            <w:r>
              <w:rPr>
                <w:noProof/>
                <w:webHidden/>
              </w:rPr>
              <w:t>103</w:t>
            </w:r>
            <w:r>
              <w:rPr>
                <w:noProof/>
                <w:webHidden/>
              </w:rPr>
              <w:fldChar w:fldCharType="end"/>
            </w:r>
          </w:hyperlink>
        </w:p>
        <w:p w14:paraId="44DCF6D5" w14:textId="24531584" w:rsidR="00922CF4" w:rsidRDefault="00922CF4">
          <w:pPr>
            <w:pStyle w:val="TOC3"/>
            <w:rPr>
              <w:rFonts w:asciiTheme="minorHAnsi" w:eastAsiaTheme="minorEastAsia" w:hAnsiTheme="minorHAnsi" w:cstheme="minorBidi"/>
              <w:noProof/>
              <w:kern w:val="2"/>
              <w:szCs w:val="24"/>
              <w14:ligatures w14:val="standardContextual"/>
            </w:rPr>
          </w:pPr>
          <w:hyperlink w:anchor="_Toc202646216" w:history="1">
            <w:r w:rsidRPr="00884382">
              <w:rPr>
                <w:rStyle w:val="Hyperlink"/>
                <w:noProof/>
              </w:rPr>
              <w:t>3.5.1</w:t>
            </w:r>
            <w:r>
              <w:rPr>
                <w:rFonts w:asciiTheme="minorHAnsi" w:eastAsiaTheme="minorEastAsia" w:hAnsiTheme="minorHAnsi" w:cstheme="minorBidi"/>
                <w:noProof/>
                <w:kern w:val="2"/>
                <w:szCs w:val="24"/>
                <w14:ligatures w14:val="standardContextual"/>
              </w:rPr>
              <w:tab/>
            </w:r>
            <w:r w:rsidRPr="00884382">
              <w:rPr>
                <w:rStyle w:val="Hyperlink"/>
                <w:noProof/>
              </w:rPr>
              <w:t xml:space="preserve">Pelatihan model </w:t>
            </w:r>
            <w:r w:rsidRPr="00884382">
              <w:rPr>
                <w:rStyle w:val="Hyperlink"/>
                <w:i/>
                <w:noProof/>
              </w:rPr>
              <w:t>Random forest</w:t>
            </w:r>
            <w:r>
              <w:rPr>
                <w:noProof/>
                <w:webHidden/>
              </w:rPr>
              <w:tab/>
            </w:r>
            <w:r>
              <w:rPr>
                <w:noProof/>
                <w:webHidden/>
              </w:rPr>
              <w:fldChar w:fldCharType="begin"/>
            </w:r>
            <w:r>
              <w:rPr>
                <w:noProof/>
                <w:webHidden/>
              </w:rPr>
              <w:instrText xml:space="preserve"> PAGEREF _Toc202646216 \h </w:instrText>
            </w:r>
            <w:r>
              <w:rPr>
                <w:noProof/>
                <w:webHidden/>
              </w:rPr>
            </w:r>
            <w:r>
              <w:rPr>
                <w:noProof/>
                <w:webHidden/>
              </w:rPr>
              <w:fldChar w:fldCharType="separate"/>
            </w:r>
            <w:r>
              <w:rPr>
                <w:noProof/>
                <w:webHidden/>
              </w:rPr>
              <w:t>103</w:t>
            </w:r>
            <w:r>
              <w:rPr>
                <w:noProof/>
                <w:webHidden/>
              </w:rPr>
              <w:fldChar w:fldCharType="end"/>
            </w:r>
          </w:hyperlink>
        </w:p>
        <w:p w14:paraId="6BF61FEB" w14:textId="50AEA533" w:rsidR="00922CF4" w:rsidRDefault="00922CF4">
          <w:pPr>
            <w:pStyle w:val="TOC3"/>
            <w:rPr>
              <w:rFonts w:asciiTheme="minorHAnsi" w:eastAsiaTheme="minorEastAsia" w:hAnsiTheme="minorHAnsi" w:cstheme="minorBidi"/>
              <w:noProof/>
              <w:kern w:val="2"/>
              <w:szCs w:val="24"/>
              <w14:ligatures w14:val="standardContextual"/>
            </w:rPr>
          </w:pPr>
          <w:hyperlink w:anchor="_Toc202646217" w:history="1">
            <w:r w:rsidRPr="00884382">
              <w:rPr>
                <w:rStyle w:val="Hyperlink"/>
                <w:noProof/>
              </w:rPr>
              <w:t>3.5.2</w:t>
            </w:r>
            <w:r>
              <w:rPr>
                <w:rFonts w:asciiTheme="minorHAnsi" w:eastAsiaTheme="minorEastAsia" w:hAnsiTheme="minorHAnsi" w:cstheme="minorBidi"/>
                <w:noProof/>
                <w:kern w:val="2"/>
                <w:szCs w:val="24"/>
                <w14:ligatures w14:val="standardContextual"/>
              </w:rPr>
              <w:tab/>
            </w:r>
            <w:r w:rsidRPr="00884382">
              <w:rPr>
                <w:rStyle w:val="Hyperlink"/>
                <w:i/>
                <w:noProof/>
              </w:rPr>
              <w:t>K-Fold Cross validation</w:t>
            </w:r>
            <w:r>
              <w:rPr>
                <w:noProof/>
                <w:webHidden/>
              </w:rPr>
              <w:tab/>
            </w:r>
            <w:r>
              <w:rPr>
                <w:noProof/>
                <w:webHidden/>
              </w:rPr>
              <w:fldChar w:fldCharType="begin"/>
            </w:r>
            <w:r>
              <w:rPr>
                <w:noProof/>
                <w:webHidden/>
              </w:rPr>
              <w:instrText xml:space="preserve"> PAGEREF _Toc202646217 \h </w:instrText>
            </w:r>
            <w:r>
              <w:rPr>
                <w:noProof/>
                <w:webHidden/>
              </w:rPr>
            </w:r>
            <w:r>
              <w:rPr>
                <w:noProof/>
                <w:webHidden/>
              </w:rPr>
              <w:fldChar w:fldCharType="separate"/>
            </w:r>
            <w:r>
              <w:rPr>
                <w:noProof/>
                <w:webHidden/>
              </w:rPr>
              <w:t>107</w:t>
            </w:r>
            <w:r>
              <w:rPr>
                <w:noProof/>
                <w:webHidden/>
              </w:rPr>
              <w:fldChar w:fldCharType="end"/>
            </w:r>
          </w:hyperlink>
        </w:p>
        <w:p w14:paraId="5C3372B4" w14:textId="604839C9" w:rsidR="00922CF4" w:rsidRDefault="00922CF4">
          <w:pPr>
            <w:pStyle w:val="TOC3"/>
            <w:rPr>
              <w:rFonts w:asciiTheme="minorHAnsi" w:eastAsiaTheme="minorEastAsia" w:hAnsiTheme="minorHAnsi" w:cstheme="minorBidi"/>
              <w:noProof/>
              <w:kern w:val="2"/>
              <w:szCs w:val="24"/>
              <w14:ligatures w14:val="standardContextual"/>
            </w:rPr>
          </w:pPr>
          <w:hyperlink w:anchor="_Toc202646218" w:history="1">
            <w:r w:rsidRPr="00884382">
              <w:rPr>
                <w:rStyle w:val="Hyperlink"/>
                <w:noProof/>
              </w:rPr>
              <w:t>3.5.3</w:t>
            </w:r>
            <w:r>
              <w:rPr>
                <w:rFonts w:asciiTheme="minorHAnsi" w:eastAsiaTheme="minorEastAsia" w:hAnsiTheme="minorHAnsi" w:cstheme="minorBidi"/>
                <w:noProof/>
                <w:kern w:val="2"/>
                <w:szCs w:val="24"/>
                <w14:ligatures w14:val="standardContextual"/>
              </w:rPr>
              <w:tab/>
            </w:r>
            <w:r w:rsidRPr="00884382">
              <w:rPr>
                <w:rStyle w:val="Hyperlink"/>
                <w:i/>
                <w:noProof/>
              </w:rPr>
              <w:t>Confusion Matrix</w:t>
            </w:r>
            <w:r>
              <w:rPr>
                <w:noProof/>
                <w:webHidden/>
              </w:rPr>
              <w:tab/>
            </w:r>
            <w:r>
              <w:rPr>
                <w:noProof/>
                <w:webHidden/>
              </w:rPr>
              <w:fldChar w:fldCharType="begin"/>
            </w:r>
            <w:r>
              <w:rPr>
                <w:noProof/>
                <w:webHidden/>
              </w:rPr>
              <w:instrText xml:space="preserve"> PAGEREF _Toc202646218 \h </w:instrText>
            </w:r>
            <w:r>
              <w:rPr>
                <w:noProof/>
                <w:webHidden/>
              </w:rPr>
            </w:r>
            <w:r>
              <w:rPr>
                <w:noProof/>
                <w:webHidden/>
              </w:rPr>
              <w:fldChar w:fldCharType="separate"/>
            </w:r>
            <w:r>
              <w:rPr>
                <w:noProof/>
                <w:webHidden/>
              </w:rPr>
              <w:t>109</w:t>
            </w:r>
            <w:r>
              <w:rPr>
                <w:noProof/>
                <w:webHidden/>
              </w:rPr>
              <w:fldChar w:fldCharType="end"/>
            </w:r>
          </w:hyperlink>
        </w:p>
        <w:p w14:paraId="3CC458CE" w14:textId="4D215A0F" w:rsidR="00922CF4" w:rsidRDefault="00922CF4">
          <w:pPr>
            <w:pStyle w:val="TOC3"/>
            <w:rPr>
              <w:rFonts w:asciiTheme="minorHAnsi" w:eastAsiaTheme="minorEastAsia" w:hAnsiTheme="minorHAnsi" w:cstheme="minorBidi"/>
              <w:noProof/>
              <w:kern w:val="2"/>
              <w:szCs w:val="24"/>
              <w14:ligatures w14:val="standardContextual"/>
            </w:rPr>
          </w:pPr>
          <w:hyperlink w:anchor="_Toc202646219" w:history="1">
            <w:r w:rsidRPr="00884382">
              <w:rPr>
                <w:rStyle w:val="Hyperlink"/>
                <w:noProof/>
              </w:rPr>
              <w:t>3.5.4</w:t>
            </w:r>
            <w:r>
              <w:rPr>
                <w:rFonts w:asciiTheme="minorHAnsi" w:eastAsiaTheme="minorEastAsia" w:hAnsiTheme="minorHAnsi" w:cstheme="minorBidi"/>
                <w:noProof/>
                <w:kern w:val="2"/>
                <w:szCs w:val="24"/>
                <w14:ligatures w14:val="standardContextual"/>
              </w:rPr>
              <w:tab/>
            </w:r>
            <w:r w:rsidRPr="00884382">
              <w:rPr>
                <w:rStyle w:val="Hyperlink"/>
                <w:noProof/>
              </w:rPr>
              <w:t xml:space="preserve">Perancangan Teknik pengujian </w:t>
            </w:r>
            <w:r w:rsidRPr="00884382">
              <w:rPr>
                <w:rStyle w:val="Hyperlink"/>
                <w:i/>
                <w:noProof/>
              </w:rPr>
              <w:t>Black Box</w:t>
            </w:r>
            <w:r>
              <w:rPr>
                <w:noProof/>
                <w:webHidden/>
              </w:rPr>
              <w:tab/>
            </w:r>
            <w:r>
              <w:rPr>
                <w:noProof/>
                <w:webHidden/>
              </w:rPr>
              <w:fldChar w:fldCharType="begin"/>
            </w:r>
            <w:r>
              <w:rPr>
                <w:noProof/>
                <w:webHidden/>
              </w:rPr>
              <w:instrText xml:space="preserve"> PAGEREF _Toc202646219 \h </w:instrText>
            </w:r>
            <w:r>
              <w:rPr>
                <w:noProof/>
                <w:webHidden/>
              </w:rPr>
            </w:r>
            <w:r>
              <w:rPr>
                <w:noProof/>
                <w:webHidden/>
              </w:rPr>
              <w:fldChar w:fldCharType="separate"/>
            </w:r>
            <w:r>
              <w:rPr>
                <w:noProof/>
                <w:webHidden/>
              </w:rPr>
              <w:t>112</w:t>
            </w:r>
            <w:r>
              <w:rPr>
                <w:noProof/>
                <w:webHidden/>
              </w:rPr>
              <w:fldChar w:fldCharType="end"/>
            </w:r>
          </w:hyperlink>
        </w:p>
        <w:p w14:paraId="538FA283" w14:textId="01562E49" w:rsidR="00922CF4" w:rsidRDefault="00922CF4">
          <w:pPr>
            <w:pStyle w:val="TOC3"/>
            <w:rPr>
              <w:rFonts w:asciiTheme="minorHAnsi" w:eastAsiaTheme="minorEastAsia" w:hAnsiTheme="minorHAnsi" w:cstheme="minorBidi"/>
              <w:noProof/>
              <w:kern w:val="2"/>
              <w:szCs w:val="24"/>
              <w14:ligatures w14:val="standardContextual"/>
            </w:rPr>
          </w:pPr>
          <w:hyperlink w:anchor="_Toc202646220" w:history="1">
            <w:r w:rsidRPr="00884382">
              <w:rPr>
                <w:rStyle w:val="Hyperlink"/>
                <w:noProof/>
              </w:rPr>
              <w:t>3.5.5</w:t>
            </w:r>
            <w:r>
              <w:rPr>
                <w:rFonts w:asciiTheme="minorHAnsi" w:eastAsiaTheme="minorEastAsia" w:hAnsiTheme="minorHAnsi" w:cstheme="minorBidi"/>
                <w:noProof/>
                <w:kern w:val="2"/>
                <w:szCs w:val="24"/>
                <w14:ligatures w14:val="standardContextual"/>
              </w:rPr>
              <w:tab/>
            </w:r>
            <w:r w:rsidRPr="00884382">
              <w:rPr>
                <w:rStyle w:val="Hyperlink"/>
                <w:noProof/>
              </w:rPr>
              <w:t>Perancangan Teknik Pengujian White Box</w:t>
            </w:r>
            <w:r>
              <w:rPr>
                <w:noProof/>
                <w:webHidden/>
              </w:rPr>
              <w:tab/>
            </w:r>
            <w:r>
              <w:rPr>
                <w:noProof/>
                <w:webHidden/>
              </w:rPr>
              <w:fldChar w:fldCharType="begin"/>
            </w:r>
            <w:r>
              <w:rPr>
                <w:noProof/>
                <w:webHidden/>
              </w:rPr>
              <w:instrText xml:space="preserve"> PAGEREF _Toc202646220 \h </w:instrText>
            </w:r>
            <w:r>
              <w:rPr>
                <w:noProof/>
                <w:webHidden/>
              </w:rPr>
            </w:r>
            <w:r>
              <w:rPr>
                <w:noProof/>
                <w:webHidden/>
              </w:rPr>
              <w:fldChar w:fldCharType="separate"/>
            </w:r>
            <w:r>
              <w:rPr>
                <w:noProof/>
                <w:webHidden/>
              </w:rPr>
              <w:t>114</w:t>
            </w:r>
            <w:r>
              <w:rPr>
                <w:noProof/>
                <w:webHidden/>
              </w:rPr>
              <w:fldChar w:fldCharType="end"/>
            </w:r>
          </w:hyperlink>
        </w:p>
        <w:p w14:paraId="485A66F6" w14:textId="7128B980" w:rsidR="00922CF4" w:rsidRDefault="00922CF4">
          <w:pPr>
            <w:pStyle w:val="TOC1"/>
            <w:rPr>
              <w:rFonts w:asciiTheme="minorHAnsi" w:eastAsiaTheme="minorEastAsia" w:hAnsiTheme="minorHAnsi" w:cstheme="minorBidi"/>
              <w:b w:val="0"/>
              <w:kern w:val="2"/>
              <w:szCs w:val="24"/>
              <w14:ligatures w14:val="standardContextual"/>
            </w:rPr>
          </w:pPr>
          <w:hyperlink w:anchor="_Toc202646221" w:history="1">
            <w:r w:rsidRPr="00884382">
              <w:rPr>
                <w:rStyle w:val="Hyperlink"/>
              </w:rPr>
              <w:t>BAB IV</w:t>
            </w:r>
            <w:r>
              <w:rPr>
                <w:webHidden/>
              </w:rPr>
              <w:tab/>
            </w:r>
            <w:r>
              <w:rPr>
                <w:webHidden/>
              </w:rPr>
              <w:fldChar w:fldCharType="begin"/>
            </w:r>
            <w:r>
              <w:rPr>
                <w:webHidden/>
              </w:rPr>
              <w:instrText xml:space="preserve"> PAGEREF _Toc202646221 \h </w:instrText>
            </w:r>
            <w:r>
              <w:rPr>
                <w:webHidden/>
              </w:rPr>
            </w:r>
            <w:r>
              <w:rPr>
                <w:webHidden/>
              </w:rPr>
              <w:fldChar w:fldCharType="separate"/>
            </w:r>
            <w:r>
              <w:rPr>
                <w:webHidden/>
              </w:rPr>
              <w:t>116</w:t>
            </w:r>
            <w:r>
              <w:rPr>
                <w:webHidden/>
              </w:rPr>
              <w:fldChar w:fldCharType="end"/>
            </w:r>
          </w:hyperlink>
        </w:p>
        <w:p w14:paraId="4F2CD05F" w14:textId="2B88B598" w:rsidR="00922CF4" w:rsidRDefault="00922CF4">
          <w:pPr>
            <w:pStyle w:val="TOC1"/>
            <w:rPr>
              <w:rFonts w:asciiTheme="minorHAnsi" w:eastAsiaTheme="minorEastAsia" w:hAnsiTheme="minorHAnsi" w:cstheme="minorBidi"/>
              <w:b w:val="0"/>
              <w:kern w:val="2"/>
              <w:szCs w:val="24"/>
              <w14:ligatures w14:val="standardContextual"/>
            </w:rPr>
          </w:pPr>
          <w:hyperlink w:anchor="_Toc202646222" w:history="1">
            <w:r w:rsidRPr="00884382">
              <w:rPr>
                <w:rStyle w:val="Hyperlink"/>
              </w:rPr>
              <w:t>HASIL DAN PEMBAHASAN</w:t>
            </w:r>
            <w:r>
              <w:rPr>
                <w:webHidden/>
              </w:rPr>
              <w:tab/>
            </w:r>
            <w:r>
              <w:rPr>
                <w:webHidden/>
              </w:rPr>
              <w:fldChar w:fldCharType="begin"/>
            </w:r>
            <w:r>
              <w:rPr>
                <w:webHidden/>
              </w:rPr>
              <w:instrText xml:space="preserve"> PAGEREF _Toc202646222 \h </w:instrText>
            </w:r>
            <w:r>
              <w:rPr>
                <w:webHidden/>
              </w:rPr>
            </w:r>
            <w:r>
              <w:rPr>
                <w:webHidden/>
              </w:rPr>
              <w:fldChar w:fldCharType="separate"/>
            </w:r>
            <w:r>
              <w:rPr>
                <w:webHidden/>
              </w:rPr>
              <w:t>116</w:t>
            </w:r>
            <w:r>
              <w:rPr>
                <w:webHidden/>
              </w:rPr>
              <w:fldChar w:fldCharType="end"/>
            </w:r>
          </w:hyperlink>
        </w:p>
        <w:p w14:paraId="0542A0A9" w14:textId="63517F7F" w:rsidR="00922CF4" w:rsidRDefault="00922CF4">
          <w:pPr>
            <w:pStyle w:val="TOC2"/>
            <w:rPr>
              <w:rFonts w:asciiTheme="minorHAnsi" w:eastAsiaTheme="minorEastAsia" w:hAnsiTheme="minorHAnsi" w:cstheme="minorBidi"/>
              <w:noProof/>
              <w:kern w:val="2"/>
              <w:szCs w:val="24"/>
              <w14:ligatures w14:val="standardContextual"/>
            </w:rPr>
          </w:pPr>
          <w:hyperlink w:anchor="_Toc202646223" w:history="1">
            <w:r w:rsidRPr="00884382">
              <w:rPr>
                <w:rStyle w:val="Hyperlink"/>
                <w:noProof/>
              </w:rPr>
              <w:t>4.1</w:t>
            </w:r>
            <w:r>
              <w:rPr>
                <w:rFonts w:asciiTheme="minorHAnsi" w:eastAsiaTheme="minorEastAsia" w:hAnsiTheme="minorHAnsi" w:cstheme="minorBidi"/>
                <w:noProof/>
                <w:kern w:val="2"/>
                <w:szCs w:val="24"/>
                <w14:ligatures w14:val="standardContextual"/>
              </w:rPr>
              <w:tab/>
            </w:r>
            <w:r w:rsidRPr="00884382">
              <w:rPr>
                <w:rStyle w:val="Hyperlink"/>
                <w:noProof/>
              </w:rPr>
              <w:t>Hasil Tampilan Website</w:t>
            </w:r>
            <w:r>
              <w:rPr>
                <w:noProof/>
                <w:webHidden/>
              </w:rPr>
              <w:tab/>
            </w:r>
            <w:r>
              <w:rPr>
                <w:noProof/>
                <w:webHidden/>
              </w:rPr>
              <w:fldChar w:fldCharType="begin"/>
            </w:r>
            <w:r>
              <w:rPr>
                <w:noProof/>
                <w:webHidden/>
              </w:rPr>
              <w:instrText xml:space="preserve"> PAGEREF _Toc202646223 \h </w:instrText>
            </w:r>
            <w:r>
              <w:rPr>
                <w:noProof/>
                <w:webHidden/>
              </w:rPr>
            </w:r>
            <w:r>
              <w:rPr>
                <w:noProof/>
                <w:webHidden/>
              </w:rPr>
              <w:fldChar w:fldCharType="separate"/>
            </w:r>
            <w:r>
              <w:rPr>
                <w:noProof/>
                <w:webHidden/>
              </w:rPr>
              <w:t>116</w:t>
            </w:r>
            <w:r>
              <w:rPr>
                <w:noProof/>
                <w:webHidden/>
              </w:rPr>
              <w:fldChar w:fldCharType="end"/>
            </w:r>
          </w:hyperlink>
        </w:p>
        <w:p w14:paraId="681A2632" w14:textId="1AC3FBC6" w:rsidR="00922CF4" w:rsidRDefault="00922CF4">
          <w:pPr>
            <w:pStyle w:val="TOC2"/>
            <w:rPr>
              <w:rFonts w:asciiTheme="minorHAnsi" w:eastAsiaTheme="minorEastAsia" w:hAnsiTheme="minorHAnsi" w:cstheme="minorBidi"/>
              <w:noProof/>
              <w:kern w:val="2"/>
              <w:szCs w:val="24"/>
              <w14:ligatures w14:val="standardContextual"/>
            </w:rPr>
          </w:pPr>
          <w:hyperlink w:anchor="_Toc202646224" w:history="1">
            <w:r w:rsidRPr="00884382">
              <w:rPr>
                <w:rStyle w:val="Hyperlink"/>
                <w:noProof/>
              </w:rPr>
              <w:t>4.2</w:t>
            </w:r>
            <w:r>
              <w:rPr>
                <w:rFonts w:asciiTheme="minorHAnsi" w:eastAsiaTheme="minorEastAsia" w:hAnsiTheme="minorHAnsi" w:cstheme="minorBidi"/>
                <w:noProof/>
                <w:kern w:val="2"/>
                <w:szCs w:val="24"/>
                <w14:ligatures w14:val="standardContextual"/>
              </w:rPr>
              <w:tab/>
            </w:r>
            <w:r w:rsidRPr="00884382">
              <w:rPr>
                <w:rStyle w:val="Hyperlink"/>
                <w:noProof/>
              </w:rPr>
              <w:t xml:space="preserve">Hasil </w:t>
            </w:r>
            <w:r w:rsidRPr="00884382">
              <w:rPr>
                <w:rStyle w:val="Hyperlink"/>
                <w:i/>
                <w:noProof/>
              </w:rPr>
              <w:t xml:space="preserve">Preprocessing </w:t>
            </w:r>
            <w:r w:rsidRPr="00884382">
              <w:rPr>
                <w:rStyle w:val="Hyperlink"/>
                <w:noProof/>
              </w:rPr>
              <w:t>Data Komentar TikTok</w:t>
            </w:r>
            <w:r>
              <w:rPr>
                <w:noProof/>
                <w:webHidden/>
              </w:rPr>
              <w:tab/>
            </w:r>
            <w:r>
              <w:rPr>
                <w:noProof/>
                <w:webHidden/>
              </w:rPr>
              <w:fldChar w:fldCharType="begin"/>
            </w:r>
            <w:r>
              <w:rPr>
                <w:noProof/>
                <w:webHidden/>
              </w:rPr>
              <w:instrText xml:space="preserve"> PAGEREF _Toc202646224 \h </w:instrText>
            </w:r>
            <w:r>
              <w:rPr>
                <w:noProof/>
                <w:webHidden/>
              </w:rPr>
            </w:r>
            <w:r>
              <w:rPr>
                <w:noProof/>
                <w:webHidden/>
              </w:rPr>
              <w:fldChar w:fldCharType="separate"/>
            </w:r>
            <w:r>
              <w:rPr>
                <w:noProof/>
                <w:webHidden/>
              </w:rPr>
              <w:t>120</w:t>
            </w:r>
            <w:r>
              <w:rPr>
                <w:noProof/>
                <w:webHidden/>
              </w:rPr>
              <w:fldChar w:fldCharType="end"/>
            </w:r>
          </w:hyperlink>
        </w:p>
        <w:p w14:paraId="4E382BD9" w14:textId="4172E7C8" w:rsidR="00922CF4" w:rsidRDefault="00922CF4">
          <w:pPr>
            <w:pStyle w:val="TOC2"/>
            <w:rPr>
              <w:rFonts w:asciiTheme="minorHAnsi" w:eastAsiaTheme="minorEastAsia" w:hAnsiTheme="minorHAnsi" w:cstheme="minorBidi"/>
              <w:noProof/>
              <w:kern w:val="2"/>
              <w:szCs w:val="24"/>
              <w14:ligatures w14:val="standardContextual"/>
            </w:rPr>
          </w:pPr>
          <w:hyperlink w:anchor="_Toc202646225" w:history="1">
            <w:r w:rsidRPr="00884382">
              <w:rPr>
                <w:rStyle w:val="Hyperlink"/>
                <w:noProof/>
              </w:rPr>
              <w:t>4.3</w:t>
            </w:r>
            <w:r>
              <w:rPr>
                <w:rFonts w:asciiTheme="minorHAnsi" w:eastAsiaTheme="minorEastAsia" w:hAnsiTheme="minorHAnsi" w:cstheme="minorBidi"/>
                <w:noProof/>
                <w:kern w:val="2"/>
                <w:szCs w:val="24"/>
                <w14:ligatures w14:val="standardContextual"/>
              </w:rPr>
              <w:tab/>
            </w:r>
            <w:r w:rsidRPr="00884382">
              <w:rPr>
                <w:rStyle w:val="Hyperlink"/>
                <w:noProof/>
              </w:rPr>
              <w:t xml:space="preserve">Hasil </w:t>
            </w:r>
            <w:r w:rsidRPr="00884382">
              <w:rPr>
                <w:rStyle w:val="Hyperlink"/>
                <w:i/>
                <w:noProof/>
              </w:rPr>
              <w:t>Labeling</w:t>
            </w:r>
            <w:r w:rsidRPr="00884382">
              <w:rPr>
                <w:rStyle w:val="Hyperlink"/>
                <w:noProof/>
              </w:rPr>
              <w:t xml:space="preserve"> Data</w:t>
            </w:r>
            <w:r>
              <w:rPr>
                <w:noProof/>
                <w:webHidden/>
              </w:rPr>
              <w:tab/>
            </w:r>
            <w:r>
              <w:rPr>
                <w:noProof/>
                <w:webHidden/>
              </w:rPr>
              <w:fldChar w:fldCharType="begin"/>
            </w:r>
            <w:r>
              <w:rPr>
                <w:noProof/>
                <w:webHidden/>
              </w:rPr>
              <w:instrText xml:space="preserve"> PAGEREF _Toc202646225 \h </w:instrText>
            </w:r>
            <w:r>
              <w:rPr>
                <w:noProof/>
                <w:webHidden/>
              </w:rPr>
            </w:r>
            <w:r>
              <w:rPr>
                <w:noProof/>
                <w:webHidden/>
              </w:rPr>
              <w:fldChar w:fldCharType="separate"/>
            </w:r>
            <w:r>
              <w:rPr>
                <w:noProof/>
                <w:webHidden/>
              </w:rPr>
              <w:t>122</w:t>
            </w:r>
            <w:r>
              <w:rPr>
                <w:noProof/>
                <w:webHidden/>
              </w:rPr>
              <w:fldChar w:fldCharType="end"/>
            </w:r>
          </w:hyperlink>
        </w:p>
        <w:p w14:paraId="5BF6FBF2" w14:textId="67F827A6" w:rsidR="00922CF4" w:rsidRDefault="00922CF4">
          <w:pPr>
            <w:pStyle w:val="TOC2"/>
            <w:rPr>
              <w:rFonts w:asciiTheme="minorHAnsi" w:eastAsiaTheme="minorEastAsia" w:hAnsiTheme="minorHAnsi" w:cstheme="minorBidi"/>
              <w:noProof/>
              <w:kern w:val="2"/>
              <w:szCs w:val="24"/>
              <w14:ligatures w14:val="standardContextual"/>
            </w:rPr>
          </w:pPr>
          <w:hyperlink w:anchor="_Toc202646226" w:history="1">
            <w:r w:rsidRPr="00884382">
              <w:rPr>
                <w:rStyle w:val="Hyperlink"/>
                <w:noProof/>
              </w:rPr>
              <w:t>4.4</w:t>
            </w:r>
            <w:r>
              <w:rPr>
                <w:rFonts w:asciiTheme="minorHAnsi" w:eastAsiaTheme="minorEastAsia" w:hAnsiTheme="minorHAnsi" w:cstheme="minorBidi"/>
                <w:noProof/>
                <w:kern w:val="2"/>
                <w:szCs w:val="24"/>
                <w14:ligatures w14:val="standardContextual"/>
              </w:rPr>
              <w:tab/>
            </w:r>
            <w:r w:rsidRPr="00884382">
              <w:rPr>
                <w:rStyle w:val="Hyperlink"/>
                <w:noProof/>
              </w:rPr>
              <w:t xml:space="preserve">Hasil Pelatihan Model </w:t>
            </w:r>
            <w:r w:rsidRPr="00884382">
              <w:rPr>
                <w:rStyle w:val="Hyperlink"/>
                <w:i/>
                <w:noProof/>
              </w:rPr>
              <w:t>Random Forest</w:t>
            </w:r>
            <w:r>
              <w:rPr>
                <w:noProof/>
                <w:webHidden/>
              </w:rPr>
              <w:tab/>
            </w:r>
            <w:r>
              <w:rPr>
                <w:noProof/>
                <w:webHidden/>
              </w:rPr>
              <w:fldChar w:fldCharType="begin"/>
            </w:r>
            <w:r>
              <w:rPr>
                <w:noProof/>
                <w:webHidden/>
              </w:rPr>
              <w:instrText xml:space="preserve"> PAGEREF _Toc202646226 \h </w:instrText>
            </w:r>
            <w:r>
              <w:rPr>
                <w:noProof/>
                <w:webHidden/>
              </w:rPr>
            </w:r>
            <w:r>
              <w:rPr>
                <w:noProof/>
                <w:webHidden/>
              </w:rPr>
              <w:fldChar w:fldCharType="separate"/>
            </w:r>
            <w:r>
              <w:rPr>
                <w:noProof/>
                <w:webHidden/>
              </w:rPr>
              <w:t>127</w:t>
            </w:r>
            <w:r>
              <w:rPr>
                <w:noProof/>
                <w:webHidden/>
              </w:rPr>
              <w:fldChar w:fldCharType="end"/>
            </w:r>
          </w:hyperlink>
        </w:p>
        <w:p w14:paraId="2D2C6422" w14:textId="037CF1AA" w:rsidR="00922CF4" w:rsidRDefault="00922CF4">
          <w:pPr>
            <w:pStyle w:val="TOC3"/>
            <w:rPr>
              <w:rFonts w:asciiTheme="minorHAnsi" w:eastAsiaTheme="minorEastAsia" w:hAnsiTheme="minorHAnsi" w:cstheme="minorBidi"/>
              <w:noProof/>
              <w:kern w:val="2"/>
              <w:szCs w:val="24"/>
              <w14:ligatures w14:val="standardContextual"/>
            </w:rPr>
          </w:pPr>
          <w:hyperlink w:anchor="_Toc202646227" w:history="1">
            <w:r w:rsidRPr="00884382">
              <w:rPr>
                <w:rStyle w:val="Hyperlink"/>
                <w:noProof/>
                <w:snapToGrid w:val="0"/>
                <w:w w:val="0"/>
              </w:rPr>
              <w:t>4.4.1</w:t>
            </w:r>
            <w:r>
              <w:rPr>
                <w:rFonts w:asciiTheme="minorHAnsi" w:eastAsiaTheme="minorEastAsia" w:hAnsiTheme="minorHAnsi" w:cstheme="minorBidi"/>
                <w:noProof/>
                <w:kern w:val="2"/>
                <w:szCs w:val="24"/>
                <w14:ligatures w14:val="standardContextual"/>
              </w:rPr>
              <w:tab/>
            </w:r>
            <w:r w:rsidRPr="00884382">
              <w:rPr>
                <w:rStyle w:val="Hyperlink"/>
                <w:i/>
                <w:noProof/>
              </w:rPr>
              <w:t>K-Fold Cross Validation</w:t>
            </w:r>
            <w:r>
              <w:rPr>
                <w:noProof/>
                <w:webHidden/>
              </w:rPr>
              <w:tab/>
            </w:r>
            <w:r>
              <w:rPr>
                <w:noProof/>
                <w:webHidden/>
              </w:rPr>
              <w:fldChar w:fldCharType="begin"/>
            </w:r>
            <w:r>
              <w:rPr>
                <w:noProof/>
                <w:webHidden/>
              </w:rPr>
              <w:instrText xml:space="preserve"> PAGEREF _Toc202646227 \h </w:instrText>
            </w:r>
            <w:r>
              <w:rPr>
                <w:noProof/>
                <w:webHidden/>
              </w:rPr>
            </w:r>
            <w:r>
              <w:rPr>
                <w:noProof/>
                <w:webHidden/>
              </w:rPr>
              <w:fldChar w:fldCharType="separate"/>
            </w:r>
            <w:r>
              <w:rPr>
                <w:noProof/>
                <w:webHidden/>
              </w:rPr>
              <w:t>128</w:t>
            </w:r>
            <w:r>
              <w:rPr>
                <w:noProof/>
                <w:webHidden/>
              </w:rPr>
              <w:fldChar w:fldCharType="end"/>
            </w:r>
          </w:hyperlink>
        </w:p>
        <w:p w14:paraId="1B0A3170" w14:textId="6EB389EE" w:rsidR="00922CF4" w:rsidRDefault="00922CF4">
          <w:pPr>
            <w:pStyle w:val="TOC3"/>
            <w:rPr>
              <w:rFonts w:asciiTheme="minorHAnsi" w:eastAsiaTheme="minorEastAsia" w:hAnsiTheme="minorHAnsi" w:cstheme="minorBidi"/>
              <w:noProof/>
              <w:kern w:val="2"/>
              <w:szCs w:val="24"/>
              <w14:ligatures w14:val="standardContextual"/>
            </w:rPr>
          </w:pPr>
          <w:hyperlink w:anchor="_Toc202646228" w:history="1">
            <w:r w:rsidRPr="00884382">
              <w:rPr>
                <w:rStyle w:val="Hyperlink"/>
                <w:noProof/>
                <w:snapToGrid w:val="0"/>
                <w:w w:val="0"/>
              </w:rPr>
              <w:t>4.4.2</w:t>
            </w:r>
            <w:r>
              <w:rPr>
                <w:rFonts w:asciiTheme="minorHAnsi" w:eastAsiaTheme="minorEastAsia" w:hAnsiTheme="minorHAnsi" w:cstheme="minorBidi"/>
                <w:noProof/>
                <w:kern w:val="2"/>
                <w:szCs w:val="24"/>
                <w14:ligatures w14:val="standardContextual"/>
              </w:rPr>
              <w:tab/>
            </w:r>
            <w:r w:rsidRPr="00884382">
              <w:rPr>
                <w:rStyle w:val="Hyperlink"/>
                <w:i/>
                <w:noProof/>
              </w:rPr>
              <w:t>Confusion Matrix</w:t>
            </w:r>
            <w:r>
              <w:rPr>
                <w:noProof/>
                <w:webHidden/>
              </w:rPr>
              <w:tab/>
            </w:r>
            <w:r>
              <w:rPr>
                <w:noProof/>
                <w:webHidden/>
              </w:rPr>
              <w:fldChar w:fldCharType="begin"/>
            </w:r>
            <w:r>
              <w:rPr>
                <w:noProof/>
                <w:webHidden/>
              </w:rPr>
              <w:instrText xml:space="preserve"> PAGEREF _Toc202646228 \h </w:instrText>
            </w:r>
            <w:r>
              <w:rPr>
                <w:noProof/>
                <w:webHidden/>
              </w:rPr>
            </w:r>
            <w:r>
              <w:rPr>
                <w:noProof/>
                <w:webHidden/>
              </w:rPr>
              <w:fldChar w:fldCharType="separate"/>
            </w:r>
            <w:r>
              <w:rPr>
                <w:noProof/>
                <w:webHidden/>
              </w:rPr>
              <w:t>132</w:t>
            </w:r>
            <w:r>
              <w:rPr>
                <w:noProof/>
                <w:webHidden/>
              </w:rPr>
              <w:fldChar w:fldCharType="end"/>
            </w:r>
          </w:hyperlink>
        </w:p>
        <w:p w14:paraId="71175B4B" w14:textId="5FEFC3C0" w:rsidR="00922CF4" w:rsidRDefault="00922CF4">
          <w:pPr>
            <w:pStyle w:val="TOC2"/>
            <w:rPr>
              <w:rFonts w:asciiTheme="minorHAnsi" w:eastAsiaTheme="minorEastAsia" w:hAnsiTheme="minorHAnsi" w:cstheme="minorBidi"/>
              <w:noProof/>
              <w:kern w:val="2"/>
              <w:szCs w:val="24"/>
              <w14:ligatures w14:val="standardContextual"/>
            </w:rPr>
          </w:pPr>
          <w:hyperlink w:anchor="_Toc202646229" w:history="1">
            <w:r w:rsidRPr="00884382">
              <w:rPr>
                <w:rStyle w:val="Hyperlink"/>
                <w:noProof/>
              </w:rPr>
              <w:t>4.5</w:t>
            </w:r>
            <w:r>
              <w:rPr>
                <w:rFonts w:asciiTheme="minorHAnsi" w:eastAsiaTheme="minorEastAsia" w:hAnsiTheme="minorHAnsi" w:cstheme="minorBidi"/>
                <w:noProof/>
                <w:kern w:val="2"/>
                <w:szCs w:val="24"/>
                <w14:ligatures w14:val="standardContextual"/>
              </w:rPr>
              <w:tab/>
            </w:r>
            <w:r w:rsidRPr="00884382">
              <w:rPr>
                <w:rStyle w:val="Hyperlink"/>
                <w:noProof/>
              </w:rPr>
              <w:t xml:space="preserve">Prediksi Sentimen Menggunakan </w:t>
            </w:r>
            <w:r w:rsidRPr="00884382">
              <w:rPr>
                <w:rStyle w:val="Hyperlink"/>
                <w:i/>
                <w:noProof/>
              </w:rPr>
              <w:t xml:space="preserve">Machine Learning </w:t>
            </w:r>
            <w:r w:rsidRPr="00884382">
              <w:rPr>
                <w:rStyle w:val="Hyperlink"/>
                <w:noProof/>
              </w:rPr>
              <w:t>(</w:t>
            </w:r>
            <w:r w:rsidRPr="00884382">
              <w:rPr>
                <w:rStyle w:val="Hyperlink"/>
                <w:i/>
                <w:noProof/>
              </w:rPr>
              <w:t>Random Forest</w:t>
            </w:r>
            <w:r w:rsidRPr="00884382">
              <w:rPr>
                <w:rStyle w:val="Hyperlink"/>
                <w:noProof/>
              </w:rPr>
              <w:t>)</w:t>
            </w:r>
            <w:r>
              <w:rPr>
                <w:noProof/>
                <w:webHidden/>
              </w:rPr>
              <w:tab/>
            </w:r>
            <w:r>
              <w:rPr>
                <w:noProof/>
                <w:webHidden/>
              </w:rPr>
              <w:fldChar w:fldCharType="begin"/>
            </w:r>
            <w:r>
              <w:rPr>
                <w:noProof/>
                <w:webHidden/>
              </w:rPr>
              <w:instrText xml:space="preserve"> PAGEREF _Toc202646229 \h </w:instrText>
            </w:r>
            <w:r>
              <w:rPr>
                <w:noProof/>
                <w:webHidden/>
              </w:rPr>
            </w:r>
            <w:r>
              <w:rPr>
                <w:noProof/>
                <w:webHidden/>
              </w:rPr>
              <w:fldChar w:fldCharType="separate"/>
            </w:r>
            <w:r>
              <w:rPr>
                <w:noProof/>
                <w:webHidden/>
              </w:rPr>
              <w:t>136</w:t>
            </w:r>
            <w:r>
              <w:rPr>
                <w:noProof/>
                <w:webHidden/>
              </w:rPr>
              <w:fldChar w:fldCharType="end"/>
            </w:r>
          </w:hyperlink>
        </w:p>
        <w:p w14:paraId="281642A2" w14:textId="7AB44948" w:rsidR="00922CF4" w:rsidRDefault="00922CF4">
          <w:pPr>
            <w:pStyle w:val="TOC2"/>
            <w:rPr>
              <w:rFonts w:asciiTheme="minorHAnsi" w:eastAsiaTheme="minorEastAsia" w:hAnsiTheme="minorHAnsi" w:cstheme="minorBidi"/>
              <w:noProof/>
              <w:kern w:val="2"/>
              <w:szCs w:val="24"/>
              <w14:ligatures w14:val="standardContextual"/>
            </w:rPr>
          </w:pPr>
          <w:hyperlink w:anchor="_Toc202646230" w:history="1">
            <w:r w:rsidRPr="00884382">
              <w:rPr>
                <w:rStyle w:val="Hyperlink"/>
                <w:noProof/>
              </w:rPr>
              <w:t>4.6</w:t>
            </w:r>
            <w:r>
              <w:rPr>
                <w:rFonts w:asciiTheme="minorHAnsi" w:eastAsiaTheme="minorEastAsia" w:hAnsiTheme="minorHAnsi" w:cstheme="minorBidi"/>
                <w:noProof/>
                <w:kern w:val="2"/>
                <w:szCs w:val="24"/>
                <w14:ligatures w14:val="standardContextual"/>
              </w:rPr>
              <w:tab/>
            </w:r>
            <w:r w:rsidRPr="00884382">
              <w:rPr>
                <w:rStyle w:val="Hyperlink"/>
                <w:noProof/>
              </w:rPr>
              <w:t xml:space="preserve">Hasil Pengujian </w:t>
            </w:r>
            <w:r w:rsidRPr="00884382">
              <w:rPr>
                <w:rStyle w:val="Hyperlink"/>
                <w:i/>
                <w:noProof/>
              </w:rPr>
              <w:t>BlackBox</w:t>
            </w:r>
            <w:r>
              <w:rPr>
                <w:noProof/>
                <w:webHidden/>
              </w:rPr>
              <w:tab/>
            </w:r>
            <w:r>
              <w:rPr>
                <w:noProof/>
                <w:webHidden/>
              </w:rPr>
              <w:fldChar w:fldCharType="begin"/>
            </w:r>
            <w:r>
              <w:rPr>
                <w:noProof/>
                <w:webHidden/>
              </w:rPr>
              <w:instrText xml:space="preserve"> PAGEREF _Toc202646230 \h </w:instrText>
            </w:r>
            <w:r>
              <w:rPr>
                <w:noProof/>
                <w:webHidden/>
              </w:rPr>
            </w:r>
            <w:r>
              <w:rPr>
                <w:noProof/>
                <w:webHidden/>
              </w:rPr>
              <w:fldChar w:fldCharType="separate"/>
            </w:r>
            <w:r>
              <w:rPr>
                <w:noProof/>
                <w:webHidden/>
              </w:rPr>
              <w:t>139</w:t>
            </w:r>
            <w:r>
              <w:rPr>
                <w:noProof/>
                <w:webHidden/>
              </w:rPr>
              <w:fldChar w:fldCharType="end"/>
            </w:r>
          </w:hyperlink>
        </w:p>
        <w:p w14:paraId="79071A63" w14:textId="63050FFA" w:rsidR="00922CF4" w:rsidRDefault="00922CF4">
          <w:pPr>
            <w:pStyle w:val="TOC2"/>
            <w:rPr>
              <w:rFonts w:asciiTheme="minorHAnsi" w:eastAsiaTheme="minorEastAsia" w:hAnsiTheme="minorHAnsi" w:cstheme="minorBidi"/>
              <w:noProof/>
              <w:kern w:val="2"/>
              <w:szCs w:val="24"/>
              <w14:ligatures w14:val="standardContextual"/>
            </w:rPr>
          </w:pPr>
          <w:hyperlink w:anchor="_Toc202646231" w:history="1">
            <w:r w:rsidRPr="00884382">
              <w:rPr>
                <w:rStyle w:val="Hyperlink"/>
                <w:noProof/>
              </w:rPr>
              <w:t>4.7</w:t>
            </w:r>
            <w:r>
              <w:rPr>
                <w:rFonts w:asciiTheme="minorHAnsi" w:eastAsiaTheme="minorEastAsia" w:hAnsiTheme="minorHAnsi" w:cstheme="minorBidi"/>
                <w:noProof/>
                <w:kern w:val="2"/>
                <w:szCs w:val="24"/>
                <w14:ligatures w14:val="standardContextual"/>
              </w:rPr>
              <w:tab/>
            </w:r>
            <w:r w:rsidRPr="00884382">
              <w:rPr>
                <w:rStyle w:val="Hyperlink"/>
                <w:noProof/>
              </w:rPr>
              <w:t xml:space="preserve">Pengujian </w:t>
            </w:r>
            <w:r w:rsidRPr="00884382">
              <w:rPr>
                <w:rStyle w:val="Hyperlink"/>
                <w:i/>
                <w:noProof/>
              </w:rPr>
              <w:t>White Box</w:t>
            </w:r>
            <w:r>
              <w:rPr>
                <w:noProof/>
                <w:webHidden/>
              </w:rPr>
              <w:tab/>
            </w:r>
            <w:r>
              <w:rPr>
                <w:noProof/>
                <w:webHidden/>
              </w:rPr>
              <w:fldChar w:fldCharType="begin"/>
            </w:r>
            <w:r>
              <w:rPr>
                <w:noProof/>
                <w:webHidden/>
              </w:rPr>
              <w:instrText xml:space="preserve"> PAGEREF _Toc202646231 \h </w:instrText>
            </w:r>
            <w:r>
              <w:rPr>
                <w:noProof/>
                <w:webHidden/>
              </w:rPr>
            </w:r>
            <w:r>
              <w:rPr>
                <w:noProof/>
                <w:webHidden/>
              </w:rPr>
              <w:fldChar w:fldCharType="separate"/>
            </w:r>
            <w:r>
              <w:rPr>
                <w:noProof/>
                <w:webHidden/>
              </w:rPr>
              <w:t>145</w:t>
            </w:r>
            <w:r>
              <w:rPr>
                <w:noProof/>
                <w:webHidden/>
              </w:rPr>
              <w:fldChar w:fldCharType="end"/>
            </w:r>
          </w:hyperlink>
        </w:p>
        <w:p w14:paraId="208C4A7E" w14:textId="243B8F52" w:rsidR="00922CF4" w:rsidRDefault="00922CF4">
          <w:pPr>
            <w:pStyle w:val="TOC1"/>
            <w:rPr>
              <w:rFonts w:asciiTheme="minorHAnsi" w:eastAsiaTheme="minorEastAsia" w:hAnsiTheme="minorHAnsi" w:cstheme="minorBidi"/>
              <w:b w:val="0"/>
              <w:kern w:val="2"/>
              <w:szCs w:val="24"/>
              <w14:ligatures w14:val="standardContextual"/>
            </w:rPr>
          </w:pPr>
          <w:hyperlink w:anchor="_Toc202646232" w:history="1">
            <w:r w:rsidRPr="00884382">
              <w:rPr>
                <w:rStyle w:val="Hyperlink"/>
              </w:rPr>
              <w:t>BAB V</w:t>
            </w:r>
            <w:r>
              <w:rPr>
                <w:webHidden/>
              </w:rPr>
              <w:tab/>
            </w:r>
            <w:r>
              <w:rPr>
                <w:webHidden/>
              </w:rPr>
              <w:fldChar w:fldCharType="begin"/>
            </w:r>
            <w:r>
              <w:rPr>
                <w:webHidden/>
              </w:rPr>
              <w:instrText xml:space="preserve"> PAGEREF _Toc202646232 \h </w:instrText>
            </w:r>
            <w:r>
              <w:rPr>
                <w:webHidden/>
              </w:rPr>
            </w:r>
            <w:r>
              <w:rPr>
                <w:webHidden/>
              </w:rPr>
              <w:fldChar w:fldCharType="separate"/>
            </w:r>
            <w:r>
              <w:rPr>
                <w:webHidden/>
              </w:rPr>
              <w:t>146</w:t>
            </w:r>
            <w:r>
              <w:rPr>
                <w:webHidden/>
              </w:rPr>
              <w:fldChar w:fldCharType="end"/>
            </w:r>
          </w:hyperlink>
        </w:p>
        <w:p w14:paraId="4112876F" w14:textId="49C67C0F" w:rsidR="00922CF4" w:rsidRDefault="00922CF4">
          <w:pPr>
            <w:pStyle w:val="TOC1"/>
            <w:rPr>
              <w:rFonts w:asciiTheme="minorHAnsi" w:eastAsiaTheme="minorEastAsia" w:hAnsiTheme="minorHAnsi" w:cstheme="minorBidi"/>
              <w:b w:val="0"/>
              <w:kern w:val="2"/>
              <w:szCs w:val="24"/>
              <w14:ligatures w14:val="standardContextual"/>
            </w:rPr>
          </w:pPr>
          <w:hyperlink w:anchor="_Toc202646233" w:history="1">
            <w:r w:rsidRPr="00884382">
              <w:rPr>
                <w:rStyle w:val="Hyperlink"/>
              </w:rPr>
              <w:t>KESIMPULAN DAN SARAN</w:t>
            </w:r>
            <w:r>
              <w:rPr>
                <w:webHidden/>
              </w:rPr>
              <w:tab/>
            </w:r>
            <w:r>
              <w:rPr>
                <w:webHidden/>
              </w:rPr>
              <w:fldChar w:fldCharType="begin"/>
            </w:r>
            <w:r>
              <w:rPr>
                <w:webHidden/>
              </w:rPr>
              <w:instrText xml:space="preserve"> PAGEREF _Toc202646233 \h </w:instrText>
            </w:r>
            <w:r>
              <w:rPr>
                <w:webHidden/>
              </w:rPr>
            </w:r>
            <w:r>
              <w:rPr>
                <w:webHidden/>
              </w:rPr>
              <w:fldChar w:fldCharType="separate"/>
            </w:r>
            <w:r>
              <w:rPr>
                <w:webHidden/>
              </w:rPr>
              <w:t>146</w:t>
            </w:r>
            <w:r>
              <w:rPr>
                <w:webHidden/>
              </w:rPr>
              <w:fldChar w:fldCharType="end"/>
            </w:r>
          </w:hyperlink>
        </w:p>
        <w:p w14:paraId="7EE287FC" w14:textId="26EFA218" w:rsidR="00922CF4" w:rsidRDefault="00922CF4">
          <w:pPr>
            <w:pStyle w:val="TOC1"/>
            <w:rPr>
              <w:rFonts w:asciiTheme="minorHAnsi" w:eastAsiaTheme="minorEastAsia" w:hAnsiTheme="minorHAnsi" w:cstheme="minorBidi"/>
              <w:b w:val="0"/>
              <w:kern w:val="2"/>
              <w:szCs w:val="24"/>
              <w14:ligatures w14:val="standardContextual"/>
            </w:rPr>
          </w:pPr>
          <w:hyperlink w:anchor="_Toc202646234" w:history="1">
            <w:r w:rsidRPr="00884382">
              <w:rPr>
                <w:rStyle w:val="Hyperlink"/>
              </w:rPr>
              <w:t>DAFTAR PUSTAKA</w:t>
            </w:r>
            <w:r>
              <w:rPr>
                <w:webHidden/>
              </w:rPr>
              <w:tab/>
            </w:r>
            <w:r>
              <w:rPr>
                <w:webHidden/>
              </w:rPr>
              <w:fldChar w:fldCharType="begin"/>
            </w:r>
            <w:r>
              <w:rPr>
                <w:webHidden/>
              </w:rPr>
              <w:instrText xml:space="preserve"> PAGEREF _Toc202646234 \h </w:instrText>
            </w:r>
            <w:r>
              <w:rPr>
                <w:webHidden/>
              </w:rPr>
            </w:r>
            <w:r>
              <w:rPr>
                <w:webHidden/>
              </w:rPr>
              <w:fldChar w:fldCharType="separate"/>
            </w:r>
            <w:r>
              <w:rPr>
                <w:webHidden/>
              </w:rPr>
              <w:t>147</w:t>
            </w:r>
            <w:r>
              <w:rPr>
                <w:webHidden/>
              </w:rPr>
              <w:fldChar w:fldCharType="end"/>
            </w:r>
          </w:hyperlink>
        </w:p>
        <w:p w14:paraId="67C0D0EF" w14:textId="5387C682" w:rsidR="00C2158E" w:rsidRDefault="00337E13" w:rsidP="00A22059">
          <w:pPr>
            <w:spacing w:line="276" w:lineRule="auto"/>
            <w:ind w:left="0" w:firstLine="0"/>
          </w:pPr>
          <w:r>
            <w:fldChar w:fldCharType="end"/>
          </w:r>
        </w:p>
      </w:sdtContent>
    </w:sdt>
    <w:p w14:paraId="6B1C4214" w14:textId="77777777" w:rsidR="00C2158E" w:rsidRPr="00CF7034" w:rsidRDefault="00C2158E" w:rsidP="00CF7034">
      <w:pPr>
        <w:spacing w:after="200" w:line="240" w:lineRule="auto"/>
        <w:ind w:left="0" w:firstLine="0"/>
        <w:jc w:val="left"/>
        <w:sectPr w:rsidR="00C2158E" w:rsidRPr="00CF7034" w:rsidSect="00D811B4">
          <w:pgSz w:w="11907" w:h="16839" w:code="9"/>
          <w:pgMar w:top="1701" w:right="1701" w:bottom="1701" w:left="2268" w:header="720" w:footer="720" w:gutter="0"/>
          <w:pgNumType w:fmt="lowerRoman"/>
          <w:cols w:space="720"/>
          <w:docGrid w:linePitch="360"/>
        </w:sectPr>
      </w:pPr>
    </w:p>
    <w:p w14:paraId="361FF0A1" w14:textId="77777777" w:rsidR="00CF7034" w:rsidRPr="00CF7034" w:rsidRDefault="00CF7034" w:rsidP="00CF7034">
      <w:pPr>
        <w:tabs>
          <w:tab w:val="left" w:pos="2410"/>
        </w:tabs>
        <w:spacing w:after="120" w:line="360" w:lineRule="auto"/>
        <w:ind w:left="0" w:firstLine="0"/>
        <w:jc w:val="center"/>
        <w:outlineLvl w:val="0"/>
        <w:rPr>
          <w:b/>
          <w:sz w:val="28"/>
        </w:rPr>
      </w:pPr>
      <w:bookmarkStart w:id="21" w:name="_Toc199697055"/>
      <w:bookmarkStart w:id="22" w:name="_Toc200656021"/>
      <w:bookmarkStart w:id="23" w:name="_Toc202646171"/>
      <w:r w:rsidRPr="00CF7034">
        <w:rPr>
          <w:b/>
          <w:sz w:val="28"/>
        </w:rPr>
        <w:lastRenderedPageBreak/>
        <w:t>DAFTAR GAMBAR</w:t>
      </w:r>
      <w:bookmarkEnd w:id="21"/>
      <w:bookmarkEnd w:id="22"/>
      <w:bookmarkEnd w:id="23"/>
      <w:r w:rsidRPr="00CF7034">
        <w:rPr>
          <w:b/>
          <w:sz w:val="28"/>
        </w:rPr>
        <w:t xml:space="preserve"> </w:t>
      </w:r>
    </w:p>
    <w:p w14:paraId="7572378F" w14:textId="739216CB"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r>
        <w:fldChar w:fldCharType="begin"/>
      </w:r>
      <w:r>
        <w:instrText xml:space="preserve"> TOC \h \z \c "Gambar 3." </w:instrText>
      </w:r>
      <w:r>
        <w:fldChar w:fldCharType="separate"/>
      </w:r>
      <w:hyperlink w:anchor="_Toc202648392" w:history="1">
        <w:r w:rsidRPr="00C6363E">
          <w:rPr>
            <w:rStyle w:val="Hyperlink"/>
            <w:noProof/>
          </w:rPr>
          <w:t>Gambar 3. 1 Tahapan pengumpulan data</w:t>
        </w:r>
        <w:r>
          <w:rPr>
            <w:noProof/>
            <w:webHidden/>
          </w:rPr>
          <w:tab/>
        </w:r>
        <w:r>
          <w:rPr>
            <w:noProof/>
            <w:webHidden/>
          </w:rPr>
          <w:fldChar w:fldCharType="begin"/>
        </w:r>
        <w:r>
          <w:rPr>
            <w:noProof/>
            <w:webHidden/>
          </w:rPr>
          <w:instrText xml:space="preserve"> PAGEREF _Toc202648392 \h </w:instrText>
        </w:r>
        <w:r>
          <w:rPr>
            <w:noProof/>
            <w:webHidden/>
          </w:rPr>
        </w:r>
        <w:r>
          <w:rPr>
            <w:noProof/>
            <w:webHidden/>
          </w:rPr>
          <w:fldChar w:fldCharType="separate"/>
        </w:r>
        <w:r>
          <w:rPr>
            <w:noProof/>
            <w:webHidden/>
          </w:rPr>
          <w:t>25</w:t>
        </w:r>
        <w:r>
          <w:rPr>
            <w:noProof/>
            <w:webHidden/>
          </w:rPr>
          <w:fldChar w:fldCharType="end"/>
        </w:r>
      </w:hyperlink>
    </w:p>
    <w:p w14:paraId="39CA5C57" w14:textId="6C2C73A5"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93" w:history="1">
        <w:r w:rsidRPr="00C6363E">
          <w:rPr>
            <w:rStyle w:val="Hyperlink"/>
            <w:noProof/>
          </w:rPr>
          <w:t xml:space="preserve">Gambar 3. 2 Contoh hasil </w:t>
        </w:r>
        <w:r w:rsidRPr="00C6363E">
          <w:rPr>
            <w:rStyle w:val="Hyperlink"/>
            <w:i/>
            <w:noProof/>
          </w:rPr>
          <w:t>scraping</w:t>
        </w:r>
        <w:r>
          <w:rPr>
            <w:noProof/>
            <w:webHidden/>
          </w:rPr>
          <w:tab/>
        </w:r>
        <w:r>
          <w:rPr>
            <w:noProof/>
            <w:webHidden/>
          </w:rPr>
          <w:fldChar w:fldCharType="begin"/>
        </w:r>
        <w:r>
          <w:rPr>
            <w:noProof/>
            <w:webHidden/>
          </w:rPr>
          <w:instrText xml:space="preserve"> PAGEREF _Toc202648393 \h </w:instrText>
        </w:r>
        <w:r>
          <w:rPr>
            <w:noProof/>
            <w:webHidden/>
          </w:rPr>
        </w:r>
        <w:r>
          <w:rPr>
            <w:noProof/>
            <w:webHidden/>
          </w:rPr>
          <w:fldChar w:fldCharType="separate"/>
        </w:r>
        <w:r>
          <w:rPr>
            <w:noProof/>
            <w:webHidden/>
          </w:rPr>
          <w:t>26</w:t>
        </w:r>
        <w:r>
          <w:rPr>
            <w:noProof/>
            <w:webHidden/>
          </w:rPr>
          <w:fldChar w:fldCharType="end"/>
        </w:r>
      </w:hyperlink>
    </w:p>
    <w:p w14:paraId="234544F5" w14:textId="1C1C7231"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94" w:history="1">
        <w:r w:rsidRPr="00C6363E">
          <w:rPr>
            <w:rStyle w:val="Hyperlink"/>
            <w:noProof/>
          </w:rPr>
          <w:t>Gambar 3. 3 Metodelogi perancangan sistem (</w:t>
        </w:r>
        <w:r w:rsidRPr="00C6363E">
          <w:rPr>
            <w:rStyle w:val="Hyperlink"/>
            <w:i/>
            <w:noProof/>
          </w:rPr>
          <w:t>waterfall methodology</w:t>
        </w:r>
        <w:r w:rsidRPr="00C6363E">
          <w:rPr>
            <w:rStyle w:val="Hyperlink"/>
            <w:noProof/>
          </w:rPr>
          <w:t>)</w:t>
        </w:r>
        <w:r>
          <w:rPr>
            <w:noProof/>
            <w:webHidden/>
          </w:rPr>
          <w:tab/>
        </w:r>
        <w:r>
          <w:rPr>
            <w:noProof/>
            <w:webHidden/>
          </w:rPr>
          <w:fldChar w:fldCharType="begin"/>
        </w:r>
        <w:r>
          <w:rPr>
            <w:noProof/>
            <w:webHidden/>
          </w:rPr>
          <w:instrText xml:space="preserve"> PAGEREF _Toc202648394 \h </w:instrText>
        </w:r>
        <w:r>
          <w:rPr>
            <w:noProof/>
            <w:webHidden/>
          </w:rPr>
        </w:r>
        <w:r>
          <w:rPr>
            <w:noProof/>
            <w:webHidden/>
          </w:rPr>
          <w:fldChar w:fldCharType="separate"/>
        </w:r>
        <w:r>
          <w:rPr>
            <w:noProof/>
            <w:webHidden/>
          </w:rPr>
          <w:t>32</w:t>
        </w:r>
        <w:r>
          <w:rPr>
            <w:noProof/>
            <w:webHidden/>
          </w:rPr>
          <w:fldChar w:fldCharType="end"/>
        </w:r>
      </w:hyperlink>
    </w:p>
    <w:p w14:paraId="33732C31" w14:textId="0CCB95FB"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95" w:history="1">
        <w:r w:rsidRPr="00C6363E">
          <w:rPr>
            <w:rStyle w:val="Hyperlink"/>
            <w:noProof/>
          </w:rPr>
          <w:t>Gambar 3. 4 Flowchart sistem (login)</w:t>
        </w:r>
        <w:r>
          <w:rPr>
            <w:noProof/>
            <w:webHidden/>
          </w:rPr>
          <w:tab/>
        </w:r>
        <w:r>
          <w:rPr>
            <w:noProof/>
            <w:webHidden/>
          </w:rPr>
          <w:fldChar w:fldCharType="begin"/>
        </w:r>
        <w:r>
          <w:rPr>
            <w:noProof/>
            <w:webHidden/>
          </w:rPr>
          <w:instrText xml:space="preserve"> PAGEREF _Toc202648395 \h </w:instrText>
        </w:r>
        <w:r>
          <w:rPr>
            <w:noProof/>
            <w:webHidden/>
          </w:rPr>
        </w:r>
        <w:r>
          <w:rPr>
            <w:noProof/>
            <w:webHidden/>
          </w:rPr>
          <w:fldChar w:fldCharType="separate"/>
        </w:r>
        <w:r>
          <w:rPr>
            <w:noProof/>
            <w:webHidden/>
          </w:rPr>
          <w:t>34</w:t>
        </w:r>
        <w:r>
          <w:rPr>
            <w:noProof/>
            <w:webHidden/>
          </w:rPr>
          <w:fldChar w:fldCharType="end"/>
        </w:r>
      </w:hyperlink>
    </w:p>
    <w:p w14:paraId="64732EB0" w14:textId="7B14704F"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96" w:history="1">
        <w:r w:rsidRPr="00C6363E">
          <w:rPr>
            <w:rStyle w:val="Hyperlink"/>
            <w:noProof/>
          </w:rPr>
          <w:t>Gambar 3. 5 Flowchart sistem (fitur admin)</w:t>
        </w:r>
        <w:r>
          <w:rPr>
            <w:noProof/>
            <w:webHidden/>
          </w:rPr>
          <w:tab/>
        </w:r>
        <w:r>
          <w:rPr>
            <w:noProof/>
            <w:webHidden/>
          </w:rPr>
          <w:fldChar w:fldCharType="begin"/>
        </w:r>
        <w:r>
          <w:rPr>
            <w:noProof/>
            <w:webHidden/>
          </w:rPr>
          <w:instrText xml:space="preserve"> PAGEREF _Toc202648396 \h </w:instrText>
        </w:r>
        <w:r>
          <w:rPr>
            <w:noProof/>
            <w:webHidden/>
          </w:rPr>
        </w:r>
        <w:r>
          <w:rPr>
            <w:noProof/>
            <w:webHidden/>
          </w:rPr>
          <w:fldChar w:fldCharType="separate"/>
        </w:r>
        <w:r>
          <w:rPr>
            <w:noProof/>
            <w:webHidden/>
          </w:rPr>
          <w:t>36</w:t>
        </w:r>
        <w:r>
          <w:rPr>
            <w:noProof/>
            <w:webHidden/>
          </w:rPr>
          <w:fldChar w:fldCharType="end"/>
        </w:r>
      </w:hyperlink>
    </w:p>
    <w:p w14:paraId="31D2FC71" w14:textId="6C7020C4"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97" w:history="1">
        <w:r w:rsidRPr="00C6363E">
          <w:rPr>
            <w:rStyle w:val="Hyperlink"/>
            <w:noProof/>
          </w:rPr>
          <w:t>Gambar 3. 6 Flowchart sistem (fitur user)</w:t>
        </w:r>
        <w:r>
          <w:rPr>
            <w:noProof/>
            <w:webHidden/>
          </w:rPr>
          <w:tab/>
        </w:r>
        <w:r>
          <w:rPr>
            <w:noProof/>
            <w:webHidden/>
          </w:rPr>
          <w:fldChar w:fldCharType="begin"/>
        </w:r>
        <w:r>
          <w:rPr>
            <w:noProof/>
            <w:webHidden/>
          </w:rPr>
          <w:instrText xml:space="preserve"> PAGEREF _Toc202648397 \h </w:instrText>
        </w:r>
        <w:r>
          <w:rPr>
            <w:noProof/>
            <w:webHidden/>
          </w:rPr>
        </w:r>
        <w:r>
          <w:rPr>
            <w:noProof/>
            <w:webHidden/>
          </w:rPr>
          <w:fldChar w:fldCharType="separate"/>
        </w:r>
        <w:r>
          <w:rPr>
            <w:noProof/>
            <w:webHidden/>
          </w:rPr>
          <w:t>38</w:t>
        </w:r>
        <w:r>
          <w:rPr>
            <w:noProof/>
            <w:webHidden/>
          </w:rPr>
          <w:fldChar w:fldCharType="end"/>
        </w:r>
      </w:hyperlink>
    </w:p>
    <w:p w14:paraId="062B411D" w14:textId="0DD13B4A"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98" w:history="1">
        <w:r w:rsidRPr="00C6363E">
          <w:rPr>
            <w:rStyle w:val="Hyperlink"/>
            <w:noProof/>
          </w:rPr>
          <w:t xml:space="preserve">Gambar 3. 7 </w:t>
        </w:r>
        <w:r w:rsidRPr="00C6363E">
          <w:rPr>
            <w:rStyle w:val="Hyperlink"/>
            <w:i/>
            <w:noProof/>
          </w:rPr>
          <w:t>Use case diagram</w:t>
        </w:r>
        <w:r>
          <w:rPr>
            <w:noProof/>
            <w:webHidden/>
          </w:rPr>
          <w:tab/>
        </w:r>
        <w:r>
          <w:rPr>
            <w:noProof/>
            <w:webHidden/>
          </w:rPr>
          <w:fldChar w:fldCharType="begin"/>
        </w:r>
        <w:r>
          <w:rPr>
            <w:noProof/>
            <w:webHidden/>
          </w:rPr>
          <w:instrText xml:space="preserve"> PAGEREF _Toc202648398 \h </w:instrText>
        </w:r>
        <w:r>
          <w:rPr>
            <w:noProof/>
            <w:webHidden/>
          </w:rPr>
        </w:r>
        <w:r>
          <w:rPr>
            <w:noProof/>
            <w:webHidden/>
          </w:rPr>
          <w:fldChar w:fldCharType="separate"/>
        </w:r>
        <w:r>
          <w:rPr>
            <w:noProof/>
            <w:webHidden/>
          </w:rPr>
          <w:t>41</w:t>
        </w:r>
        <w:r>
          <w:rPr>
            <w:noProof/>
            <w:webHidden/>
          </w:rPr>
          <w:fldChar w:fldCharType="end"/>
        </w:r>
      </w:hyperlink>
    </w:p>
    <w:p w14:paraId="446DA2A4" w14:textId="52C4E241"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99" w:history="1">
        <w:r w:rsidRPr="00C6363E">
          <w:rPr>
            <w:rStyle w:val="Hyperlink"/>
            <w:noProof/>
          </w:rPr>
          <w:t>Gambar 3. 8 Arsitektur sistem</w:t>
        </w:r>
        <w:r>
          <w:rPr>
            <w:noProof/>
            <w:webHidden/>
          </w:rPr>
          <w:tab/>
        </w:r>
        <w:r>
          <w:rPr>
            <w:noProof/>
            <w:webHidden/>
          </w:rPr>
          <w:fldChar w:fldCharType="begin"/>
        </w:r>
        <w:r>
          <w:rPr>
            <w:noProof/>
            <w:webHidden/>
          </w:rPr>
          <w:instrText xml:space="preserve"> PAGEREF _Toc202648399 \h </w:instrText>
        </w:r>
        <w:r>
          <w:rPr>
            <w:noProof/>
            <w:webHidden/>
          </w:rPr>
        </w:r>
        <w:r>
          <w:rPr>
            <w:noProof/>
            <w:webHidden/>
          </w:rPr>
          <w:fldChar w:fldCharType="separate"/>
        </w:r>
        <w:r>
          <w:rPr>
            <w:noProof/>
            <w:webHidden/>
          </w:rPr>
          <w:t>49</w:t>
        </w:r>
        <w:r>
          <w:rPr>
            <w:noProof/>
            <w:webHidden/>
          </w:rPr>
          <w:fldChar w:fldCharType="end"/>
        </w:r>
      </w:hyperlink>
    </w:p>
    <w:p w14:paraId="3D0554C1" w14:textId="4503C018"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00" w:history="1">
        <w:r w:rsidRPr="00C6363E">
          <w:rPr>
            <w:rStyle w:val="Hyperlink"/>
            <w:noProof/>
          </w:rPr>
          <w:t xml:space="preserve">Gambar 3. 9 </w:t>
        </w:r>
        <w:r w:rsidRPr="00C6363E">
          <w:rPr>
            <w:rStyle w:val="Hyperlink"/>
            <w:i/>
            <w:noProof/>
          </w:rPr>
          <w:t xml:space="preserve">Activity diagram </w:t>
        </w:r>
        <w:r w:rsidRPr="00C6363E">
          <w:rPr>
            <w:rStyle w:val="Hyperlink"/>
            <w:noProof/>
          </w:rPr>
          <w:t>admin (registrasi)</w:t>
        </w:r>
        <w:r>
          <w:rPr>
            <w:noProof/>
            <w:webHidden/>
          </w:rPr>
          <w:tab/>
        </w:r>
        <w:r>
          <w:rPr>
            <w:noProof/>
            <w:webHidden/>
          </w:rPr>
          <w:fldChar w:fldCharType="begin"/>
        </w:r>
        <w:r>
          <w:rPr>
            <w:noProof/>
            <w:webHidden/>
          </w:rPr>
          <w:instrText xml:space="preserve"> PAGEREF _Toc202648400 \h </w:instrText>
        </w:r>
        <w:r>
          <w:rPr>
            <w:noProof/>
            <w:webHidden/>
          </w:rPr>
        </w:r>
        <w:r>
          <w:rPr>
            <w:noProof/>
            <w:webHidden/>
          </w:rPr>
          <w:fldChar w:fldCharType="separate"/>
        </w:r>
        <w:r>
          <w:rPr>
            <w:noProof/>
            <w:webHidden/>
          </w:rPr>
          <w:t>51</w:t>
        </w:r>
        <w:r>
          <w:rPr>
            <w:noProof/>
            <w:webHidden/>
          </w:rPr>
          <w:fldChar w:fldCharType="end"/>
        </w:r>
      </w:hyperlink>
    </w:p>
    <w:p w14:paraId="10914E87" w14:textId="14A2962B"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01" w:history="1">
        <w:r w:rsidRPr="00C6363E">
          <w:rPr>
            <w:rStyle w:val="Hyperlink"/>
            <w:noProof/>
          </w:rPr>
          <w:t xml:space="preserve">Gambar 3. 10 </w:t>
        </w:r>
        <w:r w:rsidRPr="00C6363E">
          <w:rPr>
            <w:rStyle w:val="Hyperlink"/>
            <w:i/>
            <w:noProof/>
          </w:rPr>
          <w:t xml:space="preserve">Activity diagram </w:t>
        </w:r>
        <w:r w:rsidRPr="00C6363E">
          <w:rPr>
            <w:rStyle w:val="Hyperlink"/>
            <w:noProof/>
          </w:rPr>
          <w:t>admin (login)</w:t>
        </w:r>
        <w:r>
          <w:rPr>
            <w:noProof/>
            <w:webHidden/>
          </w:rPr>
          <w:tab/>
        </w:r>
        <w:r>
          <w:rPr>
            <w:noProof/>
            <w:webHidden/>
          </w:rPr>
          <w:fldChar w:fldCharType="begin"/>
        </w:r>
        <w:r>
          <w:rPr>
            <w:noProof/>
            <w:webHidden/>
          </w:rPr>
          <w:instrText xml:space="preserve"> PAGEREF _Toc202648401 \h </w:instrText>
        </w:r>
        <w:r>
          <w:rPr>
            <w:noProof/>
            <w:webHidden/>
          </w:rPr>
        </w:r>
        <w:r>
          <w:rPr>
            <w:noProof/>
            <w:webHidden/>
          </w:rPr>
          <w:fldChar w:fldCharType="separate"/>
        </w:r>
        <w:r>
          <w:rPr>
            <w:noProof/>
            <w:webHidden/>
          </w:rPr>
          <w:t>52</w:t>
        </w:r>
        <w:r>
          <w:rPr>
            <w:noProof/>
            <w:webHidden/>
          </w:rPr>
          <w:fldChar w:fldCharType="end"/>
        </w:r>
      </w:hyperlink>
    </w:p>
    <w:p w14:paraId="317E3F6D" w14:textId="71418CB9"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02" w:history="1">
        <w:r w:rsidRPr="00C6363E">
          <w:rPr>
            <w:rStyle w:val="Hyperlink"/>
            <w:noProof/>
          </w:rPr>
          <w:t xml:space="preserve">Gambar 3. 11 </w:t>
        </w:r>
        <w:r w:rsidRPr="00C6363E">
          <w:rPr>
            <w:rStyle w:val="Hyperlink"/>
            <w:i/>
            <w:noProof/>
          </w:rPr>
          <w:t xml:space="preserve">Activity diagram </w:t>
        </w:r>
        <w:r w:rsidRPr="00C6363E">
          <w:rPr>
            <w:rStyle w:val="Hyperlink"/>
            <w:noProof/>
          </w:rPr>
          <w:t xml:space="preserve">admin (tombol </w:t>
        </w:r>
        <w:r w:rsidRPr="00C6363E">
          <w:rPr>
            <w:rStyle w:val="Hyperlink"/>
            <w:i/>
            <w:noProof/>
          </w:rPr>
          <w:t>scraping</w:t>
        </w:r>
        <w:r w:rsidRPr="00C6363E">
          <w:rPr>
            <w:rStyle w:val="Hyperlink"/>
            <w:noProof/>
          </w:rPr>
          <w:t>)</w:t>
        </w:r>
        <w:r>
          <w:rPr>
            <w:noProof/>
            <w:webHidden/>
          </w:rPr>
          <w:tab/>
        </w:r>
        <w:r>
          <w:rPr>
            <w:noProof/>
            <w:webHidden/>
          </w:rPr>
          <w:fldChar w:fldCharType="begin"/>
        </w:r>
        <w:r>
          <w:rPr>
            <w:noProof/>
            <w:webHidden/>
          </w:rPr>
          <w:instrText xml:space="preserve"> PAGEREF _Toc202648402 \h </w:instrText>
        </w:r>
        <w:r>
          <w:rPr>
            <w:noProof/>
            <w:webHidden/>
          </w:rPr>
        </w:r>
        <w:r>
          <w:rPr>
            <w:noProof/>
            <w:webHidden/>
          </w:rPr>
          <w:fldChar w:fldCharType="separate"/>
        </w:r>
        <w:r>
          <w:rPr>
            <w:noProof/>
            <w:webHidden/>
          </w:rPr>
          <w:t>54</w:t>
        </w:r>
        <w:r>
          <w:rPr>
            <w:noProof/>
            <w:webHidden/>
          </w:rPr>
          <w:fldChar w:fldCharType="end"/>
        </w:r>
      </w:hyperlink>
    </w:p>
    <w:p w14:paraId="5353FCC8" w14:textId="46876D9E"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03" w:history="1">
        <w:r w:rsidRPr="00C6363E">
          <w:rPr>
            <w:rStyle w:val="Hyperlink"/>
            <w:noProof/>
          </w:rPr>
          <w:t xml:space="preserve">Gambar 3. 12 </w:t>
        </w:r>
        <w:r w:rsidRPr="00C6363E">
          <w:rPr>
            <w:rStyle w:val="Hyperlink"/>
            <w:i/>
            <w:noProof/>
          </w:rPr>
          <w:t xml:space="preserve">Activity diagram </w:t>
        </w:r>
        <w:r w:rsidRPr="00C6363E">
          <w:rPr>
            <w:rStyle w:val="Hyperlink"/>
            <w:noProof/>
          </w:rPr>
          <w:t>admin (tombol analisis ML)</w:t>
        </w:r>
        <w:r>
          <w:rPr>
            <w:noProof/>
            <w:webHidden/>
          </w:rPr>
          <w:tab/>
        </w:r>
        <w:r>
          <w:rPr>
            <w:noProof/>
            <w:webHidden/>
          </w:rPr>
          <w:fldChar w:fldCharType="begin"/>
        </w:r>
        <w:r>
          <w:rPr>
            <w:noProof/>
            <w:webHidden/>
          </w:rPr>
          <w:instrText xml:space="preserve"> PAGEREF _Toc202648403 \h </w:instrText>
        </w:r>
        <w:r>
          <w:rPr>
            <w:noProof/>
            <w:webHidden/>
          </w:rPr>
        </w:r>
        <w:r>
          <w:rPr>
            <w:noProof/>
            <w:webHidden/>
          </w:rPr>
          <w:fldChar w:fldCharType="separate"/>
        </w:r>
        <w:r>
          <w:rPr>
            <w:noProof/>
            <w:webHidden/>
          </w:rPr>
          <w:t>56</w:t>
        </w:r>
        <w:r>
          <w:rPr>
            <w:noProof/>
            <w:webHidden/>
          </w:rPr>
          <w:fldChar w:fldCharType="end"/>
        </w:r>
      </w:hyperlink>
    </w:p>
    <w:p w14:paraId="581569BC" w14:textId="111EA240"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04" w:history="1">
        <w:r w:rsidRPr="00C6363E">
          <w:rPr>
            <w:rStyle w:val="Hyperlink"/>
            <w:noProof/>
          </w:rPr>
          <w:t xml:space="preserve">Gambar 3. 13 </w:t>
        </w:r>
        <w:r w:rsidRPr="00C6363E">
          <w:rPr>
            <w:rStyle w:val="Hyperlink"/>
            <w:i/>
            <w:noProof/>
          </w:rPr>
          <w:t xml:space="preserve">Activity diagram </w:t>
        </w:r>
        <w:r w:rsidRPr="00C6363E">
          <w:rPr>
            <w:rStyle w:val="Hyperlink"/>
            <w:noProof/>
          </w:rPr>
          <w:t>admin (tombol unduh hasil analisis sentimen)</w:t>
        </w:r>
        <w:r>
          <w:rPr>
            <w:noProof/>
            <w:webHidden/>
          </w:rPr>
          <w:tab/>
        </w:r>
        <w:r>
          <w:rPr>
            <w:noProof/>
            <w:webHidden/>
          </w:rPr>
          <w:fldChar w:fldCharType="begin"/>
        </w:r>
        <w:r>
          <w:rPr>
            <w:noProof/>
            <w:webHidden/>
          </w:rPr>
          <w:instrText xml:space="preserve"> PAGEREF _Toc202648404 \h </w:instrText>
        </w:r>
        <w:r>
          <w:rPr>
            <w:noProof/>
            <w:webHidden/>
          </w:rPr>
        </w:r>
        <w:r>
          <w:rPr>
            <w:noProof/>
            <w:webHidden/>
          </w:rPr>
          <w:fldChar w:fldCharType="separate"/>
        </w:r>
        <w:r>
          <w:rPr>
            <w:noProof/>
            <w:webHidden/>
          </w:rPr>
          <w:t>58</w:t>
        </w:r>
        <w:r>
          <w:rPr>
            <w:noProof/>
            <w:webHidden/>
          </w:rPr>
          <w:fldChar w:fldCharType="end"/>
        </w:r>
      </w:hyperlink>
    </w:p>
    <w:p w14:paraId="48862C69" w14:textId="2F9F7154"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05" w:history="1">
        <w:r w:rsidRPr="00C6363E">
          <w:rPr>
            <w:rStyle w:val="Hyperlink"/>
            <w:noProof/>
          </w:rPr>
          <w:t xml:space="preserve">Gambar 3. 14 </w:t>
        </w:r>
        <w:r w:rsidRPr="00C6363E">
          <w:rPr>
            <w:rStyle w:val="Hyperlink"/>
            <w:i/>
            <w:noProof/>
          </w:rPr>
          <w:t xml:space="preserve">Activity diagram </w:t>
        </w:r>
        <w:r w:rsidRPr="00C6363E">
          <w:rPr>
            <w:rStyle w:val="Hyperlink"/>
            <w:noProof/>
          </w:rPr>
          <w:t>user (registrasi)</w:t>
        </w:r>
        <w:r>
          <w:rPr>
            <w:noProof/>
            <w:webHidden/>
          </w:rPr>
          <w:tab/>
        </w:r>
        <w:r>
          <w:rPr>
            <w:noProof/>
            <w:webHidden/>
          </w:rPr>
          <w:fldChar w:fldCharType="begin"/>
        </w:r>
        <w:r>
          <w:rPr>
            <w:noProof/>
            <w:webHidden/>
          </w:rPr>
          <w:instrText xml:space="preserve"> PAGEREF _Toc202648405 \h </w:instrText>
        </w:r>
        <w:r>
          <w:rPr>
            <w:noProof/>
            <w:webHidden/>
          </w:rPr>
        </w:r>
        <w:r>
          <w:rPr>
            <w:noProof/>
            <w:webHidden/>
          </w:rPr>
          <w:fldChar w:fldCharType="separate"/>
        </w:r>
        <w:r>
          <w:rPr>
            <w:noProof/>
            <w:webHidden/>
          </w:rPr>
          <w:t>60</w:t>
        </w:r>
        <w:r>
          <w:rPr>
            <w:noProof/>
            <w:webHidden/>
          </w:rPr>
          <w:fldChar w:fldCharType="end"/>
        </w:r>
      </w:hyperlink>
    </w:p>
    <w:p w14:paraId="5E628D30" w14:textId="20648276"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06" w:history="1">
        <w:r w:rsidRPr="00C6363E">
          <w:rPr>
            <w:rStyle w:val="Hyperlink"/>
            <w:noProof/>
          </w:rPr>
          <w:t xml:space="preserve">Gambar 3. 15 </w:t>
        </w:r>
        <w:r w:rsidRPr="00C6363E">
          <w:rPr>
            <w:rStyle w:val="Hyperlink"/>
            <w:i/>
            <w:noProof/>
          </w:rPr>
          <w:t xml:space="preserve">Activity diagram </w:t>
        </w:r>
        <w:r w:rsidRPr="00C6363E">
          <w:rPr>
            <w:rStyle w:val="Hyperlink"/>
            <w:noProof/>
          </w:rPr>
          <w:t>user (login)</w:t>
        </w:r>
        <w:r>
          <w:rPr>
            <w:noProof/>
            <w:webHidden/>
          </w:rPr>
          <w:tab/>
        </w:r>
        <w:r>
          <w:rPr>
            <w:noProof/>
            <w:webHidden/>
          </w:rPr>
          <w:fldChar w:fldCharType="begin"/>
        </w:r>
        <w:r>
          <w:rPr>
            <w:noProof/>
            <w:webHidden/>
          </w:rPr>
          <w:instrText xml:space="preserve"> PAGEREF _Toc202648406 \h </w:instrText>
        </w:r>
        <w:r>
          <w:rPr>
            <w:noProof/>
            <w:webHidden/>
          </w:rPr>
        </w:r>
        <w:r>
          <w:rPr>
            <w:noProof/>
            <w:webHidden/>
          </w:rPr>
          <w:fldChar w:fldCharType="separate"/>
        </w:r>
        <w:r>
          <w:rPr>
            <w:noProof/>
            <w:webHidden/>
          </w:rPr>
          <w:t>61</w:t>
        </w:r>
        <w:r>
          <w:rPr>
            <w:noProof/>
            <w:webHidden/>
          </w:rPr>
          <w:fldChar w:fldCharType="end"/>
        </w:r>
      </w:hyperlink>
    </w:p>
    <w:p w14:paraId="05CF4A80" w14:textId="1B6DCCCB"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07" w:history="1">
        <w:r w:rsidRPr="00C6363E">
          <w:rPr>
            <w:rStyle w:val="Hyperlink"/>
            <w:noProof/>
          </w:rPr>
          <w:t xml:space="preserve">Gambar 3. 16 </w:t>
        </w:r>
        <w:r w:rsidRPr="00C6363E">
          <w:rPr>
            <w:rStyle w:val="Hyperlink"/>
            <w:i/>
            <w:noProof/>
          </w:rPr>
          <w:t xml:space="preserve">Activity diagram </w:t>
        </w:r>
        <w:r w:rsidRPr="00C6363E">
          <w:rPr>
            <w:rStyle w:val="Hyperlink"/>
            <w:noProof/>
          </w:rPr>
          <w:t>user (tampilan visualisasi hasil analisis sentimen)</w:t>
        </w:r>
        <w:r>
          <w:rPr>
            <w:noProof/>
            <w:webHidden/>
          </w:rPr>
          <w:tab/>
        </w:r>
        <w:r>
          <w:rPr>
            <w:noProof/>
            <w:webHidden/>
          </w:rPr>
          <w:fldChar w:fldCharType="begin"/>
        </w:r>
        <w:r>
          <w:rPr>
            <w:noProof/>
            <w:webHidden/>
          </w:rPr>
          <w:instrText xml:space="preserve"> PAGEREF _Toc202648407 \h </w:instrText>
        </w:r>
        <w:r>
          <w:rPr>
            <w:noProof/>
            <w:webHidden/>
          </w:rPr>
        </w:r>
        <w:r>
          <w:rPr>
            <w:noProof/>
            <w:webHidden/>
          </w:rPr>
          <w:fldChar w:fldCharType="separate"/>
        </w:r>
        <w:r>
          <w:rPr>
            <w:noProof/>
            <w:webHidden/>
          </w:rPr>
          <w:t>62</w:t>
        </w:r>
        <w:r>
          <w:rPr>
            <w:noProof/>
            <w:webHidden/>
          </w:rPr>
          <w:fldChar w:fldCharType="end"/>
        </w:r>
      </w:hyperlink>
    </w:p>
    <w:p w14:paraId="7C69BEBA" w14:textId="31359CD3"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08" w:history="1">
        <w:r w:rsidRPr="00C6363E">
          <w:rPr>
            <w:rStyle w:val="Hyperlink"/>
            <w:noProof/>
          </w:rPr>
          <w:t xml:space="preserve">Gambar 3. 17 </w:t>
        </w:r>
        <w:r w:rsidRPr="00C6363E">
          <w:rPr>
            <w:rStyle w:val="Hyperlink"/>
            <w:i/>
            <w:noProof/>
          </w:rPr>
          <w:t xml:space="preserve">Activity diagram </w:t>
        </w:r>
        <w:r w:rsidRPr="00C6363E">
          <w:rPr>
            <w:rStyle w:val="Hyperlink"/>
            <w:noProof/>
          </w:rPr>
          <w:t>user (unduh data)</w:t>
        </w:r>
        <w:r>
          <w:rPr>
            <w:noProof/>
            <w:webHidden/>
          </w:rPr>
          <w:tab/>
        </w:r>
        <w:r>
          <w:rPr>
            <w:noProof/>
            <w:webHidden/>
          </w:rPr>
          <w:fldChar w:fldCharType="begin"/>
        </w:r>
        <w:r>
          <w:rPr>
            <w:noProof/>
            <w:webHidden/>
          </w:rPr>
          <w:instrText xml:space="preserve"> PAGEREF _Toc202648408 \h </w:instrText>
        </w:r>
        <w:r>
          <w:rPr>
            <w:noProof/>
            <w:webHidden/>
          </w:rPr>
        </w:r>
        <w:r>
          <w:rPr>
            <w:noProof/>
            <w:webHidden/>
          </w:rPr>
          <w:fldChar w:fldCharType="separate"/>
        </w:r>
        <w:r>
          <w:rPr>
            <w:noProof/>
            <w:webHidden/>
          </w:rPr>
          <w:t>63</w:t>
        </w:r>
        <w:r>
          <w:rPr>
            <w:noProof/>
            <w:webHidden/>
          </w:rPr>
          <w:fldChar w:fldCharType="end"/>
        </w:r>
      </w:hyperlink>
    </w:p>
    <w:p w14:paraId="7FC6E88B" w14:textId="2B6CB4B6"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09" w:history="1">
        <w:r w:rsidRPr="00C6363E">
          <w:rPr>
            <w:rStyle w:val="Hyperlink"/>
            <w:noProof/>
          </w:rPr>
          <w:t xml:space="preserve">Gambar 3. 18 </w:t>
        </w:r>
        <w:r w:rsidRPr="00C6363E">
          <w:rPr>
            <w:rStyle w:val="Hyperlink"/>
            <w:i/>
            <w:noProof/>
          </w:rPr>
          <w:t xml:space="preserve">Sequence diagram </w:t>
        </w:r>
        <w:r w:rsidRPr="00C6363E">
          <w:rPr>
            <w:rStyle w:val="Hyperlink"/>
            <w:noProof/>
          </w:rPr>
          <w:t>registrasi admin</w:t>
        </w:r>
        <w:r>
          <w:rPr>
            <w:noProof/>
            <w:webHidden/>
          </w:rPr>
          <w:tab/>
        </w:r>
        <w:r>
          <w:rPr>
            <w:noProof/>
            <w:webHidden/>
          </w:rPr>
          <w:fldChar w:fldCharType="begin"/>
        </w:r>
        <w:r>
          <w:rPr>
            <w:noProof/>
            <w:webHidden/>
          </w:rPr>
          <w:instrText xml:space="preserve"> PAGEREF _Toc202648409 \h </w:instrText>
        </w:r>
        <w:r>
          <w:rPr>
            <w:noProof/>
            <w:webHidden/>
          </w:rPr>
        </w:r>
        <w:r>
          <w:rPr>
            <w:noProof/>
            <w:webHidden/>
          </w:rPr>
          <w:fldChar w:fldCharType="separate"/>
        </w:r>
        <w:r>
          <w:rPr>
            <w:noProof/>
            <w:webHidden/>
          </w:rPr>
          <w:t>66</w:t>
        </w:r>
        <w:r>
          <w:rPr>
            <w:noProof/>
            <w:webHidden/>
          </w:rPr>
          <w:fldChar w:fldCharType="end"/>
        </w:r>
      </w:hyperlink>
    </w:p>
    <w:p w14:paraId="0CD409D2" w14:textId="103ABB19"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10" w:history="1">
        <w:r w:rsidRPr="00C6363E">
          <w:rPr>
            <w:rStyle w:val="Hyperlink"/>
            <w:noProof/>
          </w:rPr>
          <w:t xml:space="preserve">Gambar 3. 19 </w:t>
        </w:r>
        <w:r w:rsidRPr="00C6363E">
          <w:rPr>
            <w:rStyle w:val="Hyperlink"/>
            <w:i/>
            <w:noProof/>
          </w:rPr>
          <w:t xml:space="preserve">Sequence diagram </w:t>
        </w:r>
        <w:r w:rsidRPr="00C6363E">
          <w:rPr>
            <w:rStyle w:val="Hyperlink"/>
            <w:noProof/>
          </w:rPr>
          <w:t>registrasi user</w:t>
        </w:r>
        <w:r>
          <w:rPr>
            <w:noProof/>
            <w:webHidden/>
          </w:rPr>
          <w:tab/>
        </w:r>
        <w:r>
          <w:rPr>
            <w:noProof/>
            <w:webHidden/>
          </w:rPr>
          <w:fldChar w:fldCharType="begin"/>
        </w:r>
        <w:r>
          <w:rPr>
            <w:noProof/>
            <w:webHidden/>
          </w:rPr>
          <w:instrText xml:space="preserve"> PAGEREF _Toc202648410 \h </w:instrText>
        </w:r>
        <w:r>
          <w:rPr>
            <w:noProof/>
            <w:webHidden/>
          </w:rPr>
        </w:r>
        <w:r>
          <w:rPr>
            <w:noProof/>
            <w:webHidden/>
          </w:rPr>
          <w:fldChar w:fldCharType="separate"/>
        </w:r>
        <w:r>
          <w:rPr>
            <w:noProof/>
            <w:webHidden/>
          </w:rPr>
          <w:t>67</w:t>
        </w:r>
        <w:r>
          <w:rPr>
            <w:noProof/>
            <w:webHidden/>
          </w:rPr>
          <w:fldChar w:fldCharType="end"/>
        </w:r>
      </w:hyperlink>
    </w:p>
    <w:p w14:paraId="3D89715D" w14:textId="7ED4CC65"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11" w:history="1">
        <w:r w:rsidRPr="00C6363E">
          <w:rPr>
            <w:rStyle w:val="Hyperlink"/>
            <w:noProof/>
          </w:rPr>
          <w:t>Gambar 3. 20</w:t>
        </w:r>
        <w:r w:rsidRPr="00C6363E">
          <w:rPr>
            <w:rStyle w:val="Hyperlink"/>
            <w:i/>
            <w:noProof/>
          </w:rPr>
          <w:t xml:space="preserve"> Sequence diagram </w:t>
        </w:r>
        <w:r w:rsidRPr="00C6363E">
          <w:rPr>
            <w:rStyle w:val="Hyperlink"/>
            <w:noProof/>
          </w:rPr>
          <w:t>login admin</w:t>
        </w:r>
        <w:r>
          <w:rPr>
            <w:noProof/>
            <w:webHidden/>
          </w:rPr>
          <w:tab/>
        </w:r>
        <w:r>
          <w:rPr>
            <w:noProof/>
            <w:webHidden/>
          </w:rPr>
          <w:fldChar w:fldCharType="begin"/>
        </w:r>
        <w:r>
          <w:rPr>
            <w:noProof/>
            <w:webHidden/>
          </w:rPr>
          <w:instrText xml:space="preserve"> PAGEREF _Toc202648411 \h </w:instrText>
        </w:r>
        <w:r>
          <w:rPr>
            <w:noProof/>
            <w:webHidden/>
          </w:rPr>
        </w:r>
        <w:r>
          <w:rPr>
            <w:noProof/>
            <w:webHidden/>
          </w:rPr>
          <w:fldChar w:fldCharType="separate"/>
        </w:r>
        <w:r>
          <w:rPr>
            <w:noProof/>
            <w:webHidden/>
          </w:rPr>
          <w:t>68</w:t>
        </w:r>
        <w:r>
          <w:rPr>
            <w:noProof/>
            <w:webHidden/>
          </w:rPr>
          <w:fldChar w:fldCharType="end"/>
        </w:r>
      </w:hyperlink>
    </w:p>
    <w:p w14:paraId="5CCEDFD7" w14:textId="05ADA2BC"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12" w:history="1">
        <w:r w:rsidRPr="00C6363E">
          <w:rPr>
            <w:rStyle w:val="Hyperlink"/>
            <w:noProof/>
          </w:rPr>
          <w:t xml:space="preserve">Gambar 3. 21 </w:t>
        </w:r>
        <w:r w:rsidRPr="00C6363E">
          <w:rPr>
            <w:rStyle w:val="Hyperlink"/>
            <w:i/>
            <w:noProof/>
          </w:rPr>
          <w:t xml:space="preserve">Sequence diagram </w:t>
        </w:r>
        <w:r w:rsidRPr="00C6363E">
          <w:rPr>
            <w:rStyle w:val="Hyperlink"/>
            <w:noProof/>
          </w:rPr>
          <w:t>login user</w:t>
        </w:r>
        <w:r>
          <w:rPr>
            <w:noProof/>
            <w:webHidden/>
          </w:rPr>
          <w:tab/>
        </w:r>
        <w:r>
          <w:rPr>
            <w:noProof/>
            <w:webHidden/>
          </w:rPr>
          <w:fldChar w:fldCharType="begin"/>
        </w:r>
        <w:r>
          <w:rPr>
            <w:noProof/>
            <w:webHidden/>
          </w:rPr>
          <w:instrText xml:space="preserve"> PAGEREF _Toc202648412 \h </w:instrText>
        </w:r>
        <w:r>
          <w:rPr>
            <w:noProof/>
            <w:webHidden/>
          </w:rPr>
        </w:r>
        <w:r>
          <w:rPr>
            <w:noProof/>
            <w:webHidden/>
          </w:rPr>
          <w:fldChar w:fldCharType="separate"/>
        </w:r>
        <w:r>
          <w:rPr>
            <w:noProof/>
            <w:webHidden/>
          </w:rPr>
          <w:t>69</w:t>
        </w:r>
        <w:r>
          <w:rPr>
            <w:noProof/>
            <w:webHidden/>
          </w:rPr>
          <w:fldChar w:fldCharType="end"/>
        </w:r>
      </w:hyperlink>
    </w:p>
    <w:p w14:paraId="076E19E5" w14:textId="0E1FD1B3"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13" w:history="1">
        <w:r w:rsidRPr="00C6363E">
          <w:rPr>
            <w:rStyle w:val="Hyperlink"/>
            <w:noProof/>
          </w:rPr>
          <w:t xml:space="preserve">Gambar 3. 22 </w:t>
        </w:r>
        <w:r w:rsidRPr="00C6363E">
          <w:rPr>
            <w:rStyle w:val="Hyperlink"/>
            <w:i/>
            <w:noProof/>
          </w:rPr>
          <w:t xml:space="preserve">Sequence diagram scraping </w:t>
        </w:r>
        <w:r w:rsidRPr="00C6363E">
          <w:rPr>
            <w:rStyle w:val="Hyperlink"/>
            <w:noProof/>
          </w:rPr>
          <w:t>komentar Tiktok (admin)</w:t>
        </w:r>
        <w:r>
          <w:rPr>
            <w:noProof/>
            <w:webHidden/>
          </w:rPr>
          <w:tab/>
        </w:r>
        <w:r>
          <w:rPr>
            <w:noProof/>
            <w:webHidden/>
          </w:rPr>
          <w:fldChar w:fldCharType="begin"/>
        </w:r>
        <w:r>
          <w:rPr>
            <w:noProof/>
            <w:webHidden/>
          </w:rPr>
          <w:instrText xml:space="preserve"> PAGEREF _Toc202648413 \h </w:instrText>
        </w:r>
        <w:r>
          <w:rPr>
            <w:noProof/>
            <w:webHidden/>
          </w:rPr>
        </w:r>
        <w:r>
          <w:rPr>
            <w:noProof/>
            <w:webHidden/>
          </w:rPr>
          <w:fldChar w:fldCharType="separate"/>
        </w:r>
        <w:r>
          <w:rPr>
            <w:noProof/>
            <w:webHidden/>
          </w:rPr>
          <w:t>71</w:t>
        </w:r>
        <w:r>
          <w:rPr>
            <w:noProof/>
            <w:webHidden/>
          </w:rPr>
          <w:fldChar w:fldCharType="end"/>
        </w:r>
      </w:hyperlink>
    </w:p>
    <w:p w14:paraId="25E4110D" w14:textId="5B069DC2"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14" w:history="1">
        <w:r w:rsidRPr="00C6363E">
          <w:rPr>
            <w:rStyle w:val="Hyperlink"/>
            <w:noProof/>
          </w:rPr>
          <w:t xml:space="preserve">Gambar 3. 23 </w:t>
        </w:r>
        <w:r w:rsidRPr="00C6363E">
          <w:rPr>
            <w:rStyle w:val="Hyperlink"/>
            <w:i/>
            <w:noProof/>
          </w:rPr>
          <w:t xml:space="preserve">Sequence diagram </w:t>
        </w:r>
        <w:r w:rsidRPr="00C6363E">
          <w:rPr>
            <w:rStyle w:val="Hyperlink"/>
            <w:noProof/>
          </w:rPr>
          <w:t>analisis sentimen ML (admin)</w:t>
        </w:r>
        <w:r>
          <w:rPr>
            <w:noProof/>
            <w:webHidden/>
          </w:rPr>
          <w:tab/>
        </w:r>
        <w:r>
          <w:rPr>
            <w:noProof/>
            <w:webHidden/>
          </w:rPr>
          <w:fldChar w:fldCharType="begin"/>
        </w:r>
        <w:r>
          <w:rPr>
            <w:noProof/>
            <w:webHidden/>
          </w:rPr>
          <w:instrText xml:space="preserve"> PAGEREF _Toc202648414 \h </w:instrText>
        </w:r>
        <w:r>
          <w:rPr>
            <w:noProof/>
            <w:webHidden/>
          </w:rPr>
        </w:r>
        <w:r>
          <w:rPr>
            <w:noProof/>
            <w:webHidden/>
          </w:rPr>
          <w:fldChar w:fldCharType="separate"/>
        </w:r>
        <w:r>
          <w:rPr>
            <w:noProof/>
            <w:webHidden/>
          </w:rPr>
          <w:t>73</w:t>
        </w:r>
        <w:r>
          <w:rPr>
            <w:noProof/>
            <w:webHidden/>
          </w:rPr>
          <w:fldChar w:fldCharType="end"/>
        </w:r>
      </w:hyperlink>
    </w:p>
    <w:p w14:paraId="396EF5AB" w14:textId="2EC97DDC"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15" w:history="1">
        <w:r w:rsidRPr="00C6363E">
          <w:rPr>
            <w:rStyle w:val="Hyperlink"/>
            <w:noProof/>
          </w:rPr>
          <w:t xml:space="preserve">Gambar 3. 24 </w:t>
        </w:r>
        <w:r w:rsidRPr="00C6363E">
          <w:rPr>
            <w:rStyle w:val="Hyperlink"/>
            <w:i/>
            <w:noProof/>
          </w:rPr>
          <w:t xml:space="preserve">Sequence diagram </w:t>
        </w:r>
        <w:r w:rsidRPr="00C6363E">
          <w:rPr>
            <w:rStyle w:val="Hyperlink"/>
            <w:noProof/>
          </w:rPr>
          <w:t>unduh hasil analisis sentimen (admin)</w:t>
        </w:r>
        <w:r>
          <w:rPr>
            <w:noProof/>
            <w:webHidden/>
          </w:rPr>
          <w:tab/>
        </w:r>
        <w:r>
          <w:rPr>
            <w:noProof/>
            <w:webHidden/>
          </w:rPr>
          <w:fldChar w:fldCharType="begin"/>
        </w:r>
        <w:r>
          <w:rPr>
            <w:noProof/>
            <w:webHidden/>
          </w:rPr>
          <w:instrText xml:space="preserve"> PAGEREF _Toc202648415 \h </w:instrText>
        </w:r>
        <w:r>
          <w:rPr>
            <w:noProof/>
            <w:webHidden/>
          </w:rPr>
        </w:r>
        <w:r>
          <w:rPr>
            <w:noProof/>
            <w:webHidden/>
          </w:rPr>
          <w:fldChar w:fldCharType="separate"/>
        </w:r>
        <w:r>
          <w:rPr>
            <w:noProof/>
            <w:webHidden/>
          </w:rPr>
          <w:t>75</w:t>
        </w:r>
        <w:r>
          <w:rPr>
            <w:noProof/>
            <w:webHidden/>
          </w:rPr>
          <w:fldChar w:fldCharType="end"/>
        </w:r>
      </w:hyperlink>
    </w:p>
    <w:p w14:paraId="70D361B5" w14:textId="050F8205"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16" w:history="1">
        <w:r w:rsidRPr="00C6363E">
          <w:rPr>
            <w:rStyle w:val="Hyperlink"/>
            <w:noProof/>
          </w:rPr>
          <w:t xml:space="preserve">Gambar 3. 25 </w:t>
        </w:r>
        <w:r w:rsidRPr="00C6363E">
          <w:rPr>
            <w:rStyle w:val="Hyperlink"/>
            <w:i/>
            <w:noProof/>
          </w:rPr>
          <w:t xml:space="preserve">Sequence diagram </w:t>
        </w:r>
        <w:r w:rsidRPr="00C6363E">
          <w:rPr>
            <w:rStyle w:val="Hyperlink"/>
            <w:noProof/>
          </w:rPr>
          <w:t>melihat visualisasi hasil analisis sentimen (user)</w:t>
        </w:r>
        <w:r>
          <w:rPr>
            <w:noProof/>
            <w:webHidden/>
          </w:rPr>
          <w:tab/>
        </w:r>
        <w:r>
          <w:rPr>
            <w:noProof/>
            <w:webHidden/>
          </w:rPr>
          <w:fldChar w:fldCharType="begin"/>
        </w:r>
        <w:r>
          <w:rPr>
            <w:noProof/>
            <w:webHidden/>
          </w:rPr>
          <w:instrText xml:space="preserve"> PAGEREF _Toc202648416 \h </w:instrText>
        </w:r>
        <w:r>
          <w:rPr>
            <w:noProof/>
            <w:webHidden/>
          </w:rPr>
        </w:r>
        <w:r>
          <w:rPr>
            <w:noProof/>
            <w:webHidden/>
          </w:rPr>
          <w:fldChar w:fldCharType="separate"/>
        </w:r>
        <w:r>
          <w:rPr>
            <w:noProof/>
            <w:webHidden/>
          </w:rPr>
          <w:t>77</w:t>
        </w:r>
        <w:r>
          <w:rPr>
            <w:noProof/>
            <w:webHidden/>
          </w:rPr>
          <w:fldChar w:fldCharType="end"/>
        </w:r>
      </w:hyperlink>
    </w:p>
    <w:p w14:paraId="78584C9E" w14:textId="5902F599"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17" w:history="1">
        <w:r w:rsidRPr="00C6363E">
          <w:rPr>
            <w:rStyle w:val="Hyperlink"/>
            <w:noProof/>
          </w:rPr>
          <w:t xml:space="preserve">Gambar 3. 26 </w:t>
        </w:r>
        <w:r w:rsidRPr="00C6363E">
          <w:rPr>
            <w:rStyle w:val="Hyperlink"/>
            <w:i/>
            <w:noProof/>
          </w:rPr>
          <w:t>Class diagram</w:t>
        </w:r>
        <w:r>
          <w:rPr>
            <w:noProof/>
            <w:webHidden/>
          </w:rPr>
          <w:tab/>
        </w:r>
        <w:r>
          <w:rPr>
            <w:noProof/>
            <w:webHidden/>
          </w:rPr>
          <w:fldChar w:fldCharType="begin"/>
        </w:r>
        <w:r>
          <w:rPr>
            <w:noProof/>
            <w:webHidden/>
          </w:rPr>
          <w:instrText xml:space="preserve"> PAGEREF _Toc202648417 \h </w:instrText>
        </w:r>
        <w:r>
          <w:rPr>
            <w:noProof/>
            <w:webHidden/>
          </w:rPr>
        </w:r>
        <w:r>
          <w:rPr>
            <w:noProof/>
            <w:webHidden/>
          </w:rPr>
          <w:fldChar w:fldCharType="separate"/>
        </w:r>
        <w:r>
          <w:rPr>
            <w:noProof/>
            <w:webHidden/>
          </w:rPr>
          <w:t>79</w:t>
        </w:r>
        <w:r>
          <w:rPr>
            <w:noProof/>
            <w:webHidden/>
          </w:rPr>
          <w:fldChar w:fldCharType="end"/>
        </w:r>
      </w:hyperlink>
    </w:p>
    <w:p w14:paraId="6E8050F1" w14:textId="2768DFE9"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18" w:history="1">
        <w:r w:rsidRPr="00C6363E">
          <w:rPr>
            <w:rStyle w:val="Hyperlink"/>
            <w:noProof/>
          </w:rPr>
          <w:t xml:space="preserve">Gambar 3. 27 </w:t>
        </w:r>
        <w:r w:rsidRPr="00C6363E">
          <w:rPr>
            <w:rStyle w:val="Hyperlink"/>
            <w:i/>
            <w:noProof/>
          </w:rPr>
          <w:t>Entity Relationship Diagram</w:t>
        </w:r>
        <w:r w:rsidRPr="00C6363E">
          <w:rPr>
            <w:rStyle w:val="Hyperlink"/>
            <w:noProof/>
          </w:rPr>
          <w:t xml:space="preserve"> (ERD)</w:t>
        </w:r>
        <w:r>
          <w:rPr>
            <w:noProof/>
            <w:webHidden/>
          </w:rPr>
          <w:tab/>
        </w:r>
        <w:r>
          <w:rPr>
            <w:noProof/>
            <w:webHidden/>
          </w:rPr>
          <w:fldChar w:fldCharType="begin"/>
        </w:r>
        <w:r>
          <w:rPr>
            <w:noProof/>
            <w:webHidden/>
          </w:rPr>
          <w:instrText xml:space="preserve"> PAGEREF _Toc202648418 \h </w:instrText>
        </w:r>
        <w:r>
          <w:rPr>
            <w:noProof/>
            <w:webHidden/>
          </w:rPr>
        </w:r>
        <w:r>
          <w:rPr>
            <w:noProof/>
            <w:webHidden/>
          </w:rPr>
          <w:fldChar w:fldCharType="separate"/>
        </w:r>
        <w:r>
          <w:rPr>
            <w:noProof/>
            <w:webHidden/>
          </w:rPr>
          <w:t>82</w:t>
        </w:r>
        <w:r>
          <w:rPr>
            <w:noProof/>
            <w:webHidden/>
          </w:rPr>
          <w:fldChar w:fldCharType="end"/>
        </w:r>
      </w:hyperlink>
    </w:p>
    <w:p w14:paraId="4BAE1E05" w14:textId="512CD5FC"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19" w:history="1">
        <w:r w:rsidRPr="00C6363E">
          <w:rPr>
            <w:rStyle w:val="Hyperlink"/>
            <w:noProof/>
          </w:rPr>
          <w:t xml:space="preserve">Gambar 3. 28 </w:t>
        </w:r>
        <w:r w:rsidRPr="00C6363E">
          <w:rPr>
            <w:rStyle w:val="Hyperlink"/>
            <w:i/>
            <w:noProof/>
          </w:rPr>
          <w:t xml:space="preserve">User interface </w:t>
        </w:r>
        <w:r w:rsidRPr="00C6363E">
          <w:rPr>
            <w:rStyle w:val="Hyperlink"/>
            <w:noProof/>
          </w:rPr>
          <w:t>(register)</w:t>
        </w:r>
        <w:r>
          <w:rPr>
            <w:noProof/>
            <w:webHidden/>
          </w:rPr>
          <w:tab/>
        </w:r>
        <w:r>
          <w:rPr>
            <w:noProof/>
            <w:webHidden/>
          </w:rPr>
          <w:fldChar w:fldCharType="begin"/>
        </w:r>
        <w:r>
          <w:rPr>
            <w:noProof/>
            <w:webHidden/>
          </w:rPr>
          <w:instrText xml:space="preserve"> PAGEREF _Toc202648419 \h </w:instrText>
        </w:r>
        <w:r>
          <w:rPr>
            <w:noProof/>
            <w:webHidden/>
          </w:rPr>
        </w:r>
        <w:r>
          <w:rPr>
            <w:noProof/>
            <w:webHidden/>
          </w:rPr>
          <w:fldChar w:fldCharType="separate"/>
        </w:r>
        <w:r>
          <w:rPr>
            <w:noProof/>
            <w:webHidden/>
          </w:rPr>
          <w:t>84</w:t>
        </w:r>
        <w:r>
          <w:rPr>
            <w:noProof/>
            <w:webHidden/>
          </w:rPr>
          <w:fldChar w:fldCharType="end"/>
        </w:r>
      </w:hyperlink>
    </w:p>
    <w:p w14:paraId="71C27204" w14:textId="43548A34"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20" w:history="1">
        <w:r w:rsidRPr="00C6363E">
          <w:rPr>
            <w:rStyle w:val="Hyperlink"/>
            <w:noProof/>
          </w:rPr>
          <w:t xml:space="preserve">Gambar 3. 29 </w:t>
        </w:r>
        <w:r w:rsidRPr="00C6363E">
          <w:rPr>
            <w:rStyle w:val="Hyperlink"/>
            <w:i/>
            <w:noProof/>
          </w:rPr>
          <w:t xml:space="preserve">User interface </w:t>
        </w:r>
        <w:r w:rsidRPr="00C6363E">
          <w:rPr>
            <w:rStyle w:val="Hyperlink"/>
            <w:noProof/>
          </w:rPr>
          <w:t>(login)</w:t>
        </w:r>
        <w:r>
          <w:rPr>
            <w:noProof/>
            <w:webHidden/>
          </w:rPr>
          <w:tab/>
        </w:r>
        <w:r>
          <w:rPr>
            <w:noProof/>
            <w:webHidden/>
          </w:rPr>
          <w:fldChar w:fldCharType="begin"/>
        </w:r>
        <w:r>
          <w:rPr>
            <w:noProof/>
            <w:webHidden/>
          </w:rPr>
          <w:instrText xml:space="preserve"> PAGEREF _Toc202648420 \h </w:instrText>
        </w:r>
        <w:r>
          <w:rPr>
            <w:noProof/>
            <w:webHidden/>
          </w:rPr>
        </w:r>
        <w:r>
          <w:rPr>
            <w:noProof/>
            <w:webHidden/>
          </w:rPr>
          <w:fldChar w:fldCharType="separate"/>
        </w:r>
        <w:r>
          <w:rPr>
            <w:noProof/>
            <w:webHidden/>
          </w:rPr>
          <w:t>85</w:t>
        </w:r>
        <w:r>
          <w:rPr>
            <w:noProof/>
            <w:webHidden/>
          </w:rPr>
          <w:fldChar w:fldCharType="end"/>
        </w:r>
      </w:hyperlink>
    </w:p>
    <w:p w14:paraId="4B9CF93D" w14:textId="3CB36318"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21" w:history="1">
        <w:r w:rsidRPr="00C6363E">
          <w:rPr>
            <w:rStyle w:val="Hyperlink"/>
            <w:noProof/>
          </w:rPr>
          <w:t xml:space="preserve">Gambar 3. 30 </w:t>
        </w:r>
        <w:r w:rsidRPr="00C6363E">
          <w:rPr>
            <w:rStyle w:val="Hyperlink"/>
            <w:i/>
            <w:noProof/>
          </w:rPr>
          <w:t xml:space="preserve">User interface </w:t>
        </w:r>
        <w:r w:rsidRPr="00C6363E">
          <w:rPr>
            <w:rStyle w:val="Hyperlink"/>
            <w:noProof/>
          </w:rPr>
          <w:t>(dashboard)</w:t>
        </w:r>
        <w:r>
          <w:rPr>
            <w:noProof/>
            <w:webHidden/>
          </w:rPr>
          <w:tab/>
        </w:r>
        <w:r>
          <w:rPr>
            <w:noProof/>
            <w:webHidden/>
          </w:rPr>
          <w:fldChar w:fldCharType="begin"/>
        </w:r>
        <w:r>
          <w:rPr>
            <w:noProof/>
            <w:webHidden/>
          </w:rPr>
          <w:instrText xml:space="preserve"> PAGEREF _Toc202648421 \h </w:instrText>
        </w:r>
        <w:r>
          <w:rPr>
            <w:noProof/>
            <w:webHidden/>
          </w:rPr>
        </w:r>
        <w:r>
          <w:rPr>
            <w:noProof/>
            <w:webHidden/>
          </w:rPr>
          <w:fldChar w:fldCharType="separate"/>
        </w:r>
        <w:r>
          <w:rPr>
            <w:noProof/>
            <w:webHidden/>
          </w:rPr>
          <w:t>85</w:t>
        </w:r>
        <w:r>
          <w:rPr>
            <w:noProof/>
            <w:webHidden/>
          </w:rPr>
          <w:fldChar w:fldCharType="end"/>
        </w:r>
      </w:hyperlink>
    </w:p>
    <w:p w14:paraId="601287AE" w14:textId="53FAC705"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22" w:history="1">
        <w:r w:rsidRPr="00C6363E">
          <w:rPr>
            <w:rStyle w:val="Hyperlink"/>
            <w:noProof/>
          </w:rPr>
          <w:t xml:space="preserve">Gambar 3. 31 </w:t>
        </w:r>
        <w:r w:rsidRPr="00C6363E">
          <w:rPr>
            <w:rStyle w:val="Hyperlink"/>
            <w:i/>
            <w:noProof/>
          </w:rPr>
          <w:t xml:space="preserve">User interface </w:t>
        </w:r>
        <w:r w:rsidRPr="00C6363E">
          <w:rPr>
            <w:rStyle w:val="Hyperlink"/>
            <w:noProof/>
          </w:rPr>
          <w:t>(result)</w:t>
        </w:r>
        <w:r>
          <w:rPr>
            <w:noProof/>
            <w:webHidden/>
          </w:rPr>
          <w:tab/>
        </w:r>
        <w:r>
          <w:rPr>
            <w:noProof/>
            <w:webHidden/>
          </w:rPr>
          <w:fldChar w:fldCharType="begin"/>
        </w:r>
        <w:r>
          <w:rPr>
            <w:noProof/>
            <w:webHidden/>
          </w:rPr>
          <w:instrText xml:space="preserve"> PAGEREF _Toc202648422 \h </w:instrText>
        </w:r>
        <w:r>
          <w:rPr>
            <w:noProof/>
            <w:webHidden/>
          </w:rPr>
        </w:r>
        <w:r>
          <w:rPr>
            <w:noProof/>
            <w:webHidden/>
          </w:rPr>
          <w:fldChar w:fldCharType="separate"/>
        </w:r>
        <w:r>
          <w:rPr>
            <w:noProof/>
            <w:webHidden/>
          </w:rPr>
          <w:t>86</w:t>
        </w:r>
        <w:r>
          <w:rPr>
            <w:noProof/>
            <w:webHidden/>
          </w:rPr>
          <w:fldChar w:fldCharType="end"/>
        </w:r>
      </w:hyperlink>
    </w:p>
    <w:p w14:paraId="41EBF4FA" w14:textId="04D9AD76"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23" w:history="1">
        <w:r w:rsidRPr="00C6363E">
          <w:rPr>
            <w:rStyle w:val="Hyperlink"/>
            <w:noProof/>
          </w:rPr>
          <w:t>Gambar 3. 32 Alur penelitian</w:t>
        </w:r>
        <w:r>
          <w:rPr>
            <w:noProof/>
            <w:webHidden/>
          </w:rPr>
          <w:tab/>
        </w:r>
        <w:r>
          <w:rPr>
            <w:noProof/>
            <w:webHidden/>
          </w:rPr>
          <w:fldChar w:fldCharType="begin"/>
        </w:r>
        <w:r>
          <w:rPr>
            <w:noProof/>
            <w:webHidden/>
          </w:rPr>
          <w:instrText xml:space="preserve"> PAGEREF _Toc202648423 \h </w:instrText>
        </w:r>
        <w:r>
          <w:rPr>
            <w:noProof/>
            <w:webHidden/>
          </w:rPr>
        </w:r>
        <w:r>
          <w:rPr>
            <w:noProof/>
            <w:webHidden/>
          </w:rPr>
          <w:fldChar w:fldCharType="separate"/>
        </w:r>
        <w:r>
          <w:rPr>
            <w:noProof/>
            <w:webHidden/>
          </w:rPr>
          <w:t>89</w:t>
        </w:r>
        <w:r>
          <w:rPr>
            <w:noProof/>
            <w:webHidden/>
          </w:rPr>
          <w:fldChar w:fldCharType="end"/>
        </w:r>
      </w:hyperlink>
    </w:p>
    <w:p w14:paraId="142201B3" w14:textId="0E9C2D48"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24" w:history="1">
        <w:r w:rsidRPr="00C6363E">
          <w:rPr>
            <w:rStyle w:val="Hyperlink"/>
            <w:noProof/>
          </w:rPr>
          <w:t>Gambar 3. 33 Contoh hasil dalam database</w:t>
        </w:r>
        <w:r>
          <w:rPr>
            <w:noProof/>
            <w:webHidden/>
          </w:rPr>
          <w:tab/>
        </w:r>
        <w:r>
          <w:rPr>
            <w:noProof/>
            <w:webHidden/>
          </w:rPr>
          <w:fldChar w:fldCharType="begin"/>
        </w:r>
        <w:r>
          <w:rPr>
            <w:noProof/>
            <w:webHidden/>
          </w:rPr>
          <w:instrText xml:space="preserve"> PAGEREF _Toc202648424 \h </w:instrText>
        </w:r>
        <w:r>
          <w:rPr>
            <w:noProof/>
            <w:webHidden/>
          </w:rPr>
        </w:r>
        <w:r>
          <w:rPr>
            <w:noProof/>
            <w:webHidden/>
          </w:rPr>
          <w:fldChar w:fldCharType="separate"/>
        </w:r>
        <w:r>
          <w:rPr>
            <w:noProof/>
            <w:webHidden/>
          </w:rPr>
          <w:t>98</w:t>
        </w:r>
        <w:r>
          <w:rPr>
            <w:noProof/>
            <w:webHidden/>
          </w:rPr>
          <w:fldChar w:fldCharType="end"/>
        </w:r>
      </w:hyperlink>
    </w:p>
    <w:p w14:paraId="77A7F290" w14:textId="49334997" w:rsidR="00EA0A19" w:rsidRDefault="00EA0A19"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425" w:history="1">
        <w:r w:rsidRPr="00C6363E">
          <w:rPr>
            <w:rStyle w:val="Hyperlink"/>
            <w:noProof/>
          </w:rPr>
          <w:t>Gambar 3. 34 Struktur teknik coverage pada pengujian white blox</w:t>
        </w:r>
        <w:r>
          <w:rPr>
            <w:noProof/>
            <w:webHidden/>
          </w:rPr>
          <w:tab/>
        </w:r>
        <w:r>
          <w:rPr>
            <w:noProof/>
            <w:webHidden/>
          </w:rPr>
          <w:fldChar w:fldCharType="begin"/>
        </w:r>
        <w:r>
          <w:rPr>
            <w:noProof/>
            <w:webHidden/>
          </w:rPr>
          <w:instrText xml:space="preserve"> PAGEREF _Toc202648425 \h </w:instrText>
        </w:r>
        <w:r>
          <w:rPr>
            <w:noProof/>
            <w:webHidden/>
          </w:rPr>
        </w:r>
        <w:r>
          <w:rPr>
            <w:noProof/>
            <w:webHidden/>
          </w:rPr>
          <w:fldChar w:fldCharType="separate"/>
        </w:r>
        <w:r>
          <w:rPr>
            <w:noProof/>
            <w:webHidden/>
          </w:rPr>
          <w:t>115</w:t>
        </w:r>
        <w:r>
          <w:rPr>
            <w:noProof/>
            <w:webHidden/>
          </w:rPr>
          <w:fldChar w:fldCharType="end"/>
        </w:r>
      </w:hyperlink>
    </w:p>
    <w:p w14:paraId="58FB0C14" w14:textId="0111638B" w:rsidR="00CF7034" w:rsidRPr="00CF7034" w:rsidRDefault="00EA0A19" w:rsidP="00EA0A19">
      <w:pPr>
        <w:spacing w:after="200" w:line="240" w:lineRule="auto"/>
        <w:ind w:left="0" w:right="-142" w:firstLine="0"/>
        <w:jc w:val="left"/>
      </w:pPr>
      <w:r>
        <w:fldChar w:fldCharType="end"/>
      </w:r>
    </w:p>
    <w:p w14:paraId="320B4238" w14:textId="77777777" w:rsidR="00CF7034" w:rsidRPr="00CF7034" w:rsidRDefault="00CF7034" w:rsidP="00CF7034">
      <w:pPr>
        <w:spacing w:after="200" w:line="240" w:lineRule="auto"/>
        <w:ind w:left="0" w:right="-142" w:firstLine="0"/>
        <w:jc w:val="left"/>
        <w:sectPr w:rsidR="00CF7034" w:rsidRPr="00CF7034" w:rsidSect="00D811B4">
          <w:pgSz w:w="11907" w:h="16839" w:code="9"/>
          <w:pgMar w:top="1701" w:right="1701" w:bottom="1701" w:left="2268" w:header="720" w:footer="720" w:gutter="0"/>
          <w:pgNumType w:fmt="lowerRoman"/>
          <w:cols w:space="720"/>
          <w:docGrid w:linePitch="360"/>
        </w:sectPr>
      </w:pPr>
    </w:p>
    <w:p w14:paraId="74F827D8" w14:textId="77777777" w:rsidR="00CF7034" w:rsidRPr="00CF7034" w:rsidRDefault="00CF7034" w:rsidP="00CF7034">
      <w:pPr>
        <w:tabs>
          <w:tab w:val="left" w:pos="2410"/>
        </w:tabs>
        <w:spacing w:after="120" w:line="360" w:lineRule="auto"/>
        <w:ind w:left="0" w:firstLine="0"/>
        <w:jc w:val="center"/>
        <w:outlineLvl w:val="0"/>
        <w:rPr>
          <w:b/>
          <w:sz w:val="28"/>
        </w:rPr>
      </w:pPr>
      <w:bookmarkStart w:id="24" w:name="_Toc199697056"/>
      <w:bookmarkStart w:id="25" w:name="_Toc200656022"/>
      <w:bookmarkStart w:id="26" w:name="_Toc202646172"/>
      <w:r w:rsidRPr="00CF7034">
        <w:rPr>
          <w:b/>
          <w:sz w:val="28"/>
        </w:rPr>
        <w:lastRenderedPageBreak/>
        <w:t>DAFTAR TABEL</w:t>
      </w:r>
      <w:bookmarkEnd w:id="24"/>
      <w:bookmarkEnd w:id="25"/>
      <w:bookmarkEnd w:id="26"/>
    </w:p>
    <w:p w14:paraId="621FAF37" w14:textId="77777777" w:rsidR="00C721A1" w:rsidRDefault="00C721A1" w:rsidP="00CF7034">
      <w:pPr>
        <w:tabs>
          <w:tab w:val="right" w:leader="dot" w:pos="8495"/>
        </w:tabs>
        <w:spacing w:line="240" w:lineRule="auto"/>
        <w:ind w:left="0" w:right="-142" w:firstLine="0"/>
        <w:jc w:val="left"/>
      </w:pPr>
    </w:p>
    <w:p w14:paraId="5A364FEE" w14:textId="03D30CC6" w:rsidR="00C721A1" w:rsidRDefault="00C721A1"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r>
        <w:fldChar w:fldCharType="begin"/>
      </w:r>
      <w:r>
        <w:instrText xml:space="preserve"> TOC \h \z \c "Tabel 3." </w:instrText>
      </w:r>
      <w:r>
        <w:fldChar w:fldCharType="separate"/>
      </w:r>
      <w:hyperlink w:anchor="_Toc202648362" w:history="1">
        <w:r w:rsidRPr="00141856">
          <w:rPr>
            <w:rStyle w:val="Hyperlink"/>
            <w:noProof/>
          </w:rPr>
          <w:t>Tabel 3. 1 Kebutuhan perangkat lunak (software)</w:t>
        </w:r>
        <w:r>
          <w:rPr>
            <w:noProof/>
            <w:webHidden/>
          </w:rPr>
          <w:tab/>
        </w:r>
        <w:r>
          <w:rPr>
            <w:noProof/>
            <w:webHidden/>
          </w:rPr>
          <w:fldChar w:fldCharType="begin"/>
        </w:r>
        <w:r>
          <w:rPr>
            <w:noProof/>
            <w:webHidden/>
          </w:rPr>
          <w:instrText xml:space="preserve"> PAGEREF _Toc202648362 \h </w:instrText>
        </w:r>
        <w:r>
          <w:rPr>
            <w:noProof/>
            <w:webHidden/>
          </w:rPr>
        </w:r>
        <w:r>
          <w:rPr>
            <w:noProof/>
            <w:webHidden/>
          </w:rPr>
          <w:fldChar w:fldCharType="separate"/>
        </w:r>
        <w:r>
          <w:rPr>
            <w:noProof/>
            <w:webHidden/>
          </w:rPr>
          <w:t>28</w:t>
        </w:r>
        <w:r>
          <w:rPr>
            <w:noProof/>
            <w:webHidden/>
          </w:rPr>
          <w:fldChar w:fldCharType="end"/>
        </w:r>
      </w:hyperlink>
    </w:p>
    <w:p w14:paraId="70A53A38" w14:textId="067C29DB" w:rsidR="00C721A1" w:rsidRDefault="00C721A1"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63" w:history="1">
        <w:r w:rsidRPr="00141856">
          <w:rPr>
            <w:rStyle w:val="Hyperlink"/>
            <w:noProof/>
          </w:rPr>
          <w:t>Tabel 3. 2 Kebutuhan perangkat keras (hardware)</w:t>
        </w:r>
        <w:r>
          <w:rPr>
            <w:noProof/>
            <w:webHidden/>
          </w:rPr>
          <w:tab/>
        </w:r>
        <w:r>
          <w:rPr>
            <w:noProof/>
            <w:webHidden/>
          </w:rPr>
          <w:fldChar w:fldCharType="begin"/>
        </w:r>
        <w:r>
          <w:rPr>
            <w:noProof/>
            <w:webHidden/>
          </w:rPr>
          <w:instrText xml:space="preserve"> PAGEREF _Toc202648363 \h </w:instrText>
        </w:r>
        <w:r>
          <w:rPr>
            <w:noProof/>
            <w:webHidden/>
          </w:rPr>
        </w:r>
        <w:r>
          <w:rPr>
            <w:noProof/>
            <w:webHidden/>
          </w:rPr>
          <w:fldChar w:fldCharType="separate"/>
        </w:r>
        <w:r>
          <w:rPr>
            <w:noProof/>
            <w:webHidden/>
          </w:rPr>
          <w:t>29</w:t>
        </w:r>
        <w:r>
          <w:rPr>
            <w:noProof/>
            <w:webHidden/>
          </w:rPr>
          <w:fldChar w:fldCharType="end"/>
        </w:r>
      </w:hyperlink>
    </w:p>
    <w:p w14:paraId="0DB7719B" w14:textId="15AC2638" w:rsidR="00C721A1" w:rsidRDefault="00C721A1"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64" w:history="1">
        <w:r w:rsidRPr="00141856">
          <w:rPr>
            <w:rStyle w:val="Hyperlink"/>
            <w:noProof/>
          </w:rPr>
          <w:t xml:space="preserve">Tabel 3. 3 Rancangan </w:t>
        </w:r>
        <w:r w:rsidRPr="00141856">
          <w:rPr>
            <w:rStyle w:val="Hyperlink"/>
            <w:i/>
            <w:noProof/>
          </w:rPr>
          <w:t>business rules</w:t>
        </w:r>
        <w:r>
          <w:rPr>
            <w:noProof/>
            <w:webHidden/>
          </w:rPr>
          <w:tab/>
        </w:r>
        <w:r>
          <w:rPr>
            <w:noProof/>
            <w:webHidden/>
          </w:rPr>
          <w:fldChar w:fldCharType="begin"/>
        </w:r>
        <w:r>
          <w:rPr>
            <w:noProof/>
            <w:webHidden/>
          </w:rPr>
          <w:instrText xml:space="preserve"> PAGEREF _Toc202648364 \h </w:instrText>
        </w:r>
        <w:r>
          <w:rPr>
            <w:noProof/>
            <w:webHidden/>
          </w:rPr>
        </w:r>
        <w:r>
          <w:rPr>
            <w:noProof/>
            <w:webHidden/>
          </w:rPr>
          <w:fldChar w:fldCharType="separate"/>
        </w:r>
        <w:r>
          <w:rPr>
            <w:noProof/>
            <w:webHidden/>
          </w:rPr>
          <w:t>39</w:t>
        </w:r>
        <w:r>
          <w:rPr>
            <w:noProof/>
            <w:webHidden/>
          </w:rPr>
          <w:fldChar w:fldCharType="end"/>
        </w:r>
      </w:hyperlink>
    </w:p>
    <w:p w14:paraId="518DF324" w14:textId="0BC7A053" w:rsidR="00C721A1" w:rsidRDefault="00C721A1"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65" w:history="1">
        <w:r w:rsidRPr="00141856">
          <w:rPr>
            <w:rStyle w:val="Hyperlink"/>
            <w:noProof/>
          </w:rPr>
          <w:t xml:space="preserve">Tabel 3. 4 </w:t>
        </w:r>
        <w:r w:rsidRPr="00141856">
          <w:rPr>
            <w:rStyle w:val="Hyperlink"/>
            <w:i/>
            <w:noProof/>
          </w:rPr>
          <w:t xml:space="preserve">Use case </w:t>
        </w:r>
        <w:r w:rsidRPr="00141856">
          <w:rPr>
            <w:rStyle w:val="Hyperlink"/>
            <w:noProof/>
          </w:rPr>
          <w:t>registrasi, login dan logout akun (Admin &amp; User)</w:t>
        </w:r>
        <w:r>
          <w:rPr>
            <w:noProof/>
            <w:webHidden/>
          </w:rPr>
          <w:tab/>
        </w:r>
        <w:r>
          <w:rPr>
            <w:noProof/>
            <w:webHidden/>
          </w:rPr>
          <w:fldChar w:fldCharType="begin"/>
        </w:r>
        <w:r>
          <w:rPr>
            <w:noProof/>
            <w:webHidden/>
          </w:rPr>
          <w:instrText xml:space="preserve"> PAGEREF _Toc202648365 \h </w:instrText>
        </w:r>
        <w:r>
          <w:rPr>
            <w:noProof/>
            <w:webHidden/>
          </w:rPr>
        </w:r>
        <w:r>
          <w:rPr>
            <w:noProof/>
            <w:webHidden/>
          </w:rPr>
          <w:fldChar w:fldCharType="separate"/>
        </w:r>
        <w:r>
          <w:rPr>
            <w:noProof/>
            <w:webHidden/>
          </w:rPr>
          <w:t>42</w:t>
        </w:r>
        <w:r>
          <w:rPr>
            <w:noProof/>
            <w:webHidden/>
          </w:rPr>
          <w:fldChar w:fldCharType="end"/>
        </w:r>
      </w:hyperlink>
    </w:p>
    <w:p w14:paraId="4DB58FE2" w14:textId="2E865279" w:rsidR="00C721A1" w:rsidRDefault="00C721A1"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66" w:history="1">
        <w:r w:rsidRPr="00141856">
          <w:rPr>
            <w:rStyle w:val="Hyperlink"/>
            <w:noProof/>
          </w:rPr>
          <w:t xml:space="preserve">Tabel 3. 5 </w:t>
        </w:r>
        <w:r w:rsidRPr="00141856">
          <w:rPr>
            <w:rStyle w:val="Hyperlink"/>
            <w:i/>
            <w:noProof/>
          </w:rPr>
          <w:t xml:space="preserve">Use case </w:t>
        </w:r>
        <w:r w:rsidRPr="00141856">
          <w:rPr>
            <w:rStyle w:val="Hyperlink"/>
            <w:noProof/>
          </w:rPr>
          <w:t xml:space="preserve">jalankan </w:t>
        </w:r>
        <w:r w:rsidRPr="00141856">
          <w:rPr>
            <w:rStyle w:val="Hyperlink"/>
            <w:i/>
            <w:noProof/>
          </w:rPr>
          <w:t xml:space="preserve">scraping </w:t>
        </w:r>
        <w:r w:rsidRPr="00141856">
          <w:rPr>
            <w:rStyle w:val="Hyperlink"/>
            <w:noProof/>
          </w:rPr>
          <w:t>komentar TikTok (Aktor Admin)</w:t>
        </w:r>
        <w:r>
          <w:rPr>
            <w:noProof/>
            <w:webHidden/>
          </w:rPr>
          <w:tab/>
        </w:r>
        <w:r>
          <w:rPr>
            <w:noProof/>
            <w:webHidden/>
          </w:rPr>
          <w:fldChar w:fldCharType="begin"/>
        </w:r>
        <w:r>
          <w:rPr>
            <w:noProof/>
            <w:webHidden/>
          </w:rPr>
          <w:instrText xml:space="preserve"> PAGEREF _Toc202648366 \h </w:instrText>
        </w:r>
        <w:r>
          <w:rPr>
            <w:noProof/>
            <w:webHidden/>
          </w:rPr>
        </w:r>
        <w:r>
          <w:rPr>
            <w:noProof/>
            <w:webHidden/>
          </w:rPr>
          <w:fldChar w:fldCharType="separate"/>
        </w:r>
        <w:r>
          <w:rPr>
            <w:noProof/>
            <w:webHidden/>
          </w:rPr>
          <w:t>43</w:t>
        </w:r>
        <w:r>
          <w:rPr>
            <w:noProof/>
            <w:webHidden/>
          </w:rPr>
          <w:fldChar w:fldCharType="end"/>
        </w:r>
      </w:hyperlink>
    </w:p>
    <w:p w14:paraId="495DA8D8" w14:textId="6D16C725" w:rsidR="00C721A1" w:rsidRDefault="00C721A1"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67" w:history="1">
        <w:r w:rsidRPr="00141856">
          <w:rPr>
            <w:rStyle w:val="Hyperlink"/>
            <w:noProof/>
          </w:rPr>
          <w:t xml:space="preserve">Tabel 3. 6 </w:t>
        </w:r>
        <w:r w:rsidRPr="00141856">
          <w:rPr>
            <w:rStyle w:val="Hyperlink"/>
            <w:i/>
            <w:noProof/>
          </w:rPr>
          <w:t xml:space="preserve">Use case </w:t>
        </w:r>
        <w:r w:rsidRPr="00141856">
          <w:rPr>
            <w:rStyle w:val="Hyperlink"/>
            <w:noProof/>
          </w:rPr>
          <w:t>jalankan analisis sentimen ML (aktor Admin)</w:t>
        </w:r>
        <w:r>
          <w:rPr>
            <w:noProof/>
            <w:webHidden/>
          </w:rPr>
          <w:tab/>
        </w:r>
        <w:r>
          <w:rPr>
            <w:noProof/>
            <w:webHidden/>
          </w:rPr>
          <w:fldChar w:fldCharType="begin"/>
        </w:r>
        <w:r>
          <w:rPr>
            <w:noProof/>
            <w:webHidden/>
          </w:rPr>
          <w:instrText xml:space="preserve"> PAGEREF _Toc202648367 \h </w:instrText>
        </w:r>
        <w:r>
          <w:rPr>
            <w:noProof/>
            <w:webHidden/>
          </w:rPr>
        </w:r>
        <w:r>
          <w:rPr>
            <w:noProof/>
            <w:webHidden/>
          </w:rPr>
          <w:fldChar w:fldCharType="separate"/>
        </w:r>
        <w:r>
          <w:rPr>
            <w:noProof/>
            <w:webHidden/>
          </w:rPr>
          <w:t>44</w:t>
        </w:r>
        <w:r>
          <w:rPr>
            <w:noProof/>
            <w:webHidden/>
          </w:rPr>
          <w:fldChar w:fldCharType="end"/>
        </w:r>
      </w:hyperlink>
    </w:p>
    <w:p w14:paraId="292334D8" w14:textId="1DF5FBDE" w:rsidR="00C721A1" w:rsidRDefault="00C721A1"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68" w:history="1">
        <w:r w:rsidRPr="00141856">
          <w:rPr>
            <w:rStyle w:val="Hyperlink"/>
            <w:noProof/>
          </w:rPr>
          <w:t xml:space="preserve">Tabel 3. 7 </w:t>
        </w:r>
        <w:r w:rsidRPr="00141856">
          <w:rPr>
            <w:rStyle w:val="Hyperlink"/>
            <w:i/>
            <w:noProof/>
          </w:rPr>
          <w:t xml:space="preserve">Use case </w:t>
        </w:r>
        <w:r w:rsidRPr="00141856">
          <w:rPr>
            <w:rStyle w:val="Hyperlink"/>
            <w:noProof/>
          </w:rPr>
          <w:t>lihat hasil analisis sentimen (aktor user)</w:t>
        </w:r>
        <w:r>
          <w:rPr>
            <w:noProof/>
            <w:webHidden/>
          </w:rPr>
          <w:tab/>
        </w:r>
        <w:r>
          <w:rPr>
            <w:noProof/>
            <w:webHidden/>
          </w:rPr>
          <w:fldChar w:fldCharType="begin"/>
        </w:r>
        <w:r>
          <w:rPr>
            <w:noProof/>
            <w:webHidden/>
          </w:rPr>
          <w:instrText xml:space="preserve"> PAGEREF _Toc202648368 \h </w:instrText>
        </w:r>
        <w:r>
          <w:rPr>
            <w:noProof/>
            <w:webHidden/>
          </w:rPr>
        </w:r>
        <w:r>
          <w:rPr>
            <w:noProof/>
            <w:webHidden/>
          </w:rPr>
          <w:fldChar w:fldCharType="separate"/>
        </w:r>
        <w:r>
          <w:rPr>
            <w:noProof/>
            <w:webHidden/>
          </w:rPr>
          <w:t>45</w:t>
        </w:r>
        <w:r>
          <w:rPr>
            <w:noProof/>
            <w:webHidden/>
          </w:rPr>
          <w:fldChar w:fldCharType="end"/>
        </w:r>
      </w:hyperlink>
    </w:p>
    <w:p w14:paraId="46AF1C28" w14:textId="37E8300A" w:rsidR="00C721A1" w:rsidRDefault="00C721A1"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69" w:history="1">
        <w:r w:rsidRPr="00141856">
          <w:rPr>
            <w:rStyle w:val="Hyperlink"/>
            <w:noProof/>
          </w:rPr>
          <w:t xml:space="preserve">Tabel 3. 8 </w:t>
        </w:r>
        <w:r w:rsidRPr="00141856">
          <w:rPr>
            <w:rStyle w:val="Hyperlink"/>
            <w:i/>
            <w:noProof/>
          </w:rPr>
          <w:t>Use case</w:t>
        </w:r>
        <w:r w:rsidRPr="00141856">
          <w:rPr>
            <w:rStyle w:val="Hyperlink"/>
            <w:noProof/>
          </w:rPr>
          <w:t xml:space="preserve"> unduh hasil analisis sentimen (aktor admin &amp; user)</w:t>
        </w:r>
        <w:r>
          <w:rPr>
            <w:noProof/>
            <w:webHidden/>
          </w:rPr>
          <w:tab/>
        </w:r>
        <w:r>
          <w:rPr>
            <w:noProof/>
            <w:webHidden/>
          </w:rPr>
          <w:fldChar w:fldCharType="begin"/>
        </w:r>
        <w:r>
          <w:rPr>
            <w:noProof/>
            <w:webHidden/>
          </w:rPr>
          <w:instrText xml:space="preserve"> PAGEREF _Toc202648369 \h </w:instrText>
        </w:r>
        <w:r>
          <w:rPr>
            <w:noProof/>
            <w:webHidden/>
          </w:rPr>
        </w:r>
        <w:r>
          <w:rPr>
            <w:noProof/>
            <w:webHidden/>
          </w:rPr>
          <w:fldChar w:fldCharType="separate"/>
        </w:r>
        <w:r>
          <w:rPr>
            <w:noProof/>
            <w:webHidden/>
          </w:rPr>
          <w:t>46</w:t>
        </w:r>
        <w:r>
          <w:rPr>
            <w:noProof/>
            <w:webHidden/>
          </w:rPr>
          <w:fldChar w:fldCharType="end"/>
        </w:r>
      </w:hyperlink>
    </w:p>
    <w:p w14:paraId="46D814A1" w14:textId="32C752E5" w:rsidR="00C721A1" w:rsidRDefault="00C721A1"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70" w:history="1">
        <w:r w:rsidRPr="00141856">
          <w:rPr>
            <w:rStyle w:val="Hyperlink"/>
            <w:noProof/>
          </w:rPr>
          <w:t>Tabel 3. 9 Contoh implementasi</w:t>
        </w:r>
        <w:r>
          <w:rPr>
            <w:noProof/>
            <w:webHidden/>
          </w:rPr>
          <w:tab/>
        </w:r>
        <w:r>
          <w:rPr>
            <w:noProof/>
            <w:webHidden/>
          </w:rPr>
          <w:fldChar w:fldCharType="begin"/>
        </w:r>
        <w:r>
          <w:rPr>
            <w:noProof/>
            <w:webHidden/>
          </w:rPr>
          <w:instrText xml:space="preserve"> PAGEREF _Toc202648370 \h </w:instrText>
        </w:r>
        <w:r>
          <w:rPr>
            <w:noProof/>
            <w:webHidden/>
          </w:rPr>
        </w:r>
        <w:r>
          <w:rPr>
            <w:noProof/>
            <w:webHidden/>
          </w:rPr>
          <w:fldChar w:fldCharType="separate"/>
        </w:r>
        <w:r>
          <w:rPr>
            <w:noProof/>
            <w:webHidden/>
          </w:rPr>
          <w:t>96</w:t>
        </w:r>
        <w:r>
          <w:rPr>
            <w:noProof/>
            <w:webHidden/>
          </w:rPr>
          <w:fldChar w:fldCharType="end"/>
        </w:r>
      </w:hyperlink>
    </w:p>
    <w:p w14:paraId="6A9C461E" w14:textId="2CB0A734" w:rsidR="00C721A1" w:rsidRDefault="00C721A1"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71" w:history="1">
        <w:r w:rsidRPr="00141856">
          <w:rPr>
            <w:rStyle w:val="Hyperlink"/>
            <w:noProof/>
          </w:rPr>
          <w:t>Tabel 3. 10 Contoh implementasi</w:t>
        </w:r>
        <w:r>
          <w:rPr>
            <w:noProof/>
            <w:webHidden/>
          </w:rPr>
          <w:tab/>
        </w:r>
        <w:r>
          <w:rPr>
            <w:noProof/>
            <w:webHidden/>
          </w:rPr>
          <w:fldChar w:fldCharType="begin"/>
        </w:r>
        <w:r>
          <w:rPr>
            <w:noProof/>
            <w:webHidden/>
          </w:rPr>
          <w:instrText xml:space="preserve"> PAGEREF _Toc202648371 \h </w:instrText>
        </w:r>
        <w:r>
          <w:rPr>
            <w:noProof/>
            <w:webHidden/>
          </w:rPr>
        </w:r>
        <w:r>
          <w:rPr>
            <w:noProof/>
            <w:webHidden/>
          </w:rPr>
          <w:fldChar w:fldCharType="separate"/>
        </w:r>
        <w:r>
          <w:rPr>
            <w:noProof/>
            <w:webHidden/>
          </w:rPr>
          <w:t>105</w:t>
        </w:r>
        <w:r>
          <w:rPr>
            <w:noProof/>
            <w:webHidden/>
          </w:rPr>
          <w:fldChar w:fldCharType="end"/>
        </w:r>
      </w:hyperlink>
    </w:p>
    <w:p w14:paraId="083AE0BE" w14:textId="1C85D00A" w:rsidR="00C721A1" w:rsidRDefault="00C721A1"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72" w:history="1">
        <w:r w:rsidRPr="00141856">
          <w:rPr>
            <w:rStyle w:val="Hyperlink"/>
            <w:noProof/>
          </w:rPr>
          <w:t>Tabel 3. 11 pembagian data latih dan data uji</w:t>
        </w:r>
        <w:r>
          <w:rPr>
            <w:noProof/>
            <w:webHidden/>
          </w:rPr>
          <w:tab/>
        </w:r>
        <w:r>
          <w:rPr>
            <w:noProof/>
            <w:webHidden/>
          </w:rPr>
          <w:fldChar w:fldCharType="begin"/>
        </w:r>
        <w:r>
          <w:rPr>
            <w:noProof/>
            <w:webHidden/>
          </w:rPr>
          <w:instrText xml:space="preserve"> PAGEREF _Toc202648372 \h </w:instrText>
        </w:r>
        <w:r>
          <w:rPr>
            <w:noProof/>
            <w:webHidden/>
          </w:rPr>
        </w:r>
        <w:r>
          <w:rPr>
            <w:noProof/>
            <w:webHidden/>
          </w:rPr>
          <w:fldChar w:fldCharType="separate"/>
        </w:r>
        <w:r>
          <w:rPr>
            <w:noProof/>
            <w:webHidden/>
          </w:rPr>
          <w:t>109</w:t>
        </w:r>
        <w:r>
          <w:rPr>
            <w:noProof/>
            <w:webHidden/>
          </w:rPr>
          <w:fldChar w:fldCharType="end"/>
        </w:r>
      </w:hyperlink>
    </w:p>
    <w:p w14:paraId="55CC8574" w14:textId="6D4BB9BC" w:rsidR="00C721A1" w:rsidRDefault="00C721A1"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73" w:history="1">
        <w:r w:rsidRPr="00141856">
          <w:rPr>
            <w:rStyle w:val="Hyperlink"/>
            <w:noProof/>
          </w:rPr>
          <w:t>Tabel 3. 12 Rancangan confusion matrix</w:t>
        </w:r>
        <w:r>
          <w:rPr>
            <w:noProof/>
            <w:webHidden/>
          </w:rPr>
          <w:tab/>
        </w:r>
        <w:r>
          <w:rPr>
            <w:noProof/>
            <w:webHidden/>
          </w:rPr>
          <w:fldChar w:fldCharType="begin"/>
        </w:r>
        <w:r>
          <w:rPr>
            <w:noProof/>
            <w:webHidden/>
          </w:rPr>
          <w:instrText xml:space="preserve"> PAGEREF _Toc202648373 \h </w:instrText>
        </w:r>
        <w:r>
          <w:rPr>
            <w:noProof/>
            <w:webHidden/>
          </w:rPr>
        </w:r>
        <w:r>
          <w:rPr>
            <w:noProof/>
            <w:webHidden/>
          </w:rPr>
          <w:fldChar w:fldCharType="separate"/>
        </w:r>
        <w:r>
          <w:rPr>
            <w:noProof/>
            <w:webHidden/>
          </w:rPr>
          <w:t>110</w:t>
        </w:r>
        <w:r>
          <w:rPr>
            <w:noProof/>
            <w:webHidden/>
          </w:rPr>
          <w:fldChar w:fldCharType="end"/>
        </w:r>
      </w:hyperlink>
    </w:p>
    <w:p w14:paraId="2228A855" w14:textId="51B51F21" w:rsidR="00C721A1" w:rsidRDefault="00C721A1" w:rsidP="00EA0A19">
      <w:pPr>
        <w:pStyle w:val="TableofFigures"/>
        <w:tabs>
          <w:tab w:val="right" w:leader="dot" w:pos="7928"/>
        </w:tabs>
        <w:ind w:left="0" w:firstLine="0"/>
        <w:rPr>
          <w:rFonts w:asciiTheme="minorHAnsi" w:eastAsiaTheme="minorEastAsia" w:hAnsiTheme="minorHAnsi" w:cstheme="minorBidi"/>
          <w:noProof/>
          <w:kern w:val="2"/>
          <w:szCs w:val="24"/>
          <w14:ligatures w14:val="standardContextual"/>
        </w:rPr>
      </w:pPr>
      <w:hyperlink w:anchor="_Toc202648374" w:history="1">
        <w:r w:rsidRPr="00141856">
          <w:rPr>
            <w:rStyle w:val="Hyperlink"/>
            <w:noProof/>
          </w:rPr>
          <w:t>Tabel 3. 13 Perancangan skenario pengujian black box</w:t>
        </w:r>
        <w:r>
          <w:rPr>
            <w:noProof/>
            <w:webHidden/>
          </w:rPr>
          <w:tab/>
        </w:r>
        <w:r>
          <w:rPr>
            <w:noProof/>
            <w:webHidden/>
          </w:rPr>
          <w:fldChar w:fldCharType="begin"/>
        </w:r>
        <w:r>
          <w:rPr>
            <w:noProof/>
            <w:webHidden/>
          </w:rPr>
          <w:instrText xml:space="preserve"> PAGEREF _Toc202648374 \h </w:instrText>
        </w:r>
        <w:r>
          <w:rPr>
            <w:noProof/>
            <w:webHidden/>
          </w:rPr>
        </w:r>
        <w:r>
          <w:rPr>
            <w:noProof/>
            <w:webHidden/>
          </w:rPr>
          <w:fldChar w:fldCharType="separate"/>
        </w:r>
        <w:r>
          <w:rPr>
            <w:noProof/>
            <w:webHidden/>
          </w:rPr>
          <w:t>112</w:t>
        </w:r>
        <w:r>
          <w:rPr>
            <w:noProof/>
            <w:webHidden/>
          </w:rPr>
          <w:fldChar w:fldCharType="end"/>
        </w:r>
      </w:hyperlink>
    </w:p>
    <w:p w14:paraId="5A346333" w14:textId="0CCE7BA8" w:rsidR="00CF7034" w:rsidRPr="00CF7034" w:rsidRDefault="00C721A1" w:rsidP="00CF7034">
      <w:pPr>
        <w:spacing w:after="200" w:line="240" w:lineRule="auto"/>
        <w:ind w:left="0" w:right="-142" w:firstLine="0"/>
        <w:jc w:val="left"/>
      </w:pPr>
      <w:r>
        <w:fldChar w:fldCharType="end"/>
      </w:r>
    </w:p>
    <w:p w14:paraId="26CE7644" w14:textId="77777777" w:rsidR="00CF7034" w:rsidRPr="00CF7034" w:rsidRDefault="00CF7034" w:rsidP="00CF7034">
      <w:pPr>
        <w:spacing w:after="200" w:line="240" w:lineRule="auto"/>
        <w:ind w:left="0" w:right="-142" w:firstLine="0"/>
        <w:jc w:val="left"/>
      </w:pPr>
    </w:p>
    <w:p w14:paraId="599BE744" w14:textId="77777777" w:rsidR="00CF7034" w:rsidRPr="00CF7034" w:rsidRDefault="00CF7034" w:rsidP="00CF7034">
      <w:pPr>
        <w:spacing w:after="200" w:line="240" w:lineRule="auto"/>
        <w:ind w:left="0" w:right="-142" w:firstLine="0"/>
        <w:jc w:val="left"/>
        <w:sectPr w:rsidR="00CF7034" w:rsidRPr="00CF7034" w:rsidSect="00D811B4">
          <w:pgSz w:w="11907" w:h="16839" w:code="9"/>
          <w:pgMar w:top="1701" w:right="1701" w:bottom="1701" w:left="2268" w:header="720" w:footer="720" w:gutter="0"/>
          <w:pgNumType w:fmt="lowerRoman"/>
          <w:cols w:space="720"/>
          <w:docGrid w:linePitch="360"/>
        </w:sectPr>
      </w:pPr>
    </w:p>
    <w:p w14:paraId="4D04105E" w14:textId="77777777" w:rsidR="00CF7034" w:rsidRPr="00CF7034" w:rsidRDefault="00CF7034" w:rsidP="00CF7034">
      <w:pPr>
        <w:tabs>
          <w:tab w:val="left" w:pos="2410"/>
        </w:tabs>
        <w:spacing w:after="120" w:line="360" w:lineRule="auto"/>
        <w:ind w:left="0" w:firstLine="0"/>
        <w:jc w:val="center"/>
        <w:outlineLvl w:val="0"/>
        <w:rPr>
          <w:b/>
          <w:sz w:val="28"/>
        </w:rPr>
      </w:pPr>
      <w:bookmarkStart w:id="27" w:name="_Toc199697057"/>
      <w:bookmarkStart w:id="28" w:name="_Toc200656023"/>
      <w:bookmarkStart w:id="29" w:name="_Toc202646173"/>
      <w:r w:rsidRPr="00CF7034">
        <w:rPr>
          <w:b/>
          <w:sz w:val="28"/>
        </w:rPr>
        <w:lastRenderedPageBreak/>
        <w:t>RINGKASAN</w:t>
      </w:r>
      <w:bookmarkEnd w:id="27"/>
      <w:bookmarkEnd w:id="28"/>
      <w:bookmarkEnd w:id="29"/>
    </w:p>
    <w:p w14:paraId="2FF4B8DF" w14:textId="77777777" w:rsidR="00CF7034" w:rsidRPr="005F481B" w:rsidRDefault="00CF7034" w:rsidP="005F481B">
      <w:pPr>
        <w:pStyle w:val="PARAF"/>
      </w:pPr>
      <w:r w:rsidRPr="005F481B">
        <w:t>Kejaksaan Agung merupakan lembaga pemerintahan yang memainkan peran vital dalam penegakan hukum di Indonesia. Sebagai institusi yang memiliki kewajiban untuk menjaga keadilan, kinerja Kejaksaan Agung sering kali menjadi sorotan publik. Masyarakat menyuarakan pendapat mereka melalui berbagai saluran, termasuk media sosial, yang kini menjadi salah satu platform utama untuk menyampaikan opini dan kritik terhadap kinerja lembaga pemerintah. Dalam hal ini, TikTok, sebagai platform berbagi video pendek yang sangat populer, menyediakan banyak data komentar yang dapat digunakan untuk memahami persepsi publik terkait kinerja Kejaksaan Agung.</w:t>
      </w:r>
    </w:p>
    <w:p w14:paraId="5A650ADE" w14:textId="77777777" w:rsidR="00CF7034" w:rsidRPr="005F481B" w:rsidRDefault="00CF7034" w:rsidP="005F481B">
      <w:pPr>
        <w:pStyle w:val="PARAF"/>
      </w:pPr>
      <w:r w:rsidRPr="005F481B">
        <w:t>Namun, dengan jumlah data komentar yang sangat besar dan beragam, analisis manual menjadi tidak efektif. Oleh karena itu, penelitian ini bertujuan untuk mengembangkan sistem analisis sentimen otomatis yang dapat menganalisis komentar-komentar pada TikTok dengan menggunakan teknologi Natural Language Processing (NLP). Sistem ini akan mengklasifikasikan sentimen komentar ke dalam kategori positif, negatif, atau netral dengan menggunakan metode VADER (Valence Aware Dictionary and sEntiment Reasoner), yang berbasis leksikon.</w:t>
      </w:r>
    </w:p>
    <w:p w14:paraId="715EC7E7" w14:textId="77777777" w:rsidR="00CF7034" w:rsidRPr="005F481B" w:rsidRDefault="00CF7034" w:rsidP="005F481B">
      <w:pPr>
        <w:pStyle w:val="PARAF"/>
      </w:pPr>
      <w:r w:rsidRPr="005F481B">
        <w:t xml:space="preserve">Penelitian ini diharapkan dapat memberikan wawasan mengenai opini publik terhadap kinerja Kejaksaan Agung, yang nantinya dapat digunakan untuk mendukung transparansi dan akuntabilitas kinerja lembaga pemerintah. Dengan menggunakan metode NLP dan VADER, sistem ini akan membantu mempercepat proses analisis sentimen serta menghasilkan </w:t>
      </w:r>
      <w:r w:rsidRPr="005F481B">
        <w:lastRenderedPageBreak/>
        <w:t>hasil yang lebih objektif dan akurat, yang berkontribusi pada pengambilan keputusan yang lebih baik oleh instansi terkait.</w:t>
      </w:r>
    </w:p>
    <w:p w14:paraId="5C27E047" w14:textId="77777777" w:rsidR="00CF7034" w:rsidRPr="00CF7034" w:rsidRDefault="00CF7034" w:rsidP="005F481B">
      <w:pPr>
        <w:pStyle w:val="PARAF"/>
      </w:pPr>
      <w:r w:rsidRPr="005F481B">
        <w:t>Penelitian ini memberikan manfaat bagi pengambil kebijakan di Kejaksaan Agung, masyarakat yang ingin memantau kinerja lembaga pemerintah, serta pengembangan lebih lanjut dalam pemanfaatan NLP untuk analisis data media sosial dengan karakteristik bahasa yang dinamis.</w:t>
      </w:r>
    </w:p>
    <w:p w14:paraId="00D3EB46" w14:textId="77777777" w:rsidR="000D6EAB" w:rsidRDefault="000D6EAB" w:rsidP="00CF7034">
      <w:pPr>
        <w:ind w:left="0" w:firstLine="0"/>
      </w:pPr>
    </w:p>
    <w:p w14:paraId="5CF589FC" w14:textId="77777777" w:rsidR="000D6EAB" w:rsidRPr="007B6725" w:rsidRDefault="000D6EAB" w:rsidP="000D6EAB">
      <w:pPr>
        <w:sectPr w:rsidR="000D6EAB" w:rsidRPr="007B6725" w:rsidSect="00D811B4">
          <w:footerReference w:type="default" r:id="rId10"/>
          <w:pgSz w:w="11907" w:h="16839" w:code="9"/>
          <w:pgMar w:top="1701" w:right="1701" w:bottom="1701" w:left="2268" w:header="720" w:footer="720" w:gutter="0"/>
          <w:pgNumType w:fmt="lowerRoman"/>
          <w:cols w:space="720"/>
          <w:docGrid w:linePitch="360"/>
        </w:sectPr>
      </w:pPr>
    </w:p>
    <w:p w14:paraId="52BB732C" w14:textId="77777777" w:rsidR="000D6EAB" w:rsidRPr="00E0564B" w:rsidRDefault="000D6EAB" w:rsidP="00B75455">
      <w:pPr>
        <w:pStyle w:val="Heading1"/>
      </w:pPr>
      <w:bookmarkStart w:id="30" w:name="_Toc199697058"/>
      <w:bookmarkStart w:id="31" w:name="_Toc200656024"/>
      <w:bookmarkStart w:id="32" w:name="_Toc202646174"/>
      <w:r w:rsidRPr="00E0564B">
        <w:lastRenderedPageBreak/>
        <w:t>BAB I</w:t>
      </w:r>
      <w:bookmarkEnd w:id="30"/>
      <w:bookmarkEnd w:id="31"/>
      <w:bookmarkEnd w:id="32"/>
    </w:p>
    <w:p w14:paraId="7C3E3021" w14:textId="77777777" w:rsidR="000D6EAB" w:rsidRPr="00E0564B" w:rsidRDefault="000D6EAB" w:rsidP="00B75455">
      <w:pPr>
        <w:pStyle w:val="Heading1"/>
      </w:pPr>
      <w:bookmarkStart w:id="33" w:name="_Toc184690215"/>
      <w:bookmarkStart w:id="34" w:name="_Toc199697059"/>
      <w:bookmarkStart w:id="35" w:name="_Toc200656025"/>
      <w:bookmarkStart w:id="36" w:name="_Toc202646175"/>
      <w:r w:rsidRPr="00E0564B">
        <w:t>PENDAHULUAN</w:t>
      </w:r>
      <w:bookmarkEnd w:id="33"/>
      <w:bookmarkEnd w:id="34"/>
      <w:bookmarkEnd w:id="35"/>
      <w:bookmarkEnd w:id="36"/>
    </w:p>
    <w:p w14:paraId="78C95753" w14:textId="77777777" w:rsidR="000D6EAB" w:rsidRPr="008D70D1" w:rsidRDefault="000D6EAB" w:rsidP="00A602A2">
      <w:pPr>
        <w:pStyle w:val="Heading2"/>
      </w:pPr>
      <w:bookmarkStart w:id="37" w:name="_Toc199697060"/>
      <w:bookmarkStart w:id="38" w:name="_Toc200656026"/>
      <w:bookmarkStart w:id="39" w:name="_Toc202646176"/>
      <w:r>
        <w:t>Latar Belakang Masalah</w:t>
      </w:r>
      <w:bookmarkEnd w:id="37"/>
      <w:bookmarkEnd w:id="38"/>
      <w:bookmarkEnd w:id="39"/>
    </w:p>
    <w:p w14:paraId="5F27F660" w14:textId="77777777" w:rsidR="000D6EAB" w:rsidRDefault="000D6EAB" w:rsidP="002B6EDC">
      <w:pPr>
        <w:pStyle w:val="PARAF"/>
      </w:pPr>
      <w:r>
        <w:t>Kejaksaan Agung adalah lembaga pemerintahan yang sangat vital dalam sistem hukum Indonesia. Kejaksaan Agung tidak hanya memiliki peran sebagai penegak hukum, tetapi juga sebagai pelaksana putusan pengadilan, serta memiliki kewenangan dalam bidang intelijen penegakan hukum, seperti pencegahan korupsi, kolusi, dan nepotisme, sesuai dengan Undang-Undang Nomor 11 Tahun 2021 tentang Perubahan atas Undang-Undang Nomor 16 Tahun 2004 tentang Kejaksaan Republik Indonesia, pasal 1 ayat (1) dan pasal 30B.</w:t>
      </w:r>
    </w:p>
    <w:p w14:paraId="1B239805" w14:textId="77777777" w:rsidR="000D6EAB" w:rsidRDefault="000D6EAB" w:rsidP="002B6EDC">
      <w:pPr>
        <w:pStyle w:val="PARAF"/>
      </w:pPr>
      <w:r>
        <w:t xml:space="preserve"> Keberadaan Kejaksaan Agung yang berperan besar dalam menciptakan keadilan sangat diperhatikan oleh publik, terutama dalam hal transparansi dan akuntabilitas kinerjanya. Dalam sistem hukum yang demokratis, independensi Kejaksaan Agung menjadi kunci untuk memastikan keadilan dalam penegakan hukum. Kinerja Kejaksaan Agung menjadi subjek perhatian masyarakat yang diekspresikan melalui berbagai saluran komunikasi, salah satunya adalah media sosial seperti TikTok. Platform ini menjadi tempat bagi masyarakat untuk menyuarakan pandangan mereka tentang lembaga pemerintah. Untuk mengukur dan memahami opini publik terhadap kinerja Kejaksaan Agung secara lebih objektif dan efisien, dibutuhkan teknologi analisis sentimen yang dapat mengolah data komentar secara otomatis</w:t>
      </w:r>
      <w:r>
        <w:rPr>
          <w:shd w:val="clear" w:color="auto" w:fill="FFFFFF"/>
        </w:rPr>
        <w:t xml:space="preserve"> </w:t>
      </w:r>
      <w:r w:rsidR="00337E13">
        <w:rPr>
          <w:shd w:val="clear" w:color="auto" w:fill="FFFFFF"/>
        </w:rPr>
        <w:fldChar w:fldCharType="begin" w:fldLock="1"/>
      </w:r>
      <w:r w:rsidR="00D32063">
        <w:rPr>
          <w:shd w:val="clear" w:color="auto" w:fill="FFFFFF"/>
        </w:rPr>
        <w:instrText>ADDIN CSL_CITATION {"citationItems":[{"id":"ITEM-1","itemData":{"abstract":"Penelitian ini bertujuan untuk menganalisis independensi Kejaksaan Agung dalam sistem ketatanegaraan di Indonesia. Metode penelitian yang digunakan dalam penelitian ini adalah metode yuridis normatif dengan pendekatan peraturan perundang-undangan, konseptual, dan komparatif. Hasil Penelitian ini menunjukkan bahwa Kejaksaan Agung Republik Indonesia tidak memiliki independensi secara institusional dalam sistem ketatanegaraan di Indonesia. Hal ini dikarenakan Lembaga Kejaksaan merupakan lembaga pemerintahan atau dengan kata lain berada di bawah kekuasaan eksekutif. Selain itu, ketentuan Pasal 19 ayat (2) Undang-Undang Nomor 16 Tahun 2004 tentang Kejaksaan Republik Indonesia juga menyatakan bahwa Jaksa Agung diangkat dan diberhentikan oleh Presiden. Dalam hal ini Presiden memiliki kekuasaan yang absolut terhadap kedudukan Jaksa Agung. Apabila kinerja Jaksa Agung berlawanan dengan kepentingan Presiden, maka Presiden dapat memberhentikannya secara sepihak. Untuk mengatasi persoalan independensi Kejaksaan Agung, maka Kejaksaan Agung haruslah diletakkan sebagai lembaga negara independen (state auxiliary organ) sehingga Kejaksaan Agung dapat terbebas dari intervensi manapun","author":[{"dropping-particle":"","family":"Prabowo","given":"Valentino Nathanael","non-dropping-particle":"","parse-names":false,"suffix":""}],"id":"ITEM-1","issue":"2","issued":{"date-parts":[["2023"]]},"title":"Independensi Kejaksaan Agung Republik Indonesia","type":"article-journal","volume":"12"},"uris":["http://www.mendeley.com/documents/?uuid=41160ca0-25d8-4358-a27e-35bab8ac3c6f"]}],"mendeley":{"formattedCitation":"[1]","plainTextFormattedCitation":"[1]","previouslyFormattedCitation":"[1]"},"properties":{"noteIndex":0},"schema":"https://github.com/citation-style-language/schema/raw/master/csl-citation.json"}</w:instrText>
      </w:r>
      <w:r w:rsidR="00337E13">
        <w:rPr>
          <w:shd w:val="clear" w:color="auto" w:fill="FFFFFF"/>
        </w:rPr>
        <w:fldChar w:fldCharType="separate"/>
      </w:r>
      <w:r w:rsidR="00DB1A1B" w:rsidRPr="00DB1A1B">
        <w:rPr>
          <w:noProof/>
          <w:shd w:val="clear" w:color="auto" w:fill="FFFFFF"/>
        </w:rPr>
        <w:t>[1]</w:t>
      </w:r>
      <w:r w:rsidR="00337E13">
        <w:rPr>
          <w:shd w:val="clear" w:color="auto" w:fill="FFFFFF"/>
        </w:rPr>
        <w:fldChar w:fldCharType="end"/>
      </w:r>
      <w:r>
        <w:rPr>
          <w:shd w:val="clear" w:color="auto" w:fill="FFFFFF"/>
        </w:rPr>
        <w:t xml:space="preserve">. </w:t>
      </w:r>
    </w:p>
    <w:p w14:paraId="3F8BB4CF" w14:textId="77777777" w:rsidR="000D6EAB" w:rsidRDefault="000D6EAB" w:rsidP="002B6EDC">
      <w:pPr>
        <w:pStyle w:val="PARAF"/>
      </w:pPr>
      <w:r w:rsidRPr="009A1BBB">
        <w:lastRenderedPageBreak/>
        <w:t>Dalam era digital, media sosial telah menjadi salah satu alat komunikasi utama yang digunakan masyarakat untuk menyampaikan opini, termasuk pandangan terhadap kinerja Kejaksaan Agung</w:t>
      </w:r>
      <w:r>
        <w:t xml:space="preserve"> </w:t>
      </w:r>
      <w:r w:rsidR="00337E13">
        <w:fldChar w:fldCharType="begin" w:fldLock="1"/>
      </w:r>
      <w:r w:rsidR="00D32063">
        <w:instrText>ADDIN CSL_CITATION {"citationItems":[{"id":"ITEM-1","itemData":{"DOI":"10.31949/jpl.v5i1.4403","abstract":"Dalam negara hukum, Kejaksaan Agung merupakan lembaga penegak hukum mandiri yang menjunjung tinggi hak asasi manusia. Kejaksaan berwenang berdasarkan peraturan perundang-undangan berdasarkan Pancasila dan Undang-Undang Dasar Negara Republik Indonesia Tahun 1945 yang secara khusus diatur dalam Undang-Undang Nomor 16 Tahun 2004 tentang Kejaksaan Agung Republik Indonesia. Kejaksaan adalah lembaga pemerintah yang menjalankan kekuasaan negara di bidang penuntutan dalam proses peradilan. sehingga Jaksa Agung Republik Indonesia tidak boleh dipengaruhi oleh kekuasaan pihak manapun karena merupakan lembaga negara yang menjalankan kekuasaan negara di bidang penuntutan. Permasalahan dalam penelitian ini adalah bagaimana kejaksaan memantau pelanggaran kode etik dan bagaimana kode etik kejaksaan menangani perkara. Dalam penelitian ini, penulis menggunakan pendekatan yuridis normatif dengan sumber data sekunder. Bahan hukum primer, seperti peraturan perundang-undangan yang berkaitan dengan topik yang dibicarakan, merupakan data sekunder. Sebaliknya, literatur dan buku-buku yang terkait dengan masalah tersebut merupakan bahan hukum sekunder. Di Indonesia, kode etik kejaksaan sangat penting karena kejaksaan sebagai lembaga penegak hukum memiliki banyak tanggung jawab untuk mengadili suatu perkara pidana dan mendidik seorang jaksa yang profesional dan jujur.","author":[{"dropping-particle":"","family":"Imam Rahmaddani","given":"","non-dropping-particle":"","parse-names":false,"suffix":""}],"container-title":"Journal Presumption of Law","id":"ITEM-1","issue":"1","issued":{"date-parts":[["2023"]]},"page":"18-34","title":"Pengawasan Kode Etik Jaksa Oleh Komisi Kejaksaan Guna Terwujudnya Jaksa Yang Profesional Dan Berintegritas","type":"article-journal","volume":"5"},"uris":["http://www.mendeley.com/documents/?uuid=0f14cac8-6a21-420d-ac53-f357b94e5e9b"]}],"mendeley":{"formattedCitation":"[2]","plainTextFormattedCitation":"[2]","previouslyFormattedCitation":"[2]"},"properties":{"noteIndex":0},"schema":"https://github.com/citation-style-language/schema/raw/master/csl-citation.json"}</w:instrText>
      </w:r>
      <w:r w:rsidR="00337E13">
        <w:fldChar w:fldCharType="separate"/>
      </w:r>
      <w:r w:rsidR="00DB1A1B" w:rsidRPr="00DB1A1B">
        <w:rPr>
          <w:noProof/>
        </w:rPr>
        <w:t>[2]</w:t>
      </w:r>
      <w:r w:rsidR="00337E13">
        <w:fldChar w:fldCharType="end"/>
      </w:r>
      <w:r w:rsidRPr="009A1BBB">
        <w:t>. Namun, tantangan yang dihadapi dalam penilaian kinerja lembaga ini tidak hanya terbatas pada faktor internal, melainkan juga dipengaruhi oleh persepsi publik yang sering kali terbentuk melalui informasi yang beredar di media. Oleh karena itu, penting untuk memahami bagaimana interaksi antara media sosial dan persepsi publik dapat memengaruhi penilaian terhadap kinerja Kejaksaan Agung dalam menjalankan peran dan fungsinya sebagai lem</w:t>
      </w:r>
      <w:r>
        <w:t xml:space="preserve">baga penegak hukum di Indonesia . </w:t>
      </w:r>
    </w:p>
    <w:p w14:paraId="6DA43D7E" w14:textId="77777777" w:rsidR="000D6EAB" w:rsidRDefault="000D6EAB" w:rsidP="002B6EDC">
      <w:pPr>
        <w:pStyle w:val="PARAF"/>
      </w:pPr>
      <w:r w:rsidRPr="00E1041B">
        <w:t>media sosial seperti TikTok telah menjadi salah satu platform yang banyak digunakan oleh masyarakat untuk berbagi opini dan mengekspresikan pandangan terkait isu-isu sosial, politik, dan pemerintahan, termasuk kinerja Kejaksaan Agung</w:t>
      </w:r>
      <w:r>
        <w:t xml:space="preserve">, memungkinkan pengguna untuk berinteraksi secara langsung melalui fitur komentar pada postingan video-video terkait isu publik. Dengan lebih dari 113 juta pengguna di Indonesia, TikTok memiliki potensi besar untuk digunakan sebagai sumber data dalam memahami opini masyarakat </w:t>
      </w:r>
      <w:r w:rsidR="00337E13">
        <w:fldChar w:fldCharType="begin" w:fldLock="1"/>
      </w:r>
      <w:r w:rsidR="00D32063">
        <w:instrText>ADDIN CSL_CITATION {"citationItems":[{"id":"ITEM-1","itemData":{"DOI":"10.36040/jati.v7i6.8299","abstract":"Media sosial merupakan platform digital yang memungkinkan penggunanya berinteraksi dengan orang lain, berbagi konten seperti teks, gambar, video dan audio, serta terlibat dalam berbagai bentuk komunikasi online yang berbeda-beda, salah satu bentuk media sosial adalah TikTok. TikTok merupakan platform media sosial yang semakin populer yang memungkinkan pengguna berbagi video pendek dengan konten berbeda. Dengan pertumbuhan yang pesat tersebut, muncul permasalahan penting terkait pemahaman dan pengelolaan emosi pengguna terhadap konten di TikTok. Tujuan penelitian ini adalah melakukan analisis sentimen terhadap tinjauan penggunaan TikTok dengan menggunakan pendekatan algoritma Naive Bayes. Dalam penelitian ini, kami mengumpulkan data evaluasi dari pengguna TikTok, termasuk peringkat, komentar, dan opini terkait pengalaman pengguna di platform tersebut. Kami menggunakan algoritme Naive Bayes untuk mengklasifikasikan ulasan pengguna TikTok ke dalam dua kategori opini utama: positif dan negatif. Tahapan yang dilakukan meliputi pengolahan data, ekstraksi fitur dan pelatihan model Naive Bayes menggunakan data pelatihan. Hasil klasifikasi penggunaan metode algoritma Naïve Bayes dan ekstraksi fitur dengan TF-IDF menghasilkan nilai akurasi sebesar 80%, precision sebesar 79%, recall sebesar 74% dan F1-Score sebesar 75%.","author":[{"dropping-particle":"","family":"Apriliani","given":"Nur","non-dropping-particle":"","parse-names":false,"suffix":""},{"dropping-particle":"","family":"Suarna","given":"Nana","non-dropping-particle":"","parse-names":false,"suffix":""},{"dropping-particle":"","family":"Prihartono","given":"Willy","non-dropping-particle":"","parse-names":false,"suffix":""}],"container-title":"JATI (Jurnal Mahasiswa Teknik Informatika)","id":"ITEM-1","issue":"6","issued":{"date-parts":[["2024"]]},"page":"3725-3731","title":"Analisis Sentimen Review Penggunaan Tiktok Melalui Pendekatan Algoritma Naïve Bayes","type":"article-journal","volume":"7"},"uris":["http://www.mendeley.com/documents/?uuid=c4bb40ae-44d3-4f75-960d-88dcbb2c1a99"]}],"mendeley":{"formattedCitation":"[3]","plainTextFormattedCitation":"[3]","previouslyFormattedCitation":"[3]"},"properties":{"noteIndex":0},"schema":"https://github.com/citation-style-language/schema/raw/master/csl-citation.json"}</w:instrText>
      </w:r>
      <w:r w:rsidR="00337E13">
        <w:fldChar w:fldCharType="separate"/>
      </w:r>
      <w:r w:rsidR="00DB1A1B" w:rsidRPr="00DB1A1B">
        <w:rPr>
          <w:noProof/>
        </w:rPr>
        <w:t>[3]</w:t>
      </w:r>
      <w:r w:rsidR="00337E13">
        <w:fldChar w:fldCharType="end"/>
      </w:r>
      <w:r>
        <w:t>.</w:t>
      </w:r>
    </w:p>
    <w:p w14:paraId="50D7F1E0" w14:textId="77777777" w:rsidR="000D6EAB" w:rsidRDefault="000D6EAB" w:rsidP="002B6EDC">
      <w:pPr>
        <w:pStyle w:val="PARAF"/>
      </w:pPr>
      <w:r w:rsidRPr="00E1041B">
        <w:t xml:space="preserve">Namun, analisis terhadap komentar-komentar yang ada di TikTok secara manual bukanlah pekerjaan yang mudah, terutama karena jumlah data yang sangat besar dan beragam. Komentar-komentar tersebut bisa mencakup sentimen positif, negatif, atau netral, yang mencerminkan pandangan masyarakat terhadap berbagai aspek kinerja Kejaksaan Agung. Oleh karena itu, diperlukan suatu sistem yang mampu melakukan </w:t>
      </w:r>
      <w:r w:rsidRPr="00E1041B">
        <w:lastRenderedPageBreak/>
        <w:t>pengumpulan data komentar secara otomatis dari TikTok dan menganalisis sentimen dari komentar tersebut secara efektif dan efisien</w:t>
      </w:r>
      <w:r>
        <w:t xml:space="preserve"> </w:t>
      </w:r>
      <w:r w:rsidR="00337E13">
        <w:fldChar w:fldCharType="begin" w:fldLock="1"/>
      </w:r>
      <w:r w:rsidR="00D32063">
        <w:instrText>ADDIN CSL_CITATION {"citationItems":[{"id":"ITEM-1","itemData":{"ISSN":"2807-4246","author":[{"dropping-particle":"","family":"Mufidati Nur Edma","given":"Wiranti Nugrah","non-dropping-particle":"","parse-names":false,"suffix":""},{"dropping-particle":"","family":"Andini","given":"Edy Nugrah","non-dropping-particle":"","parse-names":false,"suffix":""},{"dropping-particle":"","family":"Widodo","given":"Innovative","non-dropping-particle":"","parse-names":false,"suffix":""}],"container-title":"Journal Of Social Science Research","id":"ITEM-1","issued":{"date-parts":[["2024"]]},"page":"14477-14489","title":"Analisis Sentimen Pada Pengguna Tiktok Menggunakan Metode Random Forest (Studi Kasus: Jessica-Mirna)","type":"article-journal","volume":"4"},"uris":["http://www.mendeley.com/documents/?uuid=393dabc3-a6f7-4729-9bf7-19768f6ce9d0"]}],"mendeley":{"formattedCitation":"[4]","plainTextFormattedCitation":"[4]","previouslyFormattedCitation":"[4]"},"properties":{"noteIndex":0},"schema":"https://github.com/citation-style-language/schema/raw/master/csl-citation.json"}</w:instrText>
      </w:r>
      <w:r w:rsidR="00337E13">
        <w:fldChar w:fldCharType="separate"/>
      </w:r>
      <w:r w:rsidR="00DB1A1B" w:rsidRPr="00DB1A1B">
        <w:rPr>
          <w:noProof/>
        </w:rPr>
        <w:t>[4]</w:t>
      </w:r>
      <w:r w:rsidR="00337E13">
        <w:fldChar w:fldCharType="end"/>
      </w:r>
      <w:r w:rsidRPr="00E1041B">
        <w:t>.</w:t>
      </w:r>
    </w:p>
    <w:p w14:paraId="0766F5D2" w14:textId="77777777" w:rsidR="000D6EAB" w:rsidRDefault="000D6EAB" w:rsidP="002B6EDC">
      <w:pPr>
        <w:pStyle w:val="PARAF"/>
      </w:pPr>
      <w:r w:rsidRPr="00E1041B">
        <w:t xml:space="preserve">Kondisi ideal yang diharapkan adalah tersedianya aplikasi yang dapat melakukan scraping data komentar dari TikTok dan menganalisis sentimen dari data tersebut menggunakan teknologi </w:t>
      </w:r>
      <w:r w:rsidRPr="00B52114">
        <w:rPr>
          <w:i/>
        </w:rPr>
        <w:t>Natural Language Processing</w:t>
      </w:r>
      <w:r w:rsidRPr="00E1041B">
        <w:t xml:space="preserve"> (NLP). </w:t>
      </w:r>
      <w:r>
        <w:t>Menurut penelitian oleh Elik Hari Muktafin, Kusrini dan Emha Taufiq Luthfi (2020)</w:t>
      </w:r>
      <w:r w:rsidRPr="00E1041B">
        <w:t xml:space="preserve"> </w:t>
      </w:r>
      <w:r w:rsidRPr="00B52114">
        <w:rPr>
          <w:i/>
        </w:rPr>
        <w:t>Natural Language Processing</w:t>
      </w:r>
      <w:r w:rsidRPr="00E1041B">
        <w:t xml:space="preserve"> (NLP)</w:t>
      </w:r>
      <w:r>
        <w:t xml:space="preserve"> </w:t>
      </w:r>
      <w:r w:rsidRPr="00E1041B">
        <w:t xml:space="preserve">merupakan </w:t>
      </w:r>
      <w:r>
        <w:t xml:space="preserve">salah satu bidang dari kecerdasan buatan yang berfokus pada pemrosesan bahasa alami manusia untuk memungkinkan komputer memahami, menafsirkan, dan memanipulasi teks atau data secara otomatis. Dalam konteks analisis sentimen, NLP digunakan untuk mengklasifikasikan teks ke dalam kategori sentimen tertentu, seperti positif, negatif, atau netral, berdasarkan pola bahasa yang ditemukan dalam teks </w:t>
      </w:r>
      <w:r w:rsidR="00337E13">
        <w:fldChar w:fldCharType="begin" w:fldLock="1"/>
      </w:r>
      <w:r w:rsidR="00D32063">
        <w:instrText>ADDIN CSL_CITATION {"citationItems":[{"id":"ITEM-1","itemData":{"DOI":"10.30864/eksplora.v10i1.390","ISSN":"2089-1814","abstract":"Ulasan produk di marketplace merupakan informasi yang berharga apabila diolah dengan baik. Penjual dapat melakukan analisis ulasan produk untuk mendapat informasi yang dapat digunakan dalam evaluasi produk dan layanan. Kegiatan analisis ulasan produk tidak cukup dengan melihat jumlah bintang, diperlukan melihat seluruh isi komentar ulasan untuk dapat mengetahui maksud dari ulasan. Apabila dalam jumlah sedikit dapat dilakukan secara manual, namun dalam jumlah banyak lebih efektif menggunakan sistem. Dibutuhkan sistem yang mampu menganalisis banyak ulasan dengan efektif agar memudahkan dalam memahami maksud ulasan. Penelitian ini menggunakan algoritma KNN dan TF-IDF dengan pendekatan NLP untuk mengklasifikasikan ulasan produk “hijab instan” ke dalam 2 kelas (positif dan negatif). Klasifikasi menggunakan pendekatan NLP mendapat akurasi sebesar 76,92%, presisi 80,00% dan recall 74,07%, sedangkan tanpa NLP hanya mendapat akurasi sebesar 69,23%, presisi 80,00% dan recall 64,52%. Kata yang sering muncul pada ulasan dapat menggambarkan penilaian pembeli secara umum pada produk. Pada ulasan positif menunjukkan pembeli puas terhadap kualitas, kecepatan pengiriman dan harga barang, sedangkan pada ulasan negatif pembeli kecewa pada warna, dan jumlah barang yang dikirim tidak sama dengan yang dipesan.","author":[{"dropping-particle":"","family":"Muktafin","given":"Elik Hari","non-dropping-particle":"","parse-names":false,"suffix":""},{"dropping-particle":"","family":"Kusrini","given":"Kusrini","non-dropping-particle":"","parse-names":false,"suffix":""},{"dropping-particle":"","family":"Luthfi","given":"Emha Taufiq","non-dropping-particle":"","parse-names":false,"suffix":""}],"container-title":"Jurnal Eksplora Informatika","id":"ITEM-1","issue":"1","issued":{"date-parts":[["2020"]]},"page":"32-42","title":"Analisis Sentimen pada Ulasan Pembelian Produk di Marketplace Shopee Menggunakan Pendekatan Natural Language Processing","type":"article-journal","volume":"10"},"uris":["http://www.mendeley.com/documents/?uuid=66b716e2-4809-41e6-a8b9-eaca3995335e"]}],"mendeley":{"formattedCitation":"[5]","plainTextFormattedCitation":"[5]","previouslyFormattedCitation":"[5]"},"properties":{"noteIndex":0},"schema":"https://github.com/citation-style-language/schema/raw/master/csl-citation.json"}</w:instrText>
      </w:r>
      <w:r w:rsidR="00337E13">
        <w:fldChar w:fldCharType="separate"/>
      </w:r>
      <w:r w:rsidR="00DB1A1B" w:rsidRPr="00DB1A1B">
        <w:rPr>
          <w:noProof/>
        </w:rPr>
        <w:t>[5]</w:t>
      </w:r>
      <w:r w:rsidR="00337E13">
        <w:fldChar w:fldCharType="end"/>
      </w:r>
      <w:r w:rsidRPr="00E1041B">
        <w:t>. Dengan teknologi ini, data teks dari komentar di TikTok dapat dianalisis untuk mengidentifikasi kecenderungan sentimen masyarakat terhadap kinerja Kejaksaan Agung. Hasil dari analisis ini diharapkan dapat memberikan informasi yang berharga bagi pengambil kebijakan di lembaga pemerintahan, sehingga dapat digunakan untuk meningkatkan transparansi dan akuntabilitas kinerja.</w:t>
      </w:r>
    </w:p>
    <w:p w14:paraId="13F12BCB" w14:textId="77777777" w:rsidR="000D6EAB" w:rsidRPr="00E1041B" w:rsidRDefault="000D6EAB" w:rsidP="002B6EDC">
      <w:pPr>
        <w:pStyle w:val="PARAF"/>
      </w:pPr>
      <w:r w:rsidRPr="00E1041B">
        <w:t xml:space="preserve">Dengan adanya aplikasi ini, diharapkan masyarakat dan pihak-pihak yang berkepentingan dapat lebih mudah memantau persepsi publik terhadap kinerja Kejaksaan Agung. Informasi yang diperoleh dari hasil analisis sentimen ini juga dapat digunakan sebagai acuan dalam proses evaluasi kinerja, perbaikan kebijakan, dan pengambilan keputusan yang lebih baik di masa mendatang. Sehingga, penelitian ini diharapkan dapat memberikan </w:t>
      </w:r>
      <w:r w:rsidRPr="00E1041B">
        <w:lastRenderedPageBreak/>
        <w:t>manfaat nyata bagi masyarakat, khususnya dalam konteks peningkatan kualitas kinerja lembaga pemerintah seperti Kejaksaan Agung.</w:t>
      </w:r>
    </w:p>
    <w:p w14:paraId="2629CE8F" w14:textId="77777777" w:rsidR="000D6EAB" w:rsidRDefault="000D6EAB" w:rsidP="00A602A2">
      <w:pPr>
        <w:pStyle w:val="Heading2"/>
      </w:pPr>
      <w:bookmarkStart w:id="40" w:name="_Toc199697061"/>
      <w:bookmarkStart w:id="41" w:name="_Toc200656027"/>
      <w:bookmarkStart w:id="42" w:name="_Toc202646177"/>
      <w:r>
        <w:t>Rumusan Masalah</w:t>
      </w:r>
      <w:bookmarkEnd w:id="40"/>
      <w:bookmarkEnd w:id="41"/>
      <w:bookmarkEnd w:id="42"/>
    </w:p>
    <w:p w14:paraId="2CE60630" w14:textId="77777777" w:rsidR="000D6EAB" w:rsidRPr="00E86A04" w:rsidRDefault="000D6EAB" w:rsidP="002B6EDC">
      <w:pPr>
        <w:pStyle w:val="PARAF"/>
      </w:pPr>
      <w:r>
        <w:t>Berdasarkan latar belakang yang telah diuraikan, penelitian ini akan berfokus pada beberapa permasalahan terkait analisis sentimen terhadap kinerja Kejaksaan Agung melalui data hasil scraping di media sosial TikTok. Adapun rumusan masalah yang diidentifikasi dalam penelitian ini adalah sebagai berikut:</w:t>
      </w:r>
    </w:p>
    <w:p w14:paraId="0F8828CC" w14:textId="77777777" w:rsidR="00CB4C16" w:rsidRDefault="000D6EAB" w:rsidP="008A2987">
      <w:pPr>
        <w:pStyle w:val="PARAF"/>
        <w:numPr>
          <w:ilvl w:val="0"/>
          <w:numId w:val="18"/>
        </w:numPr>
      </w:pPr>
      <w:r w:rsidRPr="008D29B2">
        <w:t>Bagaimana merancang dan membangun sistem yang mampu melakukan scraping komentar TikTok secara otomatis berdasarkan kata kunci tertentu yang relevan</w:t>
      </w:r>
      <w:r>
        <w:t xml:space="preserve"> dengan kinerja Kejaksaan Agung</w:t>
      </w:r>
      <w:r w:rsidRPr="00E77361">
        <w:t>?</w:t>
      </w:r>
    </w:p>
    <w:p w14:paraId="7591C6EA" w14:textId="77777777" w:rsidR="00CB4C16" w:rsidRDefault="000D6EAB" w:rsidP="008A2987">
      <w:pPr>
        <w:pStyle w:val="PARAF"/>
        <w:numPr>
          <w:ilvl w:val="0"/>
          <w:numId w:val="18"/>
        </w:numPr>
      </w:pPr>
      <w:r w:rsidRPr="008D29B2">
        <w:t xml:space="preserve">Bagaimana menerapkan proses preprocessing dan analisis sentimen menggunakan pendekatan </w:t>
      </w:r>
      <w:r w:rsidRPr="00CB4C16">
        <w:rPr>
          <w:i/>
        </w:rPr>
        <w:t>hybrid lexicon-based</w:t>
      </w:r>
      <w:r w:rsidRPr="008D29B2">
        <w:t xml:space="preserve"> (VADER) yang diperkuat dengan kamus manual dan hasilnya digunakan sebagai data latih untuk membangun model klasifikasi sentimen berbasis </w:t>
      </w:r>
      <w:r w:rsidRPr="00CB4C16">
        <w:rPr>
          <w:i/>
        </w:rPr>
        <w:t>Machine Learning</w:t>
      </w:r>
      <w:r w:rsidRPr="008D29B2">
        <w:t xml:space="preserve"> (</w:t>
      </w:r>
      <w:r w:rsidRPr="00CB4C16">
        <w:rPr>
          <w:i/>
        </w:rPr>
        <w:t>Random Forest</w:t>
      </w:r>
      <w:r w:rsidRPr="008D29B2">
        <w:t>)?</w:t>
      </w:r>
    </w:p>
    <w:p w14:paraId="7488F0AC" w14:textId="77777777" w:rsidR="000D6EAB" w:rsidRPr="00704B32" w:rsidRDefault="000D6EAB" w:rsidP="008A2987">
      <w:pPr>
        <w:pStyle w:val="PARAF"/>
        <w:numPr>
          <w:ilvl w:val="0"/>
          <w:numId w:val="18"/>
        </w:numPr>
      </w:pPr>
      <w:r w:rsidRPr="008D29B2">
        <w:t>Bagaimana menyajikan hasil akhir klasifikasi sentimen dari model Machine Learning secara informatif melalui sistem berbasis web?</w:t>
      </w:r>
    </w:p>
    <w:p w14:paraId="4485E574" w14:textId="77777777" w:rsidR="000D6EAB" w:rsidRDefault="000D6EAB" w:rsidP="00A602A2">
      <w:pPr>
        <w:pStyle w:val="Heading2"/>
      </w:pPr>
      <w:bookmarkStart w:id="43" w:name="_Toc199697062"/>
      <w:bookmarkStart w:id="44" w:name="_Toc200656028"/>
      <w:bookmarkStart w:id="45" w:name="_Toc202646178"/>
      <w:r>
        <w:t>Tujuan Penelitian</w:t>
      </w:r>
      <w:bookmarkEnd w:id="43"/>
      <w:bookmarkEnd w:id="44"/>
      <w:bookmarkEnd w:id="45"/>
      <w:r>
        <w:t xml:space="preserve"> </w:t>
      </w:r>
    </w:p>
    <w:p w14:paraId="5FC06D6D" w14:textId="77777777" w:rsidR="000D6EAB" w:rsidRPr="00704B32" w:rsidRDefault="000D6EAB" w:rsidP="002B6EDC">
      <w:pPr>
        <w:pStyle w:val="PARAF"/>
        <w:ind w:firstLine="0"/>
      </w:pPr>
      <w:r w:rsidRPr="00704B32">
        <w:t>Tujuan yang ingin dicapai dalam penelitian ini adalah sebagai:</w:t>
      </w:r>
    </w:p>
    <w:p w14:paraId="7432EA14" w14:textId="77777777" w:rsidR="00CB4C16" w:rsidRDefault="000D6EAB" w:rsidP="008A2987">
      <w:pPr>
        <w:pStyle w:val="PARAF"/>
        <w:numPr>
          <w:ilvl w:val="0"/>
          <w:numId w:val="19"/>
        </w:numPr>
      </w:pPr>
      <w:r w:rsidRPr="008D29B2">
        <w:t>Mengembangkan sistem yang mampu melakukan pengambilan data komentar TikTok secara otomatis melalui proses scraping berdasarkan kata kunci yang berkaitan dengan kinerja Kejaksaan Agung.</w:t>
      </w:r>
      <w:r w:rsidRPr="00E32AD9">
        <w:t xml:space="preserve"> </w:t>
      </w:r>
    </w:p>
    <w:p w14:paraId="604AE84A" w14:textId="77777777" w:rsidR="00CB4C16" w:rsidRDefault="000D6EAB" w:rsidP="008A2987">
      <w:pPr>
        <w:pStyle w:val="PARAF"/>
        <w:numPr>
          <w:ilvl w:val="0"/>
          <w:numId w:val="19"/>
        </w:numPr>
      </w:pPr>
      <w:r w:rsidRPr="002B6EDC">
        <w:lastRenderedPageBreak/>
        <w:t xml:space="preserve">Mengimplementasikan proses preprocessing berbasis </w:t>
      </w:r>
      <w:r w:rsidRPr="00CB4C16">
        <w:rPr>
          <w:i/>
        </w:rPr>
        <w:t>Natural Language Processing</w:t>
      </w:r>
      <w:r w:rsidRPr="002B6EDC">
        <w:t xml:space="preserve"> (NLP), serta menerapkan analisis sentimen menggunakan metode VADER yang diperkuat dengan kamus normalisasi dan kamus sentimen manual sebagai dasar pelabelan data untuk pelatihan model Machine Learning. </w:t>
      </w:r>
    </w:p>
    <w:p w14:paraId="34BE55CC" w14:textId="77777777" w:rsidR="000D6EAB" w:rsidRPr="00704B32" w:rsidRDefault="000D6EAB" w:rsidP="008A2987">
      <w:pPr>
        <w:pStyle w:val="PARAF"/>
        <w:numPr>
          <w:ilvl w:val="0"/>
          <w:numId w:val="19"/>
        </w:numPr>
      </w:pPr>
      <w:r w:rsidRPr="008D29B2">
        <w:t xml:space="preserve">Membangun dan mengintegrasikan model klasifikasi sentimen berbasis </w:t>
      </w:r>
      <w:r w:rsidRPr="00CB4C16">
        <w:rPr>
          <w:i/>
        </w:rPr>
        <w:t>Random Forest</w:t>
      </w:r>
      <w:r w:rsidRPr="008D29B2">
        <w:t xml:space="preserve"> yang dilatih menggunakan data hasil VADER, dan menyajikan hasil prediksinya dalam sistem berbasis web berupa tabel dan visualisasi data sentimen.</w:t>
      </w:r>
    </w:p>
    <w:p w14:paraId="04EE30B4" w14:textId="77777777" w:rsidR="000D6EAB" w:rsidRPr="00CB4C16" w:rsidRDefault="000D6EAB" w:rsidP="00A602A2">
      <w:pPr>
        <w:pStyle w:val="Heading2"/>
      </w:pPr>
      <w:bookmarkStart w:id="46" w:name="_Toc199697063"/>
      <w:bookmarkStart w:id="47" w:name="_Toc200656029"/>
      <w:bookmarkStart w:id="48" w:name="_Toc202646179"/>
      <w:r w:rsidRPr="00CB4C16">
        <w:t>Batasan Masalah</w:t>
      </w:r>
      <w:bookmarkEnd w:id="46"/>
      <w:bookmarkEnd w:id="47"/>
      <w:bookmarkEnd w:id="48"/>
    </w:p>
    <w:p w14:paraId="40CF28B5" w14:textId="77777777" w:rsidR="000D6EAB" w:rsidRPr="00E86A04" w:rsidRDefault="000D6EAB" w:rsidP="00607136">
      <w:pPr>
        <w:pStyle w:val="PARAF"/>
        <w:ind w:firstLine="0"/>
      </w:pPr>
      <w:r>
        <w:t>Agar penelitian ini dapat berjalan secara fokus dan terarah, terdapat beberapa batasan yang ditetapkan, yaitu:</w:t>
      </w:r>
    </w:p>
    <w:p w14:paraId="66596DE3" w14:textId="77777777" w:rsidR="00607136" w:rsidRDefault="000D6EAB" w:rsidP="008A2987">
      <w:pPr>
        <w:pStyle w:val="PARAF"/>
        <w:numPr>
          <w:ilvl w:val="0"/>
          <w:numId w:val="17"/>
        </w:numPr>
      </w:pPr>
      <w:r w:rsidRPr="008D29B2">
        <w:t>Penelitian hanya memfokuskan pada komentar TikTok yang relevan dengan isu kinerja Kejaksaan Agung, berdasarkan kata kunci tertentu seperti “kejaksaan agung”, “kejagung”, “kinerja kejaksaan”, dan sejenisnya.</w:t>
      </w:r>
    </w:p>
    <w:p w14:paraId="0FD977E8" w14:textId="77777777" w:rsidR="00607136" w:rsidRDefault="000D6EAB" w:rsidP="008A2987">
      <w:pPr>
        <w:pStyle w:val="PARAF"/>
        <w:numPr>
          <w:ilvl w:val="0"/>
          <w:numId w:val="17"/>
        </w:numPr>
      </w:pPr>
      <w:r w:rsidRPr="008D29B2">
        <w:t xml:space="preserve">Proses </w:t>
      </w:r>
      <w:r w:rsidRPr="00607136">
        <w:rPr>
          <w:i/>
        </w:rPr>
        <w:t>scraping</w:t>
      </w:r>
      <w:r w:rsidRPr="008D29B2">
        <w:t xml:space="preserve">, </w:t>
      </w:r>
      <w:r w:rsidRPr="00607136">
        <w:rPr>
          <w:i/>
        </w:rPr>
        <w:t>preprocessing</w:t>
      </w:r>
      <w:r w:rsidRPr="008D29B2">
        <w:t xml:space="preserve">, analisis sentimen dengan VADER, dan pelatihan model </w:t>
      </w:r>
      <w:r w:rsidRPr="00607136">
        <w:rPr>
          <w:i/>
        </w:rPr>
        <w:t>Machine Learning</w:t>
      </w:r>
      <w:r w:rsidRPr="008D29B2">
        <w:t xml:space="preserve"> dilakukan secara offline menggunakan Python.</w:t>
      </w:r>
    </w:p>
    <w:p w14:paraId="24D9BBFA" w14:textId="77777777" w:rsidR="000D6EAB" w:rsidRPr="00275F2F" w:rsidRDefault="000D6EAB" w:rsidP="008A2987">
      <w:pPr>
        <w:pStyle w:val="PARAF"/>
        <w:numPr>
          <w:ilvl w:val="0"/>
          <w:numId w:val="17"/>
        </w:numPr>
      </w:pPr>
      <w:r w:rsidRPr="008D29B2">
        <w:t xml:space="preserve">Sistem berbasis web dikembangkan menggunakan Laravel dan hanya digunakan untuk menampilkan hasil analisis akhir dari model Machine Learning serta memfasilitasi proses </w:t>
      </w:r>
      <w:r w:rsidRPr="00607136">
        <w:rPr>
          <w:i/>
        </w:rPr>
        <w:t>scraping</w:t>
      </w:r>
      <w:r w:rsidRPr="008D29B2">
        <w:t xml:space="preserve"> dengan menghubungkan ke Flask API.</w:t>
      </w:r>
    </w:p>
    <w:p w14:paraId="500D1E3E" w14:textId="77777777" w:rsidR="000D6EAB" w:rsidRDefault="000D6EAB" w:rsidP="002B6EDC">
      <w:pPr>
        <w:pStyle w:val="PARAF"/>
      </w:pPr>
      <w:r w:rsidRPr="008D29B2">
        <w:lastRenderedPageBreak/>
        <w:t>Pendekatan analisis sentimen yang digunakan terbatas pada klasifikasi tiga kelas: positif, netral, dan negatif. Analisis sentimen tingkat lanjut seperti emosi, ironi, atau sarcasm tidak dibahas dalam penelitian ini.</w:t>
      </w:r>
      <w:r w:rsidR="00CB4C16">
        <w:t xml:space="preserve"> </w:t>
      </w:r>
      <w:r w:rsidRPr="008D29B2">
        <w:t xml:space="preserve">Hasil analisis sentimen disajikan dalam bentuk tabel dan visualisasi sederhana seperti </w:t>
      </w:r>
      <w:r w:rsidRPr="008D29B2">
        <w:rPr>
          <w:i/>
        </w:rPr>
        <w:t>pie chart</w:t>
      </w:r>
      <w:r w:rsidRPr="008D29B2">
        <w:t xml:space="preserve"> </w:t>
      </w:r>
      <w:r>
        <w:t>dan summary jumlah komentar per-</w:t>
      </w:r>
      <w:r w:rsidRPr="008D29B2">
        <w:t>kategori sentimen.</w:t>
      </w:r>
    </w:p>
    <w:p w14:paraId="224E01BF" w14:textId="77777777" w:rsidR="000D6EAB" w:rsidRDefault="000D6EAB" w:rsidP="00A602A2">
      <w:pPr>
        <w:pStyle w:val="Heading2"/>
      </w:pPr>
      <w:bookmarkStart w:id="49" w:name="_Toc199697064"/>
      <w:bookmarkStart w:id="50" w:name="_Toc200656030"/>
      <w:bookmarkStart w:id="51" w:name="_Toc202646180"/>
      <w:r>
        <w:t xml:space="preserve">Manfaat </w:t>
      </w:r>
      <w:r w:rsidRPr="00A602A2">
        <w:t>Penelitian</w:t>
      </w:r>
      <w:bookmarkEnd w:id="49"/>
      <w:bookmarkEnd w:id="50"/>
      <w:bookmarkEnd w:id="51"/>
    </w:p>
    <w:p w14:paraId="25A5D255" w14:textId="77777777" w:rsidR="000D6EAB" w:rsidRPr="00B964CD" w:rsidRDefault="000D6EAB" w:rsidP="00607136">
      <w:pPr>
        <w:pStyle w:val="PARAF"/>
        <w:ind w:firstLine="0"/>
      </w:pPr>
      <w:r w:rsidRPr="00B964CD">
        <w:t>Penelitian ini diharapkan dapat memberikan manfaat sebagai berikut:</w:t>
      </w:r>
    </w:p>
    <w:p w14:paraId="6582C777" w14:textId="77777777" w:rsidR="00CB4C16" w:rsidRDefault="000D6EAB" w:rsidP="008A2987">
      <w:pPr>
        <w:pStyle w:val="PARAF"/>
        <w:numPr>
          <w:ilvl w:val="0"/>
          <w:numId w:val="20"/>
        </w:numPr>
      </w:pPr>
      <w:r w:rsidRPr="00E32AD9">
        <w:t xml:space="preserve">Penelitian ini bermanfaat bagi pengembangan sistem berbasis web yang mampu menyajikan hasil analisis sentimen dari data media sosial secara otomatis, meskipun proses </w:t>
      </w:r>
      <w:r w:rsidRPr="00E206C5">
        <w:rPr>
          <w:i/>
        </w:rPr>
        <w:t>scraping</w:t>
      </w:r>
      <w:r w:rsidRPr="00E32AD9">
        <w:t xml:space="preserve"> dan analisis utama dilakukan secara offline. </w:t>
      </w:r>
    </w:p>
    <w:p w14:paraId="652B1019" w14:textId="77777777" w:rsidR="00CB4C16" w:rsidRDefault="000D6EAB" w:rsidP="008A2987">
      <w:pPr>
        <w:pStyle w:val="PARAF"/>
        <w:numPr>
          <w:ilvl w:val="0"/>
          <w:numId w:val="20"/>
        </w:numPr>
      </w:pPr>
      <w:r w:rsidRPr="00CB4C16">
        <w:rPr>
          <w:bCs/>
        </w:rPr>
        <w:t>Bagi Institusi Akademik</w:t>
      </w:r>
      <w:r>
        <w:t xml:space="preserve"> penelitian ini bermanfaat</w:t>
      </w:r>
      <w:r w:rsidRPr="00B964CD">
        <w:t xml:space="preserve"> </w:t>
      </w:r>
      <w:r w:rsidRPr="00012113">
        <w:t>Sebagai referensi bagi penelitian selanjutnya yang berkaitan dengan penggunaan teknik NLP pada analisis data media sosial, serta untuk pengembangan aplikasi berbasis web yang mendukung pengolahan data secara otomatis.</w:t>
      </w:r>
    </w:p>
    <w:p w14:paraId="40157030" w14:textId="77777777" w:rsidR="000D6EAB" w:rsidRDefault="000D6EAB" w:rsidP="008A2987">
      <w:pPr>
        <w:pStyle w:val="PARAF"/>
        <w:numPr>
          <w:ilvl w:val="0"/>
          <w:numId w:val="20"/>
        </w:numPr>
      </w:pPr>
      <w:r w:rsidRPr="00CB4C16">
        <w:rPr>
          <w:bCs/>
        </w:rPr>
        <w:t>Penelitian ini juga bermanfaat Bagi Dunia Lembaga Pemerintahan</w:t>
      </w:r>
      <w:r>
        <w:t xml:space="preserve"> Sebagai alat untuk monitoring dan evaluasi terhadap persepsi masyarakat terhadap kinerja </w:t>
      </w:r>
      <w:r w:rsidR="00E206C5">
        <w:t>suatu lembaga</w:t>
      </w:r>
      <w:r>
        <w:t xml:space="preserve">, yang dapat digunakan untuk mendukung evaluasi kebijakan dan </w:t>
      </w:r>
      <w:r w:rsidRPr="00012113">
        <w:t xml:space="preserve">perbaikan kinerja institusi </w:t>
      </w:r>
      <w:r w:rsidR="00E206C5">
        <w:t>lembaga</w:t>
      </w:r>
      <w:r>
        <w:t xml:space="preserve"> di masa mendatang.</w:t>
      </w:r>
    </w:p>
    <w:p w14:paraId="117DCADD" w14:textId="77777777" w:rsidR="000D6EAB" w:rsidRDefault="000D6EAB" w:rsidP="002B6EDC">
      <w:pPr>
        <w:pStyle w:val="PARAF"/>
      </w:pPr>
    </w:p>
    <w:p w14:paraId="21DC4991" w14:textId="77777777" w:rsidR="000D6EAB" w:rsidRDefault="000D6EAB" w:rsidP="000D6EAB">
      <w:pPr>
        <w:sectPr w:rsidR="000D6EAB" w:rsidSect="00D811B4">
          <w:footerReference w:type="default" r:id="rId11"/>
          <w:pgSz w:w="11907" w:h="16839" w:code="9"/>
          <w:pgMar w:top="1701" w:right="1701" w:bottom="1701" w:left="2268" w:header="720" w:footer="720" w:gutter="0"/>
          <w:pgNumType w:start="1"/>
          <w:cols w:space="720"/>
          <w:docGrid w:linePitch="360"/>
        </w:sectPr>
      </w:pPr>
    </w:p>
    <w:p w14:paraId="1AFF0BE1" w14:textId="77777777" w:rsidR="000D6EAB" w:rsidRDefault="000D6EAB" w:rsidP="00B75455">
      <w:pPr>
        <w:pStyle w:val="Heading1"/>
      </w:pPr>
      <w:bookmarkStart w:id="52" w:name="_Toc199697065"/>
      <w:bookmarkStart w:id="53" w:name="_Toc200656031"/>
      <w:bookmarkStart w:id="54" w:name="_Toc202646181"/>
      <w:r>
        <w:lastRenderedPageBreak/>
        <w:t>BAB II</w:t>
      </w:r>
      <w:bookmarkEnd w:id="52"/>
      <w:bookmarkEnd w:id="53"/>
      <w:bookmarkEnd w:id="54"/>
    </w:p>
    <w:p w14:paraId="4577862A" w14:textId="77777777" w:rsidR="000D6EAB" w:rsidRDefault="000D6EAB" w:rsidP="00B75455">
      <w:pPr>
        <w:pStyle w:val="Heading1"/>
      </w:pPr>
      <w:bookmarkStart w:id="55" w:name="_Toc184690222"/>
      <w:bookmarkStart w:id="56" w:name="_Toc199697066"/>
      <w:bookmarkStart w:id="57" w:name="_Toc200656032"/>
      <w:bookmarkStart w:id="58" w:name="_Toc202646182"/>
      <w:r>
        <w:t>TINJAUAN PUSTAKA</w:t>
      </w:r>
      <w:bookmarkEnd w:id="55"/>
      <w:bookmarkEnd w:id="56"/>
      <w:bookmarkEnd w:id="57"/>
      <w:bookmarkEnd w:id="58"/>
    </w:p>
    <w:p w14:paraId="1562C16B" w14:textId="77777777" w:rsidR="000D6EAB" w:rsidRPr="00E46A1F" w:rsidRDefault="000D6EAB" w:rsidP="00A602A2">
      <w:pPr>
        <w:pStyle w:val="21"/>
      </w:pPr>
      <w:bookmarkStart w:id="59" w:name="_Toc199697067"/>
      <w:bookmarkStart w:id="60" w:name="_Toc200656033"/>
      <w:bookmarkStart w:id="61" w:name="_Toc202646183"/>
      <w:r w:rsidRPr="00E46A1F">
        <w:t>State of the Art</w:t>
      </w:r>
      <w:bookmarkEnd w:id="59"/>
      <w:bookmarkEnd w:id="60"/>
      <w:bookmarkEnd w:id="61"/>
    </w:p>
    <w:p w14:paraId="08A2D647" w14:textId="77777777" w:rsidR="000D6EAB" w:rsidRDefault="000D6EAB" w:rsidP="002B6EDC">
      <w:pPr>
        <w:pStyle w:val="PARAF"/>
      </w:pPr>
      <w:r>
        <w:t xml:space="preserve">Pada penelitian ini, tinjauan pustaka dilakukan untuk memahami berbagai metode dan pendekatan yang telah digunakan dalam analisis sentimen pada data yang diambil dari media sosial. Hal ini penting untuk mengetahui bagaimana penelitian sebelumnya telah dilakukan, serta apa yang menjadi kelebihan dan kekurangannya. Untuk itu, perbandingan metode, hasil yang diperoleh, serta persamaan dan perbedaan dengan penelitian sebelumnya akan dipaparkan seperti berikut: </w:t>
      </w:r>
    </w:p>
    <w:p w14:paraId="6A03224E" w14:textId="27BB7ED4" w:rsidR="000D6EAB" w:rsidRPr="003508E3" w:rsidRDefault="00C721A1" w:rsidP="00C721A1">
      <w:pPr>
        <w:pStyle w:val="Caption"/>
        <w:rPr>
          <w:i/>
        </w:rPr>
      </w:pPr>
      <w:bookmarkStart w:id="62" w:name="_Toc184690550"/>
      <w:r>
        <w:t xml:space="preserve">Tabel 2. </w:t>
      </w:r>
      <w:fldSimple w:instr=" SEQ Tabel_2. \* ARABIC ">
        <w:r>
          <w:rPr>
            <w:noProof/>
          </w:rPr>
          <w:t>1</w:t>
        </w:r>
      </w:fldSimple>
      <w:r>
        <w:t xml:space="preserve"> </w:t>
      </w:r>
      <w:r w:rsidR="000D6EAB" w:rsidRPr="00E32AD9">
        <w:rPr>
          <w:i/>
        </w:rPr>
        <w:t>State of the art</w:t>
      </w:r>
      <w:bookmarkEnd w:id="62"/>
    </w:p>
    <w:tbl>
      <w:tblPr>
        <w:tblStyle w:val="TableGrid1"/>
        <w:tblW w:w="7371" w:type="dxa"/>
        <w:tblInd w:w="675" w:type="dxa"/>
        <w:tblLook w:val="04A0" w:firstRow="1" w:lastRow="0" w:firstColumn="1" w:lastColumn="0" w:noHBand="0" w:noVBand="1"/>
      </w:tblPr>
      <w:tblGrid>
        <w:gridCol w:w="7371"/>
      </w:tblGrid>
      <w:tr w:rsidR="000D6EAB" w:rsidRPr="003508E3" w14:paraId="33E8BFC3" w14:textId="77777777" w:rsidTr="00E206C5">
        <w:tc>
          <w:tcPr>
            <w:tcW w:w="7371" w:type="dxa"/>
          </w:tcPr>
          <w:p w14:paraId="1547F33D" w14:textId="77777777" w:rsidR="000D6EAB" w:rsidRPr="003508E3" w:rsidRDefault="000D6EAB" w:rsidP="001C0F3F">
            <w:pPr>
              <w:numPr>
                <w:ilvl w:val="0"/>
                <w:numId w:val="4"/>
              </w:numPr>
              <w:spacing w:line="360" w:lineRule="auto"/>
              <w:ind w:left="360"/>
              <w:contextualSpacing/>
            </w:pPr>
            <w:r w:rsidRPr="003508E3">
              <w:t>Ridhwan Ardiyansyah</w:t>
            </w:r>
            <w:r>
              <w:t xml:space="preserve"> et al.</w:t>
            </w:r>
            <w:r w:rsidRPr="003508E3">
              <w:t xml:space="preserve"> /2024</w:t>
            </w:r>
          </w:p>
          <w:p w14:paraId="044B2A07" w14:textId="77777777" w:rsidR="000D6EAB" w:rsidRPr="003508E3" w:rsidRDefault="000D6EAB" w:rsidP="001C0F3F">
            <w:pPr>
              <w:numPr>
                <w:ilvl w:val="0"/>
                <w:numId w:val="5"/>
              </w:numPr>
              <w:spacing w:line="360" w:lineRule="auto"/>
              <w:ind w:left="785"/>
              <w:contextualSpacing/>
            </w:pPr>
            <w:r w:rsidRPr="003508E3">
              <w:t>Judul Artikel :Sentimen Komentar YouTube Dengan Sentiment Intensity Analyzer Dari NLTK.</w:t>
            </w:r>
          </w:p>
          <w:p w14:paraId="5298113A" w14:textId="77777777" w:rsidR="000D6EAB" w:rsidRPr="003508E3" w:rsidRDefault="000D6EAB" w:rsidP="001C0F3F">
            <w:pPr>
              <w:numPr>
                <w:ilvl w:val="0"/>
                <w:numId w:val="5"/>
              </w:numPr>
              <w:spacing w:line="360" w:lineRule="auto"/>
              <w:ind w:left="785"/>
              <w:contextualSpacing/>
            </w:pPr>
            <w:r w:rsidRPr="003508E3">
              <w:t>Metode Yang Digunakan : Sentiment Intensity Analyzer dari NLTK.</w:t>
            </w:r>
          </w:p>
          <w:p w14:paraId="2ED9D13D" w14:textId="77777777" w:rsidR="000D6EAB" w:rsidRPr="003508E3" w:rsidRDefault="000D6EAB" w:rsidP="001C0F3F">
            <w:pPr>
              <w:numPr>
                <w:ilvl w:val="0"/>
                <w:numId w:val="5"/>
              </w:numPr>
              <w:spacing w:line="360" w:lineRule="auto"/>
              <w:ind w:left="785"/>
              <w:contextualSpacing/>
            </w:pPr>
            <w:r w:rsidRPr="003508E3">
              <w:t>Hasil Penelitian : Evaluasi sentimen komentar YouTube dengan akurasi tinggi dan cepat, menggunakan skor intensitas emosi.</w:t>
            </w:r>
          </w:p>
          <w:p w14:paraId="753CCB9A" w14:textId="77777777" w:rsidR="000D6EAB" w:rsidRPr="003508E3" w:rsidRDefault="000D6EAB" w:rsidP="001C0F3F">
            <w:pPr>
              <w:numPr>
                <w:ilvl w:val="0"/>
                <w:numId w:val="5"/>
              </w:numPr>
              <w:spacing w:line="360" w:lineRule="auto"/>
              <w:ind w:left="785"/>
              <w:contextualSpacing/>
            </w:pPr>
            <w:r w:rsidRPr="003508E3">
              <w:t>Persamaan : Sama-sama menggunakan analisis sentimen berbasis NLP untuk mengevaluasi opini publik.</w:t>
            </w:r>
          </w:p>
          <w:p w14:paraId="385BC6DC" w14:textId="77777777" w:rsidR="000D6EAB" w:rsidRPr="003508E3" w:rsidRDefault="000D6EAB" w:rsidP="001C0F3F">
            <w:pPr>
              <w:numPr>
                <w:ilvl w:val="0"/>
                <w:numId w:val="5"/>
              </w:numPr>
              <w:spacing w:line="360" w:lineRule="auto"/>
              <w:ind w:left="785"/>
              <w:contextualSpacing/>
            </w:pPr>
            <w:r w:rsidRPr="003508E3">
              <w:t>Perbedaan : Fokus pada platform YouTube, sedangkan penelitian saat ini berfokus pada TikTok.</w:t>
            </w:r>
          </w:p>
        </w:tc>
      </w:tr>
      <w:tr w:rsidR="000D6EAB" w:rsidRPr="003508E3" w14:paraId="003943A8" w14:textId="77777777" w:rsidTr="00E206C5">
        <w:tc>
          <w:tcPr>
            <w:tcW w:w="7371" w:type="dxa"/>
          </w:tcPr>
          <w:p w14:paraId="03116D84" w14:textId="77777777" w:rsidR="000D6EAB" w:rsidRPr="003508E3" w:rsidRDefault="000D6EAB" w:rsidP="001C0F3F">
            <w:pPr>
              <w:numPr>
                <w:ilvl w:val="0"/>
                <w:numId w:val="4"/>
              </w:numPr>
              <w:spacing w:line="360" w:lineRule="auto"/>
              <w:ind w:left="361"/>
              <w:contextualSpacing/>
            </w:pPr>
            <w:r w:rsidRPr="003508E3">
              <w:t>Amanda Amalia</w:t>
            </w:r>
            <w:r>
              <w:t xml:space="preserve"> et al.</w:t>
            </w:r>
            <w:r w:rsidRPr="003508E3">
              <w:t>/2023</w:t>
            </w:r>
          </w:p>
          <w:p w14:paraId="4EA313FB" w14:textId="77777777" w:rsidR="000D6EAB" w:rsidRPr="003508E3" w:rsidRDefault="000D6EAB" w:rsidP="001C0F3F">
            <w:pPr>
              <w:numPr>
                <w:ilvl w:val="0"/>
                <w:numId w:val="6"/>
              </w:numPr>
              <w:spacing w:line="360" w:lineRule="auto"/>
              <w:ind w:left="785"/>
              <w:contextualSpacing/>
            </w:pPr>
            <w:r w:rsidRPr="003508E3">
              <w:t>Judul Artikel : Rancang Bangun Aplikasi Sentimen Pendapat Masyarakat Indonesia Terhadap Vaksin COVID-19 Dengan Menggunakan Algoritma LSTM Berbasis Web.</w:t>
            </w:r>
          </w:p>
          <w:p w14:paraId="61425269" w14:textId="77777777" w:rsidR="000D6EAB" w:rsidRPr="003508E3" w:rsidRDefault="000D6EAB" w:rsidP="001C0F3F">
            <w:pPr>
              <w:numPr>
                <w:ilvl w:val="0"/>
                <w:numId w:val="6"/>
              </w:numPr>
              <w:spacing w:line="360" w:lineRule="auto"/>
              <w:ind w:left="785"/>
              <w:contextualSpacing/>
            </w:pPr>
            <w:r w:rsidRPr="003508E3">
              <w:t>Metode Yang Digunakan : Long Short-Term Memory (LSTM), Word Embedding.</w:t>
            </w:r>
          </w:p>
          <w:p w14:paraId="486068E6" w14:textId="77777777" w:rsidR="000D6EAB" w:rsidRPr="003508E3" w:rsidRDefault="000D6EAB" w:rsidP="001C0F3F">
            <w:pPr>
              <w:numPr>
                <w:ilvl w:val="0"/>
                <w:numId w:val="6"/>
              </w:numPr>
              <w:spacing w:line="360" w:lineRule="auto"/>
              <w:ind w:left="785"/>
              <w:contextualSpacing/>
            </w:pPr>
            <w:r w:rsidRPr="003508E3">
              <w:lastRenderedPageBreak/>
              <w:t>Hasil Penelitian : Akurasi 74,46% dalam analisis sentimen pada tweet tentang vaksin COVID-19.</w:t>
            </w:r>
          </w:p>
          <w:p w14:paraId="35A528D4" w14:textId="77777777" w:rsidR="000D6EAB" w:rsidRPr="003508E3" w:rsidRDefault="000D6EAB" w:rsidP="001C0F3F">
            <w:pPr>
              <w:numPr>
                <w:ilvl w:val="0"/>
                <w:numId w:val="6"/>
              </w:numPr>
              <w:spacing w:line="360" w:lineRule="auto"/>
              <w:ind w:left="785"/>
              <w:contextualSpacing/>
            </w:pPr>
            <w:r w:rsidRPr="003508E3">
              <w:t>Persamaan : Sama-sama menggunakan teknik NLP untuk analisis sentimen.</w:t>
            </w:r>
          </w:p>
          <w:p w14:paraId="1C1C2EBA" w14:textId="77777777" w:rsidR="000D6EAB" w:rsidRPr="003508E3" w:rsidRDefault="000D6EAB" w:rsidP="001C0F3F">
            <w:pPr>
              <w:numPr>
                <w:ilvl w:val="0"/>
                <w:numId w:val="6"/>
              </w:numPr>
              <w:spacing w:line="360" w:lineRule="auto"/>
              <w:ind w:left="785"/>
              <w:contextualSpacing/>
            </w:pPr>
            <w:r w:rsidRPr="003508E3">
              <w:t>Perbedaan : Penelitian ini menggunakan LSTM untuk Twitter, sedangkan penelitian saat ini berfokus pada analisis sentimen di TikTok menggunakan metode berbasis leksikon seperti VADER.</w:t>
            </w:r>
          </w:p>
        </w:tc>
      </w:tr>
      <w:tr w:rsidR="000D6EAB" w:rsidRPr="003508E3" w14:paraId="48AD2DAA" w14:textId="77777777" w:rsidTr="00E206C5">
        <w:tc>
          <w:tcPr>
            <w:tcW w:w="7371" w:type="dxa"/>
          </w:tcPr>
          <w:p w14:paraId="2FE52C58" w14:textId="77777777" w:rsidR="000D6EAB" w:rsidRPr="003508E3" w:rsidRDefault="000D6EAB" w:rsidP="001C0F3F">
            <w:pPr>
              <w:numPr>
                <w:ilvl w:val="0"/>
                <w:numId w:val="4"/>
              </w:numPr>
              <w:spacing w:line="360" w:lineRule="auto"/>
              <w:ind w:left="361"/>
              <w:contextualSpacing/>
            </w:pPr>
            <w:r w:rsidRPr="003508E3">
              <w:lastRenderedPageBreak/>
              <w:t>Maria Mega Mala Olhang/2020</w:t>
            </w:r>
          </w:p>
          <w:p w14:paraId="05E2FB2C" w14:textId="77777777" w:rsidR="000D6EAB" w:rsidRPr="003508E3" w:rsidRDefault="000D6EAB" w:rsidP="001C0F3F">
            <w:pPr>
              <w:numPr>
                <w:ilvl w:val="0"/>
                <w:numId w:val="7"/>
              </w:numPr>
              <w:spacing w:line="360" w:lineRule="auto"/>
              <w:ind w:left="785"/>
              <w:contextualSpacing/>
            </w:pPr>
            <w:r w:rsidRPr="003508E3">
              <w:t xml:space="preserve">Judul Artikel : Analisis Sentimen Pengguna Twitter Terhadap COVID-19 di Indonesia Menggunakan Metode </w:t>
            </w:r>
            <w:r w:rsidRPr="003508E3">
              <w:rPr>
                <w:i/>
              </w:rPr>
              <w:t>Naïve Bayes Classifier</w:t>
            </w:r>
            <w:r w:rsidRPr="003508E3">
              <w:t xml:space="preserve"> (NBC).</w:t>
            </w:r>
          </w:p>
          <w:p w14:paraId="6FCA889E" w14:textId="77777777" w:rsidR="000D6EAB" w:rsidRPr="003508E3" w:rsidRDefault="000D6EAB" w:rsidP="001C0F3F">
            <w:pPr>
              <w:numPr>
                <w:ilvl w:val="0"/>
                <w:numId w:val="7"/>
              </w:numPr>
              <w:spacing w:line="360" w:lineRule="auto"/>
              <w:ind w:left="785"/>
              <w:contextualSpacing/>
            </w:pPr>
            <w:r w:rsidRPr="003508E3">
              <w:t>Metode Yang Digunakan :</w:t>
            </w:r>
            <w:r w:rsidRPr="003508E3">
              <w:rPr>
                <w:i/>
              </w:rPr>
              <w:t>Naïve Bayes Classifier</w:t>
            </w:r>
            <w:r w:rsidRPr="003508E3">
              <w:t xml:space="preserve"> (NBC).</w:t>
            </w:r>
          </w:p>
          <w:p w14:paraId="47E81A19" w14:textId="77777777" w:rsidR="000D6EAB" w:rsidRPr="003508E3" w:rsidRDefault="000D6EAB" w:rsidP="001C0F3F">
            <w:pPr>
              <w:numPr>
                <w:ilvl w:val="0"/>
                <w:numId w:val="7"/>
              </w:numPr>
              <w:spacing w:line="360" w:lineRule="auto"/>
              <w:ind w:left="785"/>
              <w:contextualSpacing/>
            </w:pPr>
            <w:r w:rsidRPr="003508E3">
              <w:t>Hasil Penelitian : Akurasi 36% dengan klasifikasi sentimen positif dan negatif berdasarkan data Twitter tentang COVID-19.</w:t>
            </w:r>
          </w:p>
          <w:p w14:paraId="2E3DFEEF" w14:textId="77777777" w:rsidR="000D6EAB" w:rsidRPr="003508E3" w:rsidRDefault="000D6EAB" w:rsidP="001C0F3F">
            <w:pPr>
              <w:numPr>
                <w:ilvl w:val="0"/>
                <w:numId w:val="7"/>
              </w:numPr>
              <w:spacing w:line="360" w:lineRule="auto"/>
              <w:ind w:left="785"/>
              <w:contextualSpacing/>
            </w:pPr>
            <w:r w:rsidRPr="003508E3">
              <w:t>Persamaan : Penggunaan data dari media sosial untuk analisis sentimen.</w:t>
            </w:r>
          </w:p>
          <w:p w14:paraId="1B69E61A" w14:textId="77777777" w:rsidR="000D6EAB" w:rsidRPr="003508E3" w:rsidRDefault="000D6EAB" w:rsidP="001C0F3F">
            <w:pPr>
              <w:numPr>
                <w:ilvl w:val="0"/>
                <w:numId w:val="7"/>
              </w:numPr>
              <w:spacing w:line="360" w:lineRule="auto"/>
              <w:ind w:left="785"/>
              <w:contextualSpacing/>
            </w:pPr>
            <w:r w:rsidRPr="003508E3">
              <w:t>Perbedaan : Platform penelitian menggunakan Twitter, sedangkan penelitian saat ini menggunakan TikTok.</w:t>
            </w:r>
          </w:p>
        </w:tc>
      </w:tr>
      <w:tr w:rsidR="000D6EAB" w:rsidRPr="003508E3" w14:paraId="64A9FDD8" w14:textId="77777777" w:rsidTr="00E206C5">
        <w:tc>
          <w:tcPr>
            <w:tcW w:w="7371" w:type="dxa"/>
          </w:tcPr>
          <w:p w14:paraId="36BDB1C5" w14:textId="77777777" w:rsidR="000D6EAB" w:rsidRPr="003508E3" w:rsidRDefault="000D6EAB" w:rsidP="001C0F3F">
            <w:pPr>
              <w:numPr>
                <w:ilvl w:val="0"/>
                <w:numId w:val="4"/>
              </w:numPr>
              <w:spacing w:line="360" w:lineRule="auto"/>
              <w:ind w:left="361"/>
              <w:contextualSpacing/>
            </w:pPr>
            <w:r w:rsidRPr="003508E3">
              <w:t>Dianati Duei Putri/2022</w:t>
            </w:r>
          </w:p>
          <w:p w14:paraId="26599255" w14:textId="77777777" w:rsidR="000D6EAB" w:rsidRPr="003508E3" w:rsidRDefault="000D6EAB" w:rsidP="001C0F3F">
            <w:pPr>
              <w:numPr>
                <w:ilvl w:val="0"/>
                <w:numId w:val="8"/>
              </w:numPr>
              <w:spacing w:line="360" w:lineRule="auto"/>
              <w:ind w:left="785"/>
              <w:contextualSpacing/>
            </w:pPr>
            <w:r w:rsidRPr="003508E3">
              <w:t xml:space="preserve">Judul Artikel : Analisis Sentimen Kinerja Dewan Perwakilan Rakyat (DPR) Pada Twitter Menggunakan Metode </w:t>
            </w:r>
            <w:r w:rsidRPr="003508E3">
              <w:rPr>
                <w:i/>
              </w:rPr>
              <w:t>Naïve Bayes Classifier</w:t>
            </w:r>
            <w:r w:rsidRPr="003508E3">
              <w:t>.</w:t>
            </w:r>
          </w:p>
          <w:p w14:paraId="554F9075" w14:textId="77777777" w:rsidR="000D6EAB" w:rsidRPr="003508E3" w:rsidRDefault="000D6EAB" w:rsidP="001C0F3F">
            <w:pPr>
              <w:numPr>
                <w:ilvl w:val="0"/>
                <w:numId w:val="8"/>
              </w:numPr>
              <w:spacing w:line="360" w:lineRule="auto"/>
              <w:ind w:left="785"/>
              <w:contextualSpacing/>
            </w:pPr>
            <w:r w:rsidRPr="003508E3">
              <w:t>Metode Yang Digunakan :</w:t>
            </w:r>
            <w:r w:rsidRPr="003508E3">
              <w:rPr>
                <w:i/>
              </w:rPr>
              <w:t>Naïve Bayes Classifier</w:t>
            </w:r>
            <w:r w:rsidRPr="003508E3">
              <w:t xml:space="preserve"> (NBC).</w:t>
            </w:r>
          </w:p>
          <w:p w14:paraId="6865C094" w14:textId="77777777" w:rsidR="000D6EAB" w:rsidRPr="003508E3" w:rsidRDefault="000D6EAB" w:rsidP="001C0F3F">
            <w:pPr>
              <w:numPr>
                <w:ilvl w:val="0"/>
                <w:numId w:val="8"/>
              </w:numPr>
              <w:spacing w:line="360" w:lineRule="auto"/>
              <w:ind w:left="785"/>
              <w:contextualSpacing/>
            </w:pPr>
            <w:r w:rsidRPr="003508E3">
              <w:t>Hasil Penelitian : Hasil menunjukkan 75% sentimen positif, 79% netral, dan 82% negatif dengan tingkat akurasi 80%.</w:t>
            </w:r>
          </w:p>
          <w:p w14:paraId="2299D312" w14:textId="77777777" w:rsidR="000D6EAB" w:rsidRPr="003508E3" w:rsidRDefault="000D6EAB" w:rsidP="001C0F3F">
            <w:pPr>
              <w:numPr>
                <w:ilvl w:val="0"/>
                <w:numId w:val="8"/>
              </w:numPr>
              <w:spacing w:line="360" w:lineRule="auto"/>
              <w:ind w:left="785"/>
              <w:contextualSpacing/>
            </w:pPr>
            <w:r w:rsidRPr="003508E3">
              <w:t>Persamaan : Fokus pada analisis sentimen kinerja institusi publik melalui media sosial.</w:t>
            </w:r>
          </w:p>
          <w:p w14:paraId="02432333" w14:textId="77777777" w:rsidR="000D6EAB" w:rsidRPr="003508E3" w:rsidRDefault="000D6EAB" w:rsidP="001C0F3F">
            <w:pPr>
              <w:numPr>
                <w:ilvl w:val="0"/>
                <w:numId w:val="8"/>
              </w:numPr>
              <w:spacing w:line="360" w:lineRule="auto"/>
              <w:ind w:left="785"/>
              <w:contextualSpacing/>
            </w:pPr>
            <w:r w:rsidRPr="003508E3">
              <w:t>Perbedaan : Penelitian ini menggunakan Twitter sebagai platform data, sementara penelitian sekarang menggunakan TikTok.</w:t>
            </w:r>
          </w:p>
        </w:tc>
      </w:tr>
      <w:tr w:rsidR="000D6EAB" w:rsidRPr="003508E3" w14:paraId="7439E4C7" w14:textId="77777777" w:rsidTr="006143CC">
        <w:trPr>
          <w:trHeight w:val="5948"/>
        </w:trPr>
        <w:tc>
          <w:tcPr>
            <w:tcW w:w="7371" w:type="dxa"/>
          </w:tcPr>
          <w:p w14:paraId="687C28A7" w14:textId="77777777" w:rsidR="000D6EAB" w:rsidRPr="003508E3" w:rsidRDefault="000D6EAB" w:rsidP="001C0F3F">
            <w:pPr>
              <w:numPr>
                <w:ilvl w:val="0"/>
                <w:numId w:val="4"/>
              </w:numPr>
              <w:spacing w:line="360" w:lineRule="auto"/>
              <w:ind w:left="361"/>
              <w:contextualSpacing/>
            </w:pPr>
            <w:r w:rsidRPr="003508E3">
              <w:lastRenderedPageBreak/>
              <w:t>Tri Rivanie/2021</w:t>
            </w:r>
          </w:p>
          <w:p w14:paraId="7E306FB2" w14:textId="77777777" w:rsidR="000D6EAB" w:rsidRPr="003508E3" w:rsidRDefault="000D6EAB" w:rsidP="001C0F3F">
            <w:pPr>
              <w:numPr>
                <w:ilvl w:val="0"/>
                <w:numId w:val="9"/>
              </w:numPr>
              <w:spacing w:line="360" w:lineRule="auto"/>
              <w:ind w:left="785"/>
              <w:contextualSpacing/>
            </w:pPr>
            <w:r w:rsidRPr="003508E3">
              <w:t>Judul Artikel : Analisis Sentimen Terhadap Kinerja Menteri Kesehatan Indonesia Selama Pandemi COVID-19.</w:t>
            </w:r>
          </w:p>
          <w:p w14:paraId="233A087C" w14:textId="77777777" w:rsidR="000D6EAB" w:rsidRPr="003508E3" w:rsidRDefault="000D6EAB" w:rsidP="001C0F3F">
            <w:pPr>
              <w:numPr>
                <w:ilvl w:val="0"/>
                <w:numId w:val="9"/>
              </w:numPr>
              <w:spacing w:line="360" w:lineRule="auto"/>
              <w:ind w:left="785"/>
              <w:contextualSpacing/>
            </w:pPr>
            <w:r w:rsidRPr="003508E3">
              <w:t>Metode Yang Digunakan :</w:t>
            </w:r>
            <w:r w:rsidRPr="003508E3">
              <w:rPr>
                <w:i/>
              </w:rPr>
              <w:t>Support Vector Machine</w:t>
            </w:r>
            <w:r w:rsidRPr="003508E3">
              <w:t xml:space="preserve"> (SVM) dan </w:t>
            </w:r>
            <w:r w:rsidRPr="003508E3">
              <w:rPr>
                <w:i/>
              </w:rPr>
              <w:t>Naïve Bayes</w:t>
            </w:r>
            <w:r w:rsidRPr="003508E3">
              <w:t>.</w:t>
            </w:r>
          </w:p>
          <w:p w14:paraId="04644A9A" w14:textId="77777777" w:rsidR="000D6EAB" w:rsidRPr="003508E3" w:rsidRDefault="000D6EAB" w:rsidP="001C0F3F">
            <w:pPr>
              <w:numPr>
                <w:ilvl w:val="0"/>
                <w:numId w:val="9"/>
              </w:numPr>
              <w:spacing w:line="360" w:lineRule="auto"/>
              <w:ind w:left="785"/>
              <w:contextualSpacing/>
            </w:pPr>
            <w:r w:rsidRPr="003508E3">
              <w:t>Hasil Penelitian : SVM memiliki akurasi lebih tinggi (72.57%) dibandingkan dengan Naïve Bayes (66.45%) dalam mengklasifikasi sentimen terkait kebijakan kesehatan.</w:t>
            </w:r>
          </w:p>
          <w:p w14:paraId="168EA959" w14:textId="77777777" w:rsidR="000D6EAB" w:rsidRPr="003508E3" w:rsidRDefault="000D6EAB" w:rsidP="001C0F3F">
            <w:pPr>
              <w:numPr>
                <w:ilvl w:val="0"/>
                <w:numId w:val="9"/>
              </w:numPr>
              <w:spacing w:line="360" w:lineRule="auto"/>
              <w:ind w:left="785"/>
              <w:contextualSpacing/>
            </w:pPr>
            <w:r w:rsidRPr="003508E3">
              <w:t>Persamaan : Sama-sama menggunakan analisis sentimen untuk mengevaluasi kinerja institusi pemerintah berdasarkan data media sosial.</w:t>
            </w:r>
          </w:p>
          <w:p w14:paraId="7A038608" w14:textId="77777777" w:rsidR="000D6EAB" w:rsidRPr="003508E3" w:rsidRDefault="000D6EAB" w:rsidP="001C0F3F">
            <w:pPr>
              <w:numPr>
                <w:ilvl w:val="0"/>
                <w:numId w:val="9"/>
              </w:numPr>
              <w:spacing w:line="360" w:lineRule="auto"/>
              <w:ind w:left="785"/>
              <w:contextualSpacing/>
            </w:pPr>
            <w:r w:rsidRPr="003508E3">
              <w:t>Perbedaan : Menggunakan SVM dan Naïve Bayes dengan validasi k-Fold pada Twitter, sedangkan penelitian ini menggunakan TikTok dengan NLP untuk analisis sentimen.</w:t>
            </w:r>
          </w:p>
        </w:tc>
      </w:tr>
      <w:tr w:rsidR="000D6EAB" w:rsidRPr="003508E3" w14:paraId="797ACC69" w14:textId="77777777" w:rsidTr="00E206C5">
        <w:trPr>
          <w:trHeight w:val="845"/>
        </w:trPr>
        <w:tc>
          <w:tcPr>
            <w:tcW w:w="7371" w:type="dxa"/>
          </w:tcPr>
          <w:p w14:paraId="6C0A9A81" w14:textId="77777777" w:rsidR="000D6EAB" w:rsidRDefault="000D6EAB" w:rsidP="001C0F3F">
            <w:pPr>
              <w:pStyle w:val="ListParagraph"/>
              <w:numPr>
                <w:ilvl w:val="0"/>
                <w:numId w:val="4"/>
              </w:numPr>
              <w:spacing w:line="360" w:lineRule="auto"/>
              <w:ind w:left="389"/>
            </w:pPr>
            <w:r>
              <w:t>Elik Hari Muktafin et al./2020</w:t>
            </w:r>
          </w:p>
          <w:p w14:paraId="6DD63C93" w14:textId="77777777" w:rsidR="000D6EAB" w:rsidRDefault="000D6EAB" w:rsidP="008A2987">
            <w:pPr>
              <w:numPr>
                <w:ilvl w:val="0"/>
                <w:numId w:val="14"/>
              </w:numPr>
              <w:spacing w:line="360" w:lineRule="auto"/>
              <w:contextualSpacing/>
            </w:pPr>
            <w:r w:rsidRPr="003508E3">
              <w:t xml:space="preserve">Judul Artikel : </w:t>
            </w:r>
            <w:r>
              <w:t>Analisis Sentimen pada Ulasan Pembelian Produk di Marketplace Shopee Menggunakan Pendekatan Natural Language Processing.</w:t>
            </w:r>
          </w:p>
          <w:p w14:paraId="4EDEBB07" w14:textId="77777777" w:rsidR="000D6EAB" w:rsidRPr="003508E3" w:rsidRDefault="000D6EAB" w:rsidP="008A2987">
            <w:pPr>
              <w:numPr>
                <w:ilvl w:val="0"/>
                <w:numId w:val="14"/>
              </w:numPr>
              <w:spacing w:line="360" w:lineRule="auto"/>
              <w:ind w:left="785"/>
              <w:contextualSpacing/>
            </w:pPr>
            <w:r w:rsidRPr="003508E3">
              <w:t>Metode Yang Digunakan :</w:t>
            </w:r>
            <w:r>
              <w:t xml:space="preserve"> K-Nearest Neighbors (KNN) dengan pendekatan TF-IDF dan NLP.</w:t>
            </w:r>
          </w:p>
          <w:p w14:paraId="51B9DD79" w14:textId="77777777" w:rsidR="000D6EAB" w:rsidRDefault="000D6EAB" w:rsidP="008A2987">
            <w:pPr>
              <w:numPr>
                <w:ilvl w:val="0"/>
                <w:numId w:val="14"/>
              </w:numPr>
              <w:spacing w:line="360" w:lineRule="auto"/>
              <w:ind w:left="785"/>
              <w:contextualSpacing/>
            </w:pPr>
            <w:r w:rsidRPr="003508E3">
              <w:t xml:space="preserve">Hasil Penelitian : </w:t>
            </w:r>
            <w:r>
              <w:t>Akurasi 76,92% dalam analisis sentimen pada ulasan produk Shopee.</w:t>
            </w:r>
          </w:p>
          <w:p w14:paraId="6272544E" w14:textId="77777777" w:rsidR="000D6EAB" w:rsidRDefault="000D6EAB" w:rsidP="008A2987">
            <w:pPr>
              <w:numPr>
                <w:ilvl w:val="0"/>
                <w:numId w:val="14"/>
              </w:numPr>
              <w:spacing w:line="360" w:lineRule="auto"/>
              <w:ind w:left="785"/>
              <w:contextualSpacing/>
            </w:pPr>
            <w:r w:rsidRPr="003508E3">
              <w:t xml:space="preserve">Persamaan : </w:t>
            </w:r>
            <w:r>
              <w:t xml:space="preserve">Sama-sama menggunakan pendekatan </w:t>
            </w:r>
            <w:r w:rsidRPr="004545F9">
              <w:rPr>
                <w:i/>
              </w:rPr>
              <w:t>Natural Language Processing</w:t>
            </w:r>
            <w:r>
              <w:t xml:space="preserve"> (NLP) untuk analisis sentimen.</w:t>
            </w:r>
          </w:p>
          <w:p w14:paraId="57191D02" w14:textId="77777777" w:rsidR="000D6EAB" w:rsidRPr="003508E3" w:rsidRDefault="000D6EAB" w:rsidP="008A2987">
            <w:pPr>
              <w:numPr>
                <w:ilvl w:val="0"/>
                <w:numId w:val="14"/>
              </w:numPr>
              <w:spacing w:line="360" w:lineRule="auto"/>
              <w:ind w:left="785"/>
              <w:contextualSpacing/>
            </w:pPr>
            <w:r w:rsidRPr="003508E3">
              <w:t xml:space="preserve">Perbedaan : </w:t>
            </w:r>
            <w:r>
              <w:t>Penelitian tersebut menggunakan algoritma KNN dengan pendekatan TF-IDF untuk analisis ulasan produk di Shopee. sedangkan penelitian ini menggunakan pendekatan berbasis leksikon dengan algoritma VADER untuk menganalisis sentimen komentar TikTok. Fokus penelitian tersebut adalah marketplace Shopee, sedangkan penelitian ini berfokus pada platform media sosial TikTok.</w:t>
            </w:r>
          </w:p>
        </w:tc>
      </w:tr>
      <w:tr w:rsidR="00D52332" w:rsidRPr="003508E3" w14:paraId="6394CD2C" w14:textId="77777777" w:rsidTr="00E206C5">
        <w:trPr>
          <w:trHeight w:val="845"/>
        </w:trPr>
        <w:tc>
          <w:tcPr>
            <w:tcW w:w="7371" w:type="dxa"/>
          </w:tcPr>
          <w:p w14:paraId="7700CD8E" w14:textId="77777777" w:rsidR="00D52332" w:rsidRDefault="00D52332" w:rsidP="001C0F3F">
            <w:pPr>
              <w:pStyle w:val="ListParagraph"/>
              <w:numPr>
                <w:ilvl w:val="0"/>
                <w:numId w:val="4"/>
              </w:numPr>
              <w:spacing w:line="360" w:lineRule="auto"/>
              <w:ind w:left="389"/>
            </w:pPr>
            <w:r w:rsidRPr="00D52332">
              <w:lastRenderedPageBreak/>
              <w:t>Nawang A.</w:t>
            </w:r>
            <w:r w:rsidR="0093179E">
              <w:t xml:space="preserve"> Hapsari &amp; Aries D. Indriyanti/</w:t>
            </w:r>
            <w:r w:rsidRPr="00D52332">
              <w:t>2023</w:t>
            </w:r>
          </w:p>
          <w:p w14:paraId="74DAB2B3" w14:textId="77777777" w:rsidR="0093179E" w:rsidRDefault="0093179E" w:rsidP="008A2987">
            <w:pPr>
              <w:numPr>
                <w:ilvl w:val="0"/>
                <w:numId w:val="21"/>
              </w:numPr>
              <w:spacing w:line="360" w:lineRule="auto"/>
              <w:contextualSpacing/>
            </w:pPr>
            <w:r w:rsidRPr="003508E3">
              <w:t xml:space="preserve">Judul Artikel : </w:t>
            </w:r>
            <w:r w:rsidRPr="0093179E">
              <w:t>Analisis Sentimen pada Aplikasi Dompet Digital Menggunakan Algoritma Random Forest</w:t>
            </w:r>
            <w:r>
              <w:t>.</w:t>
            </w:r>
          </w:p>
          <w:p w14:paraId="05066F72" w14:textId="77777777" w:rsidR="0093179E" w:rsidRPr="003508E3" w:rsidRDefault="0093179E" w:rsidP="008A2987">
            <w:pPr>
              <w:numPr>
                <w:ilvl w:val="0"/>
                <w:numId w:val="21"/>
              </w:numPr>
              <w:spacing w:line="360" w:lineRule="auto"/>
              <w:ind w:left="785"/>
              <w:contextualSpacing/>
            </w:pPr>
            <w:r w:rsidRPr="003508E3">
              <w:t>Metode Yang Digunakan :</w:t>
            </w:r>
            <w:r>
              <w:t xml:space="preserve"> </w:t>
            </w:r>
            <w:r w:rsidRPr="0093179E">
              <w:t>VADER untuk labeling, Random Forest untuk klasifikasi</w:t>
            </w:r>
            <w:r>
              <w:t>.</w:t>
            </w:r>
          </w:p>
          <w:p w14:paraId="62EE29F9" w14:textId="77777777" w:rsidR="0093179E" w:rsidRDefault="0093179E" w:rsidP="008A2987">
            <w:pPr>
              <w:numPr>
                <w:ilvl w:val="0"/>
                <w:numId w:val="21"/>
              </w:numPr>
              <w:spacing w:line="360" w:lineRule="auto"/>
              <w:ind w:left="785"/>
              <w:contextualSpacing/>
            </w:pPr>
            <w:r w:rsidRPr="003508E3">
              <w:t xml:space="preserve">Hasil Penelitian : </w:t>
            </w:r>
            <w:r w:rsidR="0000719A" w:rsidRPr="0000719A">
              <w:t>Akurasi klasifikasi sentimen dompet digital (Gopay dan Shopeepay) dengan Random Forest mencapai sekitar 85%</w:t>
            </w:r>
            <w:r>
              <w:t>.</w:t>
            </w:r>
          </w:p>
          <w:p w14:paraId="65CD332F" w14:textId="77777777" w:rsidR="0093179E" w:rsidRDefault="0093179E" w:rsidP="008A2987">
            <w:pPr>
              <w:numPr>
                <w:ilvl w:val="0"/>
                <w:numId w:val="21"/>
              </w:numPr>
              <w:spacing w:line="360" w:lineRule="auto"/>
              <w:ind w:left="785"/>
              <w:contextualSpacing/>
            </w:pPr>
            <w:r w:rsidRPr="003508E3">
              <w:t xml:space="preserve">Persamaan : </w:t>
            </w:r>
            <w:r w:rsidR="0000719A" w:rsidRPr="0000719A">
              <w:t>Sama-sama menggunakan VADER sebagai pelabel dan Random Forest untuk klasifikasi sentimen berbasis media sosial</w:t>
            </w:r>
            <w:r>
              <w:t>.</w:t>
            </w:r>
          </w:p>
          <w:p w14:paraId="0C318A56" w14:textId="77777777" w:rsidR="0093179E" w:rsidRDefault="0093179E" w:rsidP="008A2987">
            <w:pPr>
              <w:numPr>
                <w:ilvl w:val="0"/>
                <w:numId w:val="21"/>
              </w:numPr>
              <w:spacing w:line="360" w:lineRule="auto"/>
              <w:ind w:left="785"/>
              <w:contextualSpacing/>
            </w:pPr>
            <w:r w:rsidRPr="003508E3">
              <w:t xml:space="preserve">Perbedaan : </w:t>
            </w:r>
            <w:r w:rsidR="0007371F" w:rsidRPr="0007371F">
              <w:t>Menggunakan Twitter dan RapidMiner, sedangkan penelitian ini menggunakan TikTok dan integrasi Laravel–Flask–Python</w:t>
            </w:r>
            <w:r>
              <w:t>.</w:t>
            </w:r>
          </w:p>
        </w:tc>
      </w:tr>
    </w:tbl>
    <w:p w14:paraId="5E8FF935" w14:textId="77777777" w:rsidR="000D6EAB" w:rsidRDefault="000D6EAB" w:rsidP="000D6EAB"/>
    <w:p w14:paraId="5458597E" w14:textId="77777777" w:rsidR="000D6EAB" w:rsidRDefault="000D6EAB" w:rsidP="00A602A2">
      <w:pPr>
        <w:pStyle w:val="21"/>
      </w:pPr>
      <w:bookmarkStart w:id="63" w:name="_Toc199697068"/>
      <w:bookmarkStart w:id="64" w:name="_Toc200656034"/>
      <w:bookmarkStart w:id="65" w:name="_Toc202646184"/>
      <w:r w:rsidRPr="00A602A2">
        <w:t>Kerangka</w:t>
      </w:r>
      <w:r w:rsidRPr="0034383C">
        <w:t>/</w:t>
      </w:r>
      <w:r w:rsidRPr="00A602A2">
        <w:t>Tinjauan</w:t>
      </w:r>
      <w:r w:rsidRPr="0034383C">
        <w:t xml:space="preserve"> </w:t>
      </w:r>
      <w:r w:rsidRPr="00A602A2">
        <w:t>Teoritis</w:t>
      </w:r>
      <w:bookmarkEnd w:id="63"/>
      <w:bookmarkEnd w:id="64"/>
      <w:bookmarkEnd w:id="65"/>
    </w:p>
    <w:p w14:paraId="5C6E1E8C" w14:textId="77777777" w:rsidR="000D6EAB" w:rsidRPr="00A602A2" w:rsidRDefault="000D6EAB" w:rsidP="006D7E28">
      <w:pPr>
        <w:pStyle w:val="221"/>
      </w:pPr>
      <w:bookmarkStart w:id="66" w:name="_Toc199697069"/>
      <w:bookmarkStart w:id="67" w:name="_Toc200656035"/>
      <w:bookmarkStart w:id="68" w:name="_Toc202646185"/>
      <w:r w:rsidRPr="00A602A2">
        <w:rPr>
          <w:i/>
        </w:rPr>
        <w:t>Scraping</w:t>
      </w:r>
      <w:r w:rsidRPr="00A602A2">
        <w:t xml:space="preserve"> Data Komentar pada Postingan Media Sosial</w:t>
      </w:r>
      <w:bookmarkEnd w:id="66"/>
      <w:bookmarkEnd w:id="67"/>
      <w:bookmarkEnd w:id="68"/>
    </w:p>
    <w:p w14:paraId="0796D0A8" w14:textId="77777777" w:rsidR="000D6EAB" w:rsidRDefault="000D31BC" w:rsidP="002B6EDC">
      <w:pPr>
        <w:pStyle w:val="PARAF"/>
      </w:pPr>
      <w:r w:rsidRPr="000D31BC">
        <w:t xml:space="preserve">Pengambilan data dari media sosial melalui proses </w:t>
      </w:r>
      <w:r w:rsidRPr="00945A99">
        <w:rPr>
          <w:i/>
        </w:rPr>
        <w:t>scraping</w:t>
      </w:r>
      <w:r w:rsidRPr="000D31BC">
        <w:t xml:space="preserve"> merupakan tahap awal yang sangat penting dalam analisis sentimen. Menurut Eka Yuniar et al. (2022), </w:t>
      </w:r>
      <w:r w:rsidRPr="00945A99">
        <w:rPr>
          <w:i/>
        </w:rPr>
        <w:t>scraping</w:t>
      </w:r>
      <w:r w:rsidRPr="000D31BC">
        <w:t xml:space="preserve"> dilakukan dengan cara mengekstrak elemen-elemen informasi dari platform sosial seperti Twitter menggunakan metode otomatis yang terstruktur. Informasi yang diperoleh dapat berupa komentar, metadata pengguna, dan konten relevan lainnya. Prosedur </w:t>
      </w:r>
      <w:r w:rsidRPr="00945A99">
        <w:rPr>
          <w:i/>
        </w:rPr>
        <w:t>scraping</w:t>
      </w:r>
      <w:r w:rsidRPr="000D31BC">
        <w:t xml:space="preserve"> umumnya mencakup penentuan target URL, pemuatan konten HTML dari halaman tersebut, ekstraksi data berdasarkan elemen yang dibutuhkan, dan penyimpanan hasilnya dalam format terstruktur seperti CSV atau JSON</w:t>
      </w:r>
      <w:r w:rsidR="000D6EAB">
        <w:t xml:space="preserve"> </w:t>
      </w:r>
      <w:r w:rsidR="00337E13">
        <w:fldChar w:fldCharType="begin" w:fldLock="1"/>
      </w:r>
      <w:r w:rsidR="00D32063">
        <w:instrText>ADDIN CSL_CITATION {"citationItems":[{"id":"ITEM-1","itemData":{"DOI":"10.25008/janitra.v2i1.145","abstract":"Analysis of social media is an effective tool for understanding people's attitudes, preferences and opinions. For a company, social media analysis can help companies to make decisions about needs, attitudes, opinions or trends about potential customers or potential customers. Hootsuite's Wearesocial research results show that out of 150 million Indonesians, 88% are actively using social media. As a result, a lot of information that was once difficult to obtain is now very easy to obtain. With so much data, data collection can be made easier by using an automated data collection system. The use of Machine Learning Algorithm as a method is used to find out how far the level of search from social media data collected is to get accurate results related to changes in behavior, lifestyle, and community activities in dealing with this pandemic. Scraping data is done using Twitter social media data with various hashtags that support opinion mining contained in the community. The results obtained are the analysis of gopay users having a positive sentiment level of 79,6%, negative sentiment of 20,4% from total of 250 data. Meanwhile, Linkaja users have a positive sentiment level of 62,1%, 37,9% negative comments from 250 data comments taken. The test results also carried out a process of calculating the level of accuracy with recall and precision, namely 87% for Gopay and 89% for LinkAja.","author":[{"dropping-particle":"","family":"Yuniar","given":"Eka","non-dropping-particle":"","parse-names":false,"suffix":""},{"dropping-particle":"","family":"Utsalinah","given":"Dwi Safiroh","non-dropping-particle":"","parse-names":false,"suffix":""},{"dropping-particle":"","family":"Wahyuningsih","given":"Dian","non-dropping-particle":"","parse-names":false,"suffix":""}],"container-title":"Jurnal Janitra Informatika dan Sistem Informasi","id":"ITEM-1","issue":"1","issued":{"date-parts":[["2022"]]},"page":"35-42","title":"Implementasi Scrapping Data Untuk Sentiment Analysis Pengguna Dompet Digital dengan Menggunakan Algoritma Machine Learning","type":"article-journal","volume":"2"},"uris":["http://www.mendeley.com/documents/?uuid=9d32c704-f9f9-48fa-af18-4dfed3677b0e"]}],"mendeley":{"formattedCitation":"[6]","plainTextFormattedCitation":"[6]","previouslyFormattedCitation":"[6]"},"properties":{"noteIndex":0},"schema":"https://github.com/citation-style-language/schema/raw/master/csl-citation.json"}</w:instrText>
      </w:r>
      <w:r w:rsidR="00337E13">
        <w:fldChar w:fldCharType="separate"/>
      </w:r>
      <w:r w:rsidR="00DB1A1B" w:rsidRPr="00DB1A1B">
        <w:rPr>
          <w:noProof/>
        </w:rPr>
        <w:t>[6]</w:t>
      </w:r>
      <w:r w:rsidR="00337E13">
        <w:fldChar w:fldCharType="end"/>
      </w:r>
      <w:r w:rsidR="000D6EAB">
        <w:t>​.</w:t>
      </w:r>
    </w:p>
    <w:p w14:paraId="3FCF70CF" w14:textId="77777777" w:rsidR="000D6EAB" w:rsidRDefault="000D31BC" w:rsidP="002B6EDC">
      <w:pPr>
        <w:pStyle w:val="PARAF"/>
      </w:pPr>
      <w:r w:rsidRPr="00945A99">
        <w:rPr>
          <w:i/>
        </w:rPr>
        <w:lastRenderedPageBreak/>
        <w:t>Scraping</w:t>
      </w:r>
      <w:r w:rsidRPr="000D31BC">
        <w:t xml:space="preserve"> memungkinkan peneliti mengakses data dalam jumlah besar secara </w:t>
      </w:r>
      <w:r w:rsidRPr="00945A99">
        <w:rPr>
          <w:i/>
        </w:rPr>
        <w:t>real-time</w:t>
      </w:r>
      <w:r w:rsidRPr="000D31BC">
        <w:t xml:space="preserve"> dari platform yang bersifat dinamis seperti media sosial. Data ini menjadi bahan baku utama dalam analisis berbasis teks, karena mampu merefleksikan opini publik secara langsung dan aktual. Penelitian Yuniar et al. juga menunjukkan bahwa setelah proses </w:t>
      </w:r>
      <w:r w:rsidRPr="00945A99">
        <w:rPr>
          <w:i/>
        </w:rPr>
        <w:t>scraping</w:t>
      </w:r>
      <w:r w:rsidRPr="000D31BC">
        <w:t>, perlu dilakukan tahapan lanjutan seperti pembersihan data (</w:t>
      </w:r>
      <w:r w:rsidRPr="00330F0F">
        <w:rPr>
          <w:i/>
        </w:rPr>
        <w:t>cleansing</w:t>
      </w:r>
      <w:r w:rsidRPr="000D31BC">
        <w:t>), normalisasi, dan konversi data ke dalam bentuk yang siap dianalisis</w:t>
      </w:r>
      <w:r w:rsidR="000D6EAB">
        <w:t xml:space="preserve"> </w:t>
      </w:r>
      <w:r w:rsidR="00337E13">
        <w:fldChar w:fldCharType="begin" w:fldLock="1"/>
      </w:r>
      <w:r w:rsidR="00D32063">
        <w:instrText>ADDIN CSL_CITATION {"citationItems":[{"id":"ITEM-1","itemData":{"DOI":"10.25008/janitra.v2i1.145","abstract":"Analysis of social media is an effective tool for understanding people's attitudes, preferences and opinions. For a company, social media analysis can help companies to make decisions about needs, attitudes, opinions or trends about potential customers or potential customers. Hootsuite's Wearesocial research results show that out of 150 million Indonesians, 88% are actively using social media. As a result, a lot of information that was once difficult to obtain is now very easy to obtain. With so much data, data collection can be made easier by using an automated data collection system. The use of Machine Learning Algorithm as a method is used to find out how far the level of search from social media data collected is to get accurate results related to changes in behavior, lifestyle, and community activities in dealing with this pandemic. Scraping data is done using Twitter social media data with various hashtags that support opinion mining contained in the community. The results obtained are the analysis of gopay users having a positive sentiment level of 79,6%, negative sentiment of 20,4% from total of 250 data. Meanwhile, Linkaja users have a positive sentiment level of 62,1%, 37,9% negative comments from 250 data comments taken. The test results also carried out a process of calculating the level of accuracy with recall and precision, namely 87% for Gopay and 89% for LinkAja.","author":[{"dropping-particle":"","family":"Yuniar","given":"Eka","non-dropping-particle":"","parse-names":false,"suffix":""},{"dropping-particle":"","family":"Utsalinah","given":"Dwi Safiroh","non-dropping-particle":"","parse-names":false,"suffix":""},{"dropping-particle":"","family":"Wahyuningsih","given":"Dian","non-dropping-particle":"","parse-names":false,"suffix":""}],"container-title":"Jurnal Janitra Informatika dan Sistem Informasi","id":"ITEM-1","issue":"1","issued":{"date-parts":[["2022"]]},"page":"35-42","title":"Implementasi Scrapping Data Untuk Sentiment Analysis Pengguna Dompet Digital dengan Menggunakan Algoritma Machine Learning","type":"article-journal","volume":"2"},"uris":["http://www.mendeley.com/documents/?uuid=9d32c704-f9f9-48fa-af18-4dfed3677b0e"]}],"mendeley":{"formattedCitation":"[6]","plainTextFormattedCitation":"[6]","previouslyFormattedCitation":"[6]"},"properties":{"noteIndex":0},"schema":"https://github.com/citation-style-language/schema/raw/master/csl-citation.json"}</w:instrText>
      </w:r>
      <w:r w:rsidR="00337E13">
        <w:fldChar w:fldCharType="separate"/>
      </w:r>
      <w:r w:rsidR="00DB1A1B" w:rsidRPr="00DB1A1B">
        <w:rPr>
          <w:noProof/>
        </w:rPr>
        <w:t>[6]</w:t>
      </w:r>
      <w:r w:rsidR="00337E13">
        <w:fldChar w:fldCharType="end"/>
      </w:r>
      <w:r w:rsidR="000D6EAB">
        <w:t>.</w:t>
      </w:r>
    </w:p>
    <w:p w14:paraId="14277C62" w14:textId="77777777" w:rsidR="000D6EAB" w:rsidRDefault="00330F0F" w:rsidP="002B6EDC">
      <w:pPr>
        <w:pStyle w:val="PARAF"/>
      </w:pPr>
      <w:r w:rsidRPr="00330F0F">
        <w:t xml:space="preserve">Dalam penelitian ini, proses scraping difokuskan pada komentar pengguna TikTok yang berkaitan dengan Kejaksaan Agung Republik Indonesia. TikTok dipilih karena menjadi platform yang sangat aktif dengan bentuk komunikasi yang khas: singkat, informal, dan banyak menggunakan bahasa gaul, simbol, serta singkatan. Hal ini menjadikan proses pengambilan data lebih menantang dibanding platform lain. Untuk itu, scraping dilakukan dengan bantuan Selenium dan </w:t>
      </w:r>
      <w:r w:rsidRPr="00945A99">
        <w:rPr>
          <w:i/>
        </w:rPr>
        <w:t>undetected_chromedriver</w:t>
      </w:r>
      <w:r w:rsidRPr="00330F0F">
        <w:t xml:space="preserve">, agar dapat mengakses komentar meskipun terdapat mekanisme anti-bot. Komentar yang berhasil dikumpulkan akan digunakan sebagai dataset utama dan diproses lebih lanjut melalui metode </w:t>
      </w:r>
      <w:r w:rsidRPr="00945A99">
        <w:rPr>
          <w:i/>
        </w:rPr>
        <w:t>Natural Language Processing</w:t>
      </w:r>
      <w:r w:rsidRPr="00330F0F">
        <w:t xml:space="preserve"> (NLP), guna mengidentifikasi sentimen yang terkandung di dalamnya se</w:t>
      </w:r>
      <w:r>
        <w:t>cara sistematis dan terstruktur</w:t>
      </w:r>
      <w:r w:rsidR="00A602A2">
        <w:t>.</w:t>
      </w:r>
    </w:p>
    <w:p w14:paraId="49DB8482" w14:textId="77777777" w:rsidR="000D6EAB" w:rsidRDefault="000D6EAB" w:rsidP="006D7E28">
      <w:pPr>
        <w:pStyle w:val="221"/>
      </w:pPr>
      <w:bookmarkStart w:id="69" w:name="_Toc202646186"/>
      <w:bookmarkStart w:id="70" w:name="_Toc199697070"/>
      <w:bookmarkStart w:id="71" w:name="_Toc200656036"/>
      <w:r w:rsidRPr="00A602A2">
        <w:t>Penggunaan</w:t>
      </w:r>
      <w:r>
        <w:t xml:space="preserve"> </w:t>
      </w:r>
      <w:r w:rsidRPr="00EA659C">
        <w:rPr>
          <w:i/>
        </w:rPr>
        <w:t>Natural Language Processing</w:t>
      </w:r>
      <w:r>
        <w:t xml:space="preserve"> </w:t>
      </w:r>
      <w:r w:rsidRPr="00D342CC">
        <w:t>(</w:t>
      </w:r>
      <w:r w:rsidRPr="00F63B42">
        <w:rPr>
          <w:i/>
        </w:rPr>
        <w:t>NLP</w:t>
      </w:r>
      <w:r w:rsidRPr="00D342CC">
        <w:t>)</w:t>
      </w:r>
      <w:bookmarkEnd w:id="69"/>
      <w:r w:rsidRPr="00D342CC">
        <w:t xml:space="preserve"> </w:t>
      </w:r>
      <w:bookmarkEnd w:id="70"/>
      <w:bookmarkEnd w:id="71"/>
    </w:p>
    <w:p w14:paraId="05773EF4" w14:textId="77777777" w:rsidR="000D6EAB" w:rsidRDefault="00337BF5" w:rsidP="002B6EDC">
      <w:pPr>
        <w:pStyle w:val="PARAF"/>
      </w:pPr>
      <w:r w:rsidRPr="00337BF5">
        <w:rPr>
          <w:i/>
        </w:rPr>
        <w:t>Natural Language Processing</w:t>
      </w:r>
      <w:r w:rsidRPr="00337BF5">
        <w:t xml:space="preserve"> (NLP) merupakan cabang dari kecerdasan buatan (</w:t>
      </w:r>
      <w:r w:rsidRPr="00337BF5">
        <w:rPr>
          <w:i/>
        </w:rPr>
        <w:t>Artificial Intelligence</w:t>
      </w:r>
      <w:r w:rsidRPr="00337BF5">
        <w:t xml:space="preserve">) yang berfokus pada bagaimana sistem komputer dapat memahami, menafsirkan, dan menghasilkan bahasa manusia secara otomatis. Dalam konteks analisis sentimen, NLP berperan </w:t>
      </w:r>
      <w:r w:rsidRPr="00337BF5">
        <w:lastRenderedPageBreak/>
        <w:t>dalam mengolah teks mentah dari pengguna menjadi data yang terstruktur, sehingga sentimen yang terkandung di dalamnya dapat diklasifikasikan ke dalam kategori seperti positif, negatif, atau netral. Muktafin et al. menjelaskan bahwa NLP dapat digunakan untuk meningkatkan akurasi dalam analisis sentimen melalui tahapan pra-pemrosesan data. Tahapan ini mencakup proses seperti normalisasi kata, penghilangan karakter tidak relevan, tokenisasi, dan penyederhanaan teks. Langkah-langkah ini penting karena teks pada media sosial sering kali tidak mengikuti kaidah bahasa formal, sehingga diperlukan upaya transformasi untuk menyamakan makna kata yang berbeda dalam penulisan namun memiliki arti yang serupa</w:t>
      </w:r>
      <w:r w:rsidR="000D6EAB">
        <w:t xml:space="preserve"> </w:t>
      </w:r>
      <w:r w:rsidR="00337E13">
        <w:fldChar w:fldCharType="begin" w:fldLock="1"/>
      </w:r>
      <w:r w:rsidR="00D32063">
        <w:instrText>ADDIN CSL_CITATION {"citationItems":[{"id":"ITEM-1","itemData":{"DOI":"10.30864/eksplora.v10i1.390","ISSN":"2089-1814","abstract":"Ulasan produk di marketplace merupakan informasi yang berharga apabila diolah dengan baik. Penjual dapat melakukan analisis ulasan produk untuk mendapat informasi yang dapat digunakan dalam evaluasi produk dan layanan. Kegiatan analisis ulasan produk tidak cukup dengan melihat jumlah bintang, diperlukan melihat seluruh isi komentar ulasan untuk dapat mengetahui maksud dari ulasan. Apabila dalam jumlah sedikit dapat dilakukan secara manual, namun dalam jumlah banyak lebih efektif menggunakan sistem. Dibutuhkan sistem yang mampu menganalisis banyak ulasan dengan efektif agar memudahkan dalam memahami maksud ulasan. Penelitian ini menggunakan algoritma KNN dan TF-IDF dengan pendekatan NLP untuk mengklasifikasikan ulasan produk “hijab instan” ke dalam 2 kelas (positif dan negatif). Klasifikasi menggunakan pendekatan NLP mendapat akurasi sebesar 76,92%, presisi 80,00% dan recall 74,07%, sedangkan tanpa NLP hanya mendapat akurasi sebesar 69,23%, presisi 80,00% dan recall 64,52%. Kata yang sering muncul pada ulasan dapat menggambarkan penilaian pembeli secara umum pada produk. Pada ulasan positif menunjukkan pembeli puas terhadap kualitas, kecepatan pengiriman dan harga barang, sedangkan pada ulasan negatif pembeli kecewa pada warna, dan jumlah barang yang dikirim tidak sama dengan yang dipesan.","author":[{"dropping-particle":"","family":"Muktafin","given":"Elik Hari","non-dropping-particle":"","parse-names":false,"suffix":""},{"dropping-particle":"","family":"Kusrini","given":"Kusrini","non-dropping-particle":"","parse-names":false,"suffix":""},{"dropping-particle":"","family":"Luthfi","given":"Emha Taufiq","non-dropping-particle":"","parse-names":false,"suffix":""}],"container-title":"Jurnal Eksplora Informatika","id":"ITEM-1","issue":"1","issued":{"date-parts":[["2020"]]},"page":"32-42","title":"Analisis Sentimen pada Ulasan Pembelian Produk di Marketplace Shopee Menggunakan Pendekatan Natural Language Processing","type":"article-journal","volume":"10"},"uris":["http://www.mendeley.com/documents/?uuid=66b716e2-4809-41e6-a8b9-eaca3995335e"]}],"mendeley":{"formattedCitation":"[5]","plainTextFormattedCitation":"[5]","previouslyFormattedCitation":"[5]"},"properties":{"noteIndex":0},"schema":"https://github.com/citation-style-language/schema/raw/master/csl-citation.json"}</w:instrText>
      </w:r>
      <w:r w:rsidR="00337E13">
        <w:fldChar w:fldCharType="separate"/>
      </w:r>
      <w:r w:rsidR="00DB1A1B" w:rsidRPr="00DB1A1B">
        <w:rPr>
          <w:noProof/>
        </w:rPr>
        <w:t>[5]</w:t>
      </w:r>
      <w:r w:rsidR="00337E13">
        <w:fldChar w:fldCharType="end"/>
      </w:r>
      <w:r w:rsidR="000D6EAB">
        <w:t>.</w:t>
      </w:r>
    </w:p>
    <w:p w14:paraId="4AB6D44E" w14:textId="77777777" w:rsidR="00337BF5" w:rsidRDefault="00337BF5" w:rsidP="002B6EDC">
      <w:pPr>
        <w:pStyle w:val="PARAF"/>
      </w:pPr>
      <w:r w:rsidRPr="00337BF5">
        <w:t xml:space="preserve">Dalam penelitian ini, NLP diterapkan untuk menangani karakteristik unik komentar TikTok yang cenderung informal, menggunakan bahasa gaul, singkatan, serta kombinasi simbol dan emotikon. Oleh karena itu, tahapan pra-pemrosesan disesuaikan secara khusus berdasarkan karakteristik data dan metode yang digunakan. Proses ini dimulai dengan </w:t>
      </w:r>
      <w:r w:rsidRPr="00337BF5">
        <w:rPr>
          <w:i/>
        </w:rPr>
        <w:t>case folding</w:t>
      </w:r>
      <w:r w:rsidRPr="00337BF5">
        <w:t>, yakni mengubah seluruh huruf menjadi huruf kecil agar seragam. Selanjutnya dilakukan pembersihan karakter tidak relevan menggunakan ekspresi reguler (</w:t>
      </w:r>
      <w:r w:rsidRPr="00337BF5">
        <w:rPr>
          <w:i/>
        </w:rPr>
        <w:t>regex</w:t>
      </w:r>
      <w:r w:rsidRPr="00337BF5">
        <w:t>), seperti menghapus tautan URL, mention, hashtag, angka, serta tanda baca. Setelah itu, sistem menerapkan normalisasi kata dengan menggunakan kamus normalisasi untuk mengubah kata tidak baku (seperti “gk”, “ga”, atau “bgt”) menjadi kata baku dalam Bahasa Indonesia.</w:t>
      </w:r>
      <w:r>
        <w:t xml:space="preserve"> </w:t>
      </w:r>
      <w:r w:rsidRPr="00337BF5">
        <w:t xml:space="preserve">Sebagai tambahan, sistem juga menyertakan proses penggantian kata idiomatik atau slang lokal menjadi padanan Bahasa Inggris umum, guna meningkatkan akurasi penerjemahan. Setelah semua proses pra-pemrosesan dilakukan, </w:t>
      </w:r>
      <w:r w:rsidRPr="00337BF5">
        <w:lastRenderedPageBreak/>
        <w:t>komentar diterjemahkan ke dalam Bahasa Inggris menggunakan API Google Translate agar dapat dianalisis oleh algoritma VADER yang berbasis leksikon Bahasa Inggris</w:t>
      </w:r>
      <w:r>
        <w:t>.</w:t>
      </w:r>
    </w:p>
    <w:p w14:paraId="62FBA0FB" w14:textId="77777777" w:rsidR="000D6EAB" w:rsidRDefault="00337BF5" w:rsidP="002B6EDC">
      <w:pPr>
        <w:pStyle w:val="PARAF"/>
      </w:pPr>
      <w:r w:rsidRPr="00337BF5">
        <w:t>Tahapan-tahapan tersebut merupakan bagian dari pendekatan NLP yang disesuaikan untuk memastikan bahwa teks komentar TikTok yang tidak terstruktur dapat diolah secara efektif. Dengan menerapkan strategi ini, sistem dapat mengubah opini publik dalam bentuk komentar menjadi data kuantitatif yang dapat dianalisis secara sistematis, sehingga mendukung proses pengambilan keputusan berbasis data dalam mengevaluasi persepsi masyarakat terhadap kinerja Kejaksaan Agung</w:t>
      </w:r>
      <w:r w:rsidR="000D6EAB">
        <w:t xml:space="preserve">​ </w:t>
      </w:r>
      <w:r w:rsidR="00337E13">
        <w:fldChar w:fldCharType="begin" w:fldLock="1"/>
      </w:r>
      <w:r w:rsidR="00D32063">
        <w:instrText>ADDIN CSL_CITATION {"citationItems":[{"id":"ITEM-1","itemData":{"DOI":"10.30864/eksplora.v10i1.390","ISSN":"2089-1814","abstract":"Ulasan produk di marketplace merupakan informasi yang berharga apabila diolah dengan baik. Penjual dapat melakukan analisis ulasan produk untuk mendapat informasi yang dapat digunakan dalam evaluasi produk dan layanan. Kegiatan analisis ulasan produk tidak cukup dengan melihat jumlah bintang, diperlukan melihat seluruh isi komentar ulasan untuk dapat mengetahui maksud dari ulasan. Apabila dalam jumlah sedikit dapat dilakukan secara manual, namun dalam jumlah banyak lebih efektif menggunakan sistem. Dibutuhkan sistem yang mampu menganalisis banyak ulasan dengan efektif agar memudahkan dalam memahami maksud ulasan. Penelitian ini menggunakan algoritma KNN dan TF-IDF dengan pendekatan NLP untuk mengklasifikasikan ulasan produk “hijab instan” ke dalam 2 kelas (positif dan negatif). Klasifikasi menggunakan pendekatan NLP mendapat akurasi sebesar 76,92%, presisi 80,00% dan recall 74,07%, sedangkan tanpa NLP hanya mendapat akurasi sebesar 69,23%, presisi 80,00% dan recall 64,52%. Kata yang sering muncul pada ulasan dapat menggambarkan penilaian pembeli secara umum pada produk. Pada ulasan positif menunjukkan pembeli puas terhadap kualitas, kecepatan pengiriman dan harga barang, sedangkan pada ulasan negatif pembeli kecewa pada warna, dan jumlah barang yang dikirim tidak sama dengan yang dipesan.","author":[{"dropping-particle":"","family":"Muktafin","given":"Elik Hari","non-dropping-particle":"","parse-names":false,"suffix":""},{"dropping-particle":"","family":"Kusrini","given":"Kusrini","non-dropping-particle":"","parse-names":false,"suffix":""},{"dropping-particle":"","family":"Luthfi","given":"Emha Taufiq","non-dropping-particle":"","parse-names":false,"suffix":""}],"container-title":"Jurnal Eksplora Informatika","id":"ITEM-1","issue":"1","issued":{"date-parts":[["2020"]]},"page":"32-42","title":"Analisis Sentimen pada Ulasan Pembelian Produk di Marketplace Shopee Menggunakan Pendekatan Natural Language Processing","type":"article-journal","volume":"10"},"uris":["http://www.mendeley.com/documents/?uuid=66b716e2-4809-41e6-a8b9-eaca3995335e"]}],"mendeley":{"formattedCitation":"[5]","plainTextFormattedCitation":"[5]","previouslyFormattedCitation":"[5]"},"properties":{"noteIndex":0},"schema":"https://github.com/citation-style-language/schema/raw/master/csl-citation.json"}</w:instrText>
      </w:r>
      <w:r w:rsidR="00337E13">
        <w:fldChar w:fldCharType="separate"/>
      </w:r>
      <w:r w:rsidR="00DB1A1B" w:rsidRPr="00DB1A1B">
        <w:rPr>
          <w:noProof/>
        </w:rPr>
        <w:t>[5]</w:t>
      </w:r>
      <w:r w:rsidR="00337E13">
        <w:fldChar w:fldCharType="end"/>
      </w:r>
      <w:r w:rsidR="000D6EAB">
        <w:t>.</w:t>
      </w:r>
    </w:p>
    <w:p w14:paraId="6A5BA58E" w14:textId="77777777" w:rsidR="000D6EAB" w:rsidRPr="008B25D9" w:rsidRDefault="000D6EAB" w:rsidP="006D7E28">
      <w:pPr>
        <w:pStyle w:val="221"/>
        <w:rPr>
          <w:i/>
        </w:rPr>
      </w:pPr>
      <w:bookmarkStart w:id="72" w:name="_Toc199697071"/>
      <w:bookmarkStart w:id="73" w:name="_Toc200656037"/>
      <w:bookmarkStart w:id="74" w:name="_Toc202646187"/>
      <w:r>
        <w:t xml:space="preserve">Pendekatan </w:t>
      </w:r>
      <w:r w:rsidRPr="008B25D9">
        <w:rPr>
          <w:i/>
        </w:rPr>
        <w:t>Lexicon-Based</w:t>
      </w:r>
      <w:r w:rsidRPr="00D36115">
        <w:t>:</w:t>
      </w:r>
      <w:r>
        <w:t xml:space="preserve"> VADER</w:t>
      </w:r>
      <w:bookmarkEnd w:id="72"/>
      <w:bookmarkEnd w:id="73"/>
      <w:bookmarkEnd w:id="74"/>
      <w:r>
        <w:t xml:space="preserve"> </w:t>
      </w:r>
    </w:p>
    <w:p w14:paraId="58EB39C3" w14:textId="77777777" w:rsidR="000D6EAB" w:rsidRDefault="006D7E28" w:rsidP="002B6EDC">
      <w:pPr>
        <w:pStyle w:val="PARAF"/>
      </w:pPr>
      <w:r>
        <w:rPr>
          <w:rStyle w:val="Emphasis"/>
          <w:i w:val="0"/>
        </w:rPr>
        <w:t xml:space="preserve">Pendekatan berbasis </w:t>
      </w:r>
      <w:r>
        <w:rPr>
          <w:rStyle w:val="Emphasis"/>
        </w:rPr>
        <w:t>l</w:t>
      </w:r>
      <w:r w:rsidR="000D6EAB">
        <w:rPr>
          <w:rStyle w:val="Emphasis"/>
        </w:rPr>
        <w:t>exicon-based</w:t>
      </w:r>
      <w:r w:rsidR="000D6EAB">
        <w:t xml:space="preserve"> adalah </w:t>
      </w:r>
      <w:r>
        <w:t xml:space="preserve">metode analisis sentimen yang memanfaatkan daftar kata atau </w:t>
      </w:r>
      <w:r w:rsidRPr="006D7E28">
        <w:rPr>
          <w:rStyle w:val="Strong"/>
          <w:b w:val="0"/>
        </w:rPr>
        <w:t>leksikon</w:t>
      </w:r>
      <w:r>
        <w:t xml:space="preserve"> yang telah diberi skor sentimen sebelumnya. Metode ini tidak memerlukan proses pelatihan model. Salah satu algoritma yang banyak digunakan dalam pendekatan ini adalah </w:t>
      </w:r>
      <w:r w:rsidRPr="006D7E28">
        <w:rPr>
          <w:rStyle w:val="Strong"/>
          <w:b w:val="0"/>
        </w:rPr>
        <w:t>VADER (</w:t>
      </w:r>
      <w:r w:rsidRPr="006D7E28">
        <w:rPr>
          <w:rStyle w:val="Strong"/>
          <w:b w:val="0"/>
          <w:i/>
        </w:rPr>
        <w:t>Valence Aware Dictionary and sEntiment Reasoner</w:t>
      </w:r>
      <w:r w:rsidRPr="006D7E28">
        <w:rPr>
          <w:rStyle w:val="Strong"/>
          <w:b w:val="0"/>
        </w:rPr>
        <w:t>)</w:t>
      </w:r>
      <w:r w:rsidRPr="006D7E28">
        <w:rPr>
          <w:b/>
        </w:rPr>
        <w:t>.</w:t>
      </w:r>
      <w:r>
        <w:t xml:space="preserve"> Algoritma VADER dirancang khusus untuk menganalisis sentimen pada teks pendek, informal, dan ekspresif, seperti komentar media sosial, ulasan produk, atau cuitan</w:t>
      </w:r>
      <w:r w:rsidR="00D32063">
        <w:t xml:space="preserve"> </w:t>
      </w:r>
      <w:r w:rsidR="00337E13">
        <w:fldChar w:fldCharType="begin" w:fldLock="1"/>
      </w:r>
      <w:r w:rsidR="00D860B3">
        <w:instrText>ADDIN CSL_CITATION {"citationItems":[{"id":"ITEM-1","itemData":{"DOI":"10.3390/su14084723","ISSN":"20711050","abstract":"The emissions of greenhouse gases, such as carbon dioxide, into the biosphere have the consequence of warming up the planet, hence the existence of climate change. Sentiment analysis has been a popular subject and there has been a plethora of research conducted in this area in recent decades, typically on social media platforms such as Twitter, due to the proliferation of data generated today during discussions on climate change. However, there is not much research on the performances of different sentiment analysis approaches using lexicon, machine learning and hybrid methods, particularly within this domain-specific sentiment. This study aims to find the most effective sentiment analysis approach for climate change tweets and related domains by performing a comparative evaluation of various sentiment analysis approaches. In this context, seven lexicon-based approaches were used, namely SentiWordNet, TextBlob, VADER, SentiStrength, Hu and Liu, MPQA, and WKWSCI. Meanwhile, three machine learning classifiers were used, namely Support Vector Machine, Naïve Bayes, and Logistic Regression, by using two feature extraction techniques, which were Bag-of-Words and TF–IDF. Next, the hybridization between lexicon-based and machine learningbased approaches was performed. The results indicate that the hybrid method outperformed the other two approaches, with hybrid TextBlob and Logistic Regression achieving an F1-score of 75.3%; thus, this has been chosen as the most effective approach. This study also found that lemmatization improved the accuracy of machine learning and hybrid approaches by 1.6%. Meanwhile, the TF–IDF feature extraction technique was slightly better than BoW by increasing the accuracy of the Logistic Regression classifier by 0.6%. However, TF–IDF and BoW had an identical effect on SVM and NB. Future works will include investigating the suitability of deep learning approaches toward this domain-specific sentiment on social media platforms.","author":[{"dropping-particle":"","family":"Sham","given":"Nabila Mohamad","non-dropping-particle":"","parse-names":false,"suffix":""},{"dropping-particle":"","family":"Mohamed","given":"Azlinah","non-dropping-particle":"","parse-names":false,"suffix":""}],"container-title":"Sustainability (Switzerland)","id":"ITEM-1","issue":"8","issued":{"date-parts":[["2022"]]},"page":"1-28","title":"Climate Change Sentiment Analysis Using Lexicon, Machine Learning and Hybrid Approaches","type":"article-journal","volume":"14"},"uris":["http://www.mendeley.com/documents/?uuid=29e4bb02-2c84-418c-95d1-55fc7064822b"]}],"mendeley":{"formattedCitation":"[7]","plainTextFormattedCitation":"[7]","previouslyFormattedCitation":"[7]"},"properties":{"noteIndex":0},"schema":"https://github.com/citation-style-language/schema/raw/master/csl-citation.json"}</w:instrText>
      </w:r>
      <w:r w:rsidR="00337E13">
        <w:fldChar w:fldCharType="separate"/>
      </w:r>
      <w:r w:rsidR="00D32063" w:rsidRPr="00D32063">
        <w:rPr>
          <w:noProof/>
        </w:rPr>
        <w:t>[7]</w:t>
      </w:r>
      <w:r w:rsidR="00337E13">
        <w:fldChar w:fldCharType="end"/>
      </w:r>
      <w:r>
        <w:t>.</w:t>
      </w:r>
    </w:p>
    <w:p w14:paraId="5313CD5F" w14:textId="77777777" w:rsidR="000D6EAB" w:rsidRDefault="00D32063" w:rsidP="002B6EDC">
      <w:pPr>
        <w:pStyle w:val="PARAF"/>
      </w:pPr>
      <w:r w:rsidRPr="00D32063">
        <w:t xml:space="preserve">Algoritma VADER menghasilkan empat skor sentimen utama, yaitu positif, netral, negatif, dan </w:t>
      </w:r>
      <w:r w:rsidRPr="00FF2624">
        <w:rPr>
          <w:i/>
        </w:rPr>
        <w:t>compound</w:t>
      </w:r>
      <w:r w:rsidRPr="00D32063">
        <w:t xml:space="preserve">. </w:t>
      </w:r>
      <w:r w:rsidR="00FF2624">
        <w:rPr>
          <w:i/>
        </w:rPr>
        <w:t>C</w:t>
      </w:r>
      <w:r w:rsidRPr="00FF2624">
        <w:rPr>
          <w:i/>
        </w:rPr>
        <w:t>ompound</w:t>
      </w:r>
      <w:r w:rsidR="00FF2624">
        <w:rPr>
          <w:i/>
        </w:rPr>
        <w:t xml:space="preserve"> score</w:t>
      </w:r>
      <w:r w:rsidRPr="00D32063">
        <w:t xml:space="preserve"> merupakan representasi dari keseluruhan intensitas sentimen suatu teks. Perhitungan nilai </w:t>
      </w:r>
      <w:r w:rsidRPr="00FF2624">
        <w:rPr>
          <w:i/>
        </w:rPr>
        <w:t>compound</w:t>
      </w:r>
      <w:r w:rsidRPr="00D32063">
        <w:t xml:space="preserve"> didapatkan dari penjumlahan skor valensi setiap kata dalam teks, kemudian dinormalisasi sehingga nilainya berada dalam rentang −1 </w:t>
      </w:r>
      <w:r w:rsidRPr="00D32063">
        <w:lastRenderedPageBreak/>
        <w:t>hingga +1. Rumus yang digunakan untuk perhitungan tersebut adalah sebagai berikut:</w:t>
      </w:r>
    </w:p>
    <w:p w14:paraId="39BAA60E" w14:textId="77777777" w:rsidR="00D860B3" w:rsidRDefault="00D860B3" w:rsidP="00D860B3">
      <w:pPr>
        <w:pStyle w:val="ListParagraph"/>
        <w:ind w:left="0"/>
        <w:jc w:val="center"/>
        <w:rPr>
          <w:rFonts w:eastAsiaTheme="minorEastAsia"/>
        </w:rPr>
      </w:pPr>
      <w:r w:rsidRPr="00F65568">
        <w:rPr>
          <w:rFonts w:eastAsiaTheme="minorEastAsia"/>
        </w:rPr>
        <w:t xml:space="preserve">Compount = </w:t>
      </w:r>
      <m:oMath>
        <m:f>
          <m:fPr>
            <m:ctrlPr>
              <w:rPr>
                <w:rFonts w:ascii="Cambria Math" w:hAnsi="Cambria Math"/>
                <w:i/>
              </w:rPr>
            </m:ctrlPr>
          </m:fPr>
          <m:num>
            <m:r>
              <w:rPr>
                <w:rFonts w:ascii="Cambria Math" w:hAnsi="Cambria Math"/>
              </w:rPr>
              <m:t>X</m:t>
            </m:r>
          </m:num>
          <m:den>
            <m:rad>
              <m:radPr>
                <m:degHide m:val="1"/>
                <m:ctrlPr>
                  <w:rPr>
                    <w:rFonts w:ascii="Cambria Math" w:hAnsi="Cambria Math"/>
                    <w:i/>
                  </w:rPr>
                </m:ctrlPr>
              </m:radPr>
              <m:deg/>
              <m:e>
                <m:sSup>
                  <m:sSupPr>
                    <m:ctrlPr>
                      <w:rPr>
                        <w:rFonts w:ascii="Cambria Math" w:hAnsi="Cambria Math"/>
                      </w:rPr>
                    </m:ctrlPr>
                  </m:sSupPr>
                  <m:e>
                    <m:r>
                      <m:rPr>
                        <m:sty m:val="p"/>
                      </m:rPr>
                      <w:rPr>
                        <w:rFonts w:ascii="Cambria Math"/>
                      </w:rPr>
                      <m:t>X</m:t>
                    </m:r>
                  </m:e>
                  <m:sup>
                    <m:r>
                      <w:rPr>
                        <w:rFonts w:ascii="Cambria Math"/>
                      </w:rPr>
                      <m:t>2</m:t>
                    </m:r>
                  </m:sup>
                </m:sSup>
                <m:r>
                  <w:rPr>
                    <w:rFonts w:ascii="Cambria Math"/>
                  </w:rPr>
                  <m:t>+α</m:t>
                </m:r>
              </m:e>
            </m:rad>
          </m:den>
        </m:f>
      </m:oMath>
    </w:p>
    <w:p w14:paraId="48813A2E" w14:textId="77777777" w:rsidR="00D860B3" w:rsidRDefault="00D860B3" w:rsidP="002B6EDC">
      <w:pPr>
        <w:pStyle w:val="PARAF"/>
      </w:pPr>
      <w:r w:rsidRPr="00D860B3">
        <w:t>Skor compound pada VADER dihitung dengan menjumlahkan total skor valensi (x) dari seluruh kata dalam kalimat, kemudian dinormalisasi dengan konstanta (α) bernilai 15</w:t>
      </w:r>
      <w:r>
        <w:t xml:space="preserve">. </w:t>
      </w:r>
      <w:r w:rsidRPr="00D860B3">
        <w:t>Pendekatan ini menjadikan VADER lebih sensitif terhadap ekspresi emosional dalam teks media sosial, karena mempertimbangkan berbagai aspek seperti kata penguat (</w:t>
      </w:r>
      <w:r w:rsidRPr="00D860B3">
        <w:rPr>
          <w:i/>
        </w:rPr>
        <w:t>booster words</w:t>
      </w:r>
      <w:r w:rsidRPr="00D860B3">
        <w:t>), kata negasi, kapitalisasi, hingga tanda baca</w:t>
      </w:r>
      <w:r>
        <w:t xml:space="preserve"> </w:t>
      </w:r>
      <w:r w:rsidR="00337E13">
        <w:fldChar w:fldCharType="begin" w:fldLock="1"/>
      </w:r>
      <w:r w:rsidR="003D74CD">
        <w:instrText>ADDIN CSL_CITATION {"citationItems":[{"id":"ITEM-1","itemData":{"DOI":"10.3390/su14084723","ISSN":"20711050","abstract":"The emissions of greenhouse gases, such as carbon dioxide, into the biosphere have the consequence of warming up the planet, hence the existence of climate change. Sentiment analysis has been a popular subject and there has been a plethora of research conducted in this area in recent decades, typically on social media platforms such as Twitter, due to the proliferation of data generated today during discussions on climate change. However, there is not much research on the performances of different sentiment analysis approaches using lexicon, machine learning and hybrid methods, particularly within this domain-specific sentiment. This study aims to find the most effective sentiment analysis approach for climate change tweets and related domains by performing a comparative evaluation of various sentiment analysis approaches. In this context, seven lexicon-based approaches were used, namely SentiWordNet, TextBlob, VADER, SentiStrength, Hu and Liu, MPQA, and WKWSCI. Meanwhile, three machine learning classifiers were used, namely Support Vector Machine, Naïve Bayes, and Logistic Regression, by using two feature extraction techniques, which were Bag-of-Words and TF–IDF. Next, the hybridization between lexicon-based and machine learningbased approaches was performed. The results indicate that the hybrid method outperformed the other two approaches, with hybrid TextBlob and Logistic Regression achieving an F1-score of 75.3%; thus, this has been chosen as the most effective approach. This study also found that lemmatization improved the accuracy of machine learning and hybrid approaches by 1.6%. Meanwhile, the TF–IDF feature extraction technique was slightly better than BoW by increasing the accuracy of the Logistic Regression classifier by 0.6%. However, TF–IDF and BoW had an identical effect on SVM and NB. Future works will include investigating the suitability of deep learning approaches toward this domain-specific sentiment on social media platforms.","author":[{"dropping-particle":"","family":"Sham","given":"Nabila Mohamad","non-dropping-particle":"","parse-names":false,"suffix":""},{"dropping-particle":"","family":"Mohamed","given":"Azlinah","non-dropping-particle":"","parse-names":false,"suffix":""}],"container-title":"Sustainability (Switzerland)","id":"ITEM-1","issue":"8","issued":{"date-parts":[["2022"]]},"page":"1-28","title":"Climate Change Sentiment Analysis Using Lexicon, Machine Learning and Hybrid Approaches","type":"article-journal","volume":"14"},"uris":["http://www.mendeley.com/documents/?uuid=29e4bb02-2c84-418c-95d1-55fc7064822b"]}],"mendeley":{"formattedCitation":"[7]","plainTextFormattedCitation":"[7]","previouslyFormattedCitation":"[7]"},"properties":{"noteIndex":0},"schema":"https://github.com/citation-style-language/schema/raw/master/csl-citation.json"}</w:instrText>
      </w:r>
      <w:r w:rsidR="00337E13">
        <w:fldChar w:fldCharType="separate"/>
      </w:r>
      <w:r w:rsidRPr="00D860B3">
        <w:rPr>
          <w:noProof/>
        </w:rPr>
        <w:t>[7]</w:t>
      </w:r>
      <w:r w:rsidR="00337E13">
        <w:fldChar w:fldCharType="end"/>
      </w:r>
      <w:r>
        <w:t>.</w:t>
      </w:r>
    </w:p>
    <w:p w14:paraId="20A1E169" w14:textId="77777777" w:rsidR="00D860B3" w:rsidRDefault="00D860B3" w:rsidP="002B6EDC">
      <w:pPr>
        <w:pStyle w:val="PARAF"/>
      </w:pPr>
      <w:r w:rsidRPr="00D860B3">
        <w:t>Penentuan klasifikasi sentimen dalam VADER umumnya didasarkan pada ambang nilai compound.</w:t>
      </w:r>
      <w:r>
        <w:t xml:space="preserve"> N.</w:t>
      </w:r>
      <w:r w:rsidRPr="00D860B3">
        <w:t xml:space="preserve"> </w:t>
      </w:r>
      <w:r>
        <w:t>Sham</w:t>
      </w:r>
      <w:r w:rsidRPr="00D860B3">
        <w:t xml:space="preserve"> et al. (2016) menjelaskan bahwa ambang batas default ±0.05 seringkali kurang sensitif dalam membedakan sentimen secara nyata. Oleh karena itu, dalam penelitian </w:t>
      </w:r>
      <w:r>
        <w:t>N.</w:t>
      </w:r>
      <w:r w:rsidRPr="00D860B3">
        <w:t xml:space="preserve"> </w:t>
      </w:r>
      <w:r>
        <w:t>Sham</w:t>
      </w:r>
      <w:r w:rsidRPr="00D860B3">
        <w:t xml:space="preserve"> et al. (2016), digunakan ambang batas ±0.3, yang dinyatakan mampu meningkatkan akurasi klasifikasi karena memberikan pemisahan yang lebih jelas antara sentimen netral dan non-netral</w:t>
      </w:r>
      <w:r w:rsidR="003D74CD">
        <w:t xml:space="preserve"> </w:t>
      </w:r>
      <w:r w:rsidR="00337E13">
        <w:fldChar w:fldCharType="begin" w:fldLock="1"/>
      </w:r>
      <w:r w:rsidR="003D74CD">
        <w:instrText>ADDIN CSL_CITATION {"citationItems":[{"id":"ITEM-1","itemData":{"DOI":"10.3390/su14084723","ISSN":"20711050","abstract":"The emissions of greenhouse gases, such as carbon dioxide, into the biosphere have the consequence of warming up the planet, hence the existence of climate change. Sentiment analysis has been a popular subject and there has been a plethora of research conducted in this area in recent decades, typically on social media platforms such as Twitter, due to the proliferation of data generated today during discussions on climate change. However, there is not much research on the performances of different sentiment analysis approaches using lexicon, machine learning and hybrid methods, particularly within this domain-specific sentiment. This study aims to find the most effective sentiment analysis approach for climate change tweets and related domains by performing a comparative evaluation of various sentiment analysis approaches. In this context, seven lexicon-based approaches were used, namely SentiWordNet, TextBlob, VADER, SentiStrength, Hu and Liu, MPQA, and WKWSCI. Meanwhile, three machine learning classifiers were used, namely Support Vector Machine, Naïve Bayes, and Logistic Regression, by using two feature extraction techniques, which were Bag-of-Words and TF–IDF. Next, the hybridization between lexicon-based and machine learningbased approaches was performed. The results indicate that the hybrid method outperformed the other two approaches, with hybrid TextBlob and Logistic Regression achieving an F1-score of 75.3%; thus, this has been chosen as the most effective approach. This study also found that lemmatization improved the accuracy of machine learning and hybrid approaches by 1.6%. Meanwhile, the TF–IDF feature extraction technique was slightly better than BoW by increasing the accuracy of the Logistic Regression classifier by 0.6%. However, TF–IDF and BoW had an identical effect on SVM and NB. Future works will include investigating the suitability of deep learning approaches toward this domain-specific sentiment on social media platforms.","author":[{"dropping-particle":"","family":"Sham","given":"Nabila Mohamad","non-dropping-particle":"","parse-names":false,"suffix":""},{"dropping-particle":"","family":"Mohamed","given":"Azlinah","non-dropping-particle":"","parse-names":false,"suffix":""}],"container-title":"Sustainability (Switzerland)","id":"ITEM-1","issue":"8","issued":{"date-parts":[["2022"]]},"page":"1-28","title":"Climate Change Sentiment Analysis Using Lexicon, Machine Learning and Hybrid Approaches","type":"article-journal","volume":"14"},"uris":["http://www.mendeley.com/documents/?uuid=29e4bb02-2c84-418c-95d1-55fc7064822b"]}],"mendeley":{"formattedCitation":"[7]","plainTextFormattedCitation":"[7]","previouslyFormattedCitation":"[7]"},"properties":{"noteIndex":0},"schema":"https://github.com/citation-style-language/schema/raw/master/csl-citation.json"}</w:instrText>
      </w:r>
      <w:r w:rsidR="00337E13">
        <w:fldChar w:fldCharType="separate"/>
      </w:r>
      <w:r w:rsidR="003D74CD" w:rsidRPr="003D74CD">
        <w:rPr>
          <w:noProof/>
        </w:rPr>
        <w:t>[7]</w:t>
      </w:r>
      <w:r w:rsidR="00337E13">
        <w:fldChar w:fldCharType="end"/>
      </w:r>
      <w:r w:rsidR="003D74CD">
        <w:t>.</w:t>
      </w:r>
    </w:p>
    <w:p w14:paraId="7D5145CB" w14:textId="77777777" w:rsidR="003D74CD" w:rsidRDefault="003D74CD" w:rsidP="002B6EDC">
      <w:pPr>
        <w:pStyle w:val="PARAF"/>
      </w:pPr>
      <w:r w:rsidRPr="003D74CD">
        <w:t>Studi serupa yang dilakukan oleh Abimanyu et al. (2020) juga menerapkan algoritma VADER untuk menganalisis komentar pengguna Twitter terkait akun gim Apex Legends. Dalam penelitian tersebut, klasifikasi sentimen menggunakan ambang batas yang lebih tinggi, yaitu ±0.5. Penggunaan ambang batas ini menyebabkan hanya komentar dengan intensitas sentimen yang sangat tinggi yang dikategorikan sebagai positif atau negatif, sedangkan komentar lainnya cenderung diklasifikasikan sebagai netral</w:t>
      </w:r>
      <w:r>
        <w:t xml:space="preserve"> </w:t>
      </w:r>
      <w:r w:rsidR="00337E13">
        <w:fldChar w:fldCharType="begin" w:fldLock="1"/>
      </w:r>
      <w:r>
        <w:instrText>ADDIN CSL_CITATION {"citationItems":[{"id":"ITEM-1","itemData":{"DOI":"10.32672/jnkti.v5i3.4382","ISSN":"2620-8342","abstract":"Abstrak - Pesatnya peningkatan jasa internet saat ini, ada banyak informasi yang dihasilkan dalam jumlah besar secara terus menerus dalam waktu yang singkat. Akhir-akhir ini, analisis sentimen dengan menggunakan ulasan dan pesan telah menjadi topik penelitian yang populer dibicarakan di bidang Natural Language Processing. Selama bertahun-tahun, permainan online telah menjadi suatu aktivitas yang tidak bisa dipisahkan dari sebagian besar orang. Apex Legends adalah salah satu contoh game yang sangat popular di seluruh dunia. Untuk mendapatkan informasi bagaimana pendapat para pemain tentang permainan ini diperlukan analisis sentimen. Pada penelitian ini dilakukan analisis sentimen menggunakan bantuan aplikasi Orange Data Mining dengan metode VADER pada akun twitter Apex Legends menggunakan data sebanyak 500 tweet. Pengujian data dilakukan dengan membandingkan hasil yang didapat menggunakan metode VADER dengan hasil pengujian pakar, yaitu native speaker dari Canada dan Amerika. VADER mengklasifikasikan data yang didapatkan melalui twitter berdasarkan nilai compound yang didapat. Penelitian ini menghasilkan kesimpulan yaitu perbandingan dari pengujian menggunakan VADER dan pengujian pakar tidak berbeda jauh, yang mana total persentase dari penggunaan metode VADER untuk menganalisis sentiment dari twitter ini adalah : Positif = 18%, Negatif = 4,6%, Netral = 73,6%. Sedangkan   hasil pengujian pakar adalah : Positif = 27%, Negatif = 10,8%, Netral = 62,2%.Kata kunci: VADER, Apex Legends, Game, Twitter, Uji Pakar Abstract - With the rapid increase in internet services today, there is a lot of information produced in large quantities continuously in a short time. Recently, sentiment analysis using reviews and messages has become a popular research topic discussed in the Natural Language Processing field. Over the years, online gaming has become an activity that cannot be separated from most of the people. Apex Legends is one example of a game that is very popular around the world. To get information on how the players think about the game, sentiment analysis is needed. In this study, sentiment analysis was carried out using the Orange Data Mining application with the VADER method on the Apex Legends twitter account using 500 tweets (data). Data testing is done by comparing the results obtained using the VADER method with the results of expert testing, native speaker from Canada and America. VADER classifies the data obtained through twitter based on the compound …","author":[{"dropping-particle":"","family":"Abimanyu","given":"Dicky","non-dropping-particle":"","parse-names":false,"suffix":""},{"dropping-particle":"","family":"Budianita","given":"Elvia","non-dropping-particle":"","parse-names":false,"suffix":""},{"dropping-particle":"","family":"Cynthia","given":"Eka Pandu","non-dropping-particle":"","parse-names":false,"suffix":""},{"dropping-particle":"","family":"Yanto","given":"Febi","non-dropping-particle":"","parse-names":false,"suffix":""},{"dropping-particle":"","family":"Yusra","given":"Yusra","non-dropping-particle":"","parse-names":false,"suffix":""}],"container-title":"Jurnal Nasional Komputasi dan Teknologi Informasi (JNKTI)","id":"ITEM-1","issue":"3","issued":{"date-parts":[["2022"]]},"page":"423-431","title":"Analisis Sentimen Akun Twitter Apex Legends Menggunakan VADER","type":"article-journal","volume":"5"},"uris":["http://www.mendeley.com/documents/?uuid=d520d369-82e7-46a5-ba96-2b6bb0d8f932"]}],"mendeley":{"formattedCitation":"[8]","plainTextFormattedCitation":"[8]","previouslyFormattedCitation":"[8]"},"properties":{"noteIndex":0},"schema":"https://github.com/citation-style-language/schema/raw/master/csl-citation.json"}</w:instrText>
      </w:r>
      <w:r w:rsidR="00337E13">
        <w:fldChar w:fldCharType="separate"/>
      </w:r>
      <w:r w:rsidRPr="003D74CD">
        <w:rPr>
          <w:noProof/>
        </w:rPr>
        <w:t>[8]</w:t>
      </w:r>
      <w:r w:rsidR="00337E13">
        <w:fldChar w:fldCharType="end"/>
      </w:r>
      <w:r>
        <w:t>.</w:t>
      </w:r>
    </w:p>
    <w:p w14:paraId="31EF75FB" w14:textId="77777777" w:rsidR="003D74CD" w:rsidRDefault="003D74CD" w:rsidP="002B6EDC">
      <w:pPr>
        <w:pStyle w:val="PARAF"/>
      </w:pPr>
      <w:r w:rsidRPr="003D74CD">
        <w:lastRenderedPageBreak/>
        <w:t>Hasil klasifikasi sentimen oleh VADER dalam studi Abimanyu et al. (2020) menunjukkan distribusi sebagai berikut: 18% positif, 4,8% negatif, dan 77,2% netral. Apabila dibandingkan dengan pelabelan manual oleh penutur asli (</w:t>
      </w:r>
      <w:r w:rsidRPr="001564F5">
        <w:rPr>
          <w:i/>
        </w:rPr>
        <w:t>native speaker</w:t>
      </w:r>
      <w:r w:rsidRPr="003D74CD">
        <w:t>) yang menghasilkan 27% positif, 10,8% negatif, dan 62,2% netral, terlihat adanya perbedaan distribusi. Perbedaan ini diyakini disebabkan oleh penentuan ambang batas klasifikasi yang digunakan</w:t>
      </w:r>
      <w:r>
        <w:t xml:space="preserve"> </w:t>
      </w:r>
      <w:r w:rsidR="00337E13">
        <w:fldChar w:fldCharType="begin" w:fldLock="1"/>
      </w:r>
      <w:r w:rsidR="00FF2624">
        <w:instrText>ADDIN CSL_CITATION {"citationItems":[{"id":"ITEM-1","itemData":{"DOI":"10.32672/jnkti.v5i3.4382","ISSN":"2620-8342","abstract":"Abstrak - Pesatnya peningkatan jasa internet saat ini, ada banyak informasi yang dihasilkan dalam jumlah besar secara terus menerus dalam waktu yang singkat. Akhir-akhir ini, analisis sentimen dengan menggunakan ulasan dan pesan telah menjadi topik penelitian yang populer dibicarakan di bidang Natural Language Processing. Selama bertahun-tahun, permainan online telah menjadi suatu aktivitas yang tidak bisa dipisahkan dari sebagian besar orang. Apex Legends adalah salah satu contoh game yang sangat popular di seluruh dunia. Untuk mendapatkan informasi bagaimana pendapat para pemain tentang permainan ini diperlukan analisis sentimen. Pada penelitian ini dilakukan analisis sentimen menggunakan bantuan aplikasi Orange Data Mining dengan metode VADER pada akun twitter Apex Legends menggunakan data sebanyak 500 tweet. Pengujian data dilakukan dengan membandingkan hasil yang didapat menggunakan metode VADER dengan hasil pengujian pakar, yaitu native speaker dari Canada dan Amerika. VADER mengklasifikasikan data yang didapatkan melalui twitter berdasarkan nilai compound yang didapat. Penelitian ini menghasilkan kesimpulan yaitu perbandingan dari pengujian menggunakan VADER dan pengujian pakar tidak berbeda jauh, yang mana total persentase dari penggunaan metode VADER untuk menganalisis sentiment dari twitter ini adalah : Positif = 18%, Negatif = 4,6%, Netral = 73,6%. Sedangkan   hasil pengujian pakar adalah : Positif = 27%, Negatif = 10,8%, Netral = 62,2%.Kata kunci: VADER, Apex Legends, Game, Twitter, Uji Pakar Abstract - With the rapid increase in internet services today, there is a lot of information produced in large quantities continuously in a short time. Recently, sentiment analysis using reviews and messages has become a popular research topic discussed in the Natural Language Processing field. Over the years, online gaming has become an activity that cannot be separated from most of the people. Apex Legends is one example of a game that is very popular around the world. To get information on how the players think about the game, sentiment analysis is needed. In this study, sentiment analysis was carried out using the Orange Data Mining application with the VADER method on the Apex Legends twitter account using 500 tweets (data). Data testing is done by comparing the results obtained using the VADER method with the results of expert testing, native speaker from Canada and America. VADER classifies the data obtained through twitter based on the compound …","author":[{"dropping-particle":"","family":"Abimanyu","given":"Dicky","non-dropping-particle":"","parse-names":false,"suffix":""},{"dropping-particle":"","family":"Budianita","given":"Elvia","non-dropping-particle":"","parse-names":false,"suffix":""},{"dropping-particle":"","family":"Cynthia","given":"Eka Pandu","non-dropping-particle":"","parse-names":false,"suffix":""},{"dropping-particle":"","family":"Yanto","given":"Febi","non-dropping-particle":"","parse-names":false,"suffix":""},{"dropping-particle":"","family":"Yusra","given":"Yusra","non-dropping-particle":"","parse-names":false,"suffix":""}],"container-title":"Jurnal Nasional Komputasi dan Teknologi Informasi (JNKTI)","id":"ITEM-1","issue":"3","issued":{"date-parts":[["2022"]]},"page":"423-431","title":"Analisis Sentimen Akun Twitter Apex Legends Menggunakan VADER","type":"article-journal","volume":"5"},"uris":["http://www.mendeley.com/documents/?uuid=d520d369-82e7-46a5-ba96-2b6bb0d8f932"]}],"mendeley":{"formattedCitation":"[8]","plainTextFormattedCitation":"[8]","previouslyFormattedCitation":"[8]"},"properties":{"noteIndex":0},"schema":"https://github.com/citation-style-language/schema/raw/master/csl-citation.json"}</w:instrText>
      </w:r>
      <w:r w:rsidR="00337E13">
        <w:fldChar w:fldCharType="separate"/>
      </w:r>
      <w:r w:rsidRPr="003D74CD">
        <w:rPr>
          <w:noProof/>
        </w:rPr>
        <w:t>[8]</w:t>
      </w:r>
      <w:r w:rsidR="00337E13">
        <w:fldChar w:fldCharType="end"/>
      </w:r>
      <w:r>
        <w:t>.</w:t>
      </w:r>
    </w:p>
    <w:p w14:paraId="4A8DF420" w14:textId="77777777" w:rsidR="00FF2624" w:rsidRDefault="00FF2624" w:rsidP="002B6EDC">
      <w:pPr>
        <w:pStyle w:val="PARAF"/>
      </w:pPr>
      <w:r w:rsidRPr="00FF2624">
        <w:t xml:space="preserve">Berdasarkan perbandingan antara penelitian </w:t>
      </w:r>
      <w:r>
        <w:t>N.</w:t>
      </w:r>
      <w:r w:rsidRPr="00D860B3">
        <w:t xml:space="preserve"> </w:t>
      </w:r>
      <w:r>
        <w:t>Sham</w:t>
      </w:r>
      <w:r w:rsidRPr="00D860B3">
        <w:t xml:space="preserve"> et al.</w:t>
      </w:r>
      <w:r w:rsidRPr="00FF2624">
        <w:t xml:space="preserve"> (2016) dan Abimanyu et al. (2020), dapat disimpulkan bahwa pemilihan ambang batas (threshold) memiliki pengaruh signifikan terhadap distribusi label sentimen. Oleh karena itu, dalam penelitian ini, digunakan ambang batas ±0.3, mengikuti pendekatan yang digunakan oleh </w:t>
      </w:r>
      <w:r w:rsidR="00AE695D">
        <w:t>N.</w:t>
      </w:r>
      <w:r w:rsidR="00AE695D" w:rsidRPr="00D860B3">
        <w:t xml:space="preserve"> </w:t>
      </w:r>
      <w:r w:rsidR="00AE695D">
        <w:t>Sham</w:t>
      </w:r>
      <w:r w:rsidR="00AE695D" w:rsidRPr="00D860B3">
        <w:t xml:space="preserve"> </w:t>
      </w:r>
      <w:r w:rsidRPr="00FF2624">
        <w:t>et. al. (2016)</w:t>
      </w:r>
      <w:r>
        <w:t xml:space="preserve"> </w:t>
      </w:r>
      <w:r w:rsidR="00337E13">
        <w:fldChar w:fldCharType="begin" w:fldLock="1"/>
      </w:r>
      <w:r>
        <w:instrText>ADDIN CSL_CITATION {"citationItems":[{"id":"ITEM-1","itemData":{"DOI":"10.3390/su14084723","ISSN":"20711050","abstract":"The emissions of greenhouse gases, such as carbon dioxide, into the biosphere have the consequence of warming up the planet, hence the existence of climate change. Sentiment analysis has been a popular subject and there has been a plethora of research conducted in this area in recent decades, typically on social media platforms such as Twitter, due to the proliferation of data generated today during discussions on climate change. However, there is not much research on the performances of different sentiment analysis approaches using lexicon, machine learning and hybrid methods, particularly within this domain-specific sentiment. This study aims to find the most effective sentiment analysis approach for climate change tweets and related domains by performing a comparative evaluation of various sentiment analysis approaches. In this context, seven lexicon-based approaches were used, namely SentiWordNet, TextBlob, VADER, SentiStrength, Hu and Liu, MPQA, and WKWSCI. Meanwhile, three machine learning classifiers were used, namely Support Vector Machine, Naïve Bayes, and Logistic Regression, by using two feature extraction techniques, which were Bag-of-Words and TF–IDF. Next, the hybridization between lexicon-based and machine learningbased approaches was performed. The results indicate that the hybrid method outperformed the other two approaches, with hybrid TextBlob and Logistic Regression achieving an F1-score of 75.3%; thus, this has been chosen as the most effective approach. This study also found that lemmatization improved the accuracy of machine learning and hybrid approaches by 1.6%. Meanwhile, the TF–IDF feature extraction technique was slightly better than BoW by increasing the accuracy of the Logistic Regression classifier by 0.6%. However, TF–IDF and BoW had an identical effect on SVM and NB. Future works will include investigating the suitability of deep learning approaches toward this domain-specific sentiment on social media platforms.","author":[{"dropping-particle":"","family":"Sham","given":"Nabila Mohamad","non-dropping-particle":"","parse-names":false,"suffix":""},{"dropping-particle":"","family":"Mohamed","given":"Azlinah","non-dropping-particle":"","parse-names":false,"suffix":""}],"container-title":"Sustainability (Switzerland)","id":"ITEM-1","issue":"8","issued":{"date-parts":[["2022"]]},"page":"1-28","title":"Climate Change Sentiment Analysis Using Lexicon, Machine Learning and Hybrid Approaches","type":"article-journal","volume":"14"},"uris":["http://www.mendeley.com/documents/?uuid=29e4bb02-2c84-418c-95d1-55fc7064822b"]}],"mendeley":{"formattedCitation":"[7]","plainTextFormattedCitation":"[7]","previouslyFormattedCitation":"[7]"},"properties":{"noteIndex":0},"schema":"https://github.com/citation-style-language/schema/raw/master/csl-citation.json"}</w:instrText>
      </w:r>
      <w:r w:rsidR="00337E13">
        <w:fldChar w:fldCharType="separate"/>
      </w:r>
      <w:r w:rsidRPr="00FF2624">
        <w:rPr>
          <w:noProof/>
        </w:rPr>
        <w:t>[7]</w:t>
      </w:r>
      <w:r w:rsidR="00337E13">
        <w:fldChar w:fldCharType="end"/>
      </w:r>
      <w:r>
        <w:t>.</w:t>
      </w:r>
    </w:p>
    <w:p w14:paraId="42DB5694" w14:textId="77777777" w:rsidR="00FF2624" w:rsidRDefault="00FF2624" w:rsidP="002B6EDC">
      <w:pPr>
        <w:pStyle w:val="PARAF"/>
      </w:pPr>
      <w:r w:rsidRPr="00FF2624">
        <w:t>Pertimbangan penggunaan ambang batas ini adalah karena dianggap lebih moderat dan sesuai dengan karakteristik komentar pada media sosial TikTok yang cenderung menggunakan bahasa informal, singkatan, serta ekspresi yang tidak selalu ekstrem. Dengan penetapan ambang batas ini, diharapkan dapat mengurangi dominasi kelas netral yang terlalu besar, sekaligus meningkatkan sensitivitas sistem dalam mendeteksi sentimen yang lebih halus</w:t>
      </w:r>
      <w:r>
        <w:t xml:space="preserve"> </w:t>
      </w:r>
      <w:r w:rsidR="00337E13">
        <w:fldChar w:fldCharType="begin" w:fldLock="1"/>
      </w:r>
      <w:r>
        <w:instrText>ADDIN CSL_CITATION {"citationItems":[{"id":"ITEM-1","itemData":{"DOI":"10.3390/su14084723","ISSN":"20711050","abstract":"The emissions of greenhouse gases, such as carbon dioxide, into the biosphere have the consequence of warming up the planet, hence the existence of climate change. Sentiment analysis has been a popular subject and there has been a plethora of research conducted in this area in recent decades, typically on social media platforms such as Twitter, due to the proliferation of data generated today during discussions on climate change. However, there is not much research on the performances of different sentiment analysis approaches using lexicon, machine learning and hybrid methods, particularly within this domain-specific sentiment. This study aims to find the most effective sentiment analysis approach for climate change tweets and related domains by performing a comparative evaluation of various sentiment analysis approaches. In this context, seven lexicon-based approaches were used, namely SentiWordNet, TextBlob, VADER, SentiStrength, Hu and Liu, MPQA, and WKWSCI. Meanwhile, three machine learning classifiers were used, namely Support Vector Machine, Naïve Bayes, and Logistic Regression, by using two feature extraction techniques, which were Bag-of-Words and TF–IDF. Next, the hybridization between lexicon-based and machine learningbased approaches was performed. The results indicate that the hybrid method outperformed the other two approaches, with hybrid TextBlob and Logistic Regression achieving an F1-score of 75.3%; thus, this has been chosen as the most effective approach. This study also found that lemmatization improved the accuracy of machine learning and hybrid approaches by 1.6%. Meanwhile, the TF–IDF feature extraction technique was slightly better than BoW by increasing the accuracy of the Logistic Regression classifier by 0.6%. However, TF–IDF and BoW had an identical effect on SVM and NB. Future works will include investigating the suitability of deep learning approaches toward this domain-specific sentiment on social media platforms.","author":[{"dropping-particle":"","family":"Sham","given":"Nabila Mohamad","non-dropping-particle":"","parse-names":false,"suffix":""},{"dropping-particle":"","family":"Mohamed","given":"Azlinah","non-dropping-particle":"","parse-names":false,"suffix":""}],"container-title":"Sustainability (Switzerland)","id":"ITEM-1","issue":"8","issued":{"date-parts":[["2022"]]},"page":"1-28","title":"Climate Change Sentiment Analysis Using Lexicon, Machine Learning and Hybrid Approaches","type":"article-journal","volume":"14"},"uris":["http://www.mendeley.com/documents/?uuid=29e4bb02-2c84-418c-95d1-55fc7064822b"]}],"mendeley":{"formattedCitation":"[7]","plainTextFormattedCitation":"[7]","previouslyFormattedCitation":"[7]"},"properties":{"noteIndex":0},"schema":"https://github.com/citation-style-language/schema/raw/master/csl-citation.json"}</w:instrText>
      </w:r>
      <w:r w:rsidR="00337E13">
        <w:fldChar w:fldCharType="separate"/>
      </w:r>
      <w:r w:rsidRPr="00FF2624">
        <w:rPr>
          <w:noProof/>
        </w:rPr>
        <w:t>[7]</w:t>
      </w:r>
      <w:r w:rsidR="00337E13">
        <w:fldChar w:fldCharType="end"/>
      </w:r>
      <w:r>
        <w:t xml:space="preserve"> </w:t>
      </w:r>
      <w:r w:rsidR="00337E13">
        <w:fldChar w:fldCharType="begin" w:fldLock="1"/>
      </w:r>
      <w:r>
        <w:instrText>ADDIN CSL_CITATION {"citationItems":[{"id":"ITEM-1","itemData":{"DOI":"10.32672/jnkti.v5i3.4382","ISSN":"2620-8342","abstract":"Abstrak - Pesatnya peningkatan jasa internet saat ini, ada banyak informasi yang dihasilkan dalam jumlah besar secara terus menerus dalam waktu yang singkat. Akhir-akhir ini, analisis sentimen dengan menggunakan ulasan dan pesan telah menjadi topik penelitian yang populer dibicarakan di bidang Natural Language Processing. Selama bertahun-tahun, permainan online telah menjadi suatu aktivitas yang tidak bisa dipisahkan dari sebagian besar orang. Apex Legends adalah salah satu contoh game yang sangat popular di seluruh dunia. Untuk mendapatkan informasi bagaimana pendapat para pemain tentang permainan ini diperlukan analisis sentimen. Pada penelitian ini dilakukan analisis sentimen menggunakan bantuan aplikasi Orange Data Mining dengan metode VADER pada akun twitter Apex Legends menggunakan data sebanyak 500 tweet. Pengujian data dilakukan dengan membandingkan hasil yang didapat menggunakan metode VADER dengan hasil pengujian pakar, yaitu native speaker dari Canada dan Amerika. VADER mengklasifikasikan data yang didapatkan melalui twitter berdasarkan nilai compound yang didapat. Penelitian ini menghasilkan kesimpulan yaitu perbandingan dari pengujian menggunakan VADER dan pengujian pakar tidak berbeda jauh, yang mana total persentase dari penggunaan metode VADER untuk menganalisis sentiment dari twitter ini adalah : Positif = 18%, Negatif = 4,6%, Netral = 73,6%. Sedangkan   hasil pengujian pakar adalah : Positif = 27%, Negatif = 10,8%, Netral = 62,2%.Kata kunci: VADER, Apex Legends, Game, Twitter, Uji Pakar Abstract - With the rapid increase in internet services today, there is a lot of information produced in large quantities continuously in a short time. Recently, sentiment analysis using reviews and messages has become a popular research topic discussed in the Natural Language Processing field. Over the years, online gaming has become an activity that cannot be separated from most of the people. Apex Legends is one example of a game that is very popular around the world. To get information on how the players think about the game, sentiment analysis is needed. In this study, sentiment analysis was carried out using the Orange Data Mining application with the VADER method on the Apex Legends twitter account using 500 tweets (data). Data testing is done by comparing the results obtained using the VADER method with the results of expert testing, native speaker from Canada and America. VADER classifies the data obtained through twitter based on the compound …","author":[{"dropping-particle":"","family":"Abimanyu","given":"Dicky","non-dropping-particle":"","parse-names":false,"suffix":""},{"dropping-particle":"","family":"Budianita","given":"Elvia","non-dropping-particle":"","parse-names":false,"suffix":""},{"dropping-particle":"","family":"Cynthia","given":"Eka Pandu","non-dropping-particle":"","parse-names":false,"suffix":""},{"dropping-particle":"","family":"Yanto","given":"Febi","non-dropping-particle":"","parse-names":false,"suffix":""},{"dropping-particle":"","family":"Yusra","given":"Yusra","non-dropping-particle":"","parse-names":false,"suffix":""}],"container-title":"Jurnal Nasional Komputasi dan Teknologi Informasi (JNKTI)","id":"ITEM-1","issue":"3","issued":{"date-parts":[["2022"]]},"page":"423-431","title":"Analisis Sentimen Akun Twitter Apex Legends Menggunakan VADER","type":"article-journal","volume":"5"},"uris":["http://www.mendeley.com/documents/?uuid=d520d369-82e7-46a5-ba96-2b6bb0d8f932"]}],"mendeley":{"formattedCitation":"[8]","plainTextFormattedCitation":"[8]","previouslyFormattedCitation":"[8]"},"properties":{"noteIndex":0},"schema":"https://github.com/citation-style-language/schema/raw/master/csl-citation.json"}</w:instrText>
      </w:r>
      <w:r w:rsidR="00337E13">
        <w:fldChar w:fldCharType="separate"/>
      </w:r>
      <w:r w:rsidRPr="00FF2624">
        <w:rPr>
          <w:noProof/>
        </w:rPr>
        <w:t>[8]</w:t>
      </w:r>
      <w:r w:rsidR="00337E13">
        <w:fldChar w:fldCharType="end"/>
      </w:r>
      <w:r>
        <w:t>.</w:t>
      </w:r>
    </w:p>
    <w:p w14:paraId="73953544" w14:textId="77777777" w:rsidR="00FF2624" w:rsidRDefault="00FF2624" w:rsidP="002B6EDC">
      <w:pPr>
        <w:pStyle w:val="PARAF"/>
      </w:pPr>
      <w:r w:rsidRPr="00FF2624">
        <w:t>Implementasi VADER untuk Pelabelan Sentimen Komentar TikTok Dalam sistem yang dikembangkan, VADER (</w:t>
      </w:r>
      <w:r w:rsidRPr="001564F5">
        <w:rPr>
          <w:i/>
        </w:rPr>
        <w:t>Valence Aware Dictionary and sEntiment Reasoner</w:t>
      </w:r>
      <w:r w:rsidRPr="00FF2624">
        <w:t xml:space="preserve">) digunakan untuk melakukan pelabelan awal sentimen pada komentar TikTok. Mengingat leksikon VADER yang berbasis Bahasa Inggris, seluruh komentar berbahasa Indonesia melalui </w:t>
      </w:r>
      <w:r w:rsidRPr="00FF2624">
        <w:lastRenderedPageBreak/>
        <w:t>proses penerjemahan otomatis menggunakan Google Translate terlebih dahulu. Tahapan ini kemudian dilanjutkan dengan perhitungan skor sentimen dan pemberian label berdasarkan nilai compound menggunakan ambang batas ±0.3. Pemilihan metode ini didasarkan pada kepraktisannya serta kemampuannya yang telah terbukti dalam berbagai studi untuk memberikan hasil klasifikasi yang cukup representatif terhadap persepsi pengguna media sosial</w:t>
      </w:r>
      <w:r>
        <w:t xml:space="preserve"> </w:t>
      </w:r>
      <w:r w:rsidR="00337E13">
        <w:fldChar w:fldCharType="begin" w:fldLock="1"/>
      </w:r>
      <w:r>
        <w:instrText>ADDIN CSL_CITATION {"citationItems":[{"id":"ITEM-1","itemData":{"DOI":"10.3390/su14084723","ISSN":"20711050","abstract":"The emissions of greenhouse gases, such as carbon dioxide, into the biosphere have the consequence of warming up the planet, hence the existence of climate change. Sentiment analysis has been a popular subject and there has been a plethora of research conducted in this area in recent decades, typically on social media platforms such as Twitter, due to the proliferation of data generated today during discussions on climate change. However, there is not much research on the performances of different sentiment analysis approaches using lexicon, machine learning and hybrid methods, particularly within this domain-specific sentiment. This study aims to find the most effective sentiment analysis approach for climate change tweets and related domains by performing a comparative evaluation of various sentiment analysis approaches. In this context, seven lexicon-based approaches were used, namely SentiWordNet, TextBlob, VADER, SentiStrength, Hu and Liu, MPQA, and WKWSCI. Meanwhile, three machine learning classifiers were used, namely Support Vector Machine, Naïve Bayes, and Logistic Regression, by using two feature extraction techniques, which were Bag-of-Words and TF–IDF. Next, the hybridization between lexicon-based and machine learningbased approaches was performed. The results indicate that the hybrid method outperformed the other two approaches, with hybrid TextBlob and Logistic Regression achieving an F1-score of 75.3%; thus, this has been chosen as the most effective approach. This study also found that lemmatization improved the accuracy of machine learning and hybrid approaches by 1.6%. Meanwhile, the TF–IDF feature extraction technique was slightly better than BoW by increasing the accuracy of the Logistic Regression classifier by 0.6%. However, TF–IDF and BoW had an identical effect on SVM and NB. Future works will include investigating the suitability of deep learning approaches toward this domain-specific sentiment on social media platforms.","author":[{"dropping-particle":"","family":"Sham","given":"Nabila Mohamad","non-dropping-particle":"","parse-names":false,"suffix":""},{"dropping-particle":"","family":"Mohamed","given":"Azlinah","non-dropping-particle":"","parse-names":false,"suffix":""}],"container-title":"Sustainability (Switzerland)","id":"ITEM-1","issue":"8","issued":{"date-parts":[["2022"]]},"page":"1-28","title":"Climate Change Sentiment Analysis Using Lexicon, Machine Learning and Hybrid Approaches","type":"article-journal","volume":"14"},"uris":["http://www.mendeley.com/documents/?uuid=29e4bb02-2c84-418c-95d1-55fc7064822b"]}],"mendeley":{"formattedCitation":"[7]","plainTextFormattedCitation":"[7]","previouslyFormattedCitation":"[7]"},"properties":{"noteIndex":0},"schema":"https://github.com/citation-style-language/schema/raw/master/csl-citation.json"}</w:instrText>
      </w:r>
      <w:r w:rsidR="00337E13">
        <w:fldChar w:fldCharType="separate"/>
      </w:r>
      <w:r w:rsidRPr="00FF2624">
        <w:rPr>
          <w:noProof/>
        </w:rPr>
        <w:t>[7]</w:t>
      </w:r>
      <w:r w:rsidR="00337E13">
        <w:fldChar w:fldCharType="end"/>
      </w:r>
      <w:r>
        <w:t xml:space="preserve"> </w:t>
      </w:r>
      <w:r w:rsidR="00337E13">
        <w:fldChar w:fldCharType="begin" w:fldLock="1"/>
      </w:r>
      <w:r w:rsidR="004A5F44">
        <w:instrText>ADDIN CSL_CITATION {"citationItems":[{"id":"ITEM-1","itemData":{"DOI":"10.32672/jnkti.v5i3.4382","ISSN":"2620-8342","abstract":"Abstrak - Pesatnya peningkatan jasa internet saat ini, ada banyak informasi yang dihasilkan dalam jumlah besar secara terus menerus dalam waktu yang singkat. Akhir-akhir ini, analisis sentimen dengan menggunakan ulasan dan pesan telah menjadi topik penelitian yang populer dibicarakan di bidang Natural Language Processing. Selama bertahun-tahun, permainan online telah menjadi suatu aktivitas yang tidak bisa dipisahkan dari sebagian besar orang. Apex Legends adalah salah satu contoh game yang sangat popular di seluruh dunia. Untuk mendapatkan informasi bagaimana pendapat para pemain tentang permainan ini diperlukan analisis sentimen. Pada penelitian ini dilakukan analisis sentimen menggunakan bantuan aplikasi Orange Data Mining dengan metode VADER pada akun twitter Apex Legends menggunakan data sebanyak 500 tweet. Pengujian data dilakukan dengan membandingkan hasil yang didapat menggunakan metode VADER dengan hasil pengujian pakar, yaitu native speaker dari Canada dan Amerika. VADER mengklasifikasikan data yang didapatkan melalui twitter berdasarkan nilai compound yang didapat. Penelitian ini menghasilkan kesimpulan yaitu perbandingan dari pengujian menggunakan VADER dan pengujian pakar tidak berbeda jauh, yang mana total persentase dari penggunaan metode VADER untuk menganalisis sentiment dari twitter ini adalah : Positif = 18%, Negatif = 4,6%, Netral = 73,6%. Sedangkan   hasil pengujian pakar adalah : Positif = 27%, Negatif = 10,8%, Netral = 62,2%.Kata kunci: VADER, Apex Legends, Game, Twitter, Uji Pakar Abstract - With the rapid increase in internet services today, there is a lot of information produced in large quantities continuously in a short time. Recently, sentiment analysis using reviews and messages has become a popular research topic discussed in the Natural Language Processing field. Over the years, online gaming has become an activity that cannot be separated from most of the people. Apex Legends is one example of a game that is very popular around the world. To get information on how the players think about the game, sentiment analysis is needed. In this study, sentiment analysis was carried out using the Orange Data Mining application with the VADER method on the Apex Legends twitter account using 500 tweets (data). Data testing is done by comparing the results obtained using the VADER method with the results of expert testing, native speaker from Canada and America. VADER classifies the data obtained through twitter based on the compound …","author":[{"dropping-particle":"","family":"Abimanyu","given":"Dicky","non-dropping-particle":"","parse-names":false,"suffix":""},{"dropping-particle":"","family":"Budianita","given":"Elvia","non-dropping-particle":"","parse-names":false,"suffix":""},{"dropping-particle":"","family":"Cynthia","given":"Eka Pandu","non-dropping-particle":"","parse-names":false,"suffix":""},{"dropping-particle":"","family":"Yanto","given":"Febi","non-dropping-particle":"","parse-names":false,"suffix":""},{"dropping-particle":"","family":"Yusra","given":"Yusra","non-dropping-particle":"","parse-names":false,"suffix":""}],"container-title":"Jurnal Nasional Komputasi dan Teknologi Informasi (JNKTI)","id":"ITEM-1","issue":"3","issued":{"date-parts":[["2022"]]},"page":"423-431","title":"Analisis Sentimen Akun Twitter Apex Legends Menggunakan VADER","type":"article-journal","volume":"5"},"uris":["http://www.mendeley.com/documents/?uuid=d520d369-82e7-46a5-ba96-2b6bb0d8f932"]}],"mendeley":{"formattedCitation":"[8]","plainTextFormattedCitation":"[8]","previouslyFormattedCitation":"[8]"},"properties":{"noteIndex":0},"schema":"https://github.com/citation-style-language/schema/raw/master/csl-citation.json"}</w:instrText>
      </w:r>
      <w:r w:rsidR="00337E13">
        <w:fldChar w:fldCharType="separate"/>
      </w:r>
      <w:r w:rsidRPr="00FF2624">
        <w:rPr>
          <w:noProof/>
        </w:rPr>
        <w:t>[8]</w:t>
      </w:r>
      <w:r w:rsidR="00337E13">
        <w:fldChar w:fldCharType="end"/>
      </w:r>
      <w:r>
        <w:t>.</w:t>
      </w:r>
    </w:p>
    <w:p w14:paraId="3E29792D" w14:textId="77777777" w:rsidR="001564F5" w:rsidRDefault="001564F5" w:rsidP="001564F5">
      <w:pPr>
        <w:pStyle w:val="221"/>
      </w:pPr>
      <w:bookmarkStart w:id="75" w:name="_Toc202646188"/>
      <w:r>
        <w:t xml:space="preserve">Algoritma </w:t>
      </w:r>
      <w:r>
        <w:rPr>
          <w:i/>
        </w:rPr>
        <w:t>Machine Learning: Random Forest</w:t>
      </w:r>
      <w:bookmarkEnd w:id="75"/>
      <w:r w:rsidR="004A5F44">
        <w:rPr>
          <w:i/>
        </w:rPr>
        <w:t xml:space="preserve"> </w:t>
      </w:r>
    </w:p>
    <w:p w14:paraId="581A7668" w14:textId="77777777" w:rsidR="004A5F44" w:rsidRDefault="004A5F44" w:rsidP="004A5F44">
      <w:pPr>
        <w:pStyle w:val="PARAF"/>
      </w:pPr>
      <w:r>
        <w:rPr>
          <w:i/>
        </w:rPr>
        <w:t>Random f</w:t>
      </w:r>
      <w:r w:rsidRPr="004A5F44">
        <w:rPr>
          <w:i/>
        </w:rPr>
        <w:t>orest</w:t>
      </w:r>
      <w:r w:rsidRPr="004A5F44">
        <w:t xml:space="preserve"> merupakan salah satu algoritma </w:t>
      </w:r>
      <w:r w:rsidRPr="004A5F44">
        <w:rPr>
          <w:i/>
        </w:rPr>
        <w:t>supervised learning</w:t>
      </w:r>
      <w:r w:rsidRPr="004A5F44">
        <w:t xml:space="preserve"> yang umum digunakan dalam tugas klasifikasi, termasuk analisis sentimen. Algoritma ini termasuk dalam metode </w:t>
      </w:r>
      <w:r w:rsidRPr="004A5F44">
        <w:rPr>
          <w:i/>
        </w:rPr>
        <w:t>ensemble learning</w:t>
      </w:r>
      <w:r w:rsidRPr="004A5F44">
        <w:t>, yaitu pendekatan yang mengombinasikan sejumlah model lemah, dalam hal ini pohon keputusan (decision trees), untuk membentuk model prediktif yang kuat dan stabil. Dalam Random Forest, setiap pohon dilatih menggunakan subset data dan fitur yang dipilih secara acak, dan hasil akhir ditentukan melalui sistem pemungutan suara (</w:t>
      </w:r>
      <w:r w:rsidRPr="004A5F44">
        <w:rPr>
          <w:i/>
        </w:rPr>
        <w:t>majority voting</w:t>
      </w:r>
      <w:r w:rsidRPr="004A5F44">
        <w:t>) antar pohon</w:t>
      </w:r>
      <w:r>
        <w:t xml:space="preserve"> </w:t>
      </w:r>
      <w:r w:rsidR="00337E13">
        <w:fldChar w:fldCharType="begin" w:fldLock="1"/>
      </w:r>
      <w:r>
        <w:instrText>ADDIN CSL_CITATION {"citationItems":[{"id":"ITEM-1","itemData":{"DOI":"10.47065/bits.v6i4.6677","author":[{"dropping-particle":"","family":"Tsaqif","given":"Muhammad Abiyyu","non-dropping-particle":"","parse-names":false,"suffix":""},{"dropping-particle":"","family":"Maharani","given":"Warih","non-dropping-particle":"","parse-names":false,"suffix":""}],"id":"ITEM-1","issue":"4","issued":{"date-parts":[["2025"]]},"page":"2240-2248","title":"Comparison of Random Forest and Decision Tree Methods for Emotion Classification based on Social Media Posts","type":"article-journal","volume":"6"},"uris":["http://www.mendeley.com/documents/?uuid=a9ce6823-e90e-47bb-8e7c-cc09df4cb890"]}],"mendeley":{"formattedCitation":"[9]","plainTextFormattedCitation":"[9]","previouslyFormattedCitation":"[9]"},"properties":{"noteIndex":0},"schema":"https://github.com/citation-style-language/schema/raw/master/csl-citation.json"}</w:instrText>
      </w:r>
      <w:r w:rsidR="00337E13">
        <w:fldChar w:fldCharType="separate"/>
      </w:r>
      <w:r w:rsidRPr="004A5F44">
        <w:rPr>
          <w:noProof/>
        </w:rPr>
        <w:t>[9]</w:t>
      </w:r>
      <w:r w:rsidR="00337E13">
        <w:fldChar w:fldCharType="end"/>
      </w:r>
      <w:r>
        <w:t>.</w:t>
      </w:r>
    </w:p>
    <w:p w14:paraId="0A3D636E" w14:textId="77777777" w:rsidR="004A5F44" w:rsidRDefault="004A5F44" w:rsidP="004A5F44">
      <w:pPr>
        <w:pStyle w:val="PARAF"/>
      </w:pPr>
      <w:r w:rsidRPr="004A5F44">
        <w:t xml:space="preserve">Kelebihan utama </w:t>
      </w:r>
      <w:r w:rsidRPr="001B7B6C">
        <w:rPr>
          <w:i/>
        </w:rPr>
        <w:t>Random Forest</w:t>
      </w:r>
      <w:r w:rsidRPr="004A5F44">
        <w:t xml:space="preserve"> terletak pada kemampuannya mengurangi risiko </w:t>
      </w:r>
      <w:r w:rsidRPr="004A5F44">
        <w:rPr>
          <w:i/>
        </w:rPr>
        <w:t>overfitting</w:t>
      </w:r>
      <w:r w:rsidRPr="004A5F44">
        <w:t xml:space="preserve"> yang sering terjadi pada pohon keputusan tunggal, serta kemampuannya menangani data berdimensi tinggi seperti teks. Selain itu, </w:t>
      </w:r>
      <w:r w:rsidRPr="004A5F44">
        <w:rPr>
          <w:i/>
        </w:rPr>
        <w:t>Random Forest</w:t>
      </w:r>
      <w:r w:rsidRPr="004A5F44">
        <w:t xml:space="preserve"> juga cukup tahan terhadap noise dan data tidak seimbang, karena struktur ensemble-nya menghasilkan prediksi yang lebih konsisten dibandingkan model klasifikasi tradisional lainnya</w:t>
      </w:r>
      <w:r>
        <w:t xml:space="preserve"> </w:t>
      </w:r>
      <w:r w:rsidR="00337E13">
        <w:fldChar w:fldCharType="begin" w:fldLock="1"/>
      </w:r>
      <w:r>
        <w:instrText>ADDIN CSL_CITATION {"citationItems":[{"id":"ITEM-1","itemData":{"DOI":"10.47065/bits.v6i4.6677","author":[{"dropping-particle":"","family":"Tsaqif","given":"Muhammad Abiyyu","non-dropping-particle":"","parse-names":false,"suffix":""},{"dropping-particle":"","family":"Maharani","given":"Warih","non-dropping-particle":"","parse-names":false,"suffix":""}],"id":"ITEM-1","issue":"4","issued":{"date-parts":[["2025"]]},"page":"2240-2248","title":"Comparison of Random Forest and Decision Tree Methods for Emotion Classification based on Social Media Posts","type":"article-journal","volume":"6"},"uris":["http://www.mendeley.com/documents/?uuid=a9ce6823-e90e-47bb-8e7c-cc09df4cb890"]}],"mendeley":{"formattedCitation":"[9]","plainTextFormattedCitation":"[9]","previouslyFormattedCitation":"[9]"},"properties":{"noteIndex":0},"schema":"https://github.com/citation-style-language/schema/raw/master/csl-citation.json"}</w:instrText>
      </w:r>
      <w:r w:rsidR="00337E13">
        <w:fldChar w:fldCharType="separate"/>
      </w:r>
      <w:r w:rsidRPr="004A5F44">
        <w:rPr>
          <w:noProof/>
        </w:rPr>
        <w:t>[9]</w:t>
      </w:r>
      <w:r w:rsidR="00337E13">
        <w:fldChar w:fldCharType="end"/>
      </w:r>
      <w:r w:rsidRPr="004A5F44">
        <w:t>.</w:t>
      </w:r>
    </w:p>
    <w:p w14:paraId="701C18CC" w14:textId="77777777" w:rsidR="004A5F44" w:rsidRDefault="004A5F44" w:rsidP="004A5F44">
      <w:pPr>
        <w:pStyle w:val="PARAF"/>
      </w:pPr>
      <w:r w:rsidRPr="004A5F44">
        <w:t xml:space="preserve">Secara umum, proses kerja </w:t>
      </w:r>
      <w:r w:rsidRPr="004A5F44">
        <w:rPr>
          <w:i/>
        </w:rPr>
        <w:t>Random Forest</w:t>
      </w:r>
      <w:r w:rsidRPr="004A5F44">
        <w:t xml:space="preserve"> melibatkan tiga tahap utama. Pertama, data latih dibagi ke dalam beberapa subset acak melalui </w:t>
      </w:r>
      <w:r w:rsidRPr="004A5F44">
        <w:lastRenderedPageBreak/>
        <w:t xml:space="preserve">teknik </w:t>
      </w:r>
      <w:r w:rsidRPr="004A5F44">
        <w:rPr>
          <w:i/>
        </w:rPr>
        <w:t>bootstrap sampling</w:t>
      </w:r>
      <w:r w:rsidRPr="004A5F44">
        <w:t>. Kedua, setiap pohon dalam hutan dilatih dengan subset tersebut, dan pada setiap percabangan pohon, hanya dipilih sebagian kecil dari seluruh fitur untuk pemisahan data. Ketiga, untuk melakukan klasifikasi terhadap data baru, setiap pohon dalam hutan memberikan prediksinya, dan prediksi akhir dipilih berdasarkan suara terbanyak</w:t>
      </w:r>
      <w:r>
        <w:t xml:space="preserve"> </w:t>
      </w:r>
      <w:r w:rsidR="00337E13">
        <w:fldChar w:fldCharType="begin" w:fldLock="1"/>
      </w:r>
      <w:r>
        <w:instrText>ADDIN CSL_CITATION {"citationItems":[{"id":"ITEM-1","itemData":{"DOI":"10.47065/bits.v6i4.6677","author":[{"dropping-particle":"","family":"Tsaqif","given":"Muhammad Abiyyu","non-dropping-particle":"","parse-names":false,"suffix":""},{"dropping-particle":"","family":"Maharani","given":"Warih","non-dropping-particle":"","parse-names":false,"suffix":""}],"id":"ITEM-1","issue":"4","issued":{"date-parts":[["2025"]]},"page":"2240-2248","title":"Comparison of Random Forest and Decision Tree Methods for Emotion Classification based on Social Media Posts","type":"article-journal","volume":"6"},"uris":["http://www.mendeley.com/documents/?uuid=a9ce6823-e90e-47bb-8e7c-cc09df4cb890"]}],"mendeley":{"formattedCitation":"[9]","plainTextFormattedCitation":"[9]","previouslyFormattedCitation":"[9]"},"properties":{"noteIndex":0},"schema":"https://github.com/citation-style-language/schema/raw/master/csl-citation.json"}</w:instrText>
      </w:r>
      <w:r w:rsidR="00337E13">
        <w:fldChar w:fldCharType="separate"/>
      </w:r>
      <w:r w:rsidRPr="004A5F44">
        <w:rPr>
          <w:noProof/>
        </w:rPr>
        <w:t>[9]</w:t>
      </w:r>
      <w:r w:rsidR="00337E13">
        <w:fldChar w:fldCharType="end"/>
      </w:r>
      <w:r>
        <w:t>.</w:t>
      </w:r>
    </w:p>
    <w:p w14:paraId="00F03FE7" w14:textId="77777777" w:rsidR="004A5F44" w:rsidRDefault="004A5F44" w:rsidP="004A5F44">
      <w:pPr>
        <w:pStyle w:val="PARAF"/>
      </w:pPr>
      <w:r w:rsidRPr="004A5F44">
        <w:t xml:space="preserve">Penelitian oleh </w:t>
      </w:r>
      <w:r>
        <w:t>M. Tsaqif dan W. Maharani</w:t>
      </w:r>
      <w:r w:rsidRPr="004A5F44">
        <w:t xml:space="preserve"> (2025) menunjukkan bahwa algoritma </w:t>
      </w:r>
      <w:r w:rsidRPr="004A5F44">
        <w:rPr>
          <w:i/>
        </w:rPr>
        <w:t>Random Forest</w:t>
      </w:r>
      <w:r w:rsidRPr="004A5F44">
        <w:t xml:space="preserve"> memberikan performa klasifikasi emosi yang lebih baik daripada </w:t>
      </w:r>
      <w:r w:rsidRPr="004A5F44">
        <w:rPr>
          <w:i/>
        </w:rPr>
        <w:t>decision tree</w:t>
      </w:r>
      <w:r w:rsidRPr="004A5F44">
        <w:t xml:space="preserve"> tunggal. Dalam penelitian tersebut, data media sosial dianalisis menggunakan teknik TF-IDF</w:t>
      </w:r>
      <w:r>
        <w:t xml:space="preserve"> </w:t>
      </w:r>
      <w:r w:rsidRPr="004A5F44">
        <w:t>(</w:t>
      </w:r>
      <w:r w:rsidRPr="004A5F44">
        <w:rPr>
          <w:i/>
        </w:rPr>
        <w:t>Term Frequency-Inverse Document Frequency</w:t>
      </w:r>
      <w:r w:rsidRPr="004A5F44">
        <w:t xml:space="preserve">) sebagai representasi fitur , dan </w:t>
      </w:r>
      <w:r w:rsidRPr="004A5F44">
        <w:rPr>
          <w:i/>
        </w:rPr>
        <w:t>Random Forest</w:t>
      </w:r>
      <w:r w:rsidRPr="004A5F44">
        <w:t xml:space="preserve"> menghasilkan akurasi sebesar 76,17%, mengungguli decision tree yang hanya memperoleh 72,62%. Hal ini membuktikan bahwa Random Forest sangat efektif untuk tugas klasifikasi berbasis teks seperti analisis sentimen</w:t>
      </w:r>
      <w:r>
        <w:t xml:space="preserve"> </w:t>
      </w:r>
      <w:r w:rsidR="00337E13">
        <w:fldChar w:fldCharType="begin" w:fldLock="1"/>
      </w:r>
      <w:r w:rsidR="00837C04">
        <w:instrText>ADDIN CSL_CITATION {"citationItems":[{"id":"ITEM-1","itemData":{"DOI":"10.47065/bits.v6i4.6677","author":[{"dropping-particle":"","family":"Tsaqif","given":"Muhammad Abiyyu","non-dropping-particle":"","parse-names":false,"suffix":""},{"dropping-particle":"","family":"Maharani","given":"Warih","non-dropping-particle":"","parse-names":false,"suffix":""}],"id":"ITEM-1","issue":"4","issued":{"date-parts":[["2025"]]},"page":"2240-2248","title":"Comparison of Random Forest and Decision Tree Methods for Emotion Classification based on Social Media Posts","type":"article-journal","volume":"6"},"uris":["http://www.mendeley.com/documents/?uuid=a9ce6823-e90e-47bb-8e7c-cc09df4cb890"]}],"mendeley":{"formattedCitation":"[9]","plainTextFormattedCitation":"[9]","previouslyFormattedCitation":"[9]"},"properties":{"noteIndex":0},"schema":"https://github.com/citation-style-language/schema/raw/master/csl-citation.json"}</w:instrText>
      </w:r>
      <w:r w:rsidR="00337E13">
        <w:fldChar w:fldCharType="separate"/>
      </w:r>
      <w:r w:rsidRPr="004A5F44">
        <w:rPr>
          <w:noProof/>
        </w:rPr>
        <w:t>[9]</w:t>
      </w:r>
      <w:r w:rsidR="00337E13">
        <w:fldChar w:fldCharType="end"/>
      </w:r>
      <w:r>
        <w:t>.</w:t>
      </w:r>
    </w:p>
    <w:p w14:paraId="1BD022B7" w14:textId="77777777" w:rsidR="004A5F44" w:rsidRDefault="004A5F44" w:rsidP="004A5F44">
      <w:pPr>
        <w:pStyle w:val="PARAF"/>
      </w:pPr>
      <w:r w:rsidRPr="004A5F44">
        <w:t xml:space="preserve">Dalam konteks penelitian ini, algoritma </w:t>
      </w:r>
      <w:r w:rsidRPr="004A5F44">
        <w:rPr>
          <w:i/>
        </w:rPr>
        <w:t>Random Forest</w:t>
      </w:r>
      <w:r w:rsidRPr="004A5F44">
        <w:t xml:space="preserve"> digunakan untuk memprediksi sentimen komentar TikTok yang sebelumnya telah diberi label secara otomatis menggunakan metode VADER. Komentar-komentar tersebut terlebih dahulu melalui tahap pra-pemrosesan yang mencakup pembersihan karakter tidak relevan, normalisasi kata menggunakan kamus, dan translasi ke dalam Bahasa Inggris. Hasil skor compound dari VADER digunakan untuk memberikan label "positif", "netral", atau "negatif" terhadap komentar, yang kemudian menjadi target (label) untuk proses pelatihan model. Fitur yang digunakan berasal dari representasi teks hasil pra-pemrosesan, seperti vektor kata atau skor </w:t>
      </w:r>
      <w:r w:rsidRPr="004A5F44">
        <w:lastRenderedPageBreak/>
        <w:t>frekuensi. Dengan pendekatan ini, sistem mampu mengotomatisasi klasifikasi komentar baru tanpa perlu pelabelan ulang, serta mempertahankan akurasi dan efisiensi kerja model dalam analisis sentimen publik terhadap kinerja Kejaksaan Agung.</w:t>
      </w:r>
    </w:p>
    <w:p w14:paraId="1AD076E3" w14:textId="77777777" w:rsidR="00837C04" w:rsidRDefault="00837C04" w:rsidP="00837C04">
      <w:pPr>
        <w:pStyle w:val="221"/>
      </w:pPr>
      <w:bookmarkStart w:id="76" w:name="_Toc202646189"/>
      <w:r>
        <w:t>Evaluasi Model Klasifikasi</w:t>
      </w:r>
      <w:bookmarkEnd w:id="76"/>
    </w:p>
    <w:p w14:paraId="4A6DAE7B" w14:textId="77777777" w:rsidR="00837C04" w:rsidRDefault="00837C04" w:rsidP="00837C04">
      <w:pPr>
        <w:pStyle w:val="PARAF"/>
      </w:pPr>
      <w:r>
        <w:t xml:space="preserve">Evaluasi model klasifikasi adalah tahapan krusial untuk mengukur kapabilitas algoritma </w:t>
      </w:r>
      <w:r>
        <w:rPr>
          <w:rStyle w:val="Emphasis"/>
        </w:rPr>
        <w:t>Random Forest</w:t>
      </w:r>
      <w:r>
        <w:t xml:space="preserve"> dalam memprediksi sentimen komentar TikTok secara akurat, dengan menggunakan label awal dari VADER sebagai </w:t>
      </w:r>
      <w:r>
        <w:rPr>
          <w:rStyle w:val="Emphasis"/>
        </w:rPr>
        <w:t>ground truth</w:t>
      </w:r>
      <w:r>
        <w:t xml:space="preserve">. Salah satu instrumen evaluasi yang fundamental adalah </w:t>
      </w:r>
      <w:r w:rsidRPr="00837C04">
        <w:rPr>
          <w:rStyle w:val="Emphasis"/>
          <w:bCs/>
        </w:rPr>
        <w:t>Confusion Matrix</w:t>
      </w:r>
      <w:r>
        <w:t xml:space="preserve">, yaitu suatu tabel yang merepresentasikan jumlah prediksi benar dan salah untuk setiap kelas. </w:t>
      </w:r>
      <w:r>
        <w:rPr>
          <w:rStyle w:val="Emphasis"/>
        </w:rPr>
        <w:t>Confusion Matrix</w:t>
      </w:r>
      <w:r>
        <w:t xml:space="preserve"> mencakup beberapa elemen utama, antara lain:</w:t>
      </w:r>
    </w:p>
    <w:p w14:paraId="6CCB75DE" w14:textId="77777777" w:rsidR="00000392" w:rsidRDefault="00837C04" w:rsidP="008A2987">
      <w:pPr>
        <w:pStyle w:val="ListParagraph"/>
        <w:numPr>
          <w:ilvl w:val="0"/>
          <w:numId w:val="22"/>
        </w:numPr>
      </w:pPr>
      <w:r w:rsidRPr="00000392">
        <w:rPr>
          <w:i/>
        </w:rPr>
        <w:t>True Positive</w:t>
      </w:r>
      <w:r>
        <w:t xml:space="preserve"> (TP): jumlah instansi positif yang diprediksi dengan benar.</w:t>
      </w:r>
    </w:p>
    <w:p w14:paraId="5475AB40" w14:textId="77777777" w:rsidR="00837C04" w:rsidRDefault="00837C04" w:rsidP="008A2987">
      <w:pPr>
        <w:pStyle w:val="ListParagraph"/>
        <w:numPr>
          <w:ilvl w:val="0"/>
          <w:numId w:val="22"/>
        </w:numPr>
      </w:pPr>
      <w:r w:rsidRPr="00000392">
        <w:rPr>
          <w:i/>
        </w:rPr>
        <w:t xml:space="preserve">True Negative </w:t>
      </w:r>
      <w:r>
        <w:t>(TN): jumlah instansi negatif yang diprediksi dengan benar.</w:t>
      </w:r>
    </w:p>
    <w:p w14:paraId="41379BC7" w14:textId="77777777" w:rsidR="00837C04" w:rsidRDefault="00837C04" w:rsidP="008A2987">
      <w:pPr>
        <w:pStyle w:val="PARAF"/>
        <w:numPr>
          <w:ilvl w:val="0"/>
          <w:numId w:val="22"/>
        </w:numPr>
      </w:pPr>
      <w:r>
        <w:rPr>
          <w:i/>
        </w:rPr>
        <w:t xml:space="preserve">False Positive </w:t>
      </w:r>
      <w:r>
        <w:t>(FP): jumlah instansi negatif yang salah diprediksi sebagai positif.</w:t>
      </w:r>
    </w:p>
    <w:p w14:paraId="0D5FFFDB" w14:textId="77777777" w:rsidR="00837C04" w:rsidRDefault="00837C04" w:rsidP="008A2987">
      <w:pPr>
        <w:pStyle w:val="PARAF"/>
        <w:numPr>
          <w:ilvl w:val="0"/>
          <w:numId w:val="22"/>
        </w:numPr>
      </w:pPr>
      <w:r>
        <w:rPr>
          <w:i/>
        </w:rPr>
        <w:t xml:space="preserve">False Negative </w:t>
      </w:r>
      <w:r>
        <w:t>(FN): jumlah instansi positif yang salah diprediksi sebagai negatif.</w:t>
      </w:r>
    </w:p>
    <w:p w14:paraId="36E730E0" w14:textId="77777777" w:rsidR="00837C04" w:rsidRDefault="00837C04" w:rsidP="00837C04">
      <w:pPr>
        <w:pStyle w:val="PARAF"/>
        <w:ind w:firstLine="0"/>
      </w:pPr>
      <w:r w:rsidRPr="00837C04">
        <w:t xml:space="preserve">Dari </w:t>
      </w:r>
      <w:r w:rsidRPr="00837C04">
        <w:rPr>
          <w:i/>
        </w:rPr>
        <w:t>confusion matrix</w:t>
      </w:r>
      <w:r w:rsidRPr="00837C04">
        <w:t xml:space="preserve"> tersebut, dapat dihitung beberapa metrik kinerja model:</w:t>
      </w:r>
    </w:p>
    <w:p w14:paraId="5E4AE3AE" w14:textId="77777777" w:rsidR="00837C04" w:rsidRDefault="00837C04" w:rsidP="008A2987">
      <w:pPr>
        <w:pStyle w:val="PARAF"/>
        <w:numPr>
          <w:ilvl w:val="0"/>
          <w:numId w:val="23"/>
        </w:numPr>
      </w:pPr>
      <w:r>
        <w:t>Akurasi (</w:t>
      </w:r>
      <w:r>
        <w:rPr>
          <w:i/>
        </w:rPr>
        <w:t>Accuracy</w:t>
      </w:r>
      <w:r>
        <w:t>) – proporsi prediksi yang benar dari total data:</w:t>
      </w:r>
    </w:p>
    <w:p w14:paraId="7A0D7009" w14:textId="77777777" w:rsidR="00837C04" w:rsidRDefault="00837C04" w:rsidP="00837C04">
      <w:pPr>
        <w:pStyle w:val="PARAF"/>
        <w:ind w:left="927" w:firstLine="0"/>
      </w:pPr>
      <m:oMathPara>
        <m:oMath>
          <m:r>
            <w:rPr>
              <w:rFonts w:ascii="Cambria Math" w:hAnsi="Cambria Math" w:cs="Cambria Math"/>
            </w:rPr>
            <m:t>Accuracy</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TP+TN</m:t>
              </m:r>
            </m:num>
            <m:den>
              <m:r>
                <m:rPr>
                  <m:sty m:val="p"/>
                </m:rPr>
                <w:rPr>
                  <w:rFonts w:ascii="Cambria Math" w:hAnsi="Cambria Math" w:cs="Cambria Math"/>
                </w:rPr>
                <m:t>TP+TN+FP+FN</m:t>
              </m:r>
            </m:den>
          </m:f>
        </m:oMath>
      </m:oMathPara>
    </w:p>
    <w:p w14:paraId="709003B3" w14:textId="77777777" w:rsidR="00837C04" w:rsidRDefault="00837C04" w:rsidP="00837C04">
      <w:pPr>
        <w:pStyle w:val="PARAF"/>
      </w:pPr>
      <w:r w:rsidRPr="00837C04">
        <w:lastRenderedPageBreak/>
        <w:t>Mengukur proporsi total prediksi yang benar dari keseluruhan data. Meskipun sederhana dan sering digunakan, metrik ini dapat menyesatkan apabila distribusi kelas dalam dataset tidak seimbang</w:t>
      </w:r>
      <w:r>
        <w:t xml:space="preserve"> </w:t>
      </w:r>
      <w:r w:rsidR="00337E13">
        <w:fldChar w:fldCharType="begin" w:fldLock="1"/>
      </w:r>
      <w:r w:rsidR="00E241D5">
        <w:instrText>ADDIN CSL_CITATION {"citationItems":[{"id":"ITEM-1","itemData":{"abstract":"In recent years, the growth of Internet of Things (IoT) as an emerging technology has been unbelievable. The number of networkenabled devices in IoT domains is increasing dramatically, leading to the massive production of electronic data. These data contain valuable information which can be used in various areas, such as science, industry, business and even social life. To extract and analyze this information and make IoT systems smart, the only choice is entering artificial intelligence (AI) world and leveraging the power of machine learning and deep learning techniques. This paper evaluates the performance of 11 popular machine and deep learning algorithms for classification task using six IoT-related datasets. These algorithms are compared according to several performance evaluation metrics including precision, recall, f1-score, accuracy, execution time, ROC-AUC score and confusion matrix. A specific experiment is also conducted to assess the convergence speed of developed models. The comprehensive experiments indicated that, considering all performance metrics, Random Forests performed better than other machine learning models, while among deep learning models, ANN and CNN achieved more interesting results.","author":[{"dropping-particle":"","family":"Vakili","given":"Meysam","non-dropping-particle":"","parse-names":false,"suffix":""},{"dropping-particle":"","family":"Ghamsari","given":"Mohammad","non-dropping-particle":"","parse-names":false,"suffix":""},{"dropping-particle":"","family":"Rezaei","given":"Masoumeh","non-dropping-particle":"","parse-names":false,"suffix":""}],"id":"ITEM-1","issued":{"date-parts":[["2020"]]},"title":"Performance Analysis and Comparison of Machine and Deep Learning Algorithms for IoT Data Classification","type":"article-journal"},"uris":["http://www.mendeley.com/documents/?uuid=9e793afc-2cfb-440a-9a00-9b9797e4e76a"]}],"mendeley":{"formattedCitation":"[10]","plainTextFormattedCitation":"[10]","previouslyFormattedCitation":"[10]"},"properties":{"noteIndex":0},"schema":"https://github.com/citation-style-language/schema/raw/master/csl-citation.json"}</w:instrText>
      </w:r>
      <w:r w:rsidR="00337E13">
        <w:fldChar w:fldCharType="separate"/>
      </w:r>
      <w:r w:rsidRPr="00837C04">
        <w:rPr>
          <w:noProof/>
        </w:rPr>
        <w:t>[10]</w:t>
      </w:r>
      <w:r w:rsidR="00337E13">
        <w:fldChar w:fldCharType="end"/>
      </w:r>
      <w:r>
        <w:t>.</w:t>
      </w:r>
    </w:p>
    <w:p w14:paraId="5FEAE2BC" w14:textId="77777777" w:rsidR="004A5F44" w:rsidRDefault="00837C04" w:rsidP="008A2987">
      <w:pPr>
        <w:pStyle w:val="PARAF"/>
        <w:numPr>
          <w:ilvl w:val="0"/>
          <w:numId w:val="23"/>
        </w:numPr>
      </w:pPr>
      <w:r>
        <w:t>Presisi (</w:t>
      </w:r>
      <w:r>
        <w:rPr>
          <w:i/>
        </w:rPr>
        <w:t>Precision</w:t>
      </w:r>
      <w:r>
        <w:t xml:space="preserve">) </w:t>
      </w:r>
      <w:r w:rsidR="00E241D5">
        <w:t>–</w:t>
      </w:r>
      <w:r>
        <w:t xml:space="preserve"> </w:t>
      </w:r>
      <w:r w:rsidR="00E241D5">
        <w:t>kualitas prediksi positif yang dibuat:</w:t>
      </w:r>
    </w:p>
    <w:p w14:paraId="5109381D" w14:textId="77777777" w:rsidR="00E241D5" w:rsidRPr="004A5F44" w:rsidRDefault="00E241D5" w:rsidP="00E241D5">
      <w:pPr>
        <w:pStyle w:val="PARAF"/>
        <w:ind w:left="927" w:firstLine="0"/>
      </w:pPr>
      <m:oMathPara>
        <m:oMath>
          <m:r>
            <w:rPr>
              <w:rFonts w:ascii="Cambria Math" w:hAnsi="Cambria Math" w:cs="Cambria Math"/>
            </w:rPr>
            <m:t>Precision</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TP</m:t>
              </m:r>
            </m:num>
            <m:den>
              <m:r>
                <m:rPr>
                  <m:sty m:val="p"/>
                </m:rPr>
                <w:rPr>
                  <w:rFonts w:ascii="Cambria Math" w:hAnsi="Cambria Math" w:cs="Cambria Math"/>
                </w:rPr>
                <m:t>TP+FP</m:t>
              </m:r>
            </m:den>
          </m:f>
        </m:oMath>
      </m:oMathPara>
    </w:p>
    <w:p w14:paraId="69BA8700" w14:textId="77777777" w:rsidR="00D32063" w:rsidRPr="00D36115" w:rsidRDefault="00D32063" w:rsidP="002B6EDC">
      <w:pPr>
        <w:pStyle w:val="PARAF"/>
      </w:pPr>
    </w:p>
    <w:p w14:paraId="33D9FC5E" w14:textId="77777777" w:rsidR="00C60053" w:rsidRDefault="00E241D5" w:rsidP="00C60053">
      <w:pPr>
        <w:pStyle w:val="PARAF"/>
      </w:pPr>
      <w:r w:rsidRPr="00E241D5">
        <w:t>Menilai kualitas prediksi kelas positif yang dihasilkan. Nilai presisi yang tinggi</w:t>
      </w:r>
      <w:r>
        <w:t xml:space="preserve"> dapat </w:t>
      </w:r>
      <w:r w:rsidRPr="00E241D5">
        <w:t>mengindikasikan bahwa model jarang menghasilkan false positive</w:t>
      </w:r>
      <w:r>
        <w:t> </w:t>
      </w:r>
      <w:r w:rsidR="00337E13">
        <w:fldChar w:fldCharType="begin" w:fldLock="1"/>
      </w:r>
      <w:r w:rsidR="006A1663">
        <w:instrText>ADDIN CSL_CITATION {"citationItems":[{"id":"ITEM-1","itemData":{"abstract":"In recent years, the growth of Internet of Things (IoT) as an emerging technology has been unbelievable. The number of networkenabled devices in IoT domains is increasing dramatically, leading to the massive production of electronic data. These data contain valuable information which can be used in various areas, such as science, industry, business and even social life. To extract and analyze this information and make IoT systems smart, the only choice is entering artificial intelligence (AI) world and leveraging the power of machine learning and deep learning techniques. This paper evaluates the performance of 11 popular machine and deep learning algorithms for classification task using six IoT-related datasets. These algorithms are compared according to several performance evaluation metrics including precision, recall, f1-score, accuracy, execution time, ROC-AUC score and confusion matrix. A specific experiment is also conducted to assess the convergence speed of developed models. The comprehensive experiments indicated that, considering all performance metrics, Random Forests performed better than other machine learning models, while among deep learning models, ANN and CNN achieved more interesting results.","author":[{"dropping-particle":"","family":"Vakili","given":"Meysam","non-dropping-particle":"","parse-names":false,"suffix":""},{"dropping-particle":"","family":"Ghamsari","given":"Mohammad","non-dropping-particle":"","parse-names":false,"suffix":""},{"dropping-particle":"","family":"Rezaei","given":"Masoumeh","non-dropping-particle":"","parse-names":false,"suffix":""}],"id":"ITEM-1","issued":{"date-parts":[["2020"]]},"title":"Performance Analysis and Comparison of Machine and Deep Learning Algorithms for IoT Data Classification","type":"article-journal"},"uris":["http://www.mendeley.com/documents/?uuid=9e793afc-2cfb-440a-9a00-9b9797e4e76a"]}],"mendeley":{"formattedCitation":"[10]","plainTextFormattedCitation":"[10]","previouslyFormattedCitation":"[10]"},"properties":{"noteIndex":0},"schema":"https://github.com/citation-style-language/schema/raw/master/csl-citation.json"}</w:instrText>
      </w:r>
      <w:r w:rsidR="00337E13">
        <w:fldChar w:fldCharType="separate"/>
      </w:r>
      <w:r w:rsidRPr="00E241D5">
        <w:rPr>
          <w:noProof/>
        </w:rPr>
        <w:t>[10]</w:t>
      </w:r>
      <w:r w:rsidR="00337E13">
        <w:fldChar w:fldCharType="end"/>
      </w:r>
      <w:r>
        <w:t>.</w:t>
      </w:r>
      <w:bookmarkStart w:id="77" w:name="_Toc199697072"/>
      <w:bookmarkStart w:id="78" w:name="_Toc200656038"/>
    </w:p>
    <w:p w14:paraId="4CB3752B" w14:textId="77777777" w:rsidR="006A1663" w:rsidRDefault="00C60053" w:rsidP="008A2987">
      <w:pPr>
        <w:pStyle w:val="PARAF"/>
        <w:numPr>
          <w:ilvl w:val="0"/>
          <w:numId w:val="23"/>
        </w:numPr>
      </w:pPr>
      <w:r>
        <w:rPr>
          <w:i/>
        </w:rPr>
        <w:t>Recall</w:t>
      </w:r>
      <w:r w:rsidR="006A1663">
        <w:rPr>
          <w:i/>
        </w:rPr>
        <w:t> </w:t>
      </w:r>
      <w:r>
        <w:t>(</w:t>
      </w:r>
      <w:r>
        <w:rPr>
          <w:i/>
        </w:rPr>
        <w:t>Sensivity</w:t>
      </w:r>
      <w:r>
        <w:t xml:space="preserve">) </w:t>
      </w:r>
      <w:r w:rsidR="006A1663">
        <w:t>– kemampuan model menangkap seluruh kejadian positif:</w:t>
      </w:r>
    </w:p>
    <w:p w14:paraId="1BA2D65A" w14:textId="77777777" w:rsidR="006A1663" w:rsidRDefault="006A1663" w:rsidP="006A1663">
      <w:pPr>
        <w:pStyle w:val="PARAF"/>
        <w:ind w:left="927" w:firstLine="0"/>
      </w:pPr>
      <m:oMathPara>
        <m:oMath>
          <m:r>
            <w:rPr>
              <w:rFonts w:ascii="Cambria Math" w:hAnsi="Cambria Math" w:cs="Cambria Math"/>
            </w:rPr>
            <m:t>Recall</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TP</m:t>
              </m:r>
            </m:num>
            <m:den>
              <m:r>
                <m:rPr>
                  <m:sty m:val="p"/>
                </m:rPr>
                <w:rPr>
                  <w:rFonts w:ascii="Cambria Math" w:hAnsi="Cambria Math" w:cs="Cambria Math"/>
                </w:rPr>
                <m:t>TP+FN</m:t>
              </m:r>
            </m:den>
          </m:f>
        </m:oMath>
      </m:oMathPara>
    </w:p>
    <w:p w14:paraId="51060B78" w14:textId="77777777" w:rsidR="006A1663" w:rsidRDefault="006A1663" w:rsidP="006A1663">
      <w:pPr>
        <w:pStyle w:val="PARAF"/>
      </w:pPr>
      <w:r>
        <w:tab/>
      </w:r>
      <w:r w:rsidRPr="006A1663">
        <w:t>Mengukur kemampuan model dalam mengidentifikasi seluruh kejadian positif. Recall yang tinggi menunjukkan bahwa model mampu menemukan hampir semua kasus positif, meskipun terk</w:t>
      </w:r>
      <w:r>
        <w:t xml:space="preserve">adang harus mengorbankan akurasi </w:t>
      </w:r>
      <w:r w:rsidR="00337E13">
        <w:fldChar w:fldCharType="begin" w:fldLock="1"/>
      </w:r>
      <w:r w:rsidR="003F0693">
        <w:instrText>ADDIN CSL_CITATION {"citationItems":[{"id":"ITEM-1","itemData":{"abstract":"In recent years, the growth of Internet of Things (IoT) as an emerging technology has been unbelievable. The number of networkenabled devices in IoT domains is increasing dramatically, leading to the massive production of electronic data. These data contain valuable information which can be used in various areas, such as science, industry, business and even social life. To extract and analyze this information and make IoT systems smart, the only choice is entering artificial intelligence (AI) world and leveraging the power of machine learning and deep learning techniques. This paper evaluates the performance of 11 popular machine and deep learning algorithms for classification task using six IoT-related datasets. These algorithms are compared according to several performance evaluation metrics including precision, recall, f1-score, accuracy, execution time, ROC-AUC score and confusion matrix. A specific experiment is also conducted to assess the convergence speed of developed models. The comprehensive experiments indicated that, considering all performance metrics, Random Forests performed better than other machine learning models, while among deep learning models, ANN and CNN achieved more interesting results.","author":[{"dropping-particle":"","family":"Vakili","given":"Meysam","non-dropping-particle":"","parse-names":false,"suffix":""},{"dropping-particle":"","family":"Ghamsari","given":"Mohammad","non-dropping-particle":"","parse-names":false,"suffix":""},{"dropping-particle":"","family":"Rezaei","given":"Masoumeh","non-dropping-particle":"","parse-names":false,"suffix":""}],"id":"ITEM-1","issued":{"date-parts":[["2020"]]},"title":"Performance Analysis and Comparison of Machine and Deep Learning Algorithms for IoT Data Classification","type":"article-journal"},"uris":["http://www.mendeley.com/documents/?uuid=9e793afc-2cfb-440a-9a00-9b9797e4e76a"]}],"mendeley":{"formattedCitation":"[10]","plainTextFormattedCitation":"[10]","previouslyFormattedCitation":"[10]"},"properties":{"noteIndex":0},"schema":"https://github.com/citation-style-language/schema/raw/master/csl-citation.json"}</w:instrText>
      </w:r>
      <w:r w:rsidR="00337E13">
        <w:fldChar w:fldCharType="separate"/>
      </w:r>
      <w:r w:rsidRPr="006A1663">
        <w:rPr>
          <w:noProof/>
        </w:rPr>
        <w:t>[10]</w:t>
      </w:r>
      <w:r w:rsidR="00337E13">
        <w:fldChar w:fldCharType="end"/>
      </w:r>
      <w:r>
        <w:t>.</w:t>
      </w:r>
      <w:r>
        <w:tab/>
      </w:r>
    </w:p>
    <w:p w14:paraId="6FF2CD16" w14:textId="77777777" w:rsidR="006A1663" w:rsidRDefault="006A1663" w:rsidP="008A2987">
      <w:pPr>
        <w:pStyle w:val="PARAF"/>
        <w:numPr>
          <w:ilvl w:val="0"/>
          <w:numId w:val="23"/>
        </w:numPr>
      </w:pPr>
      <w:r>
        <w:t>F1-</w:t>
      </w:r>
      <w:r>
        <w:rPr>
          <w:i/>
        </w:rPr>
        <w:t>Score</w:t>
      </w:r>
      <w:r>
        <w:t xml:space="preserve"> – merupakan rata-rata harmonik antara </w:t>
      </w:r>
      <w:r>
        <w:rPr>
          <w:i/>
        </w:rPr>
        <w:t xml:space="preserve">precision </w:t>
      </w:r>
      <w:r>
        <w:t xml:space="preserve">dan </w:t>
      </w:r>
      <w:r>
        <w:rPr>
          <w:i/>
        </w:rPr>
        <w:t>recall</w:t>
      </w:r>
      <w:r>
        <w:t>:</w:t>
      </w:r>
    </w:p>
    <w:p w14:paraId="50B2C4AB" w14:textId="77777777" w:rsidR="006A1663" w:rsidRDefault="006A1663" w:rsidP="006A1663">
      <w:pPr>
        <w:pStyle w:val="PARAF"/>
        <w:ind w:left="927" w:firstLine="0"/>
        <w:rPr>
          <w:rFonts w:eastAsiaTheme="minorEastAsia"/>
        </w:rPr>
      </w:pPr>
      <m:oMathPara>
        <m:oMath>
          <m:r>
            <w:rPr>
              <w:rFonts w:ascii="Cambria Math" w:hAnsi="Cambria Math" w:cs="Cambria Math"/>
            </w:rPr>
            <m:t>F1-Score</m:t>
          </m:r>
          <m:r>
            <m:rPr>
              <m:sty m:val="p"/>
            </m:rPr>
            <w:rPr>
              <w:rFonts w:ascii="Cambria Math" w:hAnsi="Cambria Math" w:cs="Cambria Math"/>
            </w:rPr>
            <m:t xml:space="preserve">=2 × </m:t>
          </m:r>
          <m:f>
            <m:fPr>
              <m:ctrlPr>
                <w:rPr>
                  <w:rFonts w:ascii="Cambria Math" w:hAnsi="Cambria Math"/>
                </w:rPr>
              </m:ctrlPr>
            </m:fPr>
            <m:num>
              <m:r>
                <m:rPr>
                  <m:sty m:val="p"/>
                </m:rPr>
                <w:rPr>
                  <w:rFonts w:ascii="Cambria Math" w:hAnsi="Cambria Math" w:cs="Cambria Math"/>
                </w:rPr>
                <m:t>Precision × Recall</m:t>
              </m:r>
            </m:num>
            <m:den>
              <m:r>
                <m:rPr>
                  <m:sty m:val="p"/>
                </m:rPr>
                <w:rPr>
                  <w:rFonts w:ascii="Cambria Math" w:hAnsi="Cambria Math" w:cs="Cambria Math"/>
                </w:rPr>
                <m:t>Precision +Recall</m:t>
              </m:r>
            </m:den>
          </m:f>
        </m:oMath>
      </m:oMathPara>
    </w:p>
    <w:p w14:paraId="752FC1BD" w14:textId="77777777" w:rsidR="00DC4177" w:rsidRDefault="003F0693" w:rsidP="003F0693">
      <w:pPr>
        <w:pStyle w:val="PARAF"/>
      </w:pPr>
      <w:r>
        <w:t xml:space="preserve">Metrik ini sangat relevan ketika kedua aspek (presisi dan </w:t>
      </w:r>
      <w:r>
        <w:rPr>
          <w:rStyle w:val="Emphasis"/>
        </w:rPr>
        <w:t>recall</w:t>
      </w:r>
      <w:r>
        <w:t>) memiliki kepentingan yang setara, khususnya pada dataset yang memiliki ketidakseimbangan kelas </w:t>
      </w:r>
      <w:r w:rsidR="00337E13">
        <w:fldChar w:fldCharType="begin" w:fldLock="1"/>
      </w:r>
      <w:r w:rsidR="001B7B6C">
        <w:instrText>ADDIN CSL_CITATION {"citationItems":[{"id":"ITEM-1","itemData":{"abstract":"In recent years, the growth of Internet of Things (IoT) as an emerging technology has been unbelievable. The number of networkenabled devices in IoT domains is increasing dramatically, leading to the massive production of electronic data. These data contain valuable information which can be used in various areas, such as science, industry, business and even social life. To extract and analyze this information and make IoT systems smart, the only choice is entering artificial intelligence (AI) world and leveraging the power of machine learning and deep learning techniques. This paper evaluates the performance of 11 popular machine and deep learning algorithms for classification task using six IoT-related datasets. These algorithms are compared according to several performance evaluation metrics including precision, recall, f1-score, accuracy, execution time, ROC-AUC score and confusion matrix. A specific experiment is also conducted to assess the convergence speed of developed models. The comprehensive experiments indicated that, considering all performance metrics, Random Forests performed better than other machine learning models, while among deep learning models, ANN and CNN achieved more interesting results.","author":[{"dropping-particle":"","family":"Vakili","given":"Meysam","non-dropping-particle":"","parse-names":false,"suffix":""},{"dropping-particle":"","family":"Ghamsari","given":"Mohammad","non-dropping-particle":"","parse-names":false,"suffix":""},{"dropping-particle":"","family":"Rezaei","given":"Masoumeh","non-dropping-particle":"","parse-names":false,"suffix":""}],"id":"ITEM-1","issued":{"date-parts":[["2020"]]},"title":"Performance Analysis and Comparison of Machine and Deep Learning Algorithms for IoT Data Classification","type":"article-journal"},"uris":["http://www.mendeley.com/documents/?uuid=9e793afc-2cfb-440a-9a00-9b9797e4e76a"]}],"mendeley":{"formattedCitation":"[10]","plainTextFormattedCitation":"[10]","previouslyFormattedCitation":"[10]"},"properties":{"noteIndex":0},"schema":"https://github.com/citation-style-language/schema/raw/master/csl-citation.json"}</w:instrText>
      </w:r>
      <w:r w:rsidR="00337E13">
        <w:fldChar w:fldCharType="separate"/>
      </w:r>
      <w:r w:rsidRPr="003F0693">
        <w:rPr>
          <w:noProof/>
        </w:rPr>
        <w:t>[10]</w:t>
      </w:r>
      <w:r w:rsidR="00337E13">
        <w:fldChar w:fldCharType="end"/>
      </w:r>
      <w:r>
        <w:t>.</w:t>
      </w:r>
    </w:p>
    <w:p w14:paraId="442865E6" w14:textId="77777777" w:rsidR="001B7B6C" w:rsidRDefault="001B7B6C" w:rsidP="003F0693">
      <w:pPr>
        <w:pStyle w:val="PARAF"/>
      </w:pPr>
      <w:r>
        <w:t xml:space="preserve">Studi oleh Vakili et al. (2020) menunjukkan bahwa metrik-metrik tersebut, ketika diterapkan untuk membandingkan berbagai algoritma model </w:t>
      </w:r>
      <w:r>
        <w:lastRenderedPageBreak/>
        <w:t xml:space="preserve">klasifikasi termasuk </w:t>
      </w:r>
      <w:r>
        <w:rPr>
          <w:rStyle w:val="Emphasis"/>
        </w:rPr>
        <w:t>Random Forest</w:t>
      </w:r>
      <w:r>
        <w:t xml:space="preserve">, mengindikasikan bahwa </w:t>
      </w:r>
      <w:r>
        <w:rPr>
          <w:rStyle w:val="Emphasis"/>
        </w:rPr>
        <w:t>Random Forest</w:t>
      </w:r>
      <w:r>
        <w:t xml:space="preserve"> mampu memberikan performa terbaik dalam hal metrik-metrik tersebut saat diuji terhadap beberapa dataset industri IoT </w:t>
      </w:r>
      <w:r w:rsidR="00337E13">
        <w:fldChar w:fldCharType="begin" w:fldLock="1"/>
      </w:r>
      <w:r>
        <w:instrText>ADDIN CSL_CITATION {"citationItems":[{"id":"ITEM-1","itemData":{"abstract":"In recent years, the growth of Internet of Things (IoT) as an emerging technology has been unbelievable. The number of networkenabled devices in IoT domains is increasing dramatically, leading to the massive production of electronic data. These data contain valuable information which can be used in various areas, such as science, industry, business and even social life. To extract and analyze this information and make IoT systems smart, the only choice is entering artificial intelligence (AI) world and leveraging the power of machine learning and deep learning techniques. This paper evaluates the performance of 11 popular machine and deep learning algorithms for classification task using six IoT-related datasets. These algorithms are compared according to several performance evaluation metrics including precision, recall, f1-score, accuracy, execution time, ROC-AUC score and confusion matrix. A specific experiment is also conducted to assess the convergence speed of developed models. The comprehensive experiments indicated that, considering all performance metrics, Random Forests performed better than other machine learning models, while among deep learning models, ANN and CNN achieved more interesting results.","author":[{"dropping-particle":"","family":"Vakili","given":"Meysam","non-dropping-particle":"","parse-names":false,"suffix":""},{"dropping-particle":"","family":"Ghamsari","given":"Mohammad","non-dropping-particle":"","parse-names":false,"suffix":""},{"dropping-particle":"","family":"Rezaei","given":"Masoumeh","non-dropping-particle":"","parse-names":false,"suffix":""}],"id":"ITEM-1","issued":{"date-parts":[["2020"]]},"title":"Performance Analysis and Comparison of Machine and Deep Learning Algorithms for IoT Data Classification","type":"article-journal"},"uris":["http://www.mendeley.com/documents/?uuid=9e793afc-2cfb-440a-9a00-9b9797e4e76a"]}],"mendeley":{"formattedCitation":"[10]","plainTextFormattedCitation":"[10]","previouslyFormattedCitation":"[10]"},"properties":{"noteIndex":0},"schema":"https://github.com/citation-style-language/schema/raw/master/csl-citation.json"}</w:instrText>
      </w:r>
      <w:r w:rsidR="00337E13">
        <w:fldChar w:fldCharType="separate"/>
      </w:r>
      <w:r w:rsidRPr="001B7B6C">
        <w:rPr>
          <w:noProof/>
        </w:rPr>
        <w:t>[10]</w:t>
      </w:r>
      <w:r w:rsidR="00337E13">
        <w:fldChar w:fldCharType="end"/>
      </w:r>
      <w:r>
        <w:t>.</w:t>
      </w:r>
    </w:p>
    <w:p w14:paraId="5CD9F44E" w14:textId="77777777" w:rsidR="001B7B6C" w:rsidRDefault="001B7B6C" w:rsidP="003F0693">
      <w:pPr>
        <w:pStyle w:val="PARAF"/>
      </w:pPr>
      <w:r w:rsidRPr="001B7B6C">
        <w:t xml:space="preserve">Dalam penelitian ini, metrik-metrik evaluasi tersebut dihitung secara terpisah untuk setiap kelas sentimen: positif, netral, dan negatif. Pendekatan one-vs-rest digunakan untuk mengonstruksi </w:t>
      </w:r>
      <w:r w:rsidRPr="00AA08A3">
        <w:rPr>
          <w:i/>
        </w:rPr>
        <w:t>confusion matrix</w:t>
      </w:r>
      <w:r w:rsidRPr="001B7B6C">
        <w:t xml:space="preserve"> per kelas. Evaluasi yang komprehensif ini esensial untuk memastikan bahwa model tidak memiliki bias terhadap salah satu kelas, terutama kelas netral yang seringkali dominan dalam data media sosial. Dengan demikian, penggunaan presisi, recall, dan F1-Score dianggap krusial untuk menilai kinerja model secara adil dan menyeluruh</w:t>
      </w:r>
      <w:r>
        <w:t xml:space="preserve"> </w:t>
      </w:r>
      <w:r w:rsidR="00337E13">
        <w:fldChar w:fldCharType="begin" w:fldLock="1"/>
      </w:r>
      <w:r w:rsidR="00905DAF">
        <w:instrText>ADDIN CSL_CITATION {"citationItems":[{"id":"ITEM-1","itemData":{"abstract":"In recent years, the growth of Internet of Things (IoT) as an emerging technology has been unbelievable. The number of networkenabled devices in IoT domains is increasing dramatically, leading to the massive production of electronic data. These data contain valuable information which can be used in various areas, such as science, industry, business and even social life. To extract and analyze this information and make IoT systems smart, the only choice is entering artificial intelligence (AI) world and leveraging the power of machine learning and deep learning techniques. This paper evaluates the performance of 11 popular machine and deep learning algorithms for classification task using six IoT-related datasets. These algorithms are compared according to several performance evaluation metrics including precision, recall, f1-score, accuracy, execution time, ROC-AUC score and confusion matrix. A specific experiment is also conducted to assess the convergence speed of developed models. The comprehensive experiments indicated that, considering all performance metrics, Random Forests performed better than other machine learning models, while among deep learning models, ANN and CNN achieved more interesting results.","author":[{"dropping-particle":"","family":"Vakili","given":"Meysam","non-dropping-particle":"","parse-names":false,"suffix":""},{"dropping-particle":"","family":"Ghamsari","given":"Mohammad","non-dropping-particle":"","parse-names":false,"suffix":""},{"dropping-particle":"","family":"Rezaei","given":"Masoumeh","non-dropping-particle":"","parse-names":false,"suffix":""}],"id":"ITEM-1","issued":{"date-parts":[["2020"]]},"title":"Performance Analysis and Comparison of Machine and Deep Learning Algorithms for IoT Data Classification","type":"article-journal"},"uris":["http://www.mendeley.com/documents/?uuid=9e793afc-2cfb-440a-9a00-9b9797e4e76a"]}],"mendeley":{"formattedCitation":"[10]","plainTextFormattedCitation":"[10]","previouslyFormattedCitation":"[10]"},"properties":{"noteIndex":0},"schema":"https://github.com/citation-style-language/schema/raw/master/csl-citation.json"}</w:instrText>
      </w:r>
      <w:r w:rsidR="00337E13">
        <w:fldChar w:fldCharType="separate"/>
      </w:r>
      <w:r w:rsidRPr="001B7B6C">
        <w:rPr>
          <w:noProof/>
        </w:rPr>
        <w:t>[10]</w:t>
      </w:r>
      <w:r w:rsidR="00337E13">
        <w:fldChar w:fldCharType="end"/>
      </w:r>
      <w:r>
        <w:t>.</w:t>
      </w:r>
    </w:p>
    <w:p w14:paraId="307E46AE" w14:textId="77777777" w:rsidR="00905DAF" w:rsidRDefault="00905DAF" w:rsidP="00905DAF">
      <w:pPr>
        <w:pStyle w:val="221"/>
      </w:pPr>
      <w:bookmarkStart w:id="79" w:name="_Toc202646190"/>
      <w:r>
        <w:t>Arsitektur Sistem: Laravel Framework dan Flask API</w:t>
      </w:r>
      <w:bookmarkEnd w:id="79"/>
    </w:p>
    <w:p w14:paraId="776A3BBA" w14:textId="77777777" w:rsidR="00905DAF" w:rsidRDefault="00905DAF" w:rsidP="00905DAF">
      <w:pPr>
        <w:pStyle w:val="PARAF"/>
      </w:pPr>
      <w:r>
        <w:t xml:space="preserve">Sistem ini dikembangkan menggunakan kerangka kerja </w:t>
      </w:r>
      <w:r w:rsidRPr="00905DAF">
        <w:rPr>
          <w:rStyle w:val="Strong"/>
          <w:b w:val="0"/>
        </w:rPr>
        <w:t>Laravel</w:t>
      </w:r>
      <w:r>
        <w:t xml:space="preserve">, sebuah </w:t>
      </w:r>
      <w:r>
        <w:rPr>
          <w:rStyle w:val="Emphasis"/>
        </w:rPr>
        <w:t>framework</w:t>
      </w:r>
      <w:r>
        <w:t xml:space="preserve"> PHP yang mengimplementasikan arsitektur Model–View–Controller (MVC). Arsitektur MVC pada Laravel memisahkan logika aplikasi (</w:t>
      </w:r>
      <w:r>
        <w:rPr>
          <w:rStyle w:val="Emphasis"/>
        </w:rPr>
        <w:t>controller</w:t>
      </w:r>
      <w:r>
        <w:t>), struktur data (</w:t>
      </w:r>
      <w:r>
        <w:rPr>
          <w:rStyle w:val="Emphasis"/>
        </w:rPr>
        <w:t>model</w:t>
      </w:r>
      <w:r>
        <w:t>), dan antarmuka pengguna (</w:t>
      </w:r>
      <w:r>
        <w:rPr>
          <w:rStyle w:val="Emphasis"/>
        </w:rPr>
        <w:t>view</w:t>
      </w:r>
      <w:r>
        <w:t xml:space="preserve">), yang mempermudah proses pengembangan dan pemeliharaan kode. Laravel juga dilengkapi dengan fitur-fitur modern seperti </w:t>
      </w:r>
      <w:r>
        <w:rPr>
          <w:rStyle w:val="Emphasis"/>
        </w:rPr>
        <w:t>routing</w:t>
      </w:r>
      <w:r>
        <w:t xml:space="preserve">, </w:t>
      </w:r>
      <w:r>
        <w:rPr>
          <w:rStyle w:val="Emphasis"/>
        </w:rPr>
        <w:t>middleware</w:t>
      </w:r>
      <w:r>
        <w:t xml:space="preserve">, </w:t>
      </w:r>
      <w:r>
        <w:rPr>
          <w:rStyle w:val="Emphasis"/>
        </w:rPr>
        <w:t>Eloquent ORM</w:t>
      </w:r>
      <w:r>
        <w:t xml:space="preserve">, dan sistem </w:t>
      </w:r>
      <w:r>
        <w:rPr>
          <w:rStyle w:val="Emphasis"/>
        </w:rPr>
        <w:t>templating</w:t>
      </w:r>
      <w:r>
        <w:t xml:space="preserve"> Blade, yang secara signifikan mempercepat pembangunan aplikasi web berskala menengah hingga besar </w:t>
      </w:r>
      <w:r w:rsidR="00337E13">
        <w:fldChar w:fldCharType="begin" w:fldLock="1"/>
      </w:r>
      <w:r w:rsidR="002916CD">
        <w:instrText>ADDIN CSL_CITATION {"citationItems":[{"id":"ITEM-1","itemData":{"abstract":"Pertukaran informasi dari aplikasi satu ke aplikasi yang lain menjadi sebuah tantangan tersendiri untuk penerapannya, salah satu teknologi yang digunakan untuk melakukan pertukaran informasi tersebut adalah REST API.&amp;nbsp; REST API memiliki beberapa kendala salah satunya yaitu pada saat fetching data yang memakan waktu, Oleh karena itu perlu dilakukan analisa untuk melihat perbandingan dari masing-masing REST API dalam mengelola response time. Pada penelitian kali ini penulis membuat REST API menggunakan 3 bahasa pemrograman yang berbeda yaitu Python Flask, PHP Laravel dan Javascript Node Js (Express Js) untuk dilakukan komparasi dengan indikator test yaitu 3 virtual user dalam 3 menit dan 6 virtual user dalam 4 menit dengan menggunakan metode GET. Hasil dari perbandingan nilai kinerja ketiga framework menunjukan Express Js lebih unggul dengan response time rata-rata 53 ms dan 58 ms serta error rate 0%, untuk flask mendapatkan response time rata-rata 723 ms&amp;nbsp; dan 1757 ms error rate 0% sedangkan untuk laravel mendapatkan response time rata-rata 556 ms dan 683 ms dengan error rate 1,63% dan 2,58%. Kesimpulan dari penelitian ini Express Js lebih unggul dibandingkan dengan laravel dan flask dalam segi kinerja fetching data dalam penanganan response time, antara flask dan laravel, laravel lebih unggul reponse time tetapi memiliki error rate 1,63% dan 2,58%.","author":[{"dropping-particle":"","family":"Purwanto","given":"Tedi","non-dropping-particle":"","parse-names":false,"suffix":""}],"container-title":"Scientia Sacra: Jurnal Sains","id":"ITEM-1","issue":"4","issued":{"date-parts":[["2023"]]},"page":"49-55","title":"Analisa Perbandingan Kinerja Rest Api Dengan Framework Flask, Laravel, Dan Express Js","type":"article-journal","volume":"3"},"uris":["http://www.mendeley.com/documents/?uuid=e6494efc-3603-4225-8064-31f5116a3848"]}],"mendeley":{"formattedCitation":"[11]","plainTextFormattedCitation":"[11]","previouslyFormattedCitation":"[11]"},"properties":{"noteIndex":0},"schema":"https://github.com/citation-style-language/schema/raw/master/csl-citation.json"}</w:instrText>
      </w:r>
      <w:r w:rsidR="00337E13">
        <w:fldChar w:fldCharType="separate"/>
      </w:r>
      <w:r w:rsidRPr="00905DAF">
        <w:rPr>
          <w:noProof/>
        </w:rPr>
        <w:t>[11]</w:t>
      </w:r>
      <w:r w:rsidR="00337E13">
        <w:fldChar w:fldCharType="end"/>
      </w:r>
      <w:r>
        <w:t>.</w:t>
      </w:r>
    </w:p>
    <w:p w14:paraId="41824974" w14:textId="77777777" w:rsidR="00905DAF" w:rsidRDefault="00905DAF" w:rsidP="00905DAF">
      <w:pPr>
        <w:pStyle w:val="PARAF"/>
      </w:pPr>
      <w:r w:rsidRPr="00905DAF">
        <w:t xml:space="preserve">Untuk menjalankan skrip Python, seperti proses scraping data TikTok menggunakan Selenium dan analisis sentimen VADER, diperlukan sebuah jembatan karena Laravel tidak mendukung eksekusi Python secara natif. </w:t>
      </w:r>
      <w:r w:rsidRPr="00905DAF">
        <w:lastRenderedPageBreak/>
        <w:t xml:space="preserve">Oleh karena itu, dikembangkanlah API berbasis Flask yang berfungsi untuk menangani permintaan HTTP guna menjalankan fungsi-fungsi tersebut. Flask dipilih karena karakteristiknya yang ringan, fleksibel, dan mudah dikembangkan untuk tujuan spesifik seperti </w:t>
      </w:r>
      <w:r w:rsidRPr="00905DAF">
        <w:rPr>
          <w:i/>
        </w:rPr>
        <w:t>restful</w:t>
      </w:r>
      <w:r w:rsidRPr="00905DAF">
        <w:t xml:space="preserve"> API</w:t>
      </w:r>
      <w:r w:rsidR="002916CD">
        <w:t xml:space="preserve"> </w:t>
      </w:r>
      <w:r w:rsidR="00337E13">
        <w:fldChar w:fldCharType="begin" w:fldLock="1"/>
      </w:r>
      <w:r w:rsidR="002916CD">
        <w:instrText>ADDIN CSL_CITATION {"citationItems":[{"id":"ITEM-1","itemData":{"abstract":"The smuggling and theft of fish that often occur in the waters of Rokan Hilir Regency makes the area need patrol boats that can operate in all conditions. In this technological era, human tasks are helped by the existence of technology in the form of robots, one of which is the Unmanned Surface Vehicle (USV) which is considered capable of being one of the solutions to overcome this. USV is able to operate more optimally compared to existing patrol boats because of ships now it has experienced a lot of damage and the ship's performance is not optimal. The USV design begins with creating a design concept using the decision tree method to determine the type of hull, material and propulsion that will be used by the USV ship. Based on the results of the decision tree, the hull type is obtained with a V shape, aluminum material and propulsion using an electric motor.","author":[{"dropping-particle":"","family":"Andriansyah","given":"Sigit","non-dropping-particle":"","parse-names":false,"suffix":""},{"dropping-particle":"","family":"Nurhasanah","given":"","non-dropping-particle":"","parse-names":false,"suffix":""}],"container-title":"Konsep Desain Menentukan Hull Type, Material, Dan Propulsi Unmanned Surface Vehicle (Usv) Untuk Patroli Di Wilayah Rokan Hiir Dengan Metode Desicion Tree","id":"ITEM-1","issue":"Lcm","issued":{"date-parts":[["2020"]]},"page":"478 - 486","title":"Perbandingan Performa Framework Laravel, Flask API Python, dan PHP Native untuk Aplikasi API pada Data AIS Polbeng","type":"article-journal"},"uris":["http://www.mendeley.com/documents/?uuid=9579d055-da2f-424e-bddc-a44a0ad1a38f"]}],"mendeley":{"formattedCitation":"[12]","plainTextFormattedCitation":"[12]","previouslyFormattedCitation":"[12]"},"properties":{"noteIndex":0},"schema":"https://github.com/citation-style-language/schema/raw/master/csl-citation.json"}</w:instrText>
      </w:r>
      <w:r w:rsidR="00337E13">
        <w:fldChar w:fldCharType="separate"/>
      </w:r>
      <w:r w:rsidR="002916CD" w:rsidRPr="002916CD">
        <w:rPr>
          <w:noProof/>
        </w:rPr>
        <w:t>[12]</w:t>
      </w:r>
      <w:r w:rsidR="00337E13">
        <w:fldChar w:fldCharType="end"/>
      </w:r>
      <w:r w:rsidR="002916CD">
        <w:t>.</w:t>
      </w:r>
    </w:p>
    <w:p w14:paraId="3E48BCC9" w14:textId="77777777" w:rsidR="002916CD" w:rsidRDefault="002916CD" w:rsidP="00905DAF">
      <w:pPr>
        <w:pStyle w:val="PARAF"/>
      </w:pPr>
      <w:r w:rsidRPr="002916CD">
        <w:t xml:space="preserve">Arsitektur sistem dibangun dengan Laravel berperan sebagai </w:t>
      </w:r>
      <w:r w:rsidRPr="002916CD">
        <w:rPr>
          <w:i/>
        </w:rPr>
        <w:t>frontend</w:t>
      </w:r>
      <w:r w:rsidRPr="002916CD">
        <w:t xml:space="preserve"> dan pengendali utama, yang mengirimkan permintaan ke </w:t>
      </w:r>
      <w:r w:rsidRPr="002916CD">
        <w:rPr>
          <w:i/>
        </w:rPr>
        <w:t>endpoint</w:t>
      </w:r>
      <w:r w:rsidRPr="002916CD">
        <w:t xml:space="preserve"> Flask melalui protokol HTTP. Flask akan menerima permintaan tersebut, mengeksekusi skrip Python yang relevan, dan kemudian mengembalikan hasil dalam format data JSON. Respons dari Flask ini akan diterima oleh Laravel, disimpan ke dalam basis data melalui model, dan ditampilkan pada view sesuai kebutuhan pengguna.</w:t>
      </w:r>
    </w:p>
    <w:p w14:paraId="077F361A" w14:textId="77777777" w:rsidR="002916CD" w:rsidRDefault="002916CD" w:rsidP="00905DAF">
      <w:pPr>
        <w:pStyle w:val="PARAF"/>
      </w:pPr>
      <w:r w:rsidRPr="002916CD">
        <w:t>Studi komparasi performa API antara Laravel dan Flask menunjukkan bahwa meskipun Laravel menunjukkan keunggulan pada jumlah permintaan menengah, Flask menunjukkan performa yang lebih stabil pada dataset berukuran besar. Sebaliknya, Laravel cenderung mengalami penurunan performa akibat kompleksitas fitur MVC y</w:t>
      </w:r>
      <w:r>
        <w:t xml:space="preserve">ang lebih tinggi </w:t>
      </w:r>
      <w:r w:rsidR="00337E13">
        <w:fldChar w:fldCharType="begin" w:fldLock="1"/>
      </w:r>
      <w:r w:rsidR="00AE695D">
        <w:instrText>ADDIN CSL_CITATION {"citationItems":[{"id":"ITEM-1","itemData":{"abstract":"The smuggling and theft of fish that often occur in the waters of Rokan Hilir Regency makes the area need patrol boats that can operate in all conditions. In this technological era, human tasks are helped by the existence of technology in the form of robots, one of which is the Unmanned Surface Vehicle (USV) which is considered capable of being one of the solutions to overcome this. USV is able to operate more optimally compared to existing patrol boats because of ships now it has experienced a lot of damage and the ship's performance is not optimal. The USV design begins with creating a design concept using the decision tree method to determine the type of hull, material and propulsion that will be used by the USV ship. Based on the results of the decision tree, the hull type is obtained with a V shape, aluminum material and propulsion using an electric motor.","author":[{"dropping-particle":"","family":"Andriansyah","given":"Sigit","non-dropping-particle":"","parse-names":false,"suffix":""},{"dropping-particle":"","family":"Nurhasanah","given":"","non-dropping-particle":"","parse-names":false,"suffix":""}],"container-title":"Konsep Desain Menentukan Hull Type, Material, Dan Propulsi Unmanned Surface Vehicle (Usv) Untuk Patroli Di Wilayah Rokan Hiir Dengan Metode Desicion Tree","id":"ITEM-1","issue":"Lcm","issued":{"date-parts":[["2020"]]},"page":"478 - 486","title":"Perbandingan Performa Framework Laravel, Flask API Python, dan PHP Native untuk Aplikasi API pada Data AIS Polbeng","type":"article-journal"},"uris":["http://www.mendeley.com/documents/?uuid=9579d055-da2f-424e-bddc-a44a0ad1a38f"]}],"mendeley":{"formattedCitation":"[12]","plainTextFormattedCitation":"[12]","previouslyFormattedCitation":"[12]"},"properties":{"noteIndex":0},"schema":"https://github.com/citation-style-language/schema/raw/master/csl-citation.json"}</w:instrText>
      </w:r>
      <w:r w:rsidR="00337E13">
        <w:fldChar w:fldCharType="separate"/>
      </w:r>
      <w:r w:rsidRPr="002916CD">
        <w:rPr>
          <w:noProof/>
        </w:rPr>
        <w:t>[12]</w:t>
      </w:r>
      <w:r w:rsidR="00337E13">
        <w:fldChar w:fldCharType="end"/>
      </w:r>
      <w:r w:rsidRPr="002916CD">
        <w:t xml:space="preserve">. Temuan ini mengindikasikan bahwa pemanfaatan Flask hanya pada bagian yang memerlukan eksekusi Python merupakan arsitektur yang optimal. Dengan demikian, kombinasi Laravel (yang kuat pada sisi frontend dan manajemen routing) dan Flask (yang efisien untuk eksekusi Python melalui API) menjadikan sistem ini modular, </w:t>
      </w:r>
      <w:r w:rsidRPr="002916CD">
        <w:rPr>
          <w:i/>
        </w:rPr>
        <w:t>scalable</w:t>
      </w:r>
      <w:r w:rsidRPr="002916CD">
        <w:t>, dan optimal dalam menjalankan tugasnya masing-masing.</w:t>
      </w:r>
    </w:p>
    <w:p w14:paraId="364B3712" w14:textId="77777777" w:rsidR="002916CD" w:rsidRDefault="002916CD" w:rsidP="00B75455">
      <w:pPr>
        <w:pStyle w:val="Heading1"/>
        <w:sectPr w:rsidR="002916CD" w:rsidSect="00D811B4">
          <w:pgSz w:w="11907" w:h="16839" w:code="9"/>
          <w:pgMar w:top="1701" w:right="1701" w:bottom="1701" w:left="2268" w:header="720" w:footer="720" w:gutter="0"/>
          <w:cols w:space="720"/>
          <w:docGrid w:linePitch="360"/>
        </w:sectPr>
      </w:pPr>
    </w:p>
    <w:p w14:paraId="7E8C8D25" w14:textId="77777777" w:rsidR="000D6EAB" w:rsidRPr="00B75455" w:rsidRDefault="000D6EAB" w:rsidP="00B75455">
      <w:pPr>
        <w:pStyle w:val="Heading1"/>
      </w:pPr>
      <w:bookmarkStart w:id="80" w:name="_Toc202646191"/>
      <w:r w:rsidRPr="00B75455">
        <w:lastRenderedPageBreak/>
        <w:t>BAB III</w:t>
      </w:r>
      <w:bookmarkEnd w:id="77"/>
      <w:bookmarkEnd w:id="78"/>
      <w:bookmarkEnd w:id="80"/>
    </w:p>
    <w:p w14:paraId="710FBBF3" w14:textId="77777777" w:rsidR="000D6EAB" w:rsidRPr="00B75455" w:rsidRDefault="000D6EAB" w:rsidP="00B75455">
      <w:pPr>
        <w:pStyle w:val="Heading1"/>
      </w:pPr>
      <w:bookmarkStart w:id="81" w:name="_Toc184690230"/>
      <w:bookmarkStart w:id="82" w:name="_Toc199697073"/>
      <w:bookmarkStart w:id="83" w:name="_Toc200656039"/>
      <w:bookmarkStart w:id="84" w:name="_Toc202646192"/>
      <w:r w:rsidRPr="00B75455">
        <w:t>METODOLOGI PENELITIAN</w:t>
      </w:r>
      <w:bookmarkEnd w:id="81"/>
      <w:bookmarkEnd w:id="82"/>
      <w:bookmarkEnd w:id="83"/>
      <w:bookmarkEnd w:id="84"/>
    </w:p>
    <w:p w14:paraId="03AA4EB2" w14:textId="77777777" w:rsidR="000D6EAB" w:rsidRPr="00072DB9" w:rsidRDefault="000D6EAB" w:rsidP="00A602A2">
      <w:pPr>
        <w:pStyle w:val="31"/>
      </w:pPr>
      <w:bookmarkStart w:id="85" w:name="_Toc199697074"/>
      <w:bookmarkStart w:id="86" w:name="_Toc200656040"/>
      <w:bookmarkStart w:id="87" w:name="_Toc202646193"/>
      <w:r w:rsidRPr="00072DB9">
        <w:t xml:space="preserve">Data dan </w:t>
      </w:r>
      <w:r w:rsidRPr="00A602A2">
        <w:t>Pengumpulan</w:t>
      </w:r>
      <w:r w:rsidRPr="00072DB9">
        <w:t xml:space="preserve"> Data</w:t>
      </w:r>
      <w:bookmarkEnd w:id="85"/>
      <w:bookmarkEnd w:id="86"/>
      <w:bookmarkEnd w:id="87"/>
    </w:p>
    <w:p w14:paraId="3799A80E" w14:textId="77777777" w:rsidR="000D6EAB" w:rsidRPr="00A602A2" w:rsidRDefault="000D6EAB" w:rsidP="00A602A2">
      <w:pPr>
        <w:pStyle w:val="311"/>
      </w:pPr>
      <w:bookmarkStart w:id="88" w:name="_Toc199697075"/>
      <w:bookmarkStart w:id="89" w:name="_Toc200656041"/>
      <w:bookmarkStart w:id="90" w:name="_Toc202646194"/>
      <w:r w:rsidRPr="00A602A2">
        <w:t>Sumber Data</w:t>
      </w:r>
      <w:bookmarkEnd w:id="88"/>
      <w:bookmarkEnd w:id="89"/>
      <w:bookmarkEnd w:id="90"/>
    </w:p>
    <w:p w14:paraId="1CD0ED11" w14:textId="77777777" w:rsidR="000D6EAB" w:rsidRDefault="00223C17" w:rsidP="002B6EDC">
      <w:pPr>
        <w:pStyle w:val="PARAF"/>
      </w:pPr>
      <w:r w:rsidRPr="00223C17">
        <w:t xml:space="preserve">Dalam penelitian ini, data dikumpulkan dari platform media sosial TikTok, secara spesifik kolom komentar pada video publik yang membahas "kinerja Kejaksaan Agung Republik Indonesia." Proses akuisisi data ini dilakukan secara otomatis menggunakan skrip Python yang dikembangkan dengan </w:t>
      </w:r>
      <w:r w:rsidRPr="00223C17">
        <w:rPr>
          <w:i/>
        </w:rPr>
        <w:t>Selenium WebDriver</w:t>
      </w:r>
      <w:r w:rsidRPr="00223C17">
        <w:t xml:space="preserve"> dan metode simulasi sesi pengguna melalui pemanfaatan file cookies pribadi.</w:t>
      </w:r>
    </w:p>
    <w:p w14:paraId="16235FB3" w14:textId="77777777" w:rsidR="00EF0CDC" w:rsidRDefault="00EF0CDC" w:rsidP="002B6EDC">
      <w:pPr>
        <w:pStyle w:val="PARAF"/>
      </w:pPr>
      <w:r w:rsidRPr="00EF0CDC">
        <w:t xml:space="preserve">Penting untuk dicatat bahwa </w:t>
      </w:r>
      <w:r w:rsidRPr="00EF0CDC">
        <w:rPr>
          <w:i/>
        </w:rPr>
        <w:t>cookies</w:t>
      </w:r>
      <w:r w:rsidRPr="00EF0CDC">
        <w:t xml:space="preserve"> tersebut diperoleh melalui proses login manual pada browser terlebih dahulu. Setelah login berhasil, cookies disimpan dalam format file JSON</w:t>
      </w:r>
      <w:r w:rsidR="00223C17">
        <w:t xml:space="preserve"> yang berisi </w:t>
      </w:r>
      <w:r w:rsidR="00223C17">
        <w:rPr>
          <w:i/>
        </w:rPr>
        <w:t xml:space="preserve">cookies </w:t>
      </w:r>
      <w:r w:rsidR="00223C17">
        <w:t>aktif</w:t>
      </w:r>
      <w:r w:rsidRPr="00EF0CDC">
        <w:t xml:space="preserve"> agar dapat digunakan kembali secara otomatis dalam operasi </w:t>
      </w:r>
      <w:r w:rsidRPr="00223C17">
        <w:rPr>
          <w:i/>
        </w:rPr>
        <w:t>scraping</w:t>
      </w:r>
      <w:r w:rsidRPr="00EF0CDC">
        <w:t xml:space="preserve">. Pendekatan ini memungkinkan skrip Python untuk mensimulasikan sesi login aktif dan mengakses halaman komentar secara autentik, sehingga menjamin stabilitas proses </w:t>
      </w:r>
      <w:r w:rsidRPr="00223C17">
        <w:rPr>
          <w:i/>
        </w:rPr>
        <w:t>scraping</w:t>
      </w:r>
      <w:r w:rsidRPr="00EF0CDC">
        <w:t xml:space="preserve"> serta kepatuhan terhadap kebijakan TikTok.</w:t>
      </w:r>
    </w:p>
    <w:p w14:paraId="661B042E" w14:textId="77777777" w:rsidR="00223C17" w:rsidRDefault="00223C17" w:rsidP="002B6EDC">
      <w:pPr>
        <w:pStyle w:val="PARAF"/>
      </w:pPr>
      <w:r w:rsidRPr="00223C17">
        <w:t>Pencarian video dilakukan berdasarkan kata kunci spesifik, meliputi "kejaksaan agung," "kinerja kejaksaan agung,"</w:t>
      </w:r>
      <w:r>
        <w:t xml:space="preserve"> dan "kejagung.</w:t>
      </w:r>
      <w:r w:rsidRPr="00223C17">
        <w:t>"</w:t>
      </w:r>
      <w:r>
        <w:t xml:space="preserve"> </w:t>
      </w:r>
      <w:r w:rsidRPr="00223C17">
        <w:t xml:space="preserve">Sistem kemudian akan menelusuri setiap video yang berhasil ditemukan berdasarkan kata kunci tersebut, Proses ini melibatkan pemuatan halaman video menggunakan </w:t>
      </w:r>
      <w:r w:rsidRPr="00223C17">
        <w:rPr>
          <w:i/>
        </w:rPr>
        <w:t>browser</w:t>
      </w:r>
      <w:r w:rsidRPr="00223C17">
        <w:t xml:space="preserve"> otomatis yang telah tersinkronisasi dengan </w:t>
      </w:r>
      <w:r w:rsidRPr="00223C17">
        <w:rPr>
          <w:i/>
        </w:rPr>
        <w:t>cookies</w:t>
      </w:r>
      <w:r w:rsidRPr="00223C17">
        <w:t xml:space="preserve"> pengguna, diikuti dengan ekstraksi elemen-elemen komentar yang tersedia pada halaman tersebut.</w:t>
      </w:r>
    </w:p>
    <w:p w14:paraId="357C54B8" w14:textId="77777777" w:rsidR="00223C17" w:rsidRDefault="00223C17" w:rsidP="00223C17">
      <w:pPr>
        <w:pStyle w:val="PARAF"/>
        <w:ind w:firstLine="0"/>
      </w:pPr>
      <w:r>
        <w:lastRenderedPageBreak/>
        <w:t>Adapun data komentar yang dikumpulkan meliputi:</w:t>
      </w:r>
    </w:p>
    <w:p w14:paraId="7DCAE1EB" w14:textId="77777777" w:rsidR="003C31DB" w:rsidRDefault="00223C17" w:rsidP="008A2987">
      <w:pPr>
        <w:pStyle w:val="ListParagraph"/>
        <w:numPr>
          <w:ilvl w:val="0"/>
          <w:numId w:val="61"/>
        </w:numPr>
      </w:pPr>
      <w:r>
        <w:t>Teks komentar</w:t>
      </w:r>
    </w:p>
    <w:p w14:paraId="6B49F4B9" w14:textId="77777777" w:rsidR="003C31DB" w:rsidRDefault="00223C17" w:rsidP="008A2987">
      <w:pPr>
        <w:pStyle w:val="ListParagraph"/>
        <w:numPr>
          <w:ilvl w:val="0"/>
          <w:numId w:val="61"/>
        </w:numPr>
      </w:pPr>
      <w:r>
        <w:t>Nama pengguna (</w:t>
      </w:r>
      <w:r w:rsidRPr="003C31DB">
        <w:rPr>
          <w:i/>
        </w:rPr>
        <w:t>username</w:t>
      </w:r>
      <w:r>
        <w:t>)</w:t>
      </w:r>
    </w:p>
    <w:p w14:paraId="0F3E3CE5" w14:textId="77777777" w:rsidR="003C31DB" w:rsidRDefault="00223C17" w:rsidP="008A2987">
      <w:pPr>
        <w:pStyle w:val="ListParagraph"/>
        <w:numPr>
          <w:ilvl w:val="0"/>
          <w:numId w:val="61"/>
        </w:numPr>
      </w:pPr>
      <w:r>
        <w:t>Tanggal komentar</w:t>
      </w:r>
    </w:p>
    <w:p w14:paraId="61B2CF04" w14:textId="77777777" w:rsidR="003C31DB" w:rsidRDefault="00223C17" w:rsidP="008A2987">
      <w:pPr>
        <w:pStyle w:val="ListParagraph"/>
        <w:numPr>
          <w:ilvl w:val="0"/>
          <w:numId w:val="61"/>
        </w:numPr>
      </w:pPr>
      <w:r>
        <w:t>Jumlah suka</w:t>
      </w:r>
    </w:p>
    <w:p w14:paraId="23BCC4A4" w14:textId="77777777" w:rsidR="003C31DB" w:rsidRDefault="00223C17" w:rsidP="008A2987">
      <w:pPr>
        <w:pStyle w:val="ListParagraph"/>
        <w:numPr>
          <w:ilvl w:val="0"/>
          <w:numId w:val="61"/>
        </w:numPr>
      </w:pPr>
      <w:r>
        <w:t>Jumlah balasan</w:t>
      </w:r>
    </w:p>
    <w:p w14:paraId="1BD0888B" w14:textId="77777777" w:rsidR="003C31DB" w:rsidRDefault="00223C17" w:rsidP="008A2987">
      <w:pPr>
        <w:pStyle w:val="ListParagraph"/>
        <w:numPr>
          <w:ilvl w:val="0"/>
          <w:numId w:val="61"/>
        </w:numPr>
      </w:pPr>
      <w:r>
        <w:t>Video ID</w:t>
      </w:r>
    </w:p>
    <w:p w14:paraId="2A13027B" w14:textId="77777777" w:rsidR="00223C17" w:rsidRDefault="00223C17" w:rsidP="008A2987">
      <w:pPr>
        <w:pStyle w:val="ListParagraph"/>
        <w:numPr>
          <w:ilvl w:val="0"/>
          <w:numId w:val="61"/>
        </w:numPr>
      </w:pPr>
      <w:r>
        <w:t>Kata kunci pencarian (taggar)</w:t>
      </w:r>
    </w:p>
    <w:p w14:paraId="3652F530" w14:textId="77777777" w:rsidR="00223C17" w:rsidRDefault="00223C17" w:rsidP="00223C17">
      <w:pPr>
        <w:pStyle w:val="PARAF"/>
      </w:pPr>
      <w:r w:rsidRPr="00223C17">
        <w:t xml:space="preserve">Seluruh hasil </w:t>
      </w:r>
      <w:r w:rsidRPr="00013F95">
        <w:rPr>
          <w:i/>
        </w:rPr>
        <w:t>scraping</w:t>
      </w:r>
      <w:r w:rsidRPr="00223C17">
        <w:t xml:space="preserve"> disimpan ke dalam basis data MySQL, tepatnya pada tabel </w:t>
      </w:r>
      <w:r w:rsidR="00013F95">
        <w:t>“</w:t>
      </w:r>
      <w:r w:rsidRPr="00223C17">
        <w:t>komentar_mentah</w:t>
      </w:r>
      <w:r w:rsidR="00013F95">
        <w:t>”</w:t>
      </w:r>
      <w:r w:rsidRPr="00223C17">
        <w:t xml:space="preserve">, yang menjadi sumber utama data mentah untuk proses </w:t>
      </w:r>
      <w:r w:rsidRPr="00013F95">
        <w:rPr>
          <w:i/>
        </w:rPr>
        <w:t>preprocessing</w:t>
      </w:r>
      <w:r w:rsidRPr="00223C17">
        <w:t>, pelabelan sentimen, pelatihan model klasifikasi, serta prediksi komentar baru di sistem berbasis web.</w:t>
      </w:r>
    </w:p>
    <w:p w14:paraId="2794F760" w14:textId="77777777" w:rsidR="00013F95" w:rsidRDefault="00013F95" w:rsidP="00013F95">
      <w:pPr>
        <w:pStyle w:val="311"/>
      </w:pPr>
      <w:bookmarkStart w:id="91" w:name="_Toc202646195"/>
      <w:r>
        <w:t>Teknik Pengumpulan Data</w:t>
      </w:r>
      <w:bookmarkEnd w:id="91"/>
    </w:p>
    <w:p w14:paraId="18E2D58D" w14:textId="77777777" w:rsidR="000F7862" w:rsidRDefault="000F7862" w:rsidP="00013F95">
      <w:pPr>
        <w:pStyle w:val="PARAF"/>
      </w:pPr>
      <w:r w:rsidRPr="000F7862">
        <w:t xml:space="preserve">Dalam penelitian ini, teknik pengumpulan data dilakukan melalui pendekatan </w:t>
      </w:r>
      <w:r w:rsidRPr="000F7862">
        <w:rPr>
          <w:i/>
        </w:rPr>
        <w:t>automated web scraping</w:t>
      </w:r>
      <w:r w:rsidRPr="000F7862">
        <w:t xml:space="preserve"> dengan memanfaatkan skrip Python yang terintegrasi dengan </w:t>
      </w:r>
      <w:r w:rsidRPr="000F7862">
        <w:rPr>
          <w:i/>
        </w:rPr>
        <w:t>Selenium WebDriver</w:t>
      </w:r>
      <w:r w:rsidRPr="000F7862">
        <w:t xml:space="preserve">. Untuk menjaga autentikasi sesi pengguna dan memastikan akses yang stabil ke halaman TikTok, sistem menggunakan file </w:t>
      </w:r>
      <w:r w:rsidRPr="000F7862">
        <w:rPr>
          <w:i/>
        </w:rPr>
        <w:t>cookies</w:t>
      </w:r>
      <w:r w:rsidRPr="000F7862">
        <w:t xml:space="preserve"> dalam format JSON yang diperoleh dari hasil </w:t>
      </w:r>
      <w:r w:rsidRPr="001A789E">
        <w:rPr>
          <w:i/>
        </w:rPr>
        <w:t>login</w:t>
      </w:r>
      <w:r w:rsidRPr="000F7862">
        <w:t xml:space="preserve"> manual pengguna melalui </w:t>
      </w:r>
      <w:r w:rsidRPr="000F7862">
        <w:rPr>
          <w:i/>
        </w:rPr>
        <w:t>browser</w:t>
      </w:r>
      <w:r w:rsidRPr="000F7862">
        <w:t xml:space="preserve">. </w:t>
      </w:r>
    </w:p>
    <w:p w14:paraId="51273420" w14:textId="77777777" w:rsidR="000F7862" w:rsidRDefault="000F7862" w:rsidP="00013F95">
      <w:pPr>
        <w:pStyle w:val="PARAF"/>
      </w:pPr>
      <w:r w:rsidRPr="000F7862">
        <w:t xml:space="preserve">Proses </w:t>
      </w:r>
      <w:r w:rsidRPr="000F7862">
        <w:rPr>
          <w:i/>
        </w:rPr>
        <w:t>scraping</w:t>
      </w:r>
      <w:r w:rsidRPr="000F7862">
        <w:t xml:space="preserve"> ini diotomatisasi melalui antarmuka admin pada sistem berbasis web Laravel. Ketika pengguna menekan tombol "Scraping", sistem akan mengirimkan permintaan HTTP</w:t>
      </w:r>
      <w:r w:rsidR="001A789E">
        <w:t xml:space="preserve"> (</w:t>
      </w:r>
      <w:r w:rsidR="001A789E" w:rsidRPr="001A789E">
        <w:rPr>
          <w:i/>
        </w:rPr>
        <w:t>Hypertext Transfer Protocol</w:t>
      </w:r>
      <w:r w:rsidR="001A789E">
        <w:t>)</w:t>
      </w:r>
      <w:r w:rsidRPr="000F7862">
        <w:t xml:space="preserve"> ke Flask API, yang kemudian menjalankan skrip </w:t>
      </w:r>
      <w:r w:rsidRPr="000F7862">
        <w:rPr>
          <w:i/>
        </w:rPr>
        <w:t>scraping</w:t>
      </w:r>
      <w:r w:rsidRPr="000F7862">
        <w:t xml:space="preserve"> Python. Skrip </w:t>
      </w:r>
      <w:r w:rsidRPr="000F7862">
        <w:lastRenderedPageBreak/>
        <w:t xml:space="preserve">tersebut akan memuat halaman TikTok berdasarkan kata kunci yang telah ditentukan, lalu mengekstrak komentar dari setiap video yang ditemukan. </w:t>
      </w:r>
    </w:p>
    <w:p w14:paraId="6807886A" w14:textId="77777777" w:rsidR="000F7862" w:rsidRDefault="000F7862" w:rsidP="00013F95">
      <w:pPr>
        <w:pStyle w:val="PARAF"/>
      </w:pPr>
      <w:r w:rsidRPr="000F7862">
        <w:t xml:space="preserve">Seluruh komentar yang berhasil diambil akan disimpan secara otomatis ke dalam tabel </w:t>
      </w:r>
      <w:r>
        <w:t>“</w:t>
      </w:r>
      <w:r w:rsidRPr="000F7862">
        <w:t>komentar_mentah</w:t>
      </w:r>
      <w:r>
        <w:t>”</w:t>
      </w:r>
      <w:r w:rsidRPr="000F7862">
        <w:t xml:space="preserve"> pada basis data MySQL. Pencarian dilakukan menggunakan sejumlah kata kunci spesifik, antara lain: “kejaksaan agung”, “kinerja kejaksaan agung”, dan “kejagung”. Setiap video hasil pencarian akan diakses secara individual, dan seluruh komentar publik yang tersedia akan diambil untuk dianalisis lebih lanjut. </w:t>
      </w:r>
    </w:p>
    <w:p w14:paraId="04092DB8" w14:textId="77777777" w:rsidR="000F7862" w:rsidRDefault="000F7862" w:rsidP="00013F95">
      <w:pPr>
        <w:pStyle w:val="PARAF"/>
      </w:pPr>
      <w:r w:rsidRPr="000F7862">
        <w:t xml:space="preserve">Teknik ini memungkinkan sistem untuk mengumpulkan data komentar dalam jumlah besar secara cepat, konsisten, dan berulang tanpa memerlukan login ulang, selama file </w:t>
      </w:r>
      <w:r w:rsidRPr="000F7862">
        <w:rPr>
          <w:i/>
        </w:rPr>
        <w:t>cookies</w:t>
      </w:r>
      <w:r w:rsidRPr="000F7862">
        <w:t xml:space="preserve"> yang digunakan masih aktif. </w:t>
      </w:r>
    </w:p>
    <w:p w14:paraId="6F2B8BD6" w14:textId="77777777" w:rsidR="00FE4AAC" w:rsidRDefault="000F7862" w:rsidP="00013F95">
      <w:pPr>
        <w:pStyle w:val="PARAF"/>
      </w:pPr>
      <w:r w:rsidRPr="000F7862">
        <w:t xml:space="preserve">Selain itu, untuk menjaga efisiensi dan mencegah beban berlebih dalam proses </w:t>
      </w:r>
      <w:r w:rsidRPr="000F7862">
        <w:rPr>
          <w:i/>
        </w:rPr>
        <w:t>scraping</w:t>
      </w:r>
      <w:r w:rsidRPr="000F7862">
        <w:t xml:space="preserve">, sistem menerapkan batas maksimum (limit) terhadap jumlah komentar yang diambil per video. Pengaturan limit ini dapat disesuaikan pada konfigurasi dalam skrip </w:t>
      </w:r>
      <w:r w:rsidRPr="000F7862">
        <w:rPr>
          <w:i/>
        </w:rPr>
        <w:t>scraping</w:t>
      </w:r>
      <w:r w:rsidRPr="000F7862">
        <w:t>, sehingga proses pengambilan data tetap optimal dan sesuai kapasitas penyimpanan yang tersedia.</w:t>
      </w:r>
    </w:p>
    <w:p w14:paraId="74A08015" w14:textId="77777777" w:rsidR="00C001C3" w:rsidRDefault="001A789E" w:rsidP="00013F95">
      <w:pPr>
        <w:pStyle w:val="PARAF"/>
      </w:pPr>
      <w:r>
        <w:t>Adapaun a</w:t>
      </w:r>
      <w:r w:rsidR="00C001C3" w:rsidRPr="00C001C3">
        <w:t xml:space="preserve">lur teknis dari proses pengumpulan data komentar TikTok dilakukan secara otomatis melalui integrasi antara framework Laravel sebagai frontend dan Flask API sebagai jembatan pemrosesan backend. Proses ini diawali dari interaksi pengguna di antarmuka admin, hingga sistem menjalankan skrip Python yang bertugas mengambil komentar dari setiap video TikTok berdasarkan kata kunci tertentu. Seluruh komentar </w:t>
      </w:r>
      <w:r w:rsidR="00C001C3" w:rsidRPr="00C001C3">
        <w:lastRenderedPageBreak/>
        <w:t>kemudian disimpan ke dalam database untuk dianalisis lebih lanjut. Tahapan lengkap proses tersebut dapat dilihat pada Gambar 3.1</w:t>
      </w:r>
      <w:r w:rsidR="00B15A1A">
        <w:t xml:space="preserve"> berikut</w:t>
      </w:r>
      <w:r w:rsidR="00C001C3" w:rsidRPr="00C001C3">
        <w:t>.</w:t>
      </w:r>
    </w:p>
    <w:p w14:paraId="4C5EA2D5" w14:textId="77777777" w:rsidR="000F7862" w:rsidRDefault="00AA48DA" w:rsidP="000F7862">
      <w:pPr>
        <w:ind w:left="0" w:firstLine="0"/>
        <w:jc w:val="center"/>
      </w:pPr>
      <w:r>
        <w:rPr>
          <w:noProof/>
        </w:rPr>
        <w:drawing>
          <wp:inline distT="0" distB="0" distL="0" distR="0" wp14:anchorId="0B1E0E3E" wp14:editId="6C8CC221">
            <wp:extent cx="3476625" cy="2431666"/>
            <wp:effectExtent l="0" t="0" r="0" b="0"/>
            <wp:docPr id="40" name="Picture 4" descr="D:\download\tahapan pengumpulan data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tahapan pengumpulan data (6).jpg"/>
                    <pic:cNvPicPr>
                      <a:picLocks noChangeAspect="1" noChangeArrowheads="1"/>
                    </pic:cNvPicPr>
                  </pic:nvPicPr>
                  <pic:blipFill>
                    <a:blip r:embed="rId12"/>
                    <a:srcRect/>
                    <a:stretch>
                      <a:fillRect/>
                    </a:stretch>
                  </pic:blipFill>
                  <pic:spPr bwMode="auto">
                    <a:xfrm>
                      <a:off x="0" y="0"/>
                      <a:ext cx="3491499" cy="2442069"/>
                    </a:xfrm>
                    <a:prstGeom prst="rect">
                      <a:avLst/>
                    </a:prstGeom>
                    <a:noFill/>
                    <a:ln w="9525">
                      <a:noFill/>
                      <a:miter lim="800000"/>
                      <a:headEnd/>
                      <a:tailEnd/>
                    </a:ln>
                  </pic:spPr>
                </pic:pic>
              </a:graphicData>
            </a:graphic>
          </wp:inline>
        </w:drawing>
      </w:r>
    </w:p>
    <w:p w14:paraId="6599B34C" w14:textId="42B842F0" w:rsidR="000F7862" w:rsidRDefault="00C721A1" w:rsidP="00C721A1">
      <w:pPr>
        <w:pStyle w:val="Caption"/>
      </w:pPr>
      <w:bookmarkStart w:id="92" w:name="_Toc202648392"/>
      <w:r>
        <w:t xml:space="preserve">Gambar 3. </w:t>
      </w:r>
      <w:fldSimple w:instr=" SEQ Gambar_3. \* ARABIC ">
        <w:r>
          <w:rPr>
            <w:noProof/>
          </w:rPr>
          <w:t>1</w:t>
        </w:r>
      </w:fldSimple>
      <w:r>
        <w:t xml:space="preserve"> </w:t>
      </w:r>
      <w:r w:rsidR="00AA48DA">
        <w:t>Tahapa</w:t>
      </w:r>
      <w:r w:rsidR="00155830">
        <w:t>n</w:t>
      </w:r>
      <w:r w:rsidR="00AA48DA">
        <w:t xml:space="preserve"> pengumpulan data</w:t>
      </w:r>
      <w:bookmarkEnd w:id="92"/>
    </w:p>
    <w:p w14:paraId="5480565B" w14:textId="77777777" w:rsidR="000F7862" w:rsidRDefault="00B15A1A" w:rsidP="00C03455">
      <w:pPr>
        <w:pStyle w:val="PARAF"/>
      </w:pPr>
      <w:r w:rsidRPr="00B15A1A">
        <w:t xml:space="preserve">Berdasarkan Gambar 3.1, proses diawali ketika pengguna menekan tombol "Scraping" pada antarmuka Laravel. Sistem kemudian mengirimkan permintaan ke Flask API, yang akan menjalankan skrip </w:t>
      </w:r>
      <w:r>
        <w:t>“</w:t>
      </w:r>
      <w:r w:rsidRPr="00B15A1A">
        <w:t>scraping_komentar_dedup.py</w:t>
      </w:r>
      <w:r>
        <w:t>”</w:t>
      </w:r>
      <w:r w:rsidRPr="00B15A1A">
        <w:t xml:space="preserve">. Skrip ini memuat file </w:t>
      </w:r>
      <w:r w:rsidRPr="00B15A1A">
        <w:rPr>
          <w:i/>
        </w:rPr>
        <w:t>cookies</w:t>
      </w:r>
      <w:r w:rsidRPr="00B15A1A">
        <w:t xml:space="preserve"> untuk autentikasi, melakukan pencarian video berdasarkan kata kunci, dan mengekstrak komentar dari setiap video yang ditemukan. Seluruh data komentar yang berhasil dikumpulkan disimpan ke dalam tabel </w:t>
      </w:r>
      <w:r>
        <w:t>“</w:t>
      </w:r>
      <w:r w:rsidRPr="00B15A1A">
        <w:t>komentar_mentah</w:t>
      </w:r>
      <w:r>
        <w:t>”</w:t>
      </w:r>
      <w:r w:rsidRPr="00B15A1A">
        <w:t xml:space="preserve">. Setelah itu, data komentar ditampilkan kembali pada halaman web Laravel sebagai hasil </w:t>
      </w:r>
      <w:r w:rsidRPr="00B15A1A">
        <w:rPr>
          <w:i/>
        </w:rPr>
        <w:t>scraping</w:t>
      </w:r>
      <w:r w:rsidRPr="00B15A1A">
        <w:t>, serta digunakan untuk proses analisis</w:t>
      </w:r>
      <w:r>
        <w:t xml:space="preserve"> sentimen pada tahap berikutnya</w:t>
      </w:r>
      <w:r w:rsidR="00C03455" w:rsidRPr="00C03455">
        <w:t>.</w:t>
      </w:r>
    </w:p>
    <w:p w14:paraId="5A7DC28A" w14:textId="77777777" w:rsidR="00155830" w:rsidRDefault="00155830" w:rsidP="00155830">
      <w:pPr>
        <w:ind w:left="0" w:firstLine="0"/>
        <w:jc w:val="center"/>
      </w:pPr>
      <w:r>
        <w:rPr>
          <w:noProof/>
        </w:rPr>
        <w:lastRenderedPageBreak/>
        <w:drawing>
          <wp:inline distT="0" distB="0" distL="0" distR="0" wp14:anchorId="1142E5F8" wp14:editId="58452070">
            <wp:extent cx="3486150" cy="2327886"/>
            <wp:effectExtent l="0" t="0" r="0" b="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srcRect/>
                    <a:stretch>
                      <a:fillRect/>
                    </a:stretch>
                  </pic:blipFill>
                  <pic:spPr bwMode="auto">
                    <a:xfrm>
                      <a:off x="0" y="0"/>
                      <a:ext cx="3512327" cy="2345366"/>
                    </a:xfrm>
                    <a:prstGeom prst="rect">
                      <a:avLst/>
                    </a:prstGeom>
                    <a:noFill/>
                    <a:ln w="9525">
                      <a:noFill/>
                      <a:miter lim="800000"/>
                      <a:headEnd/>
                      <a:tailEnd/>
                    </a:ln>
                  </pic:spPr>
                </pic:pic>
              </a:graphicData>
            </a:graphic>
          </wp:inline>
        </w:drawing>
      </w:r>
    </w:p>
    <w:p w14:paraId="259D0E0A" w14:textId="72970A54" w:rsidR="00155830" w:rsidRDefault="00C721A1" w:rsidP="00C721A1">
      <w:pPr>
        <w:pStyle w:val="Caption"/>
      </w:pPr>
      <w:bookmarkStart w:id="93" w:name="_Toc202648393"/>
      <w:r>
        <w:t xml:space="preserve">Gambar 3. </w:t>
      </w:r>
      <w:fldSimple w:instr=" SEQ Gambar_3. \* ARABIC ">
        <w:r>
          <w:rPr>
            <w:noProof/>
          </w:rPr>
          <w:t>2</w:t>
        </w:r>
      </w:fldSimple>
      <w:r>
        <w:t xml:space="preserve"> </w:t>
      </w:r>
      <w:r w:rsidR="00155830">
        <w:t xml:space="preserve">Contoh hasil </w:t>
      </w:r>
      <w:r w:rsidR="00155830" w:rsidRPr="00155830">
        <w:rPr>
          <w:i/>
        </w:rPr>
        <w:t>scraping</w:t>
      </w:r>
      <w:bookmarkEnd w:id="93"/>
    </w:p>
    <w:p w14:paraId="15304A4F" w14:textId="77777777" w:rsidR="006E707E" w:rsidRPr="006E707E" w:rsidRDefault="00155830" w:rsidP="006E707E">
      <w:pPr>
        <w:pStyle w:val="PARAF"/>
      </w:pPr>
      <w:r w:rsidRPr="00155830">
        <w:t xml:space="preserve">Seperti yang terlihat pada </w:t>
      </w:r>
      <w:r>
        <w:t>Gambar 3.2</w:t>
      </w:r>
      <w:r w:rsidRPr="00155830">
        <w:t xml:space="preserve">, data komentar TikTok yang diperoleh masih mengandung berbagai elemen informal, seperti emoji, tanda baca tidak standar, singkatan, mention, hingga struktur kalimat yang tidak baku. Oleh karena itu, sebelum dilakukan analisis sentimen, data tersebut harus melalui serangkaian proses pembersihan dan penyesuaian terlebih dahulu. Langkah-langkah ini dikenal sebagai tahapan </w:t>
      </w:r>
      <w:r w:rsidRPr="00155830">
        <w:rPr>
          <w:i/>
        </w:rPr>
        <w:t>preprocessing</w:t>
      </w:r>
      <w:r w:rsidRPr="00155830">
        <w:t xml:space="preserve">, yang akan dijelaskan secara rinci pada bagian selanjutnya sebagai fondasi utama dalam proses analisis berbasis leksikon maupun </w:t>
      </w:r>
      <w:r w:rsidRPr="00155830">
        <w:rPr>
          <w:i/>
        </w:rPr>
        <w:t>Machine Learning</w:t>
      </w:r>
      <w:r w:rsidRPr="00155830">
        <w:t>.</w:t>
      </w:r>
    </w:p>
    <w:p w14:paraId="789F86C5" w14:textId="77777777" w:rsidR="000D6EAB" w:rsidRDefault="000D6EAB" w:rsidP="00A602A2">
      <w:pPr>
        <w:pStyle w:val="31"/>
      </w:pPr>
      <w:bookmarkStart w:id="94" w:name="_Toc199697076"/>
      <w:bookmarkStart w:id="95" w:name="_Toc200656042"/>
      <w:bookmarkStart w:id="96" w:name="_Toc202646196"/>
      <w:r>
        <w:t>Analisis Kebutuhan Sistem</w:t>
      </w:r>
      <w:bookmarkEnd w:id="94"/>
      <w:bookmarkEnd w:id="95"/>
      <w:bookmarkEnd w:id="96"/>
    </w:p>
    <w:p w14:paraId="1B023E1D" w14:textId="77777777" w:rsidR="000D6EAB" w:rsidRPr="004532B1" w:rsidRDefault="004532B1" w:rsidP="004532B1">
      <w:pPr>
        <w:pStyle w:val="PARAF"/>
      </w:pPr>
      <w:r w:rsidRPr="004532B1">
        <w:t>Analisis kebutuhan sistem merupakan tahap awal dalam proses perancangan sistem, yang bertujuan untuk mengidentifikasi kebutuhan pengguna serta batasan teknis sistem yang harus dipenuhi. Kebutuhan sistem dalam penelitian ini dibagi menjadi dua, yaitu kebutuhan fungsion</w:t>
      </w:r>
      <w:r>
        <w:t>al dan kebutuhan non-fungsional</w:t>
      </w:r>
      <w:r w:rsidR="000D6EAB" w:rsidRPr="004532B1">
        <w:t xml:space="preserve">. </w:t>
      </w:r>
    </w:p>
    <w:p w14:paraId="40158C77" w14:textId="77777777" w:rsidR="000D6EAB" w:rsidRPr="00FE21D3" w:rsidRDefault="000D6EAB" w:rsidP="00FE21D3">
      <w:pPr>
        <w:pStyle w:val="321"/>
      </w:pPr>
      <w:bookmarkStart w:id="97" w:name="_Toc199697077"/>
      <w:bookmarkStart w:id="98" w:name="_Toc200656043"/>
      <w:bookmarkStart w:id="99" w:name="_Toc202646197"/>
      <w:r w:rsidRPr="00FE21D3">
        <w:lastRenderedPageBreak/>
        <w:t>Analisis Kebutuhan Fungsional</w:t>
      </w:r>
      <w:bookmarkEnd w:id="97"/>
      <w:bookmarkEnd w:id="98"/>
      <w:bookmarkEnd w:id="99"/>
    </w:p>
    <w:p w14:paraId="15BA9856" w14:textId="77777777" w:rsidR="004532B1" w:rsidRDefault="004532B1" w:rsidP="004532B1">
      <w:pPr>
        <w:pStyle w:val="PARAF"/>
      </w:pPr>
      <w:r w:rsidRPr="004532B1">
        <w:t>Kebutuhan fungsional menggambarkan layanan atau fungsi yang harus dapat dijalankan oleh sistem. Sistem ini memiliki dua jenis pengguna utama, yaitu Admin dan User, dengan hak akses dan fitur yang berbeda.</w:t>
      </w:r>
    </w:p>
    <w:p w14:paraId="3272CC52" w14:textId="77777777" w:rsidR="004532B1" w:rsidRDefault="004532B1" w:rsidP="008A2987">
      <w:pPr>
        <w:pStyle w:val="PARAF"/>
        <w:numPr>
          <w:ilvl w:val="0"/>
          <w:numId w:val="25"/>
        </w:numPr>
      </w:pPr>
      <w:r>
        <w:t>Peran Admin:</w:t>
      </w:r>
    </w:p>
    <w:p w14:paraId="79153EA7" w14:textId="77777777" w:rsidR="004532B1" w:rsidRDefault="004532B1" w:rsidP="008A2987">
      <w:pPr>
        <w:pStyle w:val="PARAF"/>
        <w:numPr>
          <w:ilvl w:val="0"/>
          <w:numId w:val="26"/>
        </w:numPr>
      </w:pPr>
      <w:r w:rsidRPr="004532B1">
        <w:t>Login ke dalam sistem melalui halaman web Laravel.</w:t>
      </w:r>
    </w:p>
    <w:p w14:paraId="3F1176D7" w14:textId="77777777" w:rsidR="004532B1" w:rsidRDefault="004532B1" w:rsidP="008A2987">
      <w:pPr>
        <w:pStyle w:val="PARAF"/>
        <w:numPr>
          <w:ilvl w:val="0"/>
          <w:numId w:val="26"/>
        </w:numPr>
      </w:pPr>
      <w:r w:rsidRPr="004532B1">
        <w:t>Menekan tombol “Scraping” untuk memulai proses pengambilan data komentar dari TikTok.</w:t>
      </w:r>
    </w:p>
    <w:p w14:paraId="1C08FEC8" w14:textId="77777777" w:rsidR="004532B1" w:rsidRDefault="004532B1" w:rsidP="008A2987">
      <w:pPr>
        <w:pStyle w:val="PARAF"/>
        <w:numPr>
          <w:ilvl w:val="0"/>
          <w:numId w:val="26"/>
        </w:numPr>
      </w:pPr>
      <w:r w:rsidRPr="004532B1">
        <w:t>Melihat hasil komentar yang telah berhasil di-scrape pada halaman hasil scraping</w:t>
      </w:r>
      <w:r>
        <w:t xml:space="preserve"> (halaman “result”)</w:t>
      </w:r>
      <w:r w:rsidRPr="004532B1">
        <w:t>.</w:t>
      </w:r>
    </w:p>
    <w:p w14:paraId="20230EFB" w14:textId="77777777" w:rsidR="004532B1" w:rsidRDefault="004532B1" w:rsidP="008A2987">
      <w:pPr>
        <w:pStyle w:val="PARAF"/>
        <w:numPr>
          <w:ilvl w:val="0"/>
          <w:numId w:val="26"/>
        </w:numPr>
      </w:pPr>
      <w:r w:rsidRPr="004532B1">
        <w:t xml:space="preserve">Menekan tombol “Analisis ML” untuk menjalankan prediksi sentimen menggunakan model </w:t>
      </w:r>
      <w:r w:rsidRPr="001A2D6C">
        <w:rPr>
          <w:i/>
        </w:rPr>
        <w:t>Random Forest</w:t>
      </w:r>
      <w:r w:rsidRPr="004532B1">
        <w:t xml:space="preserve"> melalui integrasi Flask API.</w:t>
      </w:r>
    </w:p>
    <w:p w14:paraId="7C02823B" w14:textId="77777777" w:rsidR="004532B1" w:rsidRDefault="004532B1" w:rsidP="008A2987">
      <w:pPr>
        <w:pStyle w:val="PARAF"/>
        <w:numPr>
          <w:ilvl w:val="0"/>
          <w:numId w:val="26"/>
        </w:numPr>
      </w:pPr>
      <w:r w:rsidRPr="004532B1">
        <w:t>Melihat hasil prediksi dan label sentimen pada halaman dashboard analisis.</w:t>
      </w:r>
    </w:p>
    <w:p w14:paraId="074B037A" w14:textId="77777777" w:rsidR="004532B1" w:rsidRDefault="004532B1" w:rsidP="008A2987">
      <w:pPr>
        <w:pStyle w:val="PARAF"/>
        <w:numPr>
          <w:ilvl w:val="0"/>
          <w:numId w:val="26"/>
        </w:numPr>
      </w:pPr>
      <w:r w:rsidRPr="004532B1">
        <w:t>Melihat visualisasi statistik (jumlah komentar per sentimen, grafik batang, dll).</w:t>
      </w:r>
    </w:p>
    <w:p w14:paraId="63D1247A" w14:textId="77777777" w:rsidR="004532B1" w:rsidRDefault="004532B1" w:rsidP="008A2987">
      <w:pPr>
        <w:pStyle w:val="PARAF"/>
        <w:numPr>
          <w:ilvl w:val="0"/>
          <w:numId w:val="26"/>
        </w:numPr>
      </w:pPr>
      <w:r>
        <w:t>Mengunduh hasil analisis sentimen kedalam format “.xlsx”</w:t>
      </w:r>
    </w:p>
    <w:p w14:paraId="69714F42" w14:textId="77777777" w:rsidR="004532B1" w:rsidRDefault="004532B1" w:rsidP="008A2987">
      <w:pPr>
        <w:pStyle w:val="PARAF"/>
        <w:numPr>
          <w:ilvl w:val="0"/>
          <w:numId w:val="26"/>
        </w:numPr>
      </w:pPr>
      <w:r>
        <w:t>Logout dari sistem.</w:t>
      </w:r>
    </w:p>
    <w:p w14:paraId="3AFA893E" w14:textId="77777777" w:rsidR="004532B1" w:rsidRDefault="004532B1" w:rsidP="008A2987">
      <w:pPr>
        <w:pStyle w:val="PARAF"/>
        <w:numPr>
          <w:ilvl w:val="0"/>
          <w:numId w:val="25"/>
        </w:numPr>
      </w:pPr>
      <w:r>
        <w:t>Peran User:</w:t>
      </w:r>
    </w:p>
    <w:p w14:paraId="386FE970" w14:textId="77777777" w:rsidR="004532B1" w:rsidRDefault="004532B1" w:rsidP="008A2987">
      <w:pPr>
        <w:pStyle w:val="PARAF"/>
        <w:numPr>
          <w:ilvl w:val="0"/>
          <w:numId w:val="27"/>
        </w:numPr>
      </w:pPr>
      <w:r>
        <w:t>Login kedalam sistem.</w:t>
      </w:r>
    </w:p>
    <w:p w14:paraId="385B4654" w14:textId="77777777" w:rsidR="004532B1" w:rsidRDefault="004532B1" w:rsidP="008A2987">
      <w:pPr>
        <w:pStyle w:val="PARAF"/>
        <w:numPr>
          <w:ilvl w:val="0"/>
          <w:numId w:val="27"/>
        </w:numPr>
      </w:pPr>
      <w:r>
        <w:t>Melihat hasil visualisasi analisis sentimen.</w:t>
      </w:r>
    </w:p>
    <w:p w14:paraId="20A5D9C9" w14:textId="77777777" w:rsidR="004532B1" w:rsidRDefault="004532B1" w:rsidP="008A2987">
      <w:pPr>
        <w:pStyle w:val="PARAF"/>
        <w:numPr>
          <w:ilvl w:val="0"/>
          <w:numId w:val="27"/>
        </w:numPr>
      </w:pPr>
      <w:r>
        <w:t>Mengunduh hasil analisis sentimen kedalam format “.xlsx”</w:t>
      </w:r>
    </w:p>
    <w:p w14:paraId="15A0C29F" w14:textId="77777777" w:rsidR="004532B1" w:rsidRDefault="004532B1" w:rsidP="008A2987">
      <w:pPr>
        <w:pStyle w:val="PARAF"/>
        <w:numPr>
          <w:ilvl w:val="0"/>
          <w:numId w:val="27"/>
        </w:numPr>
      </w:pPr>
      <w:r>
        <w:t>Logout dari sistem.</w:t>
      </w:r>
    </w:p>
    <w:p w14:paraId="535715FE" w14:textId="77777777" w:rsidR="004532B1" w:rsidRDefault="004532B1" w:rsidP="00FE21D3">
      <w:pPr>
        <w:pStyle w:val="321"/>
      </w:pPr>
      <w:bookmarkStart w:id="100" w:name="_Toc202646198"/>
      <w:r>
        <w:lastRenderedPageBreak/>
        <w:t>Analisis Kebutuhan Non-Fungsional</w:t>
      </w:r>
      <w:bookmarkEnd w:id="100"/>
    </w:p>
    <w:p w14:paraId="4EF38F02" w14:textId="77777777" w:rsidR="004532B1" w:rsidRDefault="001A2D6C" w:rsidP="004532B1">
      <w:pPr>
        <w:pStyle w:val="PARAF"/>
      </w:pPr>
      <w:r w:rsidRPr="001A2D6C">
        <w:t>Kebutuhan non-fungsional mendefinisikan spesifikasi teknis minimum yang esensial agar sebuah sistem dapat beroperasi secara stabil, efisien, dan terintegrasi dengan baik antara komponen backend dan frontend. Kebutuhan ini tidak menjelaskan apa yang dilakukan sistem, melainkan bagaimana sistem melakukannya, memastikan performa dan kualitas yang optimal.</w:t>
      </w:r>
    </w:p>
    <w:p w14:paraId="70C2227B" w14:textId="77777777" w:rsidR="004532B1" w:rsidRDefault="004532B1" w:rsidP="008A2987">
      <w:pPr>
        <w:pStyle w:val="PARAF"/>
        <w:numPr>
          <w:ilvl w:val="0"/>
          <w:numId w:val="28"/>
        </w:numPr>
      </w:pPr>
      <w:r>
        <w:t>Kebutuhan Perangkat Lunak (Software)</w:t>
      </w:r>
    </w:p>
    <w:p w14:paraId="62B1B1F5" w14:textId="3C914289" w:rsidR="001A2D6C" w:rsidRDefault="00C721A1" w:rsidP="00C721A1">
      <w:pPr>
        <w:pStyle w:val="Caption"/>
      </w:pPr>
      <w:bookmarkStart w:id="101" w:name="_Toc202648362"/>
      <w:r>
        <w:t xml:space="preserve">Tabel 3. </w:t>
      </w:r>
      <w:fldSimple w:instr=" SEQ Tabel_3. \* ARABIC ">
        <w:r>
          <w:rPr>
            <w:noProof/>
          </w:rPr>
          <w:t>1</w:t>
        </w:r>
      </w:fldSimple>
      <w:r>
        <w:t xml:space="preserve"> </w:t>
      </w:r>
      <w:r w:rsidR="001A2D6C">
        <w:t>Kebutuhan perangkat lunak (software)</w:t>
      </w:r>
      <w:bookmarkEnd w:id="101"/>
    </w:p>
    <w:tbl>
      <w:tblPr>
        <w:tblStyle w:val="TableGrid"/>
        <w:tblW w:w="7904" w:type="dxa"/>
        <w:tblInd w:w="675" w:type="dxa"/>
        <w:tblLayout w:type="fixed"/>
        <w:tblLook w:val="04A0" w:firstRow="1" w:lastRow="0" w:firstColumn="1" w:lastColumn="0" w:noHBand="0" w:noVBand="1"/>
      </w:tblPr>
      <w:tblGrid>
        <w:gridCol w:w="570"/>
        <w:gridCol w:w="1415"/>
        <w:gridCol w:w="2693"/>
        <w:gridCol w:w="3226"/>
      </w:tblGrid>
      <w:tr w:rsidR="007A283C" w:rsidRPr="00222F51" w14:paraId="75288127" w14:textId="77777777" w:rsidTr="00186806">
        <w:trPr>
          <w:trHeight w:val="535"/>
        </w:trPr>
        <w:tc>
          <w:tcPr>
            <w:tcW w:w="570" w:type="dxa"/>
            <w:vAlign w:val="bottom"/>
          </w:tcPr>
          <w:p w14:paraId="5604E5C9" w14:textId="77777777" w:rsidR="001A2D6C" w:rsidRPr="001A2D6C" w:rsidRDefault="001A2D6C" w:rsidP="001A2D6C">
            <w:pPr>
              <w:pStyle w:val="PARAF"/>
              <w:spacing w:line="360" w:lineRule="auto"/>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415" w:type="dxa"/>
            <w:vAlign w:val="bottom"/>
          </w:tcPr>
          <w:p w14:paraId="14F02B6F" w14:textId="77777777" w:rsidR="001A2D6C" w:rsidRPr="00222F51" w:rsidRDefault="001A2D6C" w:rsidP="001A2D6C">
            <w:pPr>
              <w:pStyle w:val="PARAF"/>
              <w:spacing w:line="360" w:lineRule="auto"/>
              <w:ind w:left="0" w:firstLine="0"/>
              <w:jc w:val="center"/>
              <w:rPr>
                <w:rFonts w:ascii="Times New Roman" w:hAnsi="Times New Roman" w:cs="Times New Roman"/>
                <w:sz w:val="24"/>
                <w:szCs w:val="24"/>
              </w:rPr>
            </w:pPr>
            <w:r w:rsidRPr="00222F51">
              <w:rPr>
                <w:rFonts w:ascii="Times New Roman" w:hAnsi="Times New Roman" w:cs="Times New Roman"/>
                <w:sz w:val="24"/>
                <w:szCs w:val="24"/>
              </w:rPr>
              <w:t>Komponen</w:t>
            </w:r>
          </w:p>
        </w:tc>
        <w:tc>
          <w:tcPr>
            <w:tcW w:w="2693" w:type="dxa"/>
            <w:vAlign w:val="bottom"/>
          </w:tcPr>
          <w:p w14:paraId="5CBF0BE0" w14:textId="77777777" w:rsidR="001A2D6C" w:rsidRPr="00222F51" w:rsidRDefault="001A2D6C" w:rsidP="001A2D6C">
            <w:pPr>
              <w:pStyle w:val="PARAF"/>
              <w:spacing w:line="360" w:lineRule="auto"/>
              <w:ind w:left="0" w:firstLine="0"/>
              <w:jc w:val="center"/>
              <w:rPr>
                <w:rFonts w:ascii="Times New Roman" w:hAnsi="Times New Roman" w:cs="Times New Roman"/>
                <w:sz w:val="24"/>
                <w:szCs w:val="24"/>
              </w:rPr>
            </w:pPr>
            <w:r w:rsidRPr="00222F51">
              <w:rPr>
                <w:rFonts w:ascii="Times New Roman" w:hAnsi="Times New Roman" w:cs="Times New Roman"/>
                <w:sz w:val="24"/>
                <w:szCs w:val="24"/>
              </w:rPr>
              <w:t>Spesifikasi</w:t>
            </w:r>
          </w:p>
        </w:tc>
        <w:tc>
          <w:tcPr>
            <w:tcW w:w="3226" w:type="dxa"/>
            <w:vAlign w:val="bottom"/>
          </w:tcPr>
          <w:p w14:paraId="28378650" w14:textId="77777777" w:rsidR="001A2D6C" w:rsidRPr="00222F51" w:rsidRDefault="001A2D6C" w:rsidP="001A2D6C">
            <w:pPr>
              <w:pStyle w:val="PARAF"/>
              <w:spacing w:line="360" w:lineRule="auto"/>
              <w:ind w:left="0" w:firstLine="0"/>
              <w:jc w:val="center"/>
              <w:rPr>
                <w:rFonts w:ascii="Times New Roman" w:hAnsi="Times New Roman" w:cs="Times New Roman"/>
                <w:sz w:val="24"/>
                <w:szCs w:val="24"/>
              </w:rPr>
            </w:pPr>
            <w:r w:rsidRPr="00222F51">
              <w:rPr>
                <w:rFonts w:ascii="Times New Roman" w:hAnsi="Times New Roman" w:cs="Times New Roman"/>
                <w:sz w:val="24"/>
                <w:szCs w:val="24"/>
              </w:rPr>
              <w:t>Keterangan</w:t>
            </w:r>
          </w:p>
        </w:tc>
      </w:tr>
      <w:tr w:rsidR="007A283C" w:rsidRPr="00222F51" w14:paraId="6D819189" w14:textId="77777777" w:rsidTr="00186806">
        <w:tc>
          <w:tcPr>
            <w:tcW w:w="570" w:type="dxa"/>
          </w:tcPr>
          <w:p w14:paraId="2DEFAA0F"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1.</w:t>
            </w:r>
          </w:p>
        </w:tc>
        <w:tc>
          <w:tcPr>
            <w:tcW w:w="1415" w:type="dxa"/>
          </w:tcPr>
          <w:p w14:paraId="5E5BC2B6"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Sistem operasi</w:t>
            </w:r>
          </w:p>
        </w:tc>
        <w:tc>
          <w:tcPr>
            <w:tcW w:w="2693" w:type="dxa"/>
          </w:tcPr>
          <w:p w14:paraId="0149A1FA"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Windows 8.1</w:t>
            </w:r>
          </w:p>
        </w:tc>
        <w:tc>
          <w:tcPr>
            <w:tcW w:w="3226" w:type="dxa"/>
          </w:tcPr>
          <w:p w14:paraId="00D7AFD8"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Digunakan sebagai platform pengembangan dan eksekusi aplikasi Python serta menjalankan XAMPP atau Laravel.</w:t>
            </w:r>
          </w:p>
        </w:tc>
      </w:tr>
      <w:tr w:rsidR="007A283C" w:rsidRPr="00222F51" w14:paraId="15735357" w14:textId="77777777" w:rsidTr="00186806">
        <w:trPr>
          <w:trHeight w:val="1320"/>
        </w:trPr>
        <w:tc>
          <w:tcPr>
            <w:tcW w:w="570" w:type="dxa"/>
          </w:tcPr>
          <w:p w14:paraId="1EB93695"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2.</w:t>
            </w:r>
          </w:p>
        </w:tc>
        <w:tc>
          <w:tcPr>
            <w:tcW w:w="1415" w:type="dxa"/>
          </w:tcPr>
          <w:p w14:paraId="426FBC62"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backend</w:t>
            </w:r>
          </w:p>
        </w:tc>
        <w:tc>
          <w:tcPr>
            <w:tcW w:w="2693" w:type="dxa"/>
          </w:tcPr>
          <w:p w14:paraId="539AD5AA"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Python 3.12</w:t>
            </w:r>
          </w:p>
        </w:tc>
        <w:tc>
          <w:tcPr>
            <w:tcW w:w="3226" w:type="dxa"/>
          </w:tcPr>
          <w:p w14:paraId="7603C155" w14:textId="77777777" w:rsidR="001A2D6C" w:rsidRPr="007A283C" w:rsidRDefault="001A2D6C" w:rsidP="007A283C">
            <w:pPr>
              <w:rPr>
                <w:rFonts w:ascii="Times New Roman" w:eastAsia="Times New Roman" w:hAnsi="Times New Roman" w:cs="Times New Roman"/>
                <w:vanish/>
                <w:sz w:val="24"/>
                <w:szCs w:val="24"/>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1A2D6C" w:rsidRPr="007A283C" w14:paraId="30FB9F6B" w14:textId="77777777" w:rsidTr="007A283C">
              <w:trPr>
                <w:tblCellSpacing w:w="15" w:type="dxa"/>
              </w:trPr>
              <w:tc>
                <w:tcPr>
                  <w:tcW w:w="36" w:type="dxa"/>
                  <w:vAlign w:val="center"/>
                  <w:hideMark/>
                </w:tcPr>
                <w:p w14:paraId="091CCD46" w14:textId="77777777" w:rsidR="001A2D6C" w:rsidRPr="007A283C" w:rsidRDefault="001A2D6C" w:rsidP="007A283C">
                  <w:pPr>
                    <w:rPr>
                      <w:rFonts w:eastAsia="Times New Roman"/>
                      <w:szCs w:val="24"/>
                    </w:rPr>
                  </w:pPr>
                </w:p>
              </w:tc>
            </w:tr>
          </w:tbl>
          <w:p w14:paraId="401F8D0F" w14:textId="77777777" w:rsidR="001A2D6C" w:rsidRPr="007A283C" w:rsidRDefault="007A283C" w:rsidP="007A283C">
            <w:pPr>
              <w:pStyle w:val="PARAF"/>
              <w:ind w:left="0" w:firstLine="0"/>
              <w:rPr>
                <w:rFonts w:ascii="Times New Roman" w:hAnsi="Times New Roman" w:cs="Times New Roman"/>
                <w:sz w:val="24"/>
                <w:szCs w:val="24"/>
                <w:lang w:val="en-US"/>
              </w:rPr>
            </w:pPr>
            <w:r w:rsidRPr="007A283C">
              <w:rPr>
                <w:rFonts w:ascii="Times New Roman" w:eastAsia="Times New Roman" w:hAnsi="Times New Roman" w:cs="Times New Roman"/>
                <w:sz w:val="24"/>
                <w:szCs w:val="24"/>
              </w:rPr>
              <w:t xml:space="preserve">Digunakan untuk proses </w:t>
            </w:r>
            <w:r w:rsidRPr="007A283C">
              <w:rPr>
                <w:rFonts w:ascii="Times New Roman" w:eastAsia="Times New Roman" w:hAnsi="Times New Roman" w:cs="Times New Roman"/>
                <w:i/>
                <w:sz w:val="24"/>
                <w:szCs w:val="24"/>
              </w:rPr>
              <w:t>scraping</w:t>
            </w:r>
            <w:r w:rsidRPr="007A283C">
              <w:rPr>
                <w:rFonts w:ascii="Times New Roman" w:eastAsia="Times New Roman" w:hAnsi="Times New Roman" w:cs="Times New Roman"/>
                <w:sz w:val="24"/>
                <w:szCs w:val="24"/>
              </w:rPr>
              <w:t xml:space="preserve">, </w:t>
            </w:r>
            <w:r w:rsidRPr="007A283C">
              <w:rPr>
                <w:rFonts w:ascii="Times New Roman" w:eastAsia="Times New Roman" w:hAnsi="Times New Roman" w:cs="Times New Roman"/>
                <w:i/>
                <w:sz w:val="24"/>
                <w:szCs w:val="24"/>
              </w:rPr>
              <w:t>preprocessing</w:t>
            </w:r>
            <w:r w:rsidRPr="007A283C">
              <w:rPr>
                <w:rFonts w:ascii="Times New Roman" w:eastAsia="Times New Roman" w:hAnsi="Times New Roman" w:cs="Times New Roman"/>
                <w:sz w:val="24"/>
                <w:szCs w:val="24"/>
              </w:rPr>
              <w:t>, dan analisis sentimen</w:t>
            </w:r>
            <w:r>
              <w:rPr>
                <w:rFonts w:ascii="Times New Roman" w:eastAsia="Times New Roman" w:hAnsi="Times New Roman" w:cs="Times New Roman"/>
                <w:sz w:val="24"/>
                <w:szCs w:val="24"/>
                <w:lang w:val="en-US"/>
              </w:rPr>
              <w:t>.</w:t>
            </w:r>
          </w:p>
        </w:tc>
      </w:tr>
      <w:tr w:rsidR="007A283C" w:rsidRPr="00222F51" w14:paraId="17712435" w14:textId="77777777" w:rsidTr="00186806">
        <w:tc>
          <w:tcPr>
            <w:tcW w:w="570" w:type="dxa"/>
          </w:tcPr>
          <w:p w14:paraId="0450F0C0"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3.</w:t>
            </w:r>
          </w:p>
        </w:tc>
        <w:tc>
          <w:tcPr>
            <w:tcW w:w="1415" w:type="dxa"/>
          </w:tcPr>
          <w:p w14:paraId="30309572"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Web Framework</w:t>
            </w:r>
          </w:p>
        </w:tc>
        <w:tc>
          <w:tcPr>
            <w:tcW w:w="2693" w:type="dxa"/>
          </w:tcPr>
          <w:p w14:paraId="52E209E2"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Laravel 11</w:t>
            </w:r>
          </w:p>
        </w:tc>
        <w:tc>
          <w:tcPr>
            <w:tcW w:w="3226" w:type="dxa"/>
          </w:tcPr>
          <w:p w14:paraId="44A20A47" w14:textId="77777777" w:rsidR="001A2D6C" w:rsidRPr="007A283C" w:rsidRDefault="007A283C" w:rsidP="00A677D9">
            <w:pPr>
              <w:pStyle w:val="PARAF"/>
              <w:ind w:left="0" w:firstLine="0"/>
              <w:rPr>
                <w:rFonts w:ascii="Times New Roman" w:hAnsi="Times New Roman" w:cs="Times New Roman"/>
                <w:sz w:val="24"/>
                <w:szCs w:val="24"/>
                <w:lang w:val="en-US"/>
              </w:rPr>
            </w:pPr>
            <w:r w:rsidRPr="007A283C">
              <w:rPr>
                <w:rFonts w:ascii="Times New Roman" w:hAnsi="Times New Roman" w:cs="Times New Roman"/>
                <w:sz w:val="24"/>
                <w:szCs w:val="24"/>
              </w:rPr>
              <w:t>Membangun tampilan antarmuka web dan fitur interaksi admin/user.</w:t>
            </w:r>
          </w:p>
        </w:tc>
      </w:tr>
      <w:tr w:rsidR="007A283C" w:rsidRPr="00222F51" w14:paraId="06CB2747" w14:textId="77777777" w:rsidTr="00186806">
        <w:tc>
          <w:tcPr>
            <w:tcW w:w="570" w:type="dxa"/>
          </w:tcPr>
          <w:p w14:paraId="6A86B3A2"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4.</w:t>
            </w:r>
          </w:p>
        </w:tc>
        <w:tc>
          <w:tcPr>
            <w:tcW w:w="1415" w:type="dxa"/>
          </w:tcPr>
          <w:p w14:paraId="4CA63866"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Web Server</w:t>
            </w:r>
          </w:p>
        </w:tc>
        <w:tc>
          <w:tcPr>
            <w:tcW w:w="2693" w:type="dxa"/>
          </w:tcPr>
          <w:p w14:paraId="1FCE8623"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Xampp (Apache)</w:t>
            </w:r>
          </w:p>
        </w:tc>
        <w:tc>
          <w:tcPr>
            <w:tcW w:w="3226" w:type="dxa"/>
          </w:tcPr>
          <w:p w14:paraId="50FCA177"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 xml:space="preserve">Bertindak sebagai server lokal untuk menjalankan laravel dan </w:t>
            </w:r>
            <w:r w:rsidRPr="00222F51">
              <w:rPr>
                <w:rFonts w:ascii="Times New Roman" w:hAnsi="Times New Roman" w:cs="Times New Roman"/>
                <w:sz w:val="24"/>
                <w:szCs w:val="24"/>
              </w:rPr>
              <w:lastRenderedPageBreak/>
              <w:t>mengelola permintaan pengguna.</w:t>
            </w:r>
          </w:p>
        </w:tc>
      </w:tr>
      <w:tr w:rsidR="007A283C" w:rsidRPr="00222F51" w14:paraId="487C3FA8" w14:textId="77777777" w:rsidTr="00186806">
        <w:tc>
          <w:tcPr>
            <w:tcW w:w="570" w:type="dxa"/>
          </w:tcPr>
          <w:p w14:paraId="3AAE887D"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lastRenderedPageBreak/>
              <w:t>5.</w:t>
            </w:r>
          </w:p>
        </w:tc>
        <w:tc>
          <w:tcPr>
            <w:tcW w:w="1415" w:type="dxa"/>
          </w:tcPr>
          <w:p w14:paraId="54B6F801"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 xml:space="preserve">Database </w:t>
            </w:r>
          </w:p>
        </w:tc>
        <w:tc>
          <w:tcPr>
            <w:tcW w:w="2693" w:type="dxa"/>
          </w:tcPr>
          <w:p w14:paraId="0A551AFA"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MySQL</w:t>
            </w:r>
          </w:p>
        </w:tc>
        <w:tc>
          <w:tcPr>
            <w:tcW w:w="3226" w:type="dxa"/>
          </w:tcPr>
          <w:p w14:paraId="7DF8AFC6"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Menyimpan data hasil analisis, pengguna, dan informasi komentar yang ditampilkan di web.</w:t>
            </w:r>
          </w:p>
        </w:tc>
      </w:tr>
      <w:tr w:rsidR="007A283C" w:rsidRPr="00222F51" w14:paraId="49E8E290" w14:textId="77777777" w:rsidTr="00186806">
        <w:tc>
          <w:tcPr>
            <w:tcW w:w="570" w:type="dxa"/>
          </w:tcPr>
          <w:p w14:paraId="61A2EC44" w14:textId="77777777" w:rsidR="007A283C" w:rsidRPr="007A283C" w:rsidRDefault="007A283C" w:rsidP="00A677D9">
            <w:pPr>
              <w:pStyle w:val="PARAF"/>
              <w:ind w:left="0" w:firstLine="0"/>
              <w:rPr>
                <w:rFonts w:ascii="Times New Roman" w:hAnsi="Times New Roman" w:cs="Times New Roman"/>
                <w:sz w:val="24"/>
                <w:szCs w:val="24"/>
                <w:lang w:val="en-US"/>
              </w:rPr>
            </w:pPr>
            <w:r w:rsidRPr="007A283C">
              <w:rPr>
                <w:rFonts w:ascii="Times New Roman" w:hAnsi="Times New Roman" w:cs="Times New Roman"/>
                <w:sz w:val="24"/>
                <w:szCs w:val="24"/>
                <w:lang w:val="en-US"/>
              </w:rPr>
              <w:t>6.</w:t>
            </w:r>
          </w:p>
        </w:tc>
        <w:tc>
          <w:tcPr>
            <w:tcW w:w="1415" w:type="dxa"/>
          </w:tcPr>
          <w:p w14:paraId="424EDD8C" w14:textId="77777777" w:rsidR="007A283C" w:rsidRPr="007A283C" w:rsidRDefault="007A283C" w:rsidP="00A677D9">
            <w:pPr>
              <w:pStyle w:val="PARAF"/>
              <w:ind w:left="0" w:firstLine="0"/>
              <w:rPr>
                <w:rFonts w:ascii="Times New Roman" w:hAnsi="Times New Roman" w:cs="Times New Roman"/>
                <w:sz w:val="24"/>
                <w:szCs w:val="24"/>
                <w:lang w:val="en-US"/>
              </w:rPr>
            </w:pPr>
            <w:r w:rsidRPr="007A283C">
              <w:rPr>
                <w:rFonts w:ascii="Times New Roman" w:hAnsi="Times New Roman" w:cs="Times New Roman"/>
                <w:sz w:val="24"/>
                <w:szCs w:val="24"/>
                <w:lang w:val="en-US"/>
              </w:rPr>
              <w:t>API Framework</w:t>
            </w:r>
          </w:p>
        </w:tc>
        <w:tc>
          <w:tcPr>
            <w:tcW w:w="2693" w:type="dxa"/>
          </w:tcPr>
          <w:p w14:paraId="66960C76" w14:textId="77777777" w:rsidR="007A283C" w:rsidRPr="007A283C" w:rsidRDefault="007A283C" w:rsidP="00A677D9">
            <w:pPr>
              <w:pStyle w:val="PARAF"/>
              <w:ind w:left="0" w:firstLine="0"/>
              <w:rPr>
                <w:rFonts w:ascii="Times New Roman" w:hAnsi="Times New Roman" w:cs="Times New Roman"/>
                <w:sz w:val="24"/>
                <w:szCs w:val="24"/>
                <w:lang w:val="en-US"/>
              </w:rPr>
            </w:pPr>
            <w:r w:rsidRPr="007A283C">
              <w:rPr>
                <w:rFonts w:ascii="Times New Roman" w:hAnsi="Times New Roman" w:cs="Times New Roman"/>
                <w:sz w:val="24"/>
                <w:szCs w:val="24"/>
                <w:lang w:val="en-US"/>
              </w:rPr>
              <w:t>Flask</w:t>
            </w:r>
          </w:p>
        </w:tc>
        <w:tc>
          <w:tcPr>
            <w:tcW w:w="3226" w:type="dxa"/>
          </w:tcPr>
          <w:p w14:paraId="25690B72" w14:textId="77777777" w:rsidR="007A283C" w:rsidRPr="007A283C" w:rsidRDefault="007A283C" w:rsidP="00A677D9">
            <w:pPr>
              <w:pStyle w:val="PARAF"/>
              <w:ind w:left="0" w:firstLine="0"/>
              <w:rPr>
                <w:rFonts w:ascii="Times New Roman" w:hAnsi="Times New Roman" w:cs="Times New Roman"/>
                <w:sz w:val="24"/>
                <w:szCs w:val="24"/>
                <w:lang w:val="en-US"/>
              </w:rPr>
            </w:pPr>
            <w:r w:rsidRPr="007A283C">
              <w:rPr>
                <w:rFonts w:ascii="Times New Roman" w:hAnsi="Times New Roman" w:cs="Times New Roman"/>
                <w:sz w:val="24"/>
                <w:szCs w:val="24"/>
                <w:lang w:val="en-US"/>
              </w:rPr>
              <w:t>Menghubungkan Laravel dengan Python (</w:t>
            </w:r>
            <w:r w:rsidRPr="007A283C">
              <w:rPr>
                <w:rFonts w:ascii="Times New Roman" w:hAnsi="Times New Roman" w:cs="Times New Roman"/>
                <w:i/>
                <w:sz w:val="24"/>
                <w:szCs w:val="24"/>
                <w:lang w:val="en-US"/>
              </w:rPr>
              <w:t>Scraping</w:t>
            </w:r>
            <w:r w:rsidRPr="007A283C">
              <w:rPr>
                <w:rFonts w:ascii="Times New Roman" w:hAnsi="Times New Roman" w:cs="Times New Roman"/>
                <w:sz w:val="24"/>
                <w:szCs w:val="24"/>
                <w:lang w:val="en-US"/>
              </w:rPr>
              <w:t xml:space="preserve"> dan prediksi).</w:t>
            </w:r>
          </w:p>
        </w:tc>
      </w:tr>
      <w:tr w:rsidR="007A283C" w:rsidRPr="00222F51" w14:paraId="38470480" w14:textId="77777777" w:rsidTr="00186806">
        <w:tc>
          <w:tcPr>
            <w:tcW w:w="570" w:type="dxa"/>
          </w:tcPr>
          <w:p w14:paraId="06489977" w14:textId="77777777" w:rsidR="001A2D6C" w:rsidRPr="00222F51" w:rsidRDefault="007A283C" w:rsidP="00A677D9">
            <w:pPr>
              <w:pStyle w:val="PARAF"/>
              <w:ind w:left="0" w:firstLine="0"/>
              <w:rPr>
                <w:rFonts w:ascii="Times New Roman" w:hAnsi="Times New Roman" w:cs="Times New Roman"/>
                <w:sz w:val="24"/>
                <w:szCs w:val="24"/>
              </w:rPr>
            </w:pPr>
            <w:r>
              <w:rPr>
                <w:rFonts w:ascii="Times New Roman" w:hAnsi="Times New Roman" w:cs="Times New Roman"/>
                <w:sz w:val="24"/>
                <w:szCs w:val="24"/>
                <w:lang w:val="en-US"/>
              </w:rPr>
              <w:t>7</w:t>
            </w:r>
            <w:r w:rsidR="001A2D6C" w:rsidRPr="00222F51">
              <w:rPr>
                <w:rFonts w:ascii="Times New Roman" w:hAnsi="Times New Roman" w:cs="Times New Roman"/>
                <w:sz w:val="24"/>
                <w:szCs w:val="24"/>
              </w:rPr>
              <w:t>.</w:t>
            </w:r>
          </w:p>
        </w:tc>
        <w:tc>
          <w:tcPr>
            <w:tcW w:w="1415" w:type="dxa"/>
          </w:tcPr>
          <w:p w14:paraId="2A3413F8"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Library Python</w:t>
            </w:r>
          </w:p>
        </w:tc>
        <w:tc>
          <w:tcPr>
            <w:tcW w:w="2693" w:type="dxa"/>
          </w:tcPr>
          <w:p w14:paraId="2AEECB3D" w14:textId="77777777" w:rsidR="007A283C" w:rsidRPr="007A283C" w:rsidRDefault="001A2D6C" w:rsidP="00A677D9">
            <w:pPr>
              <w:pStyle w:val="PARAF"/>
              <w:ind w:left="0" w:firstLine="0"/>
              <w:jc w:val="left"/>
              <w:rPr>
                <w:rFonts w:ascii="Times New Roman" w:hAnsi="Times New Roman" w:cs="Times New Roman"/>
                <w:sz w:val="24"/>
                <w:szCs w:val="24"/>
                <w:lang w:val="en-US"/>
              </w:rPr>
            </w:pPr>
            <w:r w:rsidRPr="00222F51">
              <w:rPr>
                <w:rFonts w:ascii="Times New Roman" w:hAnsi="Times New Roman" w:cs="Times New Roman"/>
                <w:sz w:val="24"/>
                <w:szCs w:val="24"/>
              </w:rPr>
              <w:t>re</w:t>
            </w:r>
            <w:r w:rsidR="007A283C">
              <w:rPr>
                <w:rFonts w:ascii="Times New Roman" w:hAnsi="Times New Roman" w:cs="Times New Roman"/>
                <w:sz w:val="24"/>
                <w:szCs w:val="24"/>
              </w:rPr>
              <w:t>quests, pandas, json, re, nltk,</w:t>
            </w:r>
            <w:r w:rsidR="007A283C">
              <w:rPr>
                <w:rFonts w:ascii="Times New Roman" w:hAnsi="Times New Roman" w:cs="Times New Roman"/>
                <w:sz w:val="24"/>
                <w:szCs w:val="24"/>
                <w:lang w:val="en-US"/>
              </w:rPr>
              <w:t xml:space="preserve"> sqlalchemy,</w:t>
            </w:r>
          </w:p>
          <w:p w14:paraId="25F7BB34" w14:textId="77777777" w:rsidR="001A2D6C" w:rsidRPr="007A283C" w:rsidRDefault="007A283C" w:rsidP="007A283C">
            <w:pPr>
              <w:pStyle w:val="PARAF"/>
              <w:ind w:left="0" w:firstLine="0"/>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undetected_chrome_driver, </w:t>
            </w:r>
            <w:r w:rsidR="001A2D6C" w:rsidRPr="00222F51">
              <w:rPr>
                <w:rFonts w:ascii="Times New Roman" w:hAnsi="Times New Roman" w:cs="Times New Roman"/>
                <w:sz w:val="24"/>
                <w:szCs w:val="24"/>
              </w:rPr>
              <w:t xml:space="preserve">transformers, </w:t>
            </w:r>
            <w:r>
              <w:rPr>
                <w:rFonts w:ascii="Times New Roman" w:hAnsi="Times New Roman" w:cs="Times New Roman"/>
                <w:sz w:val="24"/>
                <w:szCs w:val="24"/>
                <w:lang w:val="en-US"/>
              </w:rPr>
              <w:t>googletrans, scikit-learn, deep_translator</w:t>
            </w:r>
          </w:p>
        </w:tc>
        <w:tc>
          <w:tcPr>
            <w:tcW w:w="3226" w:type="dxa"/>
          </w:tcPr>
          <w:p w14:paraId="2BD57DC7" w14:textId="77777777" w:rsidR="001A2D6C" w:rsidRPr="00222F51" w:rsidRDefault="007A283C" w:rsidP="00A677D9">
            <w:pPr>
              <w:pStyle w:val="PARAF"/>
              <w:ind w:left="0" w:firstLine="0"/>
              <w:rPr>
                <w:rFonts w:ascii="Times New Roman" w:hAnsi="Times New Roman" w:cs="Times New Roman"/>
                <w:sz w:val="24"/>
                <w:szCs w:val="24"/>
              </w:rPr>
            </w:pPr>
            <w:r w:rsidRPr="007A283C">
              <w:rPr>
                <w:rFonts w:ascii="Times New Roman" w:hAnsi="Times New Roman" w:cs="Times New Roman"/>
                <w:sz w:val="24"/>
                <w:szCs w:val="24"/>
              </w:rPr>
              <w:t xml:space="preserve">Digunakan untuk </w:t>
            </w:r>
            <w:r w:rsidRPr="007A283C">
              <w:rPr>
                <w:rFonts w:ascii="Times New Roman" w:hAnsi="Times New Roman" w:cs="Times New Roman"/>
                <w:i/>
                <w:sz w:val="24"/>
                <w:szCs w:val="24"/>
              </w:rPr>
              <w:t>scraping</w:t>
            </w:r>
            <w:r w:rsidRPr="007A283C">
              <w:rPr>
                <w:rFonts w:ascii="Times New Roman" w:hAnsi="Times New Roman" w:cs="Times New Roman"/>
                <w:sz w:val="24"/>
                <w:szCs w:val="24"/>
              </w:rPr>
              <w:t xml:space="preserve"> TikTok, </w:t>
            </w:r>
            <w:r w:rsidRPr="007A283C">
              <w:rPr>
                <w:rFonts w:ascii="Times New Roman" w:hAnsi="Times New Roman" w:cs="Times New Roman"/>
                <w:i/>
                <w:sz w:val="24"/>
                <w:szCs w:val="24"/>
              </w:rPr>
              <w:t>preprocessing</w:t>
            </w:r>
            <w:r w:rsidRPr="007A283C">
              <w:rPr>
                <w:rFonts w:ascii="Times New Roman" w:hAnsi="Times New Roman" w:cs="Times New Roman"/>
                <w:sz w:val="24"/>
                <w:szCs w:val="24"/>
              </w:rPr>
              <w:t>, tran</w:t>
            </w:r>
            <w:r>
              <w:rPr>
                <w:rFonts w:ascii="Times New Roman" w:hAnsi="Times New Roman" w:cs="Times New Roman"/>
                <w:sz w:val="24"/>
                <w:szCs w:val="24"/>
              </w:rPr>
              <w:t>slasi, dan klasifikasi sentimen</w:t>
            </w:r>
            <w:r w:rsidR="001A2D6C" w:rsidRPr="00222F51">
              <w:rPr>
                <w:rFonts w:ascii="Times New Roman" w:hAnsi="Times New Roman" w:cs="Times New Roman"/>
                <w:sz w:val="24"/>
                <w:szCs w:val="24"/>
              </w:rPr>
              <w:t>.</w:t>
            </w:r>
          </w:p>
        </w:tc>
      </w:tr>
      <w:tr w:rsidR="007A283C" w:rsidRPr="00222F51" w14:paraId="611D7840" w14:textId="77777777" w:rsidTr="00186806">
        <w:tc>
          <w:tcPr>
            <w:tcW w:w="570" w:type="dxa"/>
          </w:tcPr>
          <w:p w14:paraId="178467BD" w14:textId="77777777" w:rsidR="001A2D6C" w:rsidRPr="00222F51" w:rsidRDefault="007A283C" w:rsidP="00A677D9">
            <w:pPr>
              <w:pStyle w:val="PARAF"/>
              <w:ind w:left="0" w:firstLine="0"/>
              <w:rPr>
                <w:rFonts w:ascii="Times New Roman" w:hAnsi="Times New Roman" w:cs="Times New Roman"/>
                <w:sz w:val="24"/>
                <w:szCs w:val="24"/>
              </w:rPr>
            </w:pPr>
            <w:r>
              <w:rPr>
                <w:rFonts w:ascii="Times New Roman" w:hAnsi="Times New Roman" w:cs="Times New Roman"/>
                <w:sz w:val="24"/>
                <w:szCs w:val="24"/>
                <w:lang w:val="en-US"/>
              </w:rPr>
              <w:t>8</w:t>
            </w:r>
            <w:r w:rsidR="001A2D6C" w:rsidRPr="00222F51">
              <w:rPr>
                <w:rFonts w:ascii="Times New Roman" w:hAnsi="Times New Roman" w:cs="Times New Roman"/>
                <w:sz w:val="24"/>
                <w:szCs w:val="24"/>
              </w:rPr>
              <w:t>.</w:t>
            </w:r>
          </w:p>
        </w:tc>
        <w:tc>
          <w:tcPr>
            <w:tcW w:w="1415" w:type="dxa"/>
          </w:tcPr>
          <w:p w14:paraId="4D8C6AD7" w14:textId="77777777" w:rsidR="001A2D6C" w:rsidRPr="00222F51" w:rsidRDefault="001A2D6C" w:rsidP="00A677D9">
            <w:pPr>
              <w:pStyle w:val="PARAF"/>
              <w:ind w:left="0" w:firstLine="0"/>
              <w:rPr>
                <w:rFonts w:ascii="Times New Roman" w:hAnsi="Times New Roman" w:cs="Times New Roman"/>
                <w:sz w:val="24"/>
                <w:szCs w:val="24"/>
              </w:rPr>
            </w:pPr>
            <w:r w:rsidRPr="00222F51">
              <w:rPr>
                <w:rFonts w:ascii="Times New Roman" w:hAnsi="Times New Roman" w:cs="Times New Roman"/>
                <w:sz w:val="24"/>
                <w:szCs w:val="24"/>
              </w:rPr>
              <w:t xml:space="preserve">Browser </w:t>
            </w:r>
          </w:p>
        </w:tc>
        <w:tc>
          <w:tcPr>
            <w:tcW w:w="2693" w:type="dxa"/>
          </w:tcPr>
          <w:p w14:paraId="1EEBA841" w14:textId="77777777" w:rsidR="001A2D6C" w:rsidRPr="00222F51" w:rsidRDefault="007A283C" w:rsidP="00A677D9">
            <w:pPr>
              <w:pStyle w:val="PARAF"/>
              <w:ind w:left="0" w:firstLine="0"/>
              <w:jc w:val="left"/>
              <w:rPr>
                <w:rFonts w:ascii="Times New Roman" w:hAnsi="Times New Roman" w:cs="Times New Roman"/>
                <w:sz w:val="24"/>
                <w:szCs w:val="24"/>
              </w:rPr>
            </w:pPr>
            <w:r w:rsidRPr="007A283C">
              <w:rPr>
                <w:rFonts w:ascii="Times New Roman" w:hAnsi="Times New Roman" w:cs="Times New Roman"/>
                <w:sz w:val="24"/>
                <w:szCs w:val="24"/>
              </w:rPr>
              <w:t>Google Chrome (dengan Chromedriver)</w:t>
            </w:r>
          </w:p>
        </w:tc>
        <w:tc>
          <w:tcPr>
            <w:tcW w:w="3226" w:type="dxa"/>
          </w:tcPr>
          <w:p w14:paraId="51A2798A" w14:textId="77777777" w:rsidR="001A2D6C" w:rsidRPr="007A283C" w:rsidRDefault="007A283C" w:rsidP="00A677D9">
            <w:pPr>
              <w:pStyle w:val="PARAF"/>
              <w:ind w:left="0" w:firstLine="0"/>
              <w:rPr>
                <w:rFonts w:ascii="Times New Roman" w:hAnsi="Times New Roman" w:cs="Times New Roman"/>
                <w:sz w:val="24"/>
                <w:szCs w:val="24"/>
                <w:lang w:val="en-US"/>
              </w:rPr>
            </w:pPr>
            <w:r w:rsidRPr="007A283C">
              <w:rPr>
                <w:rFonts w:ascii="Times New Roman" w:hAnsi="Times New Roman" w:cs="Times New Roman"/>
                <w:sz w:val="24"/>
                <w:szCs w:val="24"/>
              </w:rPr>
              <w:t xml:space="preserve">Digunakan untuk </w:t>
            </w:r>
            <w:r w:rsidRPr="007A283C">
              <w:rPr>
                <w:rFonts w:ascii="Times New Roman" w:hAnsi="Times New Roman" w:cs="Times New Roman"/>
                <w:i/>
                <w:sz w:val="24"/>
                <w:szCs w:val="24"/>
              </w:rPr>
              <w:t>scraping</w:t>
            </w:r>
            <w:r w:rsidRPr="007A283C">
              <w:rPr>
                <w:rFonts w:ascii="Times New Roman" w:hAnsi="Times New Roman" w:cs="Times New Roman"/>
                <w:sz w:val="24"/>
                <w:szCs w:val="24"/>
              </w:rPr>
              <w:t xml:space="preserve"> menggunakan Selenium.</w:t>
            </w:r>
          </w:p>
        </w:tc>
      </w:tr>
    </w:tbl>
    <w:p w14:paraId="429B1647" w14:textId="77777777" w:rsidR="004532B1" w:rsidRDefault="004532B1" w:rsidP="004532B1">
      <w:pPr>
        <w:pStyle w:val="PARAF"/>
        <w:ind w:left="928" w:firstLine="0"/>
      </w:pPr>
    </w:p>
    <w:p w14:paraId="52B27244" w14:textId="77777777" w:rsidR="007A283C" w:rsidRDefault="007A283C" w:rsidP="008A2987">
      <w:pPr>
        <w:pStyle w:val="PARAF"/>
        <w:numPr>
          <w:ilvl w:val="0"/>
          <w:numId w:val="28"/>
        </w:numPr>
      </w:pPr>
      <w:r>
        <w:t>Kebutuhan Perangkat Keras (Hardware)</w:t>
      </w:r>
    </w:p>
    <w:p w14:paraId="22D677B1" w14:textId="286469C4" w:rsidR="007A283C" w:rsidRDefault="00C721A1" w:rsidP="00C721A1">
      <w:pPr>
        <w:pStyle w:val="Caption"/>
      </w:pPr>
      <w:bookmarkStart w:id="102" w:name="_Toc202648363"/>
      <w:r>
        <w:t xml:space="preserve">Tabel 3. </w:t>
      </w:r>
      <w:fldSimple w:instr=" SEQ Tabel_3. \* ARABIC ">
        <w:r>
          <w:rPr>
            <w:noProof/>
          </w:rPr>
          <w:t>2</w:t>
        </w:r>
      </w:fldSimple>
      <w:r>
        <w:t xml:space="preserve"> </w:t>
      </w:r>
      <w:r w:rsidR="007A283C">
        <w:t>Kebutuhan perangkat keras (hardware)</w:t>
      </w:r>
      <w:bookmarkEnd w:id="102"/>
    </w:p>
    <w:tbl>
      <w:tblPr>
        <w:tblStyle w:val="TableGrid"/>
        <w:tblW w:w="7938" w:type="dxa"/>
        <w:tblInd w:w="678" w:type="dxa"/>
        <w:tblLook w:val="04A0" w:firstRow="1" w:lastRow="0" w:firstColumn="1" w:lastColumn="0" w:noHBand="0" w:noVBand="1"/>
      </w:tblPr>
      <w:tblGrid>
        <w:gridCol w:w="570"/>
        <w:gridCol w:w="1415"/>
        <w:gridCol w:w="2297"/>
        <w:gridCol w:w="3656"/>
      </w:tblGrid>
      <w:tr w:rsidR="007A283C" w:rsidRPr="00222F51" w14:paraId="7DBCE7C1" w14:textId="77777777" w:rsidTr="00186806">
        <w:tc>
          <w:tcPr>
            <w:tcW w:w="570" w:type="dxa"/>
            <w:vAlign w:val="bottom"/>
          </w:tcPr>
          <w:p w14:paraId="18BA84BD" w14:textId="77777777" w:rsidR="007A283C" w:rsidRPr="00222F51" w:rsidRDefault="007A283C" w:rsidP="007A283C">
            <w:pPr>
              <w:pStyle w:val="PARAF"/>
              <w:spacing w:before="120" w:line="360" w:lineRule="auto"/>
              <w:ind w:left="0" w:firstLine="0"/>
              <w:jc w:val="center"/>
              <w:rPr>
                <w:rFonts w:ascii="Times New Roman" w:hAnsi="Times New Roman" w:cs="Times New Roman"/>
                <w:sz w:val="24"/>
              </w:rPr>
            </w:pPr>
            <w:r w:rsidRPr="00222F51">
              <w:rPr>
                <w:rFonts w:ascii="Times New Roman" w:hAnsi="Times New Roman" w:cs="Times New Roman"/>
                <w:sz w:val="24"/>
              </w:rPr>
              <w:t>No.</w:t>
            </w:r>
          </w:p>
        </w:tc>
        <w:tc>
          <w:tcPr>
            <w:tcW w:w="1415" w:type="dxa"/>
            <w:vAlign w:val="bottom"/>
          </w:tcPr>
          <w:p w14:paraId="46830C6B" w14:textId="77777777" w:rsidR="007A283C" w:rsidRPr="00222F51" w:rsidRDefault="007A283C" w:rsidP="007A283C">
            <w:pPr>
              <w:pStyle w:val="PARAF"/>
              <w:spacing w:before="120" w:line="360" w:lineRule="auto"/>
              <w:ind w:left="0" w:firstLine="0"/>
              <w:jc w:val="center"/>
              <w:rPr>
                <w:rFonts w:ascii="Times New Roman" w:hAnsi="Times New Roman" w:cs="Times New Roman"/>
                <w:sz w:val="24"/>
              </w:rPr>
            </w:pPr>
            <w:r w:rsidRPr="00222F51">
              <w:rPr>
                <w:rFonts w:ascii="Times New Roman" w:hAnsi="Times New Roman" w:cs="Times New Roman"/>
                <w:sz w:val="24"/>
              </w:rPr>
              <w:t>Komponen</w:t>
            </w:r>
          </w:p>
        </w:tc>
        <w:tc>
          <w:tcPr>
            <w:tcW w:w="2297" w:type="dxa"/>
            <w:vAlign w:val="bottom"/>
          </w:tcPr>
          <w:p w14:paraId="2C8042D5" w14:textId="77777777" w:rsidR="007A283C" w:rsidRPr="00222F51" w:rsidRDefault="007A283C" w:rsidP="007A283C">
            <w:pPr>
              <w:pStyle w:val="PARAF"/>
              <w:spacing w:before="120" w:line="360" w:lineRule="auto"/>
              <w:ind w:left="0" w:firstLine="0"/>
              <w:jc w:val="center"/>
              <w:rPr>
                <w:rFonts w:ascii="Times New Roman" w:hAnsi="Times New Roman" w:cs="Times New Roman"/>
                <w:sz w:val="24"/>
              </w:rPr>
            </w:pPr>
            <w:r w:rsidRPr="00222F51">
              <w:rPr>
                <w:rFonts w:ascii="Times New Roman" w:hAnsi="Times New Roman" w:cs="Times New Roman"/>
                <w:sz w:val="24"/>
              </w:rPr>
              <w:t>Spesifikasi/Minimum</w:t>
            </w:r>
          </w:p>
        </w:tc>
        <w:tc>
          <w:tcPr>
            <w:tcW w:w="3656" w:type="dxa"/>
            <w:vAlign w:val="bottom"/>
          </w:tcPr>
          <w:p w14:paraId="4F90B6AD" w14:textId="77777777" w:rsidR="007A283C" w:rsidRPr="00222F51" w:rsidRDefault="007A283C" w:rsidP="007A283C">
            <w:pPr>
              <w:pStyle w:val="PARAF"/>
              <w:spacing w:before="120" w:line="360" w:lineRule="auto"/>
              <w:ind w:left="0" w:firstLine="0"/>
              <w:jc w:val="center"/>
              <w:rPr>
                <w:rFonts w:ascii="Times New Roman" w:hAnsi="Times New Roman" w:cs="Times New Roman"/>
                <w:sz w:val="24"/>
              </w:rPr>
            </w:pPr>
            <w:r w:rsidRPr="00222F51">
              <w:rPr>
                <w:rFonts w:ascii="Times New Roman" w:hAnsi="Times New Roman" w:cs="Times New Roman"/>
                <w:sz w:val="24"/>
              </w:rPr>
              <w:t>Keterangan</w:t>
            </w:r>
          </w:p>
        </w:tc>
      </w:tr>
      <w:tr w:rsidR="007A283C" w:rsidRPr="00222F51" w14:paraId="3879F34F" w14:textId="77777777" w:rsidTr="00186806">
        <w:tc>
          <w:tcPr>
            <w:tcW w:w="570" w:type="dxa"/>
          </w:tcPr>
          <w:p w14:paraId="5313E04E" w14:textId="77777777" w:rsidR="007A283C" w:rsidRPr="00222F51" w:rsidRDefault="007A283C" w:rsidP="00A677D9">
            <w:pPr>
              <w:pStyle w:val="PARAF"/>
              <w:spacing w:before="120"/>
              <w:ind w:left="0" w:firstLine="0"/>
              <w:rPr>
                <w:rFonts w:ascii="Times New Roman" w:hAnsi="Times New Roman" w:cs="Times New Roman"/>
                <w:sz w:val="24"/>
              </w:rPr>
            </w:pPr>
            <w:r w:rsidRPr="00222F51">
              <w:rPr>
                <w:rFonts w:ascii="Times New Roman" w:hAnsi="Times New Roman" w:cs="Times New Roman"/>
                <w:sz w:val="24"/>
              </w:rPr>
              <w:t>1.</w:t>
            </w:r>
          </w:p>
        </w:tc>
        <w:tc>
          <w:tcPr>
            <w:tcW w:w="1415" w:type="dxa"/>
          </w:tcPr>
          <w:p w14:paraId="3C9100A7" w14:textId="77777777" w:rsidR="007A283C" w:rsidRPr="00222F51" w:rsidRDefault="007A283C" w:rsidP="00A677D9">
            <w:pPr>
              <w:pStyle w:val="PARAF"/>
              <w:spacing w:before="120"/>
              <w:ind w:left="0" w:firstLine="0"/>
              <w:rPr>
                <w:rFonts w:ascii="Times New Roman" w:hAnsi="Times New Roman" w:cs="Times New Roman"/>
                <w:sz w:val="24"/>
              </w:rPr>
            </w:pPr>
            <w:r w:rsidRPr="00222F51">
              <w:rPr>
                <w:rFonts w:ascii="Times New Roman" w:hAnsi="Times New Roman" w:cs="Times New Roman"/>
                <w:sz w:val="24"/>
              </w:rPr>
              <w:t xml:space="preserve">Processor </w:t>
            </w:r>
          </w:p>
        </w:tc>
        <w:tc>
          <w:tcPr>
            <w:tcW w:w="2297" w:type="dxa"/>
          </w:tcPr>
          <w:p w14:paraId="21D2EB39" w14:textId="77777777" w:rsidR="007A283C" w:rsidRPr="00222F51" w:rsidRDefault="007A283C" w:rsidP="00A677D9">
            <w:pPr>
              <w:pStyle w:val="PARAF"/>
              <w:spacing w:before="120"/>
              <w:ind w:left="0" w:firstLine="0"/>
              <w:rPr>
                <w:rFonts w:ascii="Times New Roman" w:hAnsi="Times New Roman" w:cs="Times New Roman"/>
                <w:sz w:val="24"/>
              </w:rPr>
            </w:pPr>
            <w:r w:rsidRPr="00222F51">
              <w:rPr>
                <w:rFonts w:ascii="Times New Roman" w:hAnsi="Times New Roman" w:cs="Times New Roman"/>
                <w:sz w:val="24"/>
              </w:rPr>
              <w:t>Intel core i5/setara</w:t>
            </w:r>
          </w:p>
        </w:tc>
        <w:tc>
          <w:tcPr>
            <w:tcW w:w="3656" w:type="dxa"/>
          </w:tcPr>
          <w:p w14:paraId="3396BA68" w14:textId="77777777" w:rsidR="007A283C" w:rsidRPr="00222F51" w:rsidRDefault="007A283C" w:rsidP="00A677D9">
            <w:pPr>
              <w:pStyle w:val="PARAF"/>
              <w:spacing w:before="120"/>
              <w:ind w:left="0" w:firstLine="0"/>
              <w:rPr>
                <w:rFonts w:ascii="Times New Roman" w:hAnsi="Times New Roman" w:cs="Times New Roman"/>
                <w:sz w:val="24"/>
              </w:rPr>
            </w:pPr>
            <w:r w:rsidRPr="00222F51">
              <w:rPr>
                <w:rFonts w:ascii="Times New Roman" w:hAnsi="Times New Roman" w:cs="Times New Roman"/>
                <w:sz w:val="24"/>
              </w:rPr>
              <w:t xml:space="preserve">Digunakan untuk menjalankan Python dan Laravel dengan </w:t>
            </w:r>
            <w:r w:rsidRPr="00222F51">
              <w:rPr>
                <w:rFonts w:ascii="Times New Roman" w:hAnsi="Times New Roman" w:cs="Times New Roman"/>
                <w:sz w:val="24"/>
              </w:rPr>
              <w:lastRenderedPageBreak/>
              <w:t>performa yang optimal.</w:t>
            </w:r>
          </w:p>
        </w:tc>
      </w:tr>
      <w:tr w:rsidR="007A283C" w:rsidRPr="00222F51" w14:paraId="34464E13" w14:textId="77777777" w:rsidTr="00186806">
        <w:tc>
          <w:tcPr>
            <w:tcW w:w="570" w:type="dxa"/>
          </w:tcPr>
          <w:p w14:paraId="3977FB23" w14:textId="77777777" w:rsidR="007A283C" w:rsidRPr="00222F51" w:rsidRDefault="007A283C" w:rsidP="00A677D9">
            <w:pPr>
              <w:pStyle w:val="PARAF"/>
              <w:spacing w:before="120"/>
              <w:ind w:left="0" w:firstLine="0"/>
              <w:rPr>
                <w:rFonts w:ascii="Times New Roman" w:hAnsi="Times New Roman" w:cs="Times New Roman"/>
                <w:sz w:val="24"/>
              </w:rPr>
            </w:pPr>
            <w:r w:rsidRPr="00222F51">
              <w:rPr>
                <w:rFonts w:ascii="Times New Roman" w:hAnsi="Times New Roman" w:cs="Times New Roman"/>
                <w:sz w:val="24"/>
              </w:rPr>
              <w:lastRenderedPageBreak/>
              <w:t>2.</w:t>
            </w:r>
          </w:p>
        </w:tc>
        <w:tc>
          <w:tcPr>
            <w:tcW w:w="1415" w:type="dxa"/>
          </w:tcPr>
          <w:p w14:paraId="4AEA3499" w14:textId="77777777" w:rsidR="007A283C" w:rsidRPr="00222F51" w:rsidRDefault="007A283C" w:rsidP="00A677D9">
            <w:pPr>
              <w:pStyle w:val="PARAF"/>
              <w:spacing w:before="120"/>
              <w:ind w:left="0" w:firstLine="0"/>
              <w:rPr>
                <w:rFonts w:ascii="Times New Roman" w:hAnsi="Times New Roman" w:cs="Times New Roman"/>
                <w:sz w:val="24"/>
              </w:rPr>
            </w:pPr>
            <w:r w:rsidRPr="00222F51">
              <w:rPr>
                <w:rFonts w:ascii="Times New Roman" w:hAnsi="Times New Roman" w:cs="Times New Roman"/>
                <w:sz w:val="24"/>
              </w:rPr>
              <w:t>RAM</w:t>
            </w:r>
          </w:p>
        </w:tc>
        <w:tc>
          <w:tcPr>
            <w:tcW w:w="2297" w:type="dxa"/>
          </w:tcPr>
          <w:p w14:paraId="15F0A4FB" w14:textId="77777777" w:rsidR="007A283C" w:rsidRPr="00083491" w:rsidRDefault="007A283C" w:rsidP="00A677D9">
            <w:pPr>
              <w:pStyle w:val="PARAF"/>
              <w:spacing w:before="120"/>
              <w:ind w:left="0" w:firstLine="0"/>
              <w:rPr>
                <w:rFonts w:ascii="Times New Roman" w:hAnsi="Times New Roman" w:cs="Times New Roman"/>
                <w:sz w:val="24"/>
                <w:lang w:val="en-US"/>
              </w:rPr>
            </w:pPr>
            <w:r w:rsidRPr="00222F51">
              <w:rPr>
                <w:rFonts w:ascii="Times New Roman" w:hAnsi="Times New Roman" w:cs="Times New Roman"/>
                <w:sz w:val="24"/>
              </w:rPr>
              <w:t>4 GB</w:t>
            </w:r>
            <w:r w:rsidR="00083491">
              <w:rPr>
                <w:rFonts w:ascii="Times New Roman" w:hAnsi="Times New Roman" w:cs="Times New Roman"/>
                <w:sz w:val="24"/>
                <w:lang w:val="en-US"/>
              </w:rPr>
              <w:t xml:space="preserve"> atau lebih</w:t>
            </w:r>
          </w:p>
        </w:tc>
        <w:tc>
          <w:tcPr>
            <w:tcW w:w="3656" w:type="dxa"/>
          </w:tcPr>
          <w:p w14:paraId="4BF5EB07" w14:textId="77777777" w:rsidR="007A283C" w:rsidRPr="00222F51" w:rsidRDefault="007A283C" w:rsidP="00A677D9">
            <w:pPr>
              <w:pStyle w:val="PARAF"/>
              <w:spacing w:before="120"/>
              <w:ind w:left="0" w:firstLine="0"/>
              <w:rPr>
                <w:rFonts w:ascii="Times New Roman" w:hAnsi="Times New Roman" w:cs="Times New Roman"/>
                <w:sz w:val="24"/>
              </w:rPr>
            </w:pPr>
            <w:r w:rsidRPr="00222F51">
              <w:rPr>
                <w:rFonts w:ascii="Times New Roman" w:hAnsi="Times New Roman" w:cs="Times New Roman"/>
                <w:sz w:val="24"/>
              </w:rPr>
              <w:t>Dibutuhkan untuk mendukung multitasking saat scraping, analisis, dan menjalankan server lokal.</w:t>
            </w:r>
          </w:p>
        </w:tc>
      </w:tr>
      <w:tr w:rsidR="007A283C" w:rsidRPr="00222F51" w14:paraId="365079E1" w14:textId="77777777" w:rsidTr="00186806">
        <w:tc>
          <w:tcPr>
            <w:tcW w:w="570" w:type="dxa"/>
          </w:tcPr>
          <w:p w14:paraId="082E0346" w14:textId="77777777" w:rsidR="007A283C" w:rsidRPr="00222F51" w:rsidRDefault="007A283C" w:rsidP="00A677D9">
            <w:pPr>
              <w:pStyle w:val="PARAF"/>
              <w:spacing w:before="120"/>
              <w:ind w:left="0" w:firstLine="0"/>
              <w:rPr>
                <w:rFonts w:ascii="Times New Roman" w:hAnsi="Times New Roman" w:cs="Times New Roman"/>
                <w:sz w:val="24"/>
              </w:rPr>
            </w:pPr>
            <w:r w:rsidRPr="00222F51">
              <w:rPr>
                <w:rFonts w:ascii="Times New Roman" w:hAnsi="Times New Roman" w:cs="Times New Roman"/>
                <w:sz w:val="24"/>
              </w:rPr>
              <w:t>3.</w:t>
            </w:r>
          </w:p>
        </w:tc>
        <w:tc>
          <w:tcPr>
            <w:tcW w:w="1415" w:type="dxa"/>
          </w:tcPr>
          <w:p w14:paraId="68405C22" w14:textId="77777777" w:rsidR="007A283C" w:rsidRPr="00222F51" w:rsidRDefault="007A283C" w:rsidP="00A677D9">
            <w:pPr>
              <w:pStyle w:val="PARAF"/>
              <w:spacing w:before="120"/>
              <w:ind w:left="0" w:firstLine="0"/>
              <w:rPr>
                <w:rFonts w:ascii="Times New Roman" w:hAnsi="Times New Roman" w:cs="Times New Roman"/>
                <w:sz w:val="24"/>
              </w:rPr>
            </w:pPr>
            <w:r w:rsidRPr="00222F51">
              <w:rPr>
                <w:rFonts w:ascii="Times New Roman" w:hAnsi="Times New Roman" w:cs="Times New Roman"/>
                <w:sz w:val="24"/>
              </w:rPr>
              <w:t>Hard Disk</w:t>
            </w:r>
          </w:p>
        </w:tc>
        <w:tc>
          <w:tcPr>
            <w:tcW w:w="2297" w:type="dxa"/>
          </w:tcPr>
          <w:p w14:paraId="081B7E0A" w14:textId="77777777" w:rsidR="007A283C" w:rsidRPr="00222F51" w:rsidRDefault="00083491" w:rsidP="00A677D9">
            <w:pPr>
              <w:pStyle w:val="PARAF"/>
              <w:spacing w:before="120"/>
              <w:ind w:left="0" w:firstLine="0"/>
              <w:rPr>
                <w:rFonts w:ascii="Times New Roman" w:hAnsi="Times New Roman" w:cs="Times New Roman"/>
                <w:sz w:val="24"/>
              </w:rPr>
            </w:pPr>
            <w:r>
              <w:rPr>
                <w:rFonts w:ascii="Times New Roman" w:hAnsi="Times New Roman" w:cs="Times New Roman"/>
                <w:sz w:val="24"/>
                <w:lang w:val="en-US"/>
              </w:rPr>
              <w:t>512</w:t>
            </w:r>
            <w:r w:rsidR="007A283C" w:rsidRPr="00222F51">
              <w:rPr>
                <w:rFonts w:ascii="Times New Roman" w:hAnsi="Times New Roman" w:cs="Times New Roman"/>
                <w:sz w:val="24"/>
              </w:rPr>
              <w:t xml:space="preserve"> GB HDD/SSD</w:t>
            </w:r>
          </w:p>
        </w:tc>
        <w:tc>
          <w:tcPr>
            <w:tcW w:w="3656" w:type="dxa"/>
          </w:tcPr>
          <w:p w14:paraId="21BEF883" w14:textId="77777777" w:rsidR="007A283C" w:rsidRPr="00222F51" w:rsidRDefault="007A283C" w:rsidP="00A677D9">
            <w:pPr>
              <w:pStyle w:val="PARAF"/>
              <w:spacing w:before="120"/>
              <w:ind w:left="0" w:firstLine="0"/>
              <w:rPr>
                <w:rFonts w:ascii="Times New Roman" w:hAnsi="Times New Roman" w:cs="Times New Roman"/>
                <w:sz w:val="24"/>
              </w:rPr>
            </w:pPr>
            <w:r w:rsidRPr="00222F51">
              <w:rPr>
                <w:rFonts w:ascii="Times New Roman" w:hAnsi="Times New Roman" w:cs="Times New Roman"/>
                <w:sz w:val="24"/>
              </w:rPr>
              <w:t>Menyediakan ruang penyimpanan untuk file scraping, output analisis, file Excel, dan database lokal.</w:t>
            </w:r>
          </w:p>
        </w:tc>
      </w:tr>
      <w:tr w:rsidR="007A283C" w:rsidRPr="00222F51" w14:paraId="04C61AC0" w14:textId="77777777" w:rsidTr="00186806">
        <w:tc>
          <w:tcPr>
            <w:tcW w:w="570" w:type="dxa"/>
          </w:tcPr>
          <w:p w14:paraId="486080BC" w14:textId="77777777" w:rsidR="007A283C" w:rsidRPr="00222F51" w:rsidRDefault="007A283C" w:rsidP="00A677D9">
            <w:pPr>
              <w:pStyle w:val="PARAF"/>
              <w:spacing w:before="120"/>
              <w:ind w:left="0" w:firstLine="0"/>
              <w:rPr>
                <w:rFonts w:ascii="Times New Roman" w:hAnsi="Times New Roman" w:cs="Times New Roman"/>
                <w:sz w:val="24"/>
              </w:rPr>
            </w:pPr>
            <w:r w:rsidRPr="00222F51">
              <w:rPr>
                <w:rFonts w:ascii="Times New Roman" w:hAnsi="Times New Roman" w:cs="Times New Roman"/>
                <w:sz w:val="24"/>
              </w:rPr>
              <w:t>4.</w:t>
            </w:r>
          </w:p>
        </w:tc>
        <w:tc>
          <w:tcPr>
            <w:tcW w:w="1415" w:type="dxa"/>
          </w:tcPr>
          <w:p w14:paraId="39377787" w14:textId="77777777" w:rsidR="007A283C" w:rsidRPr="00222F51" w:rsidRDefault="007A283C" w:rsidP="00A677D9">
            <w:pPr>
              <w:pStyle w:val="PARAF"/>
              <w:spacing w:before="120"/>
              <w:ind w:left="0" w:firstLine="0"/>
              <w:rPr>
                <w:rFonts w:ascii="Times New Roman" w:hAnsi="Times New Roman" w:cs="Times New Roman"/>
                <w:sz w:val="24"/>
              </w:rPr>
            </w:pPr>
            <w:r w:rsidRPr="00222F51">
              <w:rPr>
                <w:rFonts w:ascii="Times New Roman" w:hAnsi="Times New Roman" w:cs="Times New Roman"/>
                <w:sz w:val="24"/>
              </w:rPr>
              <w:t>Koneksi Internet</w:t>
            </w:r>
          </w:p>
        </w:tc>
        <w:tc>
          <w:tcPr>
            <w:tcW w:w="2297" w:type="dxa"/>
          </w:tcPr>
          <w:p w14:paraId="1FF1379C" w14:textId="77777777" w:rsidR="007A283C" w:rsidRPr="00222F51" w:rsidRDefault="007A283C" w:rsidP="00A677D9">
            <w:pPr>
              <w:pStyle w:val="PARAF"/>
              <w:spacing w:before="120"/>
              <w:ind w:left="0" w:firstLine="0"/>
              <w:rPr>
                <w:rFonts w:ascii="Times New Roman" w:hAnsi="Times New Roman" w:cs="Times New Roman"/>
                <w:sz w:val="24"/>
              </w:rPr>
            </w:pPr>
            <w:r w:rsidRPr="00222F51">
              <w:rPr>
                <w:rFonts w:ascii="Times New Roman" w:hAnsi="Times New Roman" w:cs="Times New Roman"/>
                <w:sz w:val="24"/>
              </w:rPr>
              <w:t>Stabil (≥ 2 Mbps)</w:t>
            </w:r>
          </w:p>
        </w:tc>
        <w:tc>
          <w:tcPr>
            <w:tcW w:w="3656" w:type="dxa"/>
          </w:tcPr>
          <w:p w14:paraId="03EF0CAE" w14:textId="77777777" w:rsidR="007A283C" w:rsidRPr="00222F51" w:rsidRDefault="007A283C" w:rsidP="00A677D9">
            <w:pPr>
              <w:pStyle w:val="PARAF"/>
              <w:spacing w:before="120"/>
              <w:ind w:left="0" w:firstLine="0"/>
              <w:rPr>
                <w:rFonts w:ascii="Times New Roman" w:hAnsi="Times New Roman" w:cs="Times New Roman"/>
                <w:sz w:val="24"/>
              </w:rPr>
            </w:pPr>
            <w:r w:rsidRPr="00222F51">
              <w:rPr>
                <w:rFonts w:ascii="Times New Roman" w:hAnsi="Times New Roman" w:cs="Times New Roman"/>
                <w:sz w:val="24"/>
              </w:rPr>
              <w:t>Dibutuhkan untuk scraping komentar TikTok dan mengakses sistem web secara real-time.</w:t>
            </w:r>
          </w:p>
        </w:tc>
      </w:tr>
    </w:tbl>
    <w:p w14:paraId="3EFCD951" w14:textId="77777777" w:rsidR="000D6EAB" w:rsidRPr="00EB49FE" w:rsidRDefault="000D6EAB" w:rsidP="00767D86">
      <w:pPr>
        <w:pStyle w:val="31"/>
        <w:spacing w:before="100" w:beforeAutospacing="1"/>
      </w:pPr>
      <w:bookmarkStart w:id="103" w:name="_Toc199697079"/>
      <w:bookmarkStart w:id="104" w:name="_Toc200656045"/>
      <w:bookmarkStart w:id="105" w:name="_Toc202646199"/>
      <w:r w:rsidRPr="00EB49FE">
        <w:t>Rancangan Sistem</w:t>
      </w:r>
      <w:bookmarkEnd w:id="103"/>
      <w:bookmarkEnd w:id="104"/>
      <w:bookmarkEnd w:id="105"/>
    </w:p>
    <w:p w14:paraId="0529E0A8" w14:textId="77777777" w:rsidR="000D6EAB" w:rsidRDefault="004A51CB" w:rsidP="00C951A7">
      <w:pPr>
        <w:pStyle w:val="PARAF"/>
      </w:pPr>
      <w:r w:rsidRPr="004A51CB">
        <w:t xml:space="preserve">Perancangan sistem merupakan tahap yang menjelaskan bagaimana sistem dibangun dari sisi alur proses, interaksi antar pengguna dan sistem, hingga struktur antarmuka dan basis data. Perancangan ini menjadi dasar dalam implementasi sistem agar sesuai dengan kebutuhan pengguna dan tujuan dari penelitian ini. Sistem yang dibangun dalam penelitian ini adalah aplikasi berbasis web yang mengintegrasikan framework Laravel untuk manajemen antarmuka dan data, serta Flask API sebagai jembatan untuk menjalankan proses </w:t>
      </w:r>
      <w:r w:rsidRPr="004A51CB">
        <w:rPr>
          <w:i/>
        </w:rPr>
        <w:t>scraping</w:t>
      </w:r>
      <w:r w:rsidRPr="004A51CB">
        <w:t xml:space="preserve"> dan analisis sentimen menggunakan bahasa pemrograman Python. Untuk menjaga kejelasan dan efisiensi dalam penyampaian, proses-proses utama dalam sistem ini akan dijelaskan secara terpisah dalam beberapa flowchart. Hal ini dilakukan untuk menghindari visualisasi yang terlalu kompleks dalam satu diagram tunggal, serta untuk </w:t>
      </w:r>
      <w:r w:rsidRPr="004A51CB">
        <w:lastRenderedPageBreak/>
        <w:t>mempermudah pemahaman terhadap fungsi masing-masing komponen sistem. Pemisahan flowchart dilakukan berdasarkan titik interaksi pengguna, seperti proses login, fitur admin, dan fitur user biasa.</w:t>
      </w:r>
    </w:p>
    <w:p w14:paraId="329C338C" w14:textId="77777777" w:rsidR="00521D1A" w:rsidRDefault="00767D86" w:rsidP="00521D1A">
      <w:pPr>
        <w:pStyle w:val="331"/>
      </w:pPr>
      <w:bookmarkStart w:id="106" w:name="_Toc202646200"/>
      <w:r>
        <w:t>Metodologi perancangan Sistem</w:t>
      </w:r>
      <w:bookmarkEnd w:id="106"/>
    </w:p>
    <w:p w14:paraId="2D724346" w14:textId="77777777" w:rsidR="00767D86" w:rsidRDefault="00767D86" w:rsidP="00767D86">
      <w:pPr>
        <w:pStyle w:val="PARAF"/>
      </w:pPr>
      <w:r w:rsidRPr="00767D86">
        <w:t xml:space="preserve">Perancangan sistem dalam penelitian ini menggunakan metode Waterfall sebagai pendekatan pengembangan sistem. Model Waterfall dipilih karena memiliki alur kerja yang sistematis dan terstruktur dengan tahapan-tahapan yang jelas. Setiap tahap dalam metode ini harus diselesaikan terlebih dahulu sebelum dapat melanjutkan ke tahap berikutnya. Metode ini dinilai cocok karena mampu memastikan bahwa setiap proses seperti analisis kebutuhan, desain, implementasi, hingga pengujian dapat dilakukan secara teratur dan terdokumentasi dengan baik. </w:t>
      </w:r>
    </w:p>
    <w:p w14:paraId="138B9DDD" w14:textId="77777777" w:rsidR="00767D86" w:rsidRDefault="00767D86" w:rsidP="00767D86">
      <w:pPr>
        <w:pStyle w:val="PARAF"/>
      </w:pPr>
      <w:r w:rsidRPr="00767D86">
        <w:t xml:space="preserve">Adapun tahapan-tahapan dalam model Waterfall yang digunakan dalam penelitian ini adalah sebagai berikut: </w:t>
      </w:r>
    </w:p>
    <w:p w14:paraId="6E33DB0F" w14:textId="77777777" w:rsidR="00767D86" w:rsidRDefault="00767D86" w:rsidP="008A2987">
      <w:pPr>
        <w:pStyle w:val="ListParagraph"/>
        <w:numPr>
          <w:ilvl w:val="0"/>
          <w:numId w:val="64"/>
        </w:numPr>
      </w:pPr>
      <w:r w:rsidRPr="00767D86">
        <w:t>Requirements Analysis and Specification</w:t>
      </w:r>
      <w:r>
        <w:t>,</w:t>
      </w:r>
      <w:r w:rsidRPr="00767D86">
        <w:t xml:space="preserve"> Tahap pengumpulan dan analisis kebutuhan baik dari segi fungsional maupun non-fungsional untuk sistem yang akan dikembangkan. </w:t>
      </w:r>
    </w:p>
    <w:p w14:paraId="5667BBFE" w14:textId="77777777" w:rsidR="00767D86" w:rsidRDefault="00767D86" w:rsidP="008A2987">
      <w:pPr>
        <w:pStyle w:val="ListParagraph"/>
        <w:numPr>
          <w:ilvl w:val="0"/>
          <w:numId w:val="64"/>
        </w:numPr>
      </w:pPr>
      <w:r w:rsidRPr="00767D86">
        <w:t>Design</w:t>
      </w:r>
      <w:r>
        <w:t>,</w:t>
      </w:r>
      <w:r w:rsidRPr="00767D86">
        <w:t xml:space="preserve"> Tahapan untuk merancang arsitektur sistem, database, serta alur proses kerja sistem. </w:t>
      </w:r>
    </w:p>
    <w:p w14:paraId="64A3EEB1" w14:textId="77777777" w:rsidR="00767D86" w:rsidRDefault="00767D86" w:rsidP="008A2987">
      <w:pPr>
        <w:pStyle w:val="ListParagraph"/>
        <w:numPr>
          <w:ilvl w:val="0"/>
          <w:numId w:val="64"/>
        </w:numPr>
      </w:pPr>
      <w:r w:rsidRPr="00767D86">
        <w:t>Implementation</w:t>
      </w:r>
      <w:r>
        <w:t>,</w:t>
      </w:r>
      <w:r w:rsidRPr="00767D86">
        <w:t xml:space="preserve"> Tahap penerjemahan hasil desain ke dalam kode program menggunakan framework Laravel, Python Flask API, dan MySQL. </w:t>
      </w:r>
    </w:p>
    <w:p w14:paraId="0008D9F7" w14:textId="77777777" w:rsidR="00767D86" w:rsidRDefault="00767D86" w:rsidP="008A2987">
      <w:pPr>
        <w:pStyle w:val="ListParagraph"/>
        <w:numPr>
          <w:ilvl w:val="0"/>
          <w:numId w:val="64"/>
        </w:numPr>
      </w:pPr>
      <w:r w:rsidRPr="00767D86">
        <w:lastRenderedPageBreak/>
        <w:t>Testing</w:t>
      </w:r>
      <w:r>
        <w:t>,</w:t>
      </w:r>
      <w:r w:rsidRPr="00767D86">
        <w:t xml:space="preserve"> Pengujian sistem untuk memastikan bahwa setiap fungsi berjalan sesuai dengan kebutuhan. Pengujian dilakukan dengan metode black box dan white box. </w:t>
      </w:r>
    </w:p>
    <w:p w14:paraId="6E9E8E27" w14:textId="77777777" w:rsidR="00767D86" w:rsidRDefault="00767D86" w:rsidP="008A2987">
      <w:pPr>
        <w:pStyle w:val="ListParagraph"/>
        <w:numPr>
          <w:ilvl w:val="0"/>
          <w:numId w:val="64"/>
        </w:numPr>
      </w:pPr>
      <w:r w:rsidRPr="00767D86">
        <w:t>Deployment</w:t>
      </w:r>
      <w:r>
        <w:t>,</w:t>
      </w:r>
      <w:r w:rsidRPr="00767D86">
        <w:t xml:space="preserve"> Tahap pemasangan atau implementasi sistem ke lingkungan produksi sehingga dapat digunakan oleh pengguna. </w:t>
      </w:r>
    </w:p>
    <w:p w14:paraId="53C05B90" w14:textId="77777777" w:rsidR="00767D86" w:rsidRDefault="00767D86" w:rsidP="008A2987">
      <w:pPr>
        <w:pStyle w:val="ListParagraph"/>
        <w:numPr>
          <w:ilvl w:val="0"/>
          <w:numId w:val="64"/>
        </w:numPr>
      </w:pPr>
      <w:r w:rsidRPr="00767D86">
        <w:t>Maintenance</w:t>
      </w:r>
      <w:r>
        <w:t>,</w:t>
      </w:r>
      <w:r w:rsidRPr="00767D86">
        <w:t xml:space="preserve"> Tahapan pemeliharaan sistem untuk memperbaiki bug, menambah fitur baru, atau melakukan pembaruan sesuai kebutuhan di masa depan. </w:t>
      </w:r>
    </w:p>
    <w:p w14:paraId="1585926F" w14:textId="77777777" w:rsidR="00767D86" w:rsidRDefault="00767D86" w:rsidP="00767D86">
      <w:r w:rsidRPr="00767D86">
        <w:t>Berikut adalah ilustrasi model Waterfall yang digunakan dalam perancangan sistem pada penelitian ini:</w:t>
      </w:r>
    </w:p>
    <w:p w14:paraId="404F6E1D" w14:textId="77777777" w:rsidR="00767D86" w:rsidRDefault="00767D86" w:rsidP="00186806">
      <w:pPr>
        <w:ind w:firstLine="0"/>
        <w:jc w:val="center"/>
      </w:pPr>
      <w:r>
        <w:rPr>
          <w:noProof/>
        </w:rPr>
        <w:drawing>
          <wp:inline distT="0" distB="0" distL="0" distR="0" wp14:anchorId="31A7260E" wp14:editId="0B465536">
            <wp:extent cx="4875530" cy="3659269"/>
            <wp:effectExtent l="0" t="0" r="0" b="0"/>
            <wp:docPr id="52" name="Picture 1" descr="D:\download\Untitled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Untitled (4).png"/>
                    <pic:cNvPicPr>
                      <a:picLocks noChangeAspect="1" noChangeArrowheads="1"/>
                    </pic:cNvPicPr>
                  </pic:nvPicPr>
                  <pic:blipFill>
                    <a:blip r:embed="rId14"/>
                    <a:srcRect l="5871" t="7952" r="6061" b="7952"/>
                    <a:stretch>
                      <a:fillRect/>
                    </a:stretch>
                  </pic:blipFill>
                  <pic:spPr bwMode="auto">
                    <a:xfrm>
                      <a:off x="0" y="0"/>
                      <a:ext cx="4880014" cy="3662634"/>
                    </a:xfrm>
                    <a:prstGeom prst="rect">
                      <a:avLst/>
                    </a:prstGeom>
                    <a:noFill/>
                    <a:ln w="9525">
                      <a:noFill/>
                      <a:miter lim="800000"/>
                      <a:headEnd/>
                      <a:tailEnd/>
                    </a:ln>
                  </pic:spPr>
                </pic:pic>
              </a:graphicData>
            </a:graphic>
          </wp:inline>
        </w:drawing>
      </w:r>
    </w:p>
    <w:p w14:paraId="42401472" w14:textId="7FAB0E05" w:rsidR="00767D86" w:rsidRDefault="00C721A1" w:rsidP="00C721A1">
      <w:pPr>
        <w:pStyle w:val="Caption"/>
      </w:pPr>
      <w:bookmarkStart w:id="107" w:name="_Toc202648394"/>
      <w:r>
        <w:t xml:space="preserve">Gambar 3. </w:t>
      </w:r>
      <w:fldSimple w:instr=" SEQ Gambar_3. \* ARABIC ">
        <w:r>
          <w:rPr>
            <w:noProof/>
          </w:rPr>
          <w:t>3</w:t>
        </w:r>
      </w:fldSimple>
      <w:r>
        <w:t xml:space="preserve"> </w:t>
      </w:r>
      <w:r w:rsidR="00767D86">
        <w:t>Metodelogi perancangan sistem (</w:t>
      </w:r>
      <w:r w:rsidR="00767D86">
        <w:rPr>
          <w:i/>
        </w:rPr>
        <w:t>waterfall methodology</w:t>
      </w:r>
      <w:r w:rsidR="00767D86">
        <w:t>)</w:t>
      </w:r>
      <w:bookmarkEnd w:id="107"/>
    </w:p>
    <w:p w14:paraId="2F5D1EF3" w14:textId="77777777" w:rsidR="00767D86" w:rsidRPr="00767D86" w:rsidRDefault="00767D86" w:rsidP="00767D86">
      <w:pPr>
        <w:pStyle w:val="PARAF"/>
      </w:pPr>
      <w:r w:rsidRPr="00767D86">
        <w:t>Berdasarkan gambar</w:t>
      </w:r>
      <w:r>
        <w:t xml:space="preserve"> 3.3</w:t>
      </w:r>
      <w:r w:rsidRPr="00767D86">
        <w:t xml:space="preserve"> di atas, dapat disimpulkan bahwa proses perancangan sistem dilakukan secara bertahap dan sistematis. Setiap </w:t>
      </w:r>
      <w:r w:rsidRPr="00767D86">
        <w:lastRenderedPageBreak/>
        <w:t>tahapan memiliki peran penting untuk memastikan bahwa sistem yang dikembangkan berjalan sesuai dengan kebutuhan dan spesifikasi yang telah ditentukan. Model Waterfall membantu dalam menjaga kualitas pengembangan sistem karena setiap proses terdokumentasi dengan baik dan dievaluasi sebelum melangkah ke tahap berikutnya. Dengan penerapan metodologi ini, sistem yang dikembangkan diharapkan dapat berjalan optimal dan mudah dalam proses perawatan maupun pengembangan di masa depan.</w:t>
      </w:r>
    </w:p>
    <w:p w14:paraId="22791956" w14:textId="77777777" w:rsidR="000D6EAB" w:rsidRDefault="00D24743" w:rsidP="00521D1A">
      <w:pPr>
        <w:pStyle w:val="331"/>
      </w:pPr>
      <w:bookmarkStart w:id="108" w:name="_Toc202646201"/>
      <w:r>
        <w:t xml:space="preserve">Flowchart </w:t>
      </w:r>
      <w:r w:rsidR="00E25A3E">
        <w:t>Sistem</w:t>
      </w:r>
      <w:bookmarkEnd w:id="108"/>
    </w:p>
    <w:p w14:paraId="1ACDAF8B" w14:textId="77777777" w:rsidR="00E25A3E" w:rsidRDefault="00D24743" w:rsidP="00D24743">
      <w:pPr>
        <w:pStyle w:val="PARAF"/>
      </w:pPr>
      <w:r w:rsidRPr="00D24743">
        <w:t xml:space="preserve">Flowchart ini menjelaskan alur awal sistem, dimulai dari proses login oleh pengguna hingga pengalihan ke fitur yang sesuai dengan peran pengguna. Setiap pengguna yang berhasil login akan diverifikasi perannya, apakah sebagai admin atau sebagai user biasa. Berdasarkan hasil verifikasi tersebut, sistem akan menampilkan fitur yang dapat diakses sesuai dengan hak akses masing-masing peran. Jika pengguna merupakan admin, maka ia akan memiliki akses untuk melakukan scraping komentar TikTok, menjalankan analisis sentimen menggunakan model </w:t>
      </w:r>
      <w:r w:rsidRPr="00D24743">
        <w:rPr>
          <w:i/>
        </w:rPr>
        <w:t>Machine Learning</w:t>
      </w:r>
      <w:r w:rsidRPr="00D24743">
        <w:t>, serta melihat dan mengelola hasil analisis. Sebaliknya, jika pengguna adalah user biasa, maka ia hanya dapat melihat hasil analisis sentimen yang telah tersedia.</w:t>
      </w:r>
    </w:p>
    <w:p w14:paraId="5FD41CEB" w14:textId="77777777" w:rsidR="00E25A3E" w:rsidRDefault="00E25A3E" w:rsidP="008A2987">
      <w:pPr>
        <w:pStyle w:val="PARAF"/>
        <w:numPr>
          <w:ilvl w:val="0"/>
          <w:numId w:val="29"/>
        </w:numPr>
      </w:pPr>
      <w:r>
        <w:t>Flowchart Login</w:t>
      </w:r>
    </w:p>
    <w:p w14:paraId="676650C4" w14:textId="77777777" w:rsidR="00E25A3E" w:rsidRDefault="00E25A3E" w:rsidP="00E25A3E">
      <w:pPr>
        <w:pStyle w:val="PARAF"/>
      </w:pPr>
      <w:r>
        <w:t>Flowchart pada Gambar 3.3</w:t>
      </w:r>
      <w:r w:rsidRPr="00E25A3E">
        <w:t xml:space="preserve"> menjelaskan alur proses login dan pengelolaan akses pengguna di dalam sistem. Proses dimulai ketika pengguna (baik admin maupun user biasa) mengakses halaman login dan </w:t>
      </w:r>
      <w:r w:rsidRPr="00E25A3E">
        <w:lastRenderedPageBreak/>
        <w:t>memasukkan kredensial berupa username dan password. Sistem kemudian memverifikasi keabsahan data login yang dimasukkan. Jika validasi gagal, sistem akan menampilkan pesan kesalahan dan meminta pengguna untuk mengulangi proses login. Sebaliknya, jika login berhasil, sistem akan memeriksa peran pengguna dan menampilkan fitur yang sesuai dengan hak akses yang dimiliki. Alur ini merupakan dasar dari pengelolaan kontrol akses sistem, yang membedakan fungsi antara admin dan user biasa.</w:t>
      </w:r>
    </w:p>
    <w:p w14:paraId="5B355089" w14:textId="77777777" w:rsidR="00E25A3E" w:rsidRDefault="00E25A3E" w:rsidP="00186806">
      <w:pPr>
        <w:ind w:firstLine="0"/>
        <w:jc w:val="center"/>
      </w:pPr>
      <w:r>
        <w:rPr>
          <w:noProof/>
        </w:rPr>
        <w:drawing>
          <wp:inline distT="0" distB="0" distL="0" distR="0" wp14:anchorId="603A8ACB" wp14:editId="2466C3BE">
            <wp:extent cx="1849081" cy="3381375"/>
            <wp:effectExtent l="0" t="0" r="0" b="0"/>
            <wp:docPr id="2" name="Picture 2" descr="D:\download\flowchart login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flowchart login (1).jpg"/>
                    <pic:cNvPicPr>
                      <a:picLocks noChangeAspect="1" noChangeArrowheads="1"/>
                    </pic:cNvPicPr>
                  </pic:nvPicPr>
                  <pic:blipFill>
                    <a:blip r:embed="rId15"/>
                    <a:srcRect/>
                    <a:stretch>
                      <a:fillRect/>
                    </a:stretch>
                  </pic:blipFill>
                  <pic:spPr bwMode="auto">
                    <a:xfrm>
                      <a:off x="0" y="0"/>
                      <a:ext cx="1858268" cy="3398175"/>
                    </a:xfrm>
                    <a:prstGeom prst="rect">
                      <a:avLst/>
                    </a:prstGeom>
                    <a:noFill/>
                    <a:ln w="9525">
                      <a:noFill/>
                      <a:miter lim="800000"/>
                      <a:headEnd/>
                      <a:tailEnd/>
                    </a:ln>
                  </pic:spPr>
                </pic:pic>
              </a:graphicData>
            </a:graphic>
          </wp:inline>
        </w:drawing>
      </w:r>
    </w:p>
    <w:p w14:paraId="275F6FBD" w14:textId="0FD9B1D1" w:rsidR="00E25A3E" w:rsidRDefault="00C721A1" w:rsidP="00C721A1">
      <w:pPr>
        <w:pStyle w:val="Caption"/>
      </w:pPr>
      <w:bookmarkStart w:id="109" w:name="_Toc202648395"/>
      <w:r>
        <w:t xml:space="preserve">Gambar 3. </w:t>
      </w:r>
      <w:fldSimple w:instr=" SEQ Gambar_3. \* ARABIC ">
        <w:r>
          <w:rPr>
            <w:noProof/>
          </w:rPr>
          <w:t>4</w:t>
        </w:r>
      </w:fldSimple>
      <w:r>
        <w:t xml:space="preserve"> </w:t>
      </w:r>
      <w:r w:rsidR="00E25A3E">
        <w:t>Flowchart sistem (login)</w:t>
      </w:r>
      <w:bookmarkEnd w:id="109"/>
    </w:p>
    <w:p w14:paraId="134E6294" w14:textId="77777777" w:rsidR="00E25A3E" w:rsidRDefault="00767D86" w:rsidP="00E25A3E">
      <w:pPr>
        <w:pStyle w:val="PARAF"/>
      </w:pPr>
      <w:r>
        <w:t>Gambar 3.4</w:t>
      </w:r>
      <w:r w:rsidR="00E25A3E" w:rsidRPr="00E25A3E">
        <w:t xml:space="preserve"> memperlihatkan bahwa setelah proses validasi login berhasil, sistem melakukan percabangan berdasarkan peran pengguna. Jika pengguna adalah admin, maka sistem menampilkan fitur seperti scraping komentar TikTok,</w:t>
      </w:r>
      <w:r w:rsidR="00047641">
        <w:t xml:space="preserve"> tampilan hasil scraping,</w:t>
      </w:r>
      <w:r w:rsidR="00E25A3E" w:rsidRPr="00E25A3E">
        <w:t xml:space="preserve"> analisis </w:t>
      </w:r>
      <w:r w:rsidR="00047641">
        <w:t>Sentimen</w:t>
      </w:r>
      <w:r w:rsidR="00E25A3E" w:rsidRPr="00E25A3E">
        <w:t>,</w:t>
      </w:r>
      <w:r w:rsidR="00047641">
        <w:t xml:space="preserve"> tampilan hasil analisis sentimen, dan unduh hasil analisis sentimen</w:t>
      </w:r>
      <w:r w:rsidR="00E25A3E" w:rsidRPr="00E25A3E">
        <w:t>. Jika pengguna adalah user biasa, maka sistem hanya menampilkan hasil analisis</w:t>
      </w:r>
      <w:r w:rsidR="00047641">
        <w:t xml:space="preserve"> sentimen dan </w:t>
      </w:r>
      <w:r w:rsidR="00047641">
        <w:lastRenderedPageBreak/>
        <w:t>unduh hasil analisis sentimen</w:t>
      </w:r>
      <w:r w:rsidR="00E25A3E" w:rsidRPr="00E25A3E">
        <w:t xml:space="preserve"> yang telah tersedia. Meskipun seluruh pengguna diarahkan ke halaman Dashboard Sistem yang sama, fitur yang tersedia akan disesuaikan secara dinamis berdasarkan peran. Pengaturan ini diterapkan menggunakan kontrol tampilan berbasis role (</w:t>
      </w:r>
      <w:r w:rsidR="00E25A3E" w:rsidRPr="00047641">
        <w:rPr>
          <w:i/>
        </w:rPr>
        <w:t>role-based access control</w:t>
      </w:r>
      <w:r w:rsidR="00E25A3E" w:rsidRPr="00E25A3E">
        <w:t>) di Laravel, sehingga sistem tetap efisien tanpa perlu memisahkan halaman secara fisik. Alur ini mencerminkan manajemen hak akses yang jelas dan terstruktur dalam sistem.</w:t>
      </w:r>
    </w:p>
    <w:p w14:paraId="41289518" w14:textId="77777777" w:rsidR="00047641" w:rsidRDefault="00047641" w:rsidP="008A2987">
      <w:pPr>
        <w:pStyle w:val="PARAF"/>
        <w:numPr>
          <w:ilvl w:val="0"/>
          <w:numId w:val="29"/>
        </w:numPr>
      </w:pPr>
      <w:r>
        <w:t>Flowchart Fitur Admin</w:t>
      </w:r>
    </w:p>
    <w:p w14:paraId="4CEC7E94" w14:textId="77777777" w:rsidR="00047641" w:rsidRPr="00E25A3E" w:rsidRDefault="00767D86" w:rsidP="00EB6199">
      <w:pPr>
        <w:pStyle w:val="PARAF"/>
      </w:pPr>
      <w:r>
        <w:t>Gambar 3.5</w:t>
      </w:r>
      <w:r w:rsidR="00047641" w:rsidRPr="00047641">
        <w:t xml:space="preserve"> menggambarkan alur aktivitas yang dapat dilakukan oleh pengguna dengan peran admin setelah berhasil masuk ke sistem. Proses dimulai dari tampilan dashboard, di mana admin dapat memilih untuk menekan tombol </w:t>
      </w:r>
      <w:r w:rsidR="00047641" w:rsidRPr="00767D86">
        <w:rPr>
          <w:i/>
        </w:rPr>
        <w:t>Scraping</w:t>
      </w:r>
      <w:r w:rsidR="00047641" w:rsidRPr="00047641">
        <w:t xml:space="preserve"> guna memulai pengambilan komentar dari TikTok. Proses </w:t>
      </w:r>
      <w:r w:rsidR="00047641" w:rsidRPr="00047641">
        <w:rPr>
          <w:i/>
        </w:rPr>
        <w:t>scraping</w:t>
      </w:r>
      <w:r w:rsidR="00047641" w:rsidRPr="00047641">
        <w:t xml:space="preserve"> dilakukan melalui integrasi Laravel dan Flask API, dan hasilnya disimpan dalam tabel komentar_mentah. Setelah proses </w:t>
      </w:r>
      <w:r w:rsidR="00047641" w:rsidRPr="00047641">
        <w:rPr>
          <w:i/>
        </w:rPr>
        <w:t>scraping</w:t>
      </w:r>
      <w:r w:rsidR="00047641" w:rsidRPr="00047641">
        <w:t xml:space="preserve"> selesai, admin dapat memilih untuk melihat hasil komentar terlebih dahulu atau langsung melanjutkan ke tahap analisis sentimen. Analisis dilakukan dengan menekan tombol Analisis ML, yang akan memicu proses prediksi sentimen menggunakan model </w:t>
      </w:r>
      <w:r w:rsidR="00047641" w:rsidRPr="00047641">
        <w:rPr>
          <w:i/>
        </w:rPr>
        <w:t>Machine Learning</w:t>
      </w:r>
      <w:r w:rsidR="00047641" w:rsidRPr="00047641">
        <w:t xml:space="preserve"> berbasis </w:t>
      </w:r>
      <w:r w:rsidR="00047641" w:rsidRPr="00047641">
        <w:rPr>
          <w:i/>
        </w:rPr>
        <w:t>Random Forest</w:t>
      </w:r>
      <w:r w:rsidR="00047641" w:rsidRPr="00047641">
        <w:t>. Hasil analisis disimpan dalam tabel komentar_sentimen_ml, dan dapat dilihat atau diunduh oleh admin untuk keperluan dokumentasi lebih lanjut.</w:t>
      </w:r>
    </w:p>
    <w:p w14:paraId="27C0CAD6" w14:textId="771F2028" w:rsidR="00E25A3E" w:rsidRDefault="00186806" w:rsidP="00186806">
      <w:pPr>
        <w:ind w:firstLine="0"/>
        <w:jc w:val="center"/>
      </w:pPr>
      <w:r>
        <w:rPr>
          <w:noProof/>
        </w:rPr>
        <w:lastRenderedPageBreak/>
        <w:drawing>
          <wp:inline distT="0" distB="0" distL="0" distR="0" wp14:anchorId="3A241755" wp14:editId="17A8C19E">
            <wp:extent cx="3829050" cy="3669506"/>
            <wp:effectExtent l="0" t="0" r="0" b="0"/>
            <wp:docPr id="16562930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32294" cy="3672614"/>
                    </a:xfrm>
                    <a:prstGeom prst="rect">
                      <a:avLst/>
                    </a:prstGeom>
                    <a:noFill/>
                    <a:ln>
                      <a:noFill/>
                    </a:ln>
                  </pic:spPr>
                </pic:pic>
              </a:graphicData>
            </a:graphic>
          </wp:inline>
        </w:drawing>
      </w:r>
    </w:p>
    <w:p w14:paraId="2A3229C4" w14:textId="20C41865" w:rsidR="00EB6199" w:rsidRPr="00C951A7" w:rsidRDefault="00C721A1" w:rsidP="00C721A1">
      <w:pPr>
        <w:pStyle w:val="Caption"/>
      </w:pPr>
      <w:bookmarkStart w:id="110" w:name="_Toc202648396"/>
      <w:r>
        <w:t xml:space="preserve">Gambar 3. </w:t>
      </w:r>
      <w:fldSimple w:instr=" SEQ Gambar_3. \* ARABIC ">
        <w:r>
          <w:rPr>
            <w:noProof/>
          </w:rPr>
          <w:t>5</w:t>
        </w:r>
      </w:fldSimple>
      <w:r>
        <w:t xml:space="preserve"> </w:t>
      </w:r>
      <w:r w:rsidR="00EB6199">
        <w:t>Flowchart sistem (</w:t>
      </w:r>
      <w:r w:rsidR="00945D54">
        <w:t xml:space="preserve">fitur </w:t>
      </w:r>
      <w:r w:rsidR="00EB6199">
        <w:t>admin)</w:t>
      </w:r>
      <w:bookmarkEnd w:id="110"/>
    </w:p>
    <w:p w14:paraId="61791C9E" w14:textId="77777777" w:rsidR="000D6EAB" w:rsidRDefault="000D6EAB" w:rsidP="000D6EAB"/>
    <w:p w14:paraId="7E4BC01F" w14:textId="77777777" w:rsidR="000D6EAB" w:rsidRDefault="00767D86" w:rsidP="009B622D">
      <w:pPr>
        <w:pStyle w:val="PARAF"/>
      </w:pPr>
      <w:r>
        <w:t>Flowchart pada Gambar 3.5</w:t>
      </w:r>
      <w:r w:rsidR="009B622D" w:rsidRPr="009B622D">
        <w:t xml:space="preserve"> menampilkan seluruh proses kerja admin dalam sistem, mulai dari pengambilan data komentar TikTok, pemrosesan analisis sentimen, hingga akses hasil analisis. Setiap proses dihubungkan secara linier dan logis, dengan percabangan pada titik-titik interaktif seperti pilihan untuk melihat hasil </w:t>
      </w:r>
      <w:r w:rsidR="009B622D" w:rsidRPr="00403B2B">
        <w:rPr>
          <w:i/>
        </w:rPr>
        <w:t>scraping</w:t>
      </w:r>
      <w:r w:rsidR="009B622D" w:rsidRPr="009B622D">
        <w:t xml:space="preserve"> terlebih dahulu atau mengunduh hasil sentimen. Alur ini menunjukkan bahwa sistem memberikan fleksibilitas kepada admin dalam mengelola alur kerja analisis sentimen, dengan semua proses berjalan secara terotomatisasi melalui integrasi Laravel dan Flask API. Selain itu, kontrol akses yang hanya diberikan kepada admin memastikan bahwa fitur-fitur ini tidak dapat dijalankan oleh user biasa, sehingga menjaga struktur dan keamanan sistem secara keseluruhan.</w:t>
      </w:r>
    </w:p>
    <w:p w14:paraId="3B166697" w14:textId="77777777" w:rsidR="00567F4E" w:rsidRDefault="00567F4E" w:rsidP="008A2987">
      <w:pPr>
        <w:pStyle w:val="PARAF"/>
        <w:numPr>
          <w:ilvl w:val="0"/>
          <w:numId w:val="29"/>
        </w:numPr>
      </w:pPr>
      <w:r>
        <w:lastRenderedPageBreak/>
        <w:t>Flowchart Fitur User</w:t>
      </w:r>
    </w:p>
    <w:p w14:paraId="656A761C" w14:textId="77777777" w:rsidR="00567F4E" w:rsidRDefault="00767D86" w:rsidP="00941244">
      <w:pPr>
        <w:pStyle w:val="PARAF"/>
      </w:pPr>
      <w:r>
        <w:t>Gambar 3.6</w:t>
      </w:r>
      <w:r w:rsidR="00941244" w:rsidRPr="00941244">
        <w:t xml:space="preserve"> menjelaskan alur aktivitas pengguna dengan peran user biasa setelah berhasil login ke dalam sistem. Setelah diarahkan ke dashboard, sistem secara otomatis menampilkan hasil visualisasi dari analisis sentimen yang telah diproses sebelumnya oleh admin. Informasi ini disajikan dalam bentuk grafik dan tabel, sehingga memudahkan user dalam memahami sentimen publik terhadap topik yang dianalisis. Selanjutnya, user dapat memilih untuk mengunduh hasil tersebut dalam format file, atau melanjutkan melihat hasil analisis langsung dari dashboard.</w:t>
      </w:r>
    </w:p>
    <w:p w14:paraId="40420669" w14:textId="77777777" w:rsidR="00941244" w:rsidRDefault="00941244" w:rsidP="00186806">
      <w:pPr>
        <w:ind w:firstLine="0"/>
        <w:jc w:val="center"/>
      </w:pPr>
      <w:r>
        <w:rPr>
          <w:noProof/>
        </w:rPr>
        <w:drawing>
          <wp:inline distT="0" distB="0" distL="0" distR="0" wp14:anchorId="211A74C7" wp14:editId="3F70BFB6">
            <wp:extent cx="1446022" cy="2657475"/>
            <wp:effectExtent l="0" t="0" r="0" b="0"/>
            <wp:docPr id="5" name="Picture 4" descr="D:\download\flowchart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flowchart user.jpg"/>
                    <pic:cNvPicPr>
                      <a:picLocks noChangeAspect="1" noChangeArrowheads="1"/>
                    </pic:cNvPicPr>
                  </pic:nvPicPr>
                  <pic:blipFill>
                    <a:blip r:embed="rId17"/>
                    <a:srcRect/>
                    <a:stretch>
                      <a:fillRect/>
                    </a:stretch>
                  </pic:blipFill>
                  <pic:spPr bwMode="auto">
                    <a:xfrm>
                      <a:off x="0" y="0"/>
                      <a:ext cx="1453111" cy="2670502"/>
                    </a:xfrm>
                    <a:prstGeom prst="rect">
                      <a:avLst/>
                    </a:prstGeom>
                    <a:noFill/>
                    <a:ln w="9525">
                      <a:noFill/>
                      <a:miter lim="800000"/>
                      <a:headEnd/>
                      <a:tailEnd/>
                    </a:ln>
                  </pic:spPr>
                </pic:pic>
              </a:graphicData>
            </a:graphic>
          </wp:inline>
        </w:drawing>
      </w:r>
    </w:p>
    <w:p w14:paraId="3FFCB5BF" w14:textId="73FD35C7" w:rsidR="00941244" w:rsidRDefault="00941244" w:rsidP="00941244">
      <w:pPr>
        <w:pStyle w:val="Caption"/>
      </w:pPr>
      <w:bookmarkStart w:id="111" w:name="_Toc202648397"/>
      <w:r>
        <w:t xml:space="preserve">Gambar 3. </w:t>
      </w:r>
      <w:fldSimple w:instr=" SEQ Gambar_3. \* ARABIC ">
        <w:r w:rsidR="00C721A1">
          <w:rPr>
            <w:noProof/>
          </w:rPr>
          <w:t>6</w:t>
        </w:r>
      </w:fldSimple>
      <w:r>
        <w:t xml:space="preserve"> Flowchart sistem (fitur user)</w:t>
      </w:r>
      <w:bookmarkEnd w:id="111"/>
    </w:p>
    <w:p w14:paraId="5CD544CA" w14:textId="77777777" w:rsidR="00F82707" w:rsidRDefault="00F82707" w:rsidP="00F82707">
      <w:pPr>
        <w:pStyle w:val="PARAF"/>
      </w:pPr>
      <w:r w:rsidRPr="00F82707">
        <w:t>Flowchart pad</w:t>
      </w:r>
      <w:r w:rsidR="00767D86">
        <w:t>a Gambar 3.6</w:t>
      </w:r>
      <w:r w:rsidRPr="00F82707">
        <w:t xml:space="preserve"> menegaskan bahwa pengguna dengan peran user hanya memiliki akses untuk melihat dan mengunduh hasil analisis yang telah tersedia. Tidak terdapat fitur scraping maupun analisis yang dapat dijalankan oleh user, sesuai dengan batasan hak akses sistem. Jalur alur yang lebih sederhana ini juga menandakan perbedaan peran yang jelas antara admin dan user. Dengan demikian, sistem dapat menjamin </w:t>
      </w:r>
      <w:r w:rsidRPr="00F82707">
        <w:lastRenderedPageBreak/>
        <w:t>bahwa proses manipulasi data dan analisis hanya dapat dilakukan oleh pihak yang berwenang, sementara user tetap dapat memperoleh informasi hasil analisis secara aman dan efisien.</w:t>
      </w:r>
    </w:p>
    <w:p w14:paraId="7CBCE281" w14:textId="77777777" w:rsidR="00F82707" w:rsidRDefault="00F82707" w:rsidP="00521D1A">
      <w:pPr>
        <w:pStyle w:val="331"/>
      </w:pPr>
      <w:bookmarkStart w:id="112" w:name="_Toc202646202"/>
      <w:r>
        <w:t xml:space="preserve">Rancangan </w:t>
      </w:r>
      <w:r w:rsidRPr="00F82707">
        <w:t>Business Rules</w:t>
      </w:r>
      <w:bookmarkEnd w:id="112"/>
    </w:p>
    <w:p w14:paraId="754A68FE" w14:textId="77777777" w:rsidR="00F82707" w:rsidRDefault="00013964" w:rsidP="00F82707">
      <w:pPr>
        <w:pStyle w:val="PARAF"/>
      </w:pPr>
      <w:r w:rsidRPr="00013964">
        <w:rPr>
          <w:i/>
        </w:rPr>
        <w:t>Business rules</w:t>
      </w:r>
      <w:r w:rsidRPr="00013964">
        <w:t xml:space="preserve"> atau aturan bisnis adalah seperangkat ketentuan yang mengatur bagaimana suatu sistem bekerja dalam konteks domain permasalahan tertentu. Dalam penelitian ini, business rules digunakan untuk mengatur alur proses, hak akses pengguna, serta hubungan antar entitas yang terlibat dalam sistem analisis sentimen berbasis data komentar TikTok. Aturan bisnis ini menjadi dasar bagi pengembangan fungsionalitas sistem dan penerapan kontrol akses sesuai dengan peran pengguna.</w:t>
      </w:r>
    </w:p>
    <w:p w14:paraId="42AADB79" w14:textId="3FA43E00" w:rsidR="00013964" w:rsidRDefault="00425145" w:rsidP="00425145">
      <w:pPr>
        <w:pStyle w:val="Caption"/>
      </w:pPr>
      <w:bookmarkStart w:id="113" w:name="_Toc202648364"/>
      <w:r>
        <w:t xml:space="preserve">Tabel 3. </w:t>
      </w:r>
      <w:fldSimple w:instr=" SEQ Tabel_3. \* ARABIC ">
        <w:r w:rsidR="00C721A1">
          <w:rPr>
            <w:noProof/>
          </w:rPr>
          <w:t>3</w:t>
        </w:r>
      </w:fldSimple>
      <w:r>
        <w:t xml:space="preserve"> Rancangan </w:t>
      </w:r>
      <w:r>
        <w:rPr>
          <w:i/>
        </w:rPr>
        <w:t>business rules</w:t>
      </w:r>
      <w:bookmarkEnd w:id="113"/>
    </w:p>
    <w:tbl>
      <w:tblPr>
        <w:tblStyle w:val="TableGrid4"/>
        <w:tblW w:w="7938" w:type="dxa"/>
        <w:tblInd w:w="725" w:type="dxa"/>
        <w:tblLook w:val="04A0" w:firstRow="1" w:lastRow="0" w:firstColumn="1" w:lastColumn="0" w:noHBand="0" w:noVBand="1"/>
      </w:tblPr>
      <w:tblGrid>
        <w:gridCol w:w="617"/>
        <w:gridCol w:w="7321"/>
      </w:tblGrid>
      <w:tr w:rsidR="00425145" w:rsidRPr="00425145" w14:paraId="3363B7FC" w14:textId="77777777" w:rsidTr="00186806">
        <w:tc>
          <w:tcPr>
            <w:tcW w:w="617" w:type="dxa"/>
          </w:tcPr>
          <w:p w14:paraId="2FB28CE5" w14:textId="77777777" w:rsidR="00425145" w:rsidRPr="00425145" w:rsidRDefault="00425145" w:rsidP="004628B8">
            <w:pPr>
              <w:spacing w:line="480" w:lineRule="auto"/>
              <w:ind w:left="142" w:hanging="142"/>
              <w:rPr>
                <w:rFonts w:ascii="Times New Roman" w:hAnsi="Times New Roman" w:cs="Times New Roman"/>
                <w:sz w:val="24"/>
              </w:rPr>
            </w:pPr>
            <w:r w:rsidRPr="00425145">
              <w:rPr>
                <w:rFonts w:ascii="Times New Roman" w:hAnsi="Times New Roman" w:cs="Times New Roman"/>
                <w:sz w:val="24"/>
              </w:rPr>
              <w:t>No.</w:t>
            </w:r>
          </w:p>
        </w:tc>
        <w:tc>
          <w:tcPr>
            <w:tcW w:w="7321" w:type="dxa"/>
          </w:tcPr>
          <w:p w14:paraId="6FD40228" w14:textId="77777777" w:rsidR="00425145" w:rsidRPr="00425145" w:rsidRDefault="00425145" w:rsidP="004628B8">
            <w:pPr>
              <w:spacing w:line="480" w:lineRule="auto"/>
              <w:rPr>
                <w:rFonts w:ascii="Times New Roman" w:hAnsi="Times New Roman" w:cs="Times New Roman"/>
                <w:i/>
                <w:sz w:val="24"/>
              </w:rPr>
            </w:pPr>
            <w:r w:rsidRPr="00425145">
              <w:rPr>
                <w:rFonts w:ascii="Times New Roman" w:hAnsi="Times New Roman" w:cs="Times New Roman"/>
                <w:i/>
                <w:sz w:val="24"/>
              </w:rPr>
              <w:t>Business Rules</w:t>
            </w:r>
          </w:p>
        </w:tc>
      </w:tr>
      <w:tr w:rsidR="00425145" w:rsidRPr="00425145" w14:paraId="1FB1FF23" w14:textId="77777777" w:rsidTr="00186806">
        <w:tc>
          <w:tcPr>
            <w:tcW w:w="617" w:type="dxa"/>
          </w:tcPr>
          <w:p w14:paraId="13961757" w14:textId="77777777" w:rsidR="00425145" w:rsidRPr="00425145" w:rsidRDefault="00425145" w:rsidP="004628B8">
            <w:pPr>
              <w:spacing w:line="480" w:lineRule="auto"/>
              <w:rPr>
                <w:rFonts w:ascii="Times New Roman" w:hAnsi="Times New Roman" w:cs="Times New Roman"/>
                <w:sz w:val="24"/>
                <w:lang w:val="en-US"/>
              </w:rPr>
            </w:pPr>
            <w:r w:rsidRPr="00425145">
              <w:rPr>
                <w:rFonts w:ascii="Times New Roman" w:hAnsi="Times New Roman" w:cs="Times New Roman"/>
                <w:sz w:val="24"/>
                <w:lang w:val="en-US"/>
              </w:rPr>
              <w:t>R1</w:t>
            </w:r>
          </w:p>
        </w:tc>
        <w:tc>
          <w:tcPr>
            <w:tcW w:w="7321" w:type="dxa"/>
          </w:tcPr>
          <w:p w14:paraId="000A2174" w14:textId="77777777" w:rsidR="00425145" w:rsidRPr="00425145" w:rsidRDefault="00425145" w:rsidP="004628B8">
            <w:pPr>
              <w:spacing w:line="480" w:lineRule="auto"/>
              <w:rPr>
                <w:rFonts w:ascii="Times New Roman" w:hAnsi="Times New Roman" w:cs="Times New Roman"/>
                <w:sz w:val="24"/>
              </w:rPr>
            </w:pPr>
            <w:r w:rsidRPr="00425145">
              <w:rPr>
                <w:rFonts w:ascii="Times New Roman" w:hAnsi="Times New Roman" w:cs="Times New Roman"/>
                <w:sz w:val="24"/>
              </w:rPr>
              <w:t xml:space="preserve">Pengguna harus melakukan </w:t>
            </w:r>
            <w:r w:rsidR="00424980">
              <w:rPr>
                <w:rFonts w:ascii="Times New Roman" w:hAnsi="Times New Roman" w:cs="Times New Roman"/>
                <w:sz w:val="24"/>
                <w:lang w:val="en-US"/>
              </w:rPr>
              <w:t xml:space="preserve">Registrasi dan </w:t>
            </w:r>
            <w:r w:rsidRPr="00425145">
              <w:rPr>
                <w:rFonts w:ascii="Times New Roman" w:hAnsi="Times New Roman" w:cs="Times New Roman"/>
                <w:sz w:val="24"/>
              </w:rPr>
              <w:t>login terlebih dahulu untuk dapat mengakses sistem.</w:t>
            </w:r>
          </w:p>
        </w:tc>
      </w:tr>
      <w:tr w:rsidR="00425145" w:rsidRPr="00425145" w14:paraId="7BF6BC6D" w14:textId="77777777" w:rsidTr="00186806">
        <w:tc>
          <w:tcPr>
            <w:tcW w:w="617" w:type="dxa"/>
          </w:tcPr>
          <w:p w14:paraId="0A95AAB3" w14:textId="77777777" w:rsidR="00425145" w:rsidRPr="00425145" w:rsidRDefault="00425145" w:rsidP="004628B8">
            <w:pPr>
              <w:spacing w:line="480" w:lineRule="auto"/>
              <w:rPr>
                <w:rFonts w:ascii="Times New Roman" w:hAnsi="Times New Roman" w:cs="Times New Roman"/>
                <w:sz w:val="24"/>
                <w:lang w:val="en-US"/>
              </w:rPr>
            </w:pPr>
            <w:r w:rsidRPr="00425145">
              <w:rPr>
                <w:rFonts w:ascii="Times New Roman" w:hAnsi="Times New Roman" w:cs="Times New Roman"/>
                <w:sz w:val="24"/>
                <w:lang w:val="en-US"/>
              </w:rPr>
              <w:t>R2</w:t>
            </w:r>
          </w:p>
        </w:tc>
        <w:tc>
          <w:tcPr>
            <w:tcW w:w="7321" w:type="dxa"/>
          </w:tcPr>
          <w:p w14:paraId="2AC252FF" w14:textId="77777777" w:rsidR="00425145" w:rsidRPr="00425145" w:rsidRDefault="00425145" w:rsidP="004628B8">
            <w:pPr>
              <w:spacing w:line="480" w:lineRule="auto"/>
              <w:rPr>
                <w:rFonts w:ascii="Times New Roman" w:hAnsi="Times New Roman" w:cs="Times New Roman"/>
                <w:sz w:val="24"/>
              </w:rPr>
            </w:pPr>
            <w:r w:rsidRPr="00425145">
              <w:rPr>
                <w:rFonts w:ascii="Times New Roman" w:hAnsi="Times New Roman" w:cs="Times New Roman"/>
                <w:sz w:val="24"/>
              </w:rPr>
              <w:t xml:space="preserve">Terdapat dua jenis peran pengguna: Admin dan </w:t>
            </w:r>
            <w:r w:rsidRPr="00425145">
              <w:rPr>
                <w:rFonts w:ascii="Times New Roman" w:hAnsi="Times New Roman" w:cs="Times New Roman"/>
                <w:sz w:val="24"/>
                <w:lang w:val="en-US"/>
              </w:rPr>
              <w:t>U</w:t>
            </w:r>
            <w:r w:rsidRPr="00425145">
              <w:rPr>
                <w:rFonts w:ascii="Times New Roman" w:hAnsi="Times New Roman" w:cs="Times New Roman"/>
                <w:sz w:val="24"/>
              </w:rPr>
              <w:t>ser.</w:t>
            </w:r>
          </w:p>
        </w:tc>
      </w:tr>
      <w:tr w:rsidR="007D35C0" w:rsidRPr="00425145" w14:paraId="3CB60E8B" w14:textId="77777777" w:rsidTr="00186806">
        <w:tc>
          <w:tcPr>
            <w:tcW w:w="617" w:type="dxa"/>
          </w:tcPr>
          <w:p w14:paraId="43A79FDA" w14:textId="77777777" w:rsidR="007D35C0" w:rsidRPr="00425145" w:rsidRDefault="007D35C0" w:rsidP="004628B8">
            <w:pPr>
              <w:spacing w:line="480" w:lineRule="auto"/>
              <w:rPr>
                <w:rFonts w:ascii="Times New Roman" w:hAnsi="Times New Roman" w:cs="Times New Roman"/>
                <w:sz w:val="24"/>
                <w:lang w:val="en-US"/>
              </w:rPr>
            </w:pPr>
            <w:r w:rsidRPr="00425145">
              <w:rPr>
                <w:rFonts w:ascii="Times New Roman" w:hAnsi="Times New Roman" w:cs="Times New Roman"/>
                <w:sz w:val="24"/>
                <w:lang w:val="en-US"/>
              </w:rPr>
              <w:t>R3</w:t>
            </w:r>
          </w:p>
        </w:tc>
        <w:tc>
          <w:tcPr>
            <w:tcW w:w="7321" w:type="dxa"/>
          </w:tcPr>
          <w:p w14:paraId="10AC4A96" w14:textId="77777777" w:rsidR="007D35C0" w:rsidRPr="00425145" w:rsidRDefault="007D35C0" w:rsidP="004628B8">
            <w:pPr>
              <w:spacing w:line="480" w:lineRule="auto"/>
              <w:rPr>
                <w:rFonts w:ascii="Times New Roman" w:hAnsi="Times New Roman" w:cs="Times New Roman"/>
                <w:sz w:val="24"/>
              </w:rPr>
            </w:pPr>
            <w:r w:rsidRPr="007D35C0">
              <w:rPr>
                <w:rFonts w:ascii="Times New Roman" w:hAnsi="Times New Roman" w:cs="Times New Roman"/>
                <w:sz w:val="24"/>
              </w:rPr>
              <w:t>Sistem menampilkan fitur dashboard sesuai peran pengguna yang terdeteksi saat login (</w:t>
            </w:r>
            <w:r w:rsidRPr="007D35C0">
              <w:rPr>
                <w:rFonts w:ascii="Times New Roman" w:hAnsi="Times New Roman" w:cs="Times New Roman"/>
                <w:i/>
                <w:sz w:val="24"/>
              </w:rPr>
              <w:t>Role-Based Access Control</w:t>
            </w:r>
            <w:r w:rsidRPr="007D35C0">
              <w:rPr>
                <w:rFonts w:ascii="Times New Roman" w:hAnsi="Times New Roman" w:cs="Times New Roman"/>
                <w:sz w:val="24"/>
              </w:rPr>
              <w:t>).</w:t>
            </w:r>
          </w:p>
        </w:tc>
      </w:tr>
      <w:tr w:rsidR="007D35C0" w:rsidRPr="00425145" w14:paraId="4CF35797" w14:textId="77777777" w:rsidTr="00186806">
        <w:tc>
          <w:tcPr>
            <w:tcW w:w="617" w:type="dxa"/>
          </w:tcPr>
          <w:p w14:paraId="2F58D139" w14:textId="77777777" w:rsidR="007D35C0" w:rsidRPr="00425145" w:rsidRDefault="007D35C0" w:rsidP="004628B8">
            <w:pPr>
              <w:spacing w:line="480" w:lineRule="auto"/>
              <w:rPr>
                <w:rFonts w:ascii="Times New Roman" w:hAnsi="Times New Roman" w:cs="Times New Roman"/>
                <w:sz w:val="24"/>
                <w:lang w:val="en-US"/>
              </w:rPr>
            </w:pPr>
            <w:r>
              <w:rPr>
                <w:rFonts w:ascii="Times New Roman" w:hAnsi="Times New Roman" w:cs="Times New Roman"/>
                <w:sz w:val="24"/>
                <w:lang w:val="en-US"/>
              </w:rPr>
              <w:t>R4</w:t>
            </w:r>
          </w:p>
        </w:tc>
        <w:tc>
          <w:tcPr>
            <w:tcW w:w="7321" w:type="dxa"/>
          </w:tcPr>
          <w:p w14:paraId="7D5F52AB" w14:textId="77777777" w:rsidR="007D35C0" w:rsidRPr="00425145" w:rsidRDefault="007D35C0" w:rsidP="004628B8">
            <w:pPr>
              <w:spacing w:line="480" w:lineRule="auto"/>
              <w:rPr>
                <w:rFonts w:ascii="Times New Roman" w:hAnsi="Times New Roman" w:cs="Times New Roman"/>
                <w:sz w:val="24"/>
              </w:rPr>
            </w:pPr>
            <w:r w:rsidRPr="00B1028C">
              <w:rPr>
                <w:rFonts w:ascii="Times New Roman" w:hAnsi="Times New Roman" w:cs="Times New Roman"/>
                <w:sz w:val="24"/>
              </w:rPr>
              <w:t>Admin memiliki hak akses untuk menjalankan proses scraping komentar TikTok melalui tombol Scraping pada dashboard.</w:t>
            </w:r>
          </w:p>
        </w:tc>
      </w:tr>
      <w:tr w:rsidR="007D35C0" w:rsidRPr="00425145" w14:paraId="3E283E6C" w14:textId="77777777" w:rsidTr="00186806">
        <w:tc>
          <w:tcPr>
            <w:tcW w:w="617" w:type="dxa"/>
          </w:tcPr>
          <w:p w14:paraId="2E74243B" w14:textId="77777777" w:rsidR="007D35C0" w:rsidRPr="00425145" w:rsidRDefault="007D35C0" w:rsidP="004628B8">
            <w:pPr>
              <w:spacing w:line="480" w:lineRule="auto"/>
              <w:rPr>
                <w:rFonts w:ascii="Times New Roman" w:hAnsi="Times New Roman" w:cs="Times New Roman"/>
                <w:sz w:val="24"/>
                <w:lang w:val="en-US"/>
              </w:rPr>
            </w:pPr>
            <w:r>
              <w:rPr>
                <w:rFonts w:ascii="Times New Roman" w:hAnsi="Times New Roman" w:cs="Times New Roman"/>
                <w:sz w:val="24"/>
                <w:lang w:val="en-US"/>
              </w:rPr>
              <w:t>R5</w:t>
            </w:r>
          </w:p>
        </w:tc>
        <w:tc>
          <w:tcPr>
            <w:tcW w:w="7321" w:type="dxa"/>
          </w:tcPr>
          <w:p w14:paraId="389EC63F" w14:textId="77777777" w:rsidR="007D35C0" w:rsidRPr="00425145" w:rsidRDefault="007D35C0" w:rsidP="004628B8">
            <w:pPr>
              <w:spacing w:line="480" w:lineRule="auto"/>
              <w:rPr>
                <w:rFonts w:ascii="Times New Roman" w:hAnsi="Times New Roman" w:cs="Times New Roman"/>
                <w:sz w:val="24"/>
              </w:rPr>
            </w:pPr>
            <w:r w:rsidRPr="00425145">
              <w:rPr>
                <w:rFonts w:ascii="Times New Roman" w:hAnsi="Times New Roman" w:cs="Times New Roman"/>
                <w:sz w:val="24"/>
              </w:rPr>
              <w:t>Setelah proses scraping berhasil, data komentar disimpan ke dalam tabel komentar_mentah.</w:t>
            </w:r>
          </w:p>
        </w:tc>
      </w:tr>
      <w:tr w:rsidR="007D35C0" w:rsidRPr="00425145" w14:paraId="6D3D76A4" w14:textId="77777777" w:rsidTr="00186806">
        <w:tc>
          <w:tcPr>
            <w:tcW w:w="617" w:type="dxa"/>
          </w:tcPr>
          <w:p w14:paraId="28EF7F6A" w14:textId="77777777" w:rsidR="007D35C0" w:rsidRPr="00425145" w:rsidRDefault="007D35C0" w:rsidP="004628B8">
            <w:pPr>
              <w:spacing w:line="480" w:lineRule="auto"/>
              <w:rPr>
                <w:rFonts w:ascii="Times New Roman" w:hAnsi="Times New Roman" w:cs="Times New Roman"/>
                <w:sz w:val="24"/>
                <w:lang w:val="en-US"/>
              </w:rPr>
            </w:pPr>
            <w:r>
              <w:rPr>
                <w:rFonts w:ascii="Times New Roman" w:hAnsi="Times New Roman" w:cs="Times New Roman"/>
                <w:sz w:val="24"/>
                <w:lang w:val="en-US"/>
              </w:rPr>
              <w:t>R6</w:t>
            </w:r>
          </w:p>
        </w:tc>
        <w:tc>
          <w:tcPr>
            <w:tcW w:w="7321" w:type="dxa"/>
          </w:tcPr>
          <w:p w14:paraId="06F7D89B" w14:textId="77777777" w:rsidR="007D35C0" w:rsidRPr="00425145" w:rsidRDefault="007D35C0" w:rsidP="004628B8">
            <w:pPr>
              <w:spacing w:line="480" w:lineRule="auto"/>
              <w:rPr>
                <w:rFonts w:ascii="Times New Roman" w:hAnsi="Times New Roman" w:cs="Times New Roman"/>
                <w:sz w:val="24"/>
              </w:rPr>
            </w:pPr>
            <w:r w:rsidRPr="00B1028C">
              <w:rPr>
                <w:rFonts w:ascii="Times New Roman" w:hAnsi="Times New Roman" w:cs="Times New Roman"/>
                <w:sz w:val="24"/>
              </w:rPr>
              <w:t>Hasil komentar yang telah di-scrape ditampilkan pada halaman Result, dan hanya dapat diakses oleh Admin.</w:t>
            </w:r>
          </w:p>
        </w:tc>
      </w:tr>
      <w:tr w:rsidR="007D35C0" w:rsidRPr="00425145" w14:paraId="26A59E05" w14:textId="77777777" w:rsidTr="00186806">
        <w:tc>
          <w:tcPr>
            <w:tcW w:w="617" w:type="dxa"/>
          </w:tcPr>
          <w:p w14:paraId="69FD6497" w14:textId="77777777" w:rsidR="007D35C0" w:rsidRPr="00425145" w:rsidRDefault="007D35C0" w:rsidP="004628B8">
            <w:pPr>
              <w:spacing w:line="480" w:lineRule="auto"/>
              <w:rPr>
                <w:rFonts w:ascii="Times New Roman" w:hAnsi="Times New Roman" w:cs="Times New Roman"/>
                <w:sz w:val="24"/>
                <w:lang w:val="en-US"/>
              </w:rPr>
            </w:pPr>
            <w:r>
              <w:rPr>
                <w:rFonts w:ascii="Times New Roman" w:hAnsi="Times New Roman" w:cs="Times New Roman"/>
                <w:sz w:val="24"/>
                <w:lang w:val="en-US"/>
              </w:rPr>
              <w:lastRenderedPageBreak/>
              <w:t>R7</w:t>
            </w:r>
          </w:p>
        </w:tc>
        <w:tc>
          <w:tcPr>
            <w:tcW w:w="7321" w:type="dxa"/>
          </w:tcPr>
          <w:p w14:paraId="3908EE2A" w14:textId="77777777" w:rsidR="007D35C0" w:rsidRPr="00425145" w:rsidRDefault="007D35C0" w:rsidP="004628B8">
            <w:pPr>
              <w:spacing w:line="480" w:lineRule="auto"/>
              <w:rPr>
                <w:rFonts w:ascii="Times New Roman" w:hAnsi="Times New Roman" w:cs="Times New Roman"/>
                <w:sz w:val="24"/>
              </w:rPr>
            </w:pPr>
            <w:r w:rsidRPr="00B1028C">
              <w:rPr>
                <w:rFonts w:ascii="Times New Roman" w:hAnsi="Times New Roman" w:cs="Times New Roman"/>
                <w:sz w:val="24"/>
              </w:rPr>
              <w:t>Admin dapat menjalankan analisis sentimen menggunakan tombol Analisis ML, yang akan memicu pemanggilan Flask API.</w:t>
            </w:r>
          </w:p>
        </w:tc>
      </w:tr>
      <w:tr w:rsidR="007D35C0" w:rsidRPr="00425145" w14:paraId="7AD002FE" w14:textId="77777777" w:rsidTr="00186806">
        <w:tc>
          <w:tcPr>
            <w:tcW w:w="617" w:type="dxa"/>
          </w:tcPr>
          <w:p w14:paraId="3AABFAB6" w14:textId="77777777" w:rsidR="007D35C0" w:rsidRPr="00425145" w:rsidRDefault="007D35C0" w:rsidP="004628B8">
            <w:pPr>
              <w:spacing w:line="480" w:lineRule="auto"/>
              <w:rPr>
                <w:rFonts w:ascii="Times New Roman" w:hAnsi="Times New Roman" w:cs="Times New Roman"/>
                <w:sz w:val="24"/>
                <w:lang w:val="en-US"/>
              </w:rPr>
            </w:pPr>
            <w:r>
              <w:rPr>
                <w:rFonts w:ascii="Times New Roman" w:hAnsi="Times New Roman" w:cs="Times New Roman"/>
                <w:sz w:val="24"/>
                <w:lang w:val="en-US"/>
              </w:rPr>
              <w:t>R8</w:t>
            </w:r>
          </w:p>
        </w:tc>
        <w:tc>
          <w:tcPr>
            <w:tcW w:w="7321" w:type="dxa"/>
          </w:tcPr>
          <w:p w14:paraId="72BDEA3C" w14:textId="77777777" w:rsidR="007D35C0" w:rsidRPr="00425145" w:rsidRDefault="007D35C0" w:rsidP="004628B8">
            <w:pPr>
              <w:spacing w:line="480" w:lineRule="auto"/>
              <w:rPr>
                <w:rFonts w:ascii="Times New Roman" w:hAnsi="Times New Roman" w:cs="Times New Roman"/>
                <w:sz w:val="24"/>
              </w:rPr>
            </w:pPr>
            <w:r w:rsidRPr="007D35C0">
              <w:rPr>
                <w:rFonts w:ascii="Times New Roman" w:hAnsi="Times New Roman" w:cs="Times New Roman"/>
                <w:sz w:val="24"/>
                <w:lang w:val="en-US"/>
              </w:rPr>
              <w:t>Hasil analisis sentimen disimpan ke dalam tabel komentar_sentimen_ml dan ditampilkan dalam bentuk grafik dan tabel pada dashboard.</w:t>
            </w:r>
          </w:p>
        </w:tc>
      </w:tr>
      <w:tr w:rsidR="007D35C0" w:rsidRPr="00425145" w14:paraId="2E730D79" w14:textId="77777777" w:rsidTr="00186806">
        <w:tc>
          <w:tcPr>
            <w:tcW w:w="617" w:type="dxa"/>
          </w:tcPr>
          <w:p w14:paraId="190FCC94" w14:textId="77777777" w:rsidR="007D35C0" w:rsidRPr="00425145" w:rsidRDefault="007D35C0" w:rsidP="004628B8">
            <w:pPr>
              <w:spacing w:line="480" w:lineRule="auto"/>
              <w:rPr>
                <w:rFonts w:ascii="Times New Roman" w:hAnsi="Times New Roman" w:cs="Times New Roman"/>
                <w:sz w:val="24"/>
                <w:lang w:val="en-US"/>
              </w:rPr>
            </w:pPr>
            <w:r>
              <w:rPr>
                <w:rFonts w:ascii="Times New Roman" w:hAnsi="Times New Roman" w:cs="Times New Roman"/>
                <w:sz w:val="24"/>
                <w:lang w:val="en-US"/>
              </w:rPr>
              <w:t>R9</w:t>
            </w:r>
          </w:p>
        </w:tc>
        <w:tc>
          <w:tcPr>
            <w:tcW w:w="7321" w:type="dxa"/>
          </w:tcPr>
          <w:p w14:paraId="0E27F873" w14:textId="77777777" w:rsidR="007D35C0" w:rsidRPr="00425145" w:rsidRDefault="007D35C0" w:rsidP="004628B8">
            <w:pPr>
              <w:spacing w:line="480" w:lineRule="auto"/>
              <w:rPr>
                <w:rFonts w:ascii="Times New Roman" w:hAnsi="Times New Roman" w:cs="Times New Roman"/>
                <w:sz w:val="24"/>
              </w:rPr>
            </w:pPr>
            <w:r w:rsidRPr="007D35C0">
              <w:rPr>
                <w:rFonts w:ascii="Times New Roman" w:hAnsi="Times New Roman" w:cs="Times New Roman"/>
                <w:sz w:val="24"/>
              </w:rPr>
              <w:t>Username komentar tidak ditampilkan kepada pengguna dengan peran User, baik dalam tampilan dashboard maupun dalam file hasil unduhan.</w:t>
            </w:r>
          </w:p>
        </w:tc>
      </w:tr>
      <w:tr w:rsidR="007D35C0" w:rsidRPr="00425145" w14:paraId="346828B3" w14:textId="77777777" w:rsidTr="00186806">
        <w:tc>
          <w:tcPr>
            <w:tcW w:w="617" w:type="dxa"/>
          </w:tcPr>
          <w:p w14:paraId="0ED8AF8E" w14:textId="77777777" w:rsidR="007D35C0" w:rsidRPr="00425145" w:rsidRDefault="007D35C0" w:rsidP="004628B8">
            <w:pPr>
              <w:spacing w:line="480" w:lineRule="auto"/>
              <w:rPr>
                <w:rFonts w:ascii="Times New Roman" w:hAnsi="Times New Roman" w:cs="Times New Roman"/>
                <w:sz w:val="24"/>
                <w:lang w:val="en-US"/>
              </w:rPr>
            </w:pPr>
            <w:r w:rsidRPr="00425145">
              <w:rPr>
                <w:rFonts w:ascii="Times New Roman" w:hAnsi="Times New Roman" w:cs="Times New Roman"/>
                <w:sz w:val="24"/>
                <w:lang w:val="en-US"/>
              </w:rPr>
              <w:t>R</w:t>
            </w:r>
            <w:r>
              <w:rPr>
                <w:rFonts w:ascii="Times New Roman" w:hAnsi="Times New Roman" w:cs="Times New Roman"/>
                <w:sz w:val="24"/>
                <w:lang w:val="en-US"/>
              </w:rPr>
              <w:t>10</w:t>
            </w:r>
          </w:p>
        </w:tc>
        <w:tc>
          <w:tcPr>
            <w:tcW w:w="7321" w:type="dxa"/>
          </w:tcPr>
          <w:p w14:paraId="29D390D6" w14:textId="77777777" w:rsidR="007D35C0" w:rsidRPr="00425145" w:rsidRDefault="007D35C0" w:rsidP="004628B8">
            <w:pPr>
              <w:spacing w:line="480" w:lineRule="auto"/>
              <w:rPr>
                <w:rFonts w:ascii="Times New Roman" w:hAnsi="Times New Roman" w:cs="Times New Roman"/>
                <w:sz w:val="24"/>
              </w:rPr>
            </w:pPr>
            <w:r w:rsidRPr="007D35C0">
              <w:rPr>
                <w:rFonts w:ascii="Times New Roman" w:hAnsi="Times New Roman" w:cs="Times New Roman"/>
                <w:sz w:val="24"/>
              </w:rPr>
              <w:t>Pengguna dengan peran User hanya dapat melihat visualisasi hasil analisis tanpa hak untuk mengedit atau memanipulasi data.</w:t>
            </w:r>
          </w:p>
        </w:tc>
      </w:tr>
      <w:tr w:rsidR="007D35C0" w:rsidRPr="00425145" w14:paraId="2372DA6A" w14:textId="77777777" w:rsidTr="00186806">
        <w:tc>
          <w:tcPr>
            <w:tcW w:w="617" w:type="dxa"/>
          </w:tcPr>
          <w:p w14:paraId="1AEE3565" w14:textId="77777777" w:rsidR="007D35C0" w:rsidRPr="00425145" w:rsidRDefault="007D35C0" w:rsidP="004628B8">
            <w:pPr>
              <w:spacing w:line="480" w:lineRule="auto"/>
              <w:rPr>
                <w:rFonts w:ascii="Times New Roman" w:hAnsi="Times New Roman" w:cs="Times New Roman"/>
                <w:sz w:val="24"/>
                <w:lang w:val="en-US"/>
              </w:rPr>
            </w:pPr>
            <w:r w:rsidRPr="00425145">
              <w:rPr>
                <w:rFonts w:ascii="Times New Roman" w:hAnsi="Times New Roman" w:cs="Times New Roman"/>
                <w:sz w:val="24"/>
                <w:lang w:val="en-US"/>
              </w:rPr>
              <w:t>R</w:t>
            </w:r>
            <w:r>
              <w:rPr>
                <w:rFonts w:ascii="Times New Roman" w:hAnsi="Times New Roman" w:cs="Times New Roman"/>
                <w:sz w:val="24"/>
                <w:lang w:val="en-US"/>
              </w:rPr>
              <w:t>11</w:t>
            </w:r>
          </w:p>
        </w:tc>
        <w:tc>
          <w:tcPr>
            <w:tcW w:w="7321" w:type="dxa"/>
          </w:tcPr>
          <w:p w14:paraId="3F83196A" w14:textId="77777777" w:rsidR="007D35C0" w:rsidRPr="00425145" w:rsidRDefault="007D35C0" w:rsidP="004628B8">
            <w:pPr>
              <w:spacing w:line="480" w:lineRule="auto"/>
              <w:rPr>
                <w:rFonts w:ascii="Times New Roman" w:hAnsi="Times New Roman" w:cs="Times New Roman"/>
                <w:sz w:val="24"/>
              </w:rPr>
            </w:pPr>
            <w:r w:rsidRPr="007D35C0">
              <w:rPr>
                <w:rFonts w:ascii="Times New Roman" w:hAnsi="Times New Roman" w:cs="Times New Roman"/>
                <w:sz w:val="24"/>
              </w:rPr>
              <w:t>Hanya Admin yang dapat mengunduh seluruh hasil analisis secara lengkap (termasuk username) dalam format file .xlsx.</w:t>
            </w:r>
          </w:p>
        </w:tc>
      </w:tr>
      <w:tr w:rsidR="007D35C0" w:rsidRPr="00425145" w14:paraId="0265C2E1" w14:textId="77777777" w:rsidTr="00186806">
        <w:tc>
          <w:tcPr>
            <w:tcW w:w="617" w:type="dxa"/>
          </w:tcPr>
          <w:p w14:paraId="0831E55C" w14:textId="77777777" w:rsidR="007D35C0" w:rsidRPr="00425145" w:rsidRDefault="007D35C0" w:rsidP="004628B8">
            <w:pPr>
              <w:spacing w:line="480" w:lineRule="auto"/>
              <w:rPr>
                <w:rFonts w:ascii="Times New Roman" w:hAnsi="Times New Roman" w:cs="Times New Roman"/>
                <w:sz w:val="24"/>
                <w:lang w:val="en-US"/>
              </w:rPr>
            </w:pPr>
            <w:r w:rsidRPr="00425145">
              <w:rPr>
                <w:rFonts w:ascii="Times New Roman" w:hAnsi="Times New Roman" w:cs="Times New Roman"/>
                <w:sz w:val="24"/>
                <w:lang w:val="en-US"/>
              </w:rPr>
              <w:t>R1</w:t>
            </w:r>
            <w:r>
              <w:rPr>
                <w:rFonts w:ascii="Times New Roman" w:hAnsi="Times New Roman" w:cs="Times New Roman"/>
                <w:sz w:val="24"/>
                <w:lang w:val="en-US"/>
              </w:rPr>
              <w:t>2</w:t>
            </w:r>
          </w:p>
        </w:tc>
        <w:tc>
          <w:tcPr>
            <w:tcW w:w="7321" w:type="dxa"/>
          </w:tcPr>
          <w:p w14:paraId="7D38AD85" w14:textId="77777777" w:rsidR="007D35C0" w:rsidRPr="00425145" w:rsidRDefault="007D35C0" w:rsidP="004628B8">
            <w:pPr>
              <w:spacing w:line="480" w:lineRule="auto"/>
              <w:rPr>
                <w:rFonts w:ascii="Times New Roman" w:hAnsi="Times New Roman" w:cs="Times New Roman"/>
                <w:sz w:val="24"/>
                <w:szCs w:val="24"/>
              </w:rPr>
            </w:pPr>
            <w:r w:rsidRPr="007D35C0">
              <w:rPr>
                <w:rFonts w:ascii="Times New Roman" w:hAnsi="Times New Roman" w:cs="Times New Roman"/>
                <w:sz w:val="24"/>
                <w:szCs w:val="24"/>
              </w:rPr>
              <w:t>Proses scraping dan analisis dilakukan melalui integrasi antara Laravel dan Flask API menggunakan permintaan HTTP secara otomatis.</w:t>
            </w:r>
          </w:p>
        </w:tc>
      </w:tr>
      <w:tr w:rsidR="007D35C0" w:rsidRPr="00425145" w14:paraId="36741D85" w14:textId="77777777" w:rsidTr="00186806">
        <w:tc>
          <w:tcPr>
            <w:tcW w:w="617" w:type="dxa"/>
          </w:tcPr>
          <w:p w14:paraId="14F1D316" w14:textId="77777777" w:rsidR="007D35C0" w:rsidRPr="00425145" w:rsidRDefault="007D35C0" w:rsidP="004628B8">
            <w:pPr>
              <w:spacing w:line="480" w:lineRule="auto"/>
              <w:rPr>
                <w:rFonts w:ascii="Times New Roman" w:hAnsi="Times New Roman" w:cs="Times New Roman"/>
                <w:sz w:val="24"/>
                <w:lang w:val="en-US"/>
              </w:rPr>
            </w:pPr>
            <w:r w:rsidRPr="00425145">
              <w:rPr>
                <w:rFonts w:ascii="Times New Roman" w:hAnsi="Times New Roman" w:cs="Times New Roman"/>
                <w:sz w:val="24"/>
                <w:lang w:val="en-US"/>
              </w:rPr>
              <w:t>R1</w:t>
            </w:r>
            <w:r>
              <w:rPr>
                <w:rFonts w:ascii="Times New Roman" w:hAnsi="Times New Roman" w:cs="Times New Roman"/>
                <w:sz w:val="24"/>
                <w:lang w:val="en-US"/>
              </w:rPr>
              <w:t>3</w:t>
            </w:r>
          </w:p>
        </w:tc>
        <w:tc>
          <w:tcPr>
            <w:tcW w:w="7321" w:type="dxa"/>
          </w:tcPr>
          <w:p w14:paraId="1C3B9FF4" w14:textId="77777777" w:rsidR="007D35C0" w:rsidRPr="00425145" w:rsidRDefault="007D35C0" w:rsidP="004628B8">
            <w:pPr>
              <w:spacing w:line="480" w:lineRule="auto"/>
              <w:rPr>
                <w:rFonts w:ascii="Times New Roman" w:hAnsi="Times New Roman" w:cs="Times New Roman"/>
                <w:sz w:val="24"/>
              </w:rPr>
            </w:pPr>
            <w:r w:rsidRPr="007D35C0">
              <w:rPr>
                <w:rFonts w:ascii="Times New Roman" w:hAnsi="Times New Roman" w:cs="Times New Roman"/>
                <w:sz w:val="24"/>
              </w:rPr>
              <w:t>Data hasil scraping maupun hasil analisis tidak dapat diubah atau dimodifikasi oleh pengguna dengan peran User, untuk menjaga integritas data.</w:t>
            </w:r>
          </w:p>
        </w:tc>
      </w:tr>
      <w:tr w:rsidR="007D35C0" w:rsidRPr="00B1028C" w14:paraId="2BDC7BD1" w14:textId="77777777" w:rsidTr="00186806">
        <w:tc>
          <w:tcPr>
            <w:tcW w:w="617" w:type="dxa"/>
          </w:tcPr>
          <w:p w14:paraId="1F9D54E7" w14:textId="77777777" w:rsidR="007D35C0" w:rsidRPr="00B1028C" w:rsidRDefault="007D35C0" w:rsidP="004628B8">
            <w:pPr>
              <w:spacing w:line="480" w:lineRule="auto"/>
              <w:rPr>
                <w:rFonts w:ascii="Times New Roman" w:hAnsi="Times New Roman" w:cs="Times New Roman"/>
                <w:sz w:val="24"/>
                <w:lang w:val="en-US"/>
              </w:rPr>
            </w:pPr>
            <w:r>
              <w:rPr>
                <w:rFonts w:ascii="Times New Roman" w:hAnsi="Times New Roman" w:cs="Times New Roman"/>
                <w:sz w:val="24"/>
                <w:lang w:val="en-US"/>
              </w:rPr>
              <w:t>R1</w:t>
            </w:r>
            <w:r w:rsidR="00FD2FE2">
              <w:rPr>
                <w:rFonts w:ascii="Times New Roman" w:hAnsi="Times New Roman" w:cs="Times New Roman"/>
                <w:sz w:val="24"/>
                <w:lang w:val="en-US"/>
              </w:rPr>
              <w:t>4</w:t>
            </w:r>
          </w:p>
        </w:tc>
        <w:tc>
          <w:tcPr>
            <w:tcW w:w="7321" w:type="dxa"/>
          </w:tcPr>
          <w:p w14:paraId="71CEF6BC" w14:textId="77777777" w:rsidR="007D35C0" w:rsidRPr="00B1028C" w:rsidRDefault="007D35C0" w:rsidP="004628B8">
            <w:pPr>
              <w:spacing w:line="480" w:lineRule="auto"/>
              <w:rPr>
                <w:rFonts w:ascii="Times New Roman" w:hAnsi="Times New Roman" w:cs="Times New Roman"/>
                <w:sz w:val="24"/>
              </w:rPr>
            </w:pPr>
            <w:r w:rsidRPr="007D35C0">
              <w:rPr>
                <w:rFonts w:ascii="Times New Roman" w:hAnsi="Times New Roman" w:cs="Times New Roman"/>
                <w:sz w:val="24"/>
              </w:rPr>
              <w:t>Setiap pengguna dapat melakukan proses logout kapan saja untuk mengakhiri sesi akses dengan aman.</w:t>
            </w:r>
          </w:p>
        </w:tc>
      </w:tr>
    </w:tbl>
    <w:p w14:paraId="4486BB98" w14:textId="77777777" w:rsidR="00567F4E" w:rsidRDefault="00567F4E" w:rsidP="00567F4E"/>
    <w:p w14:paraId="7FD798AC" w14:textId="77777777" w:rsidR="00425145" w:rsidRDefault="00B656C9" w:rsidP="00B656C9">
      <w:pPr>
        <w:pStyle w:val="PARAF"/>
      </w:pPr>
      <w:r w:rsidRPr="00B656C9">
        <w:t xml:space="preserve">Aturan-aturan bisnis di atas menjadi fondasi utama dalam merancang alur kerja sistem secara terstruktur dan terkontrol. Dengan menerapkan business rules ini, sistem mampu menjalankan setiap proses secara konsisten dan sesuai dengan kebutuhan pengguna. Selain itu, </w:t>
      </w:r>
      <w:r w:rsidRPr="00B656C9">
        <w:rPr>
          <w:i/>
        </w:rPr>
        <w:t>business rules</w:t>
      </w:r>
      <w:r w:rsidRPr="00B656C9">
        <w:t xml:space="preserve"> juga membantu menjaga keamanan, validitas data, serta efisiensi proses pengumpulan dan analisis data dalam sistem yang dibangun.</w:t>
      </w:r>
    </w:p>
    <w:p w14:paraId="0D08F241" w14:textId="77777777" w:rsidR="00403B2B" w:rsidRDefault="001A4752" w:rsidP="00521D1A">
      <w:pPr>
        <w:pStyle w:val="331"/>
      </w:pPr>
      <w:bookmarkStart w:id="114" w:name="_Toc202646203"/>
      <w:r>
        <w:lastRenderedPageBreak/>
        <w:t>Use Case Diagram</w:t>
      </w:r>
      <w:bookmarkEnd w:id="114"/>
    </w:p>
    <w:p w14:paraId="2B424D27" w14:textId="77777777" w:rsidR="00424980" w:rsidRDefault="00ED49DD" w:rsidP="00ED49DD">
      <w:pPr>
        <w:pStyle w:val="PARAF"/>
      </w:pPr>
      <w:r w:rsidRPr="00ED49DD">
        <w:t xml:space="preserve">Use case diagram merupakan bagian dari </w:t>
      </w:r>
      <w:r w:rsidRPr="00ED49DD">
        <w:rPr>
          <w:i/>
        </w:rPr>
        <w:t>Unified Modeling Language</w:t>
      </w:r>
      <w:r w:rsidRPr="00ED49DD">
        <w:t xml:space="preserve"> (UML) yang digunakan untuk memodelkan interaksi antara aktor dan sistem. Diagram ini menggambarkan hubungan antara pengguna dan fungsi-fungsi utama sistem yang dapat dijalankan. Dalam konteks penelitian ini, sistem dibangun untuk melakukan proses scraping komentar TikTok, analisis sentimen dengan metode </w:t>
      </w:r>
      <w:r w:rsidRPr="00ED49DD">
        <w:rPr>
          <w:i/>
        </w:rPr>
        <w:t>Machine Learning</w:t>
      </w:r>
      <w:r w:rsidRPr="00ED49DD">
        <w:t>, serta penyajian hasil analisis kepada pengguna. Terdapat dua aktor utama dalam sistem, yaitu Admin dan User. Setiap aktor memiliki hak akses dan fungsionalitas yang berbeda, sesuai dengan peran masing-masing. Admin memiliki kontrol penuh terhadap proses pengambilan data, pemrosesan analisis, serta pengelolaan hasil. Sementara itu, user hanya memiliki hak akses terbatas untuk melihat dan mengunduh hasil analisis yang telah tersedia.</w:t>
      </w:r>
    </w:p>
    <w:p w14:paraId="2996AB15" w14:textId="77777777" w:rsidR="00ED49DD" w:rsidRDefault="00ED49DD" w:rsidP="00186806">
      <w:pPr>
        <w:ind w:firstLine="0"/>
        <w:jc w:val="center"/>
      </w:pPr>
      <w:r>
        <w:rPr>
          <w:noProof/>
        </w:rPr>
        <w:drawing>
          <wp:inline distT="0" distB="0" distL="0" distR="0" wp14:anchorId="5BB53160" wp14:editId="4902B5D8">
            <wp:extent cx="3190875" cy="2453590"/>
            <wp:effectExtent l="0" t="0" r="0" b="0"/>
            <wp:docPr id="6" name="Picture 2" descr="D:\download\use cas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use case (2).jpg"/>
                    <pic:cNvPicPr>
                      <a:picLocks noChangeAspect="1" noChangeArrowheads="1"/>
                    </pic:cNvPicPr>
                  </pic:nvPicPr>
                  <pic:blipFill>
                    <a:blip r:embed="rId18"/>
                    <a:srcRect/>
                    <a:stretch>
                      <a:fillRect/>
                    </a:stretch>
                  </pic:blipFill>
                  <pic:spPr bwMode="auto">
                    <a:xfrm>
                      <a:off x="0" y="0"/>
                      <a:ext cx="3205089" cy="2464520"/>
                    </a:xfrm>
                    <a:prstGeom prst="rect">
                      <a:avLst/>
                    </a:prstGeom>
                    <a:noFill/>
                    <a:ln w="9525">
                      <a:noFill/>
                      <a:miter lim="800000"/>
                      <a:headEnd/>
                      <a:tailEnd/>
                    </a:ln>
                  </pic:spPr>
                </pic:pic>
              </a:graphicData>
            </a:graphic>
          </wp:inline>
        </w:drawing>
      </w:r>
    </w:p>
    <w:p w14:paraId="142E1D46" w14:textId="769307E4" w:rsidR="00ED49DD" w:rsidRDefault="00ED49DD" w:rsidP="009C5C6F">
      <w:pPr>
        <w:pStyle w:val="Caption"/>
      </w:pPr>
      <w:bookmarkStart w:id="115" w:name="_Toc202648398"/>
      <w:r>
        <w:t xml:space="preserve">Gambar 3. </w:t>
      </w:r>
      <w:fldSimple w:instr=" SEQ Gambar_3. \* ARABIC ">
        <w:r w:rsidR="00C721A1">
          <w:rPr>
            <w:noProof/>
          </w:rPr>
          <w:t>7</w:t>
        </w:r>
      </w:fldSimple>
      <w:r>
        <w:t xml:space="preserve"> </w:t>
      </w:r>
      <w:r>
        <w:rPr>
          <w:i/>
        </w:rPr>
        <w:t>Use case diagram</w:t>
      </w:r>
      <w:bookmarkEnd w:id="115"/>
    </w:p>
    <w:p w14:paraId="4825B556" w14:textId="77777777" w:rsidR="009C5C6F" w:rsidRDefault="00767D86" w:rsidP="009C5C6F">
      <w:pPr>
        <w:pStyle w:val="PARAF"/>
      </w:pPr>
      <w:r>
        <w:t>Berdasarkan Gambar 3.7</w:t>
      </w:r>
      <w:r w:rsidR="00ED49DD" w:rsidRPr="00ED49DD">
        <w:t>, terlihat bahwa proses interaksi sistem dimulai dari login atau registrasi akun</w:t>
      </w:r>
      <w:r w:rsidR="009C5C6F">
        <w:t>.</w:t>
      </w:r>
      <w:r w:rsidR="00ED49DD" w:rsidRPr="00ED49DD">
        <w:t xml:space="preserve"> Setelah login berhasil, pengguna akan diarahkan ke halaman dashboard. Pada dashboard, Admin memiliki </w:t>
      </w:r>
      <w:r w:rsidR="00ED49DD" w:rsidRPr="00ED49DD">
        <w:lastRenderedPageBreak/>
        <w:t xml:space="preserve">kemampuan untuk menjalankan proses scraping komentar dari TikTok, melihat hasil komentar, menjalankan analisis </w:t>
      </w:r>
      <w:r w:rsidR="00ED49DD" w:rsidRPr="00ED49DD">
        <w:rPr>
          <w:i/>
        </w:rPr>
        <w:t>Machine Learning</w:t>
      </w:r>
      <w:r w:rsidR="00ED49DD" w:rsidRPr="00ED49DD">
        <w:t xml:space="preserve">, serta mengakses dan mengunduh hasil analisis sentimen. Di sisi lain, User hanya memiliki akses untuk melihat dan mengunduh hasil analisis yang telah tersedia. </w:t>
      </w:r>
      <w:r w:rsidR="00ED49DD" w:rsidRPr="00ED49DD">
        <w:rPr>
          <w:i/>
        </w:rPr>
        <w:t>Use case diagram</w:t>
      </w:r>
      <w:r w:rsidR="00ED49DD" w:rsidRPr="00ED49DD">
        <w:t xml:space="preserve"> ini menjelaskan bahwa meskipun sistem memiliki tampilan dashboard yang sama, fitur yang dapat diakses sangat tergantung pada peran pengguna yang sedang login. Pemisahan tanggung jawab ini merupakan implementasi dari konsep </w:t>
      </w:r>
      <w:r w:rsidR="00ED49DD" w:rsidRPr="00ED49DD">
        <w:rPr>
          <w:i/>
        </w:rPr>
        <w:t>role-based access control</w:t>
      </w:r>
      <w:r w:rsidR="00ED49DD" w:rsidRPr="00ED49DD">
        <w:t xml:space="preserve"> (RBAC), yang memastikan bahwa hanya pengguna dengan hak tertentu yang dapat me</w:t>
      </w:r>
      <w:r w:rsidR="00ED49DD">
        <w:t>njalankan proses-proses penting di dalam </w:t>
      </w:r>
      <w:r w:rsidR="009C5C6F">
        <w:t>sistem.</w:t>
      </w:r>
    </w:p>
    <w:p w14:paraId="69AA72D7" w14:textId="77777777" w:rsidR="009C5C6F" w:rsidRDefault="009C5C6F" w:rsidP="008A2987">
      <w:pPr>
        <w:pStyle w:val="PARAF"/>
        <w:numPr>
          <w:ilvl w:val="0"/>
          <w:numId w:val="30"/>
        </w:numPr>
        <w:spacing w:before="120"/>
        <w:ind w:left="924" w:hanging="357"/>
      </w:pPr>
      <w:r>
        <w:rPr>
          <w:i/>
        </w:rPr>
        <w:t>Use case </w:t>
      </w:r>
      <w:r>
        <w:t>registrasi</w:t>
      </w:r>
      <w:r w:rsidR="00BB14D2">
        <w:t xml:space="preserve">, </w:t>
      </w:r>
      <w:r>
        <w:t>login</w:t>
      </w:r>
      <w:r w:rsidR="00BB14D2">
        <w:t xml:space="preserve"> dan logout (admin &amp; user)</w:t>
      </w:r>
      <w:r>
        <w:rPr>
          <w:i/>
        </w:rPr>
        <w:t xml:space="preserve"> </w:t>
      </w:r>
    </w:p>
    <w:p w14:paraId="4B0490B3" w14:textId="104C0F3C" w:rsidR="009C5C6F" w:rsidRDefault="009C5C6F" w:rsidP="009C5C6F">
      <w:pPr>
        <w:pStyle w:val="Caption"/>
      </w:pPr>
      <w:bookmarkStart w:id="116" w:name="_Toc202648365"/>
      <w:r>
        <w:t xml:space="preserve">Tabel 3. </w:t>
      </w:r>
      <w:fldSimple w:instr=" SEQ Tabel_3. \* ARABIC ">
        <w:r w:rsidR="00C721A1">
          <w:rPr>
            <w:noProof/>
          </w:rPr>
          <w:t>4</w:t>
        </w:r>
      </w:fldSimple>
      <w:r>
        <w:t xml:space="preserve"> </w:t>
      </w:r>
      <w:r>
        <w:rPr>
          <w:i/>
        </w:rPr>
        <w:t xml:space="preserve">Use case </w:t>
      </w:r>
      <w:r>
        <w:t>registrasi</w:t>
      </w:r>
      <w:r w:rsidR="00BB14D2">
        <w:t xml:space="preserve">, </w:t>
      </w:r>
      <w:r>
        <w:t>login</w:t>
      </w:r>
      <w:r w:rsidR="00BB14D2">
        <w:t xml:space="preserve"> dan logout</w:t>
      </w:r>
      <w:r>
        <w:t xml:space="preserve"> akun</w:t>
      </w:r>
      <w:r w:rsidR="00903934">
        <w:t xml:space="preserve"> (Admin &amp; User)</w:t>
      </w:r>
      <w:bookmarkEnd w:id="116"/>
    </w:p>
    <w:tbl>
      <w:tblPr>
        <w:tblStyle w:val="TableGrid"/>
        <w:tblW w:w="7796" w:type="dxa"/>
        <w:tblInd w:w="675" w:type="dxa"/>
        <w:tblLook w:val="04A0" w:firstRow="1" w:lastRow="0" w:firstColumn="1" w:lastColumn="0" w:noHBand="0" w:noVBand="1"/>
      </w:tblPr>
      <w:tblGrid>
        <w:gridCol w:w="2518"/>
        <w:gridCol w:w="5278"/>
      </w:tblGrid>
      <w:tr w:rsidR="009C5C6F" w:rsidRPr="009C5C6F" w14:paraId="60217F7E" w14:textId="77777777" w:rsidTr="00186806">
        <w:trPr>
          <w:trHeight w:val="342"/>
        </w:trPr>
        <w:tc>
          <w:tcPr>
            <w:tcW w:w="2518" w:type="dxa"/>
          </w:tcPr>
          <w:p w14:paraId="093000C4" w14:textId="77777777" w:rsidR="009C5C6F" w:rsidRPr="009C5C6F" w:rsidRDefault="009C5C6F" w:rsidP="009C5C6F">
            <w:pPr>
              <w:spacing w:line="360" w:lineRule="auto"/>
              <w:ind w:left="0" w:firstLine="0"/>
              <w:rPr>
                <w:rFonts w:ascii="Times New Roman" w:hAnsi="Times New Roman" w:cs="Times New Roman"/>
                <w:sz w:val="24"/>
                <w:lang w:val="en-US"/>
              </w:rPr>
            </w:pPr>
            <w:r w:rsidRPr="009C5C6F">
              <w:rPr>
                <w:rFonts w:ascii="Times New Roman" w:hAnsi="Times New Roman" w:cs="Times New Roman"/>
                <w:sz w:val="24"/>
                <w:lang w:val="en-US"/>
              </w:rPr>
              <w:t>Elemen</w:t>
            </w:r>
          </w:p>
        </w:tc>
        <w:tc>
          <w:tcPr>
            <w:tcW w:w="5278" w:type="dxa"/>
          </w:tcPr>
          <w:p w14:paraId="119A1B99" w14:textId="77777777" w:rsidR="009C5C6F" w:rsidRPr="009C5C6F" w:rsidRDefault="009C5C6F" w:rsidP="009C5C6F">
            <w:pPr>
              <w:spacing w:line="360" w:lineRule="auto"/>
              <w:ind w:left="0" w:firstLine="0"/>
              <w:rPr>
                <w:rFonts w:ascii="Times New Roman" w:hAnsi="Times New Roman" w:cs="Times New Roman"/>
                <w:sz w:val="24"/>
                <w:lang w:val="en-US"/>
              </w:rPr>
            </w:pPr>
            <w:r w:rsidRPr="009C5C6F">
              <w:rPr>
                <w:rFonts w:ascii="Times New Roman" w:hAnsi="Times New Roman" w:cs="Times New Roman"/>
                <w:sz w:val="24"/>
                <w:lang w:val="en-US"/>
              </w:rPr>
              <w:t>Deskripsi</w:t>
            </w:r>
          </w:p>
        </w:tc>
      </w:tr>
      <w:tr w:rsidR="009C5C6F" w:rsidRPr="009C5C6F" w14:paraId="0E25ADAB" w14:textId="77777777" w:rsidTr="00186806">
        <w:tc>
          <w:tcPr>
            <w:tcW w:w="2518" w:type="dxa"/>
          </w:tcPr>
          <w:p w14:paraId="0024E67C" w14:textId="77777777" w:rsidR="009C5C6F" w:rsidRPr="009C5C6F" w:rsidRDefault="009C5C6F" w:rsidP="009C5C6F">
            <w:pPr>
              <w:ind w:left="0" w:firstLine="0"/>
              <w:rPr>
                <w:rFonts w:ascii="Times New Roman" w:hAnsi="Times New Roman" w:cs="Times New Roman"/>
                <w:sz w:val="24"/>
              </w:rPr>
            </w:pPr>
            <w:r w:rsidRPr="009C5C6F">
              <w:rPr>
                <w:rFonts w:ascii="Times New Roman" w:hAnsi="Times New Roman" w:cs="Times New Roman"/>
                <w:sz w:val="24"/>
              </w:rPr>
              <w:t>Use Case</w:t>
            </w:r>
          </w:p>
        </w:tc>
        <w:tc>
          <w:tcPr>
            <w:tcW w:w="5278" w:type="dxa"/>
          </w:tcPr>
          <w:p w14:paraId="22AAD121" w14:textId="77777777" w:rsidR="009C5C6F" w:rsidRPr="009C5C6F" w:rsidRDefault="00BB14D2" w:rsidP="009C5C6F">
            <w:pPr>
              <w:ind w:left="0" w:firstLine="0"/>
              <w:rPr>
                <w:rFonts w:ascii="Times New Roman" w:hAnsi="Times New Roman" w:cs="Times New Roman"/>
                <w:sz w:val="24"/>
                <w:lang w:val="en-US"/>
              </w:rPr>
            </w:pPr>
            <w:r w:rsidRPr="00BB14D2">
              <w:rPr>
                <w:rFonts w:ascii="Times New Roman" w:hAnsi="Times New Roman" w:cs="Times New Roman"/>
                <w:sz w:val="24"/>
                <w:lang w:val="en-US"/>
              </w:rPr>
              <w:t>Registrasi, Login, dan Logout Pengguna</w:t>
            </w:r>
          </w:p>
        </w:tc>
      </w:tr>
      <w:tr w:rsidR="009C5C6F" w:rsidRPr="009C5C6F" w14:paraId="2570348A" w14:textId="77777777" w:rsidTr="00186806">
        <w:tc>
          <w:tcPr>
            <w:tcW w:w="2518" w:type="dxa"/>
          </w:tcPr>
          <w:p w14:paraId="56843058" w14:textId="77777777" w:rsidR="009C5C6F" w:rsidRPr="009C5C6F" w:rsidRDefault="009C5C6F" w:rsidP="009C5C6F">
            <w:pPr>
              <w:ind w:left="0" w:firstLine="0"/>
              <w:rPr>
                <w:rFonts w:ascii="Times New Roman" w:hAnsi="Times New Roman" w:cs="Times New Roman"/>
                <w:sz w:val="24"/>
              </w:rPr>
            </w:pPr>
            <w:r w:rsidRPr="009C5C6F">
              <w:rPr>
                <w:rFonts w:ascii="Times New Roman" w:hAnsi="Times New Roman" w:cs="Times New Roman"/>
                <w:sz w:val="24"/>
              </w:rPr>
              <w:t>Deskripsi</w:t>
            </w:r>
          </w:p>
        </w:tc>
        <w:tc>
          <w:tcPr>
            <w:tcW w:w="5278" w:type="dxa"/>
          </w:tcPr>
          <w:p w14:paraId="283F74CA" w14:textId="77777777" w:rsidR="009C5C6F" w:rsidRPr="009C5C6F" w:rsidRDefault="00BB14D2" w:rsidP="009C5C6F">
            <w:pPr>
              <w:ind w:left="0" w:firstLine="0"/>
              <w:rPr>
                <w:rFonts w:ascii="Times New Roman" w:hAnsi="Times New Roman" w:cs="Times New Roman"/>
                <w:sz w:val="24"/>
              </w:rPr>
            </w:pPr>
            <w:r w:rsidRPr="00BB14D2">
              <w:rPr>
                <w:rFonts w:ascii="Times New Roman" w:hAnsi="Times New Roman" w:cs="Times New Roman"/>
                <w:sz w:val="24"/>
              </w:rPr>
              <w:t>Pengguna melakukan pendaftaran akun jika belum memiliki akun, login untuk masuk ke sistem, dan logout untuk mengakhiri sesi.</w:t>
            </w:r>
          </w:p>
        </w:tc>
      </w:tr>
      <w:tr w:rsidR="009C5C6F" w:rsidRPr="009C5C6F" w14:paraId="5370ABF8" w14:textId="77777777" w:rsidTr="00186806">
        <w:tc>
          <w:tcPr>
            <w:tcW w:w="2518" w:type="dxa"/>
          </w:tcPr>
          <w:p w14:paraId="5C9C4CBA" w14:textId="77777777" w:rsidR="009C5C6F" w:rsidRPr="009C5C6F" w:rsidRDefault="009C5C6F" w:rsidP="009C5C6F">
            <w:pPr>
              <w:ind w:left="0" w:firstLine="0"/>
              <w:rPr>
                <w:rFonts w:ascii="Times New Roman" w:hAnsi="Times New Roman" w:cs="Times New Roman"/>
                <w:sz w:val="24"/>
                <w:lang w:val="en-US"/>
              </w:rPr>
            </w:pPr>
            <w:r w:rsidRPr="009C5C6F">
              <w:rPr>
                <w:rFonts w:ascii="Times New Roman" w:hAnsi="Times New Roman" w:cs="Times New Roman"/>
                <w:sz w:val="24"/>
                <w:lang w:val="en-US"/>
              </w:rPr>
              <w:t xml:space="preserve">Aktor </w:t>
            </w:r>
          </w:p>
        </w:tc>
        <w:tc>
          <w:tcPr>
            <w:tcW w:w="5278" w:type="dxa"/>
          </w:tcPr>
          <w:p w14:paraId="7338570E" w14:textId="77777777" w:rsidR="009C5C6F" w:rsidRPr="009C5C6F" w:rsidRDefault="009C5C6F" w:rsidP="009C5C6F">
            <w:pPr>
              <w:ind w:left="0" w:firstLine="0"/>
              <w:rPr>
                <w:rFonts w:ascii="Times New Roman" w:hAnsi="Times New Roman" w:cs="Times New Roman"/>
                <w:sz w:val="24"/>
                <w:lang w:val="en-US"/>
              </w:rPr>
            </w:pPr>
            <w:r w:rsidRPr="009C5C6F">
              <w:rPr>
                <w:rFonts w:ascii="Times New Roman" w:hAnsi="Times New Roman" w:cs="Times New Roman"/>
                <w:sz w:val="24"/>
                <w:lang w:val="en-US"/>
              </w:rPr>
              <w:t>Admin &amp; User</w:t>
            </w:r>
          </w:p>
        </w:tc>
      </w:tr>
      <w:tr w:rsidR="009C5C6F" w:rsidRPr="009C5C6F" w14:paraId="2721CA8A" w14:textId="77777777" w:rsidTr="00186806">
        <w:tc>
          <w:tcPr>
            <w:tcW w:w="2518" w:type="dxa"/>
          </w:tcPr>
          <w:p w14:paraId="24823AE9" w14:textId="77777777" w:rsidR="009C5C6F" w:rsidRPr="009C5C6F" w:rsidRDefault="009C5C6F" w:rsidP="009C5C6F">
            <w:pPr>
              <w:ind w:left="0" w:firstLine="0"/>
              <w:rPr>
                <w:rFonts w:ascii="Times New Roman" w:hAnsi="Times New Roman" w:cs="Times New Roman"/>
                <w:sz w:val="24"/>
              </w:rPr>
            </w:pPr>
            <w:r w:rsidRPr="009C5C6F">
              <w:rPr>
                <w:rFonts w:ascii="Times New Roman" w:hAnsi="Times New Roman" w:cs="Times New Roman"/>
                <w:sz w:val="24"/>
              </w:rPr>
              <w:t>Precondition</w:t>
            </w:r>
          </w:p>
        </w:tc>
        <w:tc>
          <w:tcPr>
            <w:tcW w:w="5278" w:type="dxa"/>
          </w:tcPr>
          <w:p w14:paraId="331AD31D" w14:textId="77777777" w:rsidR="009C5C6F" w:rsidRPr="009C5C6F" w:rsidRDefault="009C5C6F" w:rsidP="009C5C6F">
            <w:pPr>
              <w:ind w:left="0" w:firstLine="0"/>
              <w:rPr>
                <w:rFonts w:ascii="Times New Roman" w:hAnsi="Times New Roman" w:cs="Times New Roman"/>
                <w:sz w:val="24"/>
              </w:rPr>
            </w:pPr>
            <w:r w:rsidRPr="009C5C6F">
              <w:rPr>
                <w:rFonts w:ascii="Times New Roman" w:hAnsi="Times New Roman" w:cs="Times New Roman"/>
                <w:sz w:val="24"/>
              </w:rPr>
              <w:t>Pengguna mengakses halaman awal sistem (belum login)</w:t>
            </w:r>
          </w:p>
        </w:tc>
      </w:tr>
      <w:tr w:rsidR="009C5C6F" w:rsidRPr="009C5C6F" w14:paraId="28C37254" w14:textId="77777777" w:rsidTr="00186806">
        <w:tc>
          <w:tcPr>
            <w:tcW w:w="2518" w:type="dxa"/>
          </w:tcPr>
          <w:p w14:paraId="5663E327" w14:textId="77777777" w:rsidR="009C5C6F" w:rsidRPr="009C5C6F" w:rsidRDefault="009C5C6F" w:rsidP="009C5C6F">
            <w:pPr>
              <w:ind w:left="0" w:firstLine="0"/>
              <w:rPr>
                <w:rFonts w:ascii="Times New Roman" w:hAnsi="Times New Roman" w:cs="Times New Roman"/>
                <w:sz w:val="24"/>
              </w:rPr>
            </w:pPr>
            <w:r w:rsidRPr="009C5C6F">
              <w:rPr>
                <w:rFonts w:ascii="Times New Roman" w:hAnsi="Times New Roman" w:cs="Times New Roman"/>
                <w:sz w:val="24"/>
              </w:rPr>
              <w:t>Postcondition</w:t>
            </w:r>
          </w:p>
        </w:tc>
        <w:tc>
          <w:tcPr>
            <w:tcW w:w="5278" w:type="dxa"/>
          </w:tcPr>
          <w:p w14:paraId="510E32E6" w14:textId="77777777" w:rsidR="009C5C6F" w:rsidRPr="009C5C6F" w:rsidRDefault="00BB14D2" w:rsidP="009C5C6F">
            <w:pPr>
              <w:ind w:left="0" w:firstLine="0"/>
              <w:rPr>
                <w:rFonts w:ascii="Times New Roman" w:hAnsi="Times New Roman" w:cs="Times New Roman"/>
                <w:sz w:val="24"/>
              </w:rPr>
            </w:pPr>
            <w:r w:rsidRPr="00BB14D2">
              <w:rPr>
                <w:rFonts w:ascii="Times New Roman" w:hAnsi="Times New Roman" w:cs="Times New Roman"/>
                <w:sz w:val="24"/>
              </w:rPr>
              <w:t>Sistem mengenali peran dan menampilkan fitur sesuai peran, atau sesi diakhiri saat logout</w:t>
            </w:r>
          </w:p>
        </w:tc>
      </w:tr>
      <w:tr w:rsidR="009C5C6F" w:rsidRPr="009C5C6F" w14:paraId="3B92A40A" w14:textId="77777777" w:rsidTr="00186806">
        <w:tc>
          <w:tcPr>
            <w:tcW w:w="2518" w:type="dxa"/>
          </w:tcPr>
          <w:p w14:paraId="6D05D302" w14:textId="77777777" w:rsidR="009C5C6F" w:rsidRPr="009C5C6F" w:rsidRDefault="009C5C6F" w:rsidP="009C5C6F">
            <w:pPr>
              <w:ind w:left="0" w:firstLine="0"/>
              <w:rPr>
                <w:rFonts w:ascii="Times New Roman" w:hAnsi="Times New Roman" w:cs="Times New Roman"/>
                <w:sz w:val="24"/>
              </w:rPr>
            </w:pPr>
            <w:r w:rsidRPr="009C5C6F">
              <w:rPr>
                <w:rFonts w:ascii="Times New Roman" w:hAnsi="Times New Roman" w:cs="Times New Roman"/>
                <w:sz w:val="24"/>
              </w:rPr>
              <w:t>Business Rules</w:t>
            </w:r>
          </w:p>
        </w:tc>
        <w:tc>
          <w:tcPr>
            <w:tcW w:w="5278" w:type="dxa"/>
          </w:tcPr>
          <w:p w14:paraId="137CF368" w14:textId="77777777" w:rsidR="009C5C6F" w:rsidRPr="00BB14D2" w:rsidRDefault="00BB14D2" w:rsidP="009C5C6F">
            <w:pPr>
              <w:ind w:left="0" w:firstLine="0"/>
              <w:rPr>
                <w:rFonts w:ascii="Times New Roman" w:hAnsi="Times New Roman" w:cs="Times New Roman"/>
                <w:sz w:val="24"/>
                <w:lang w:val="en-US"/>
              </w:rPr>
            </w:pPr>
            <w:r>
              <w:rPr>
                <w:rFonts w:ascii="Times New Roman" w:hAnsi="Times New Roman" w:cs="Times New Roman"/>
                <w:sz w:val="24"/>
              </w:rPr>
              <w:t>R1, R2, R</w:t>
            </w:r>
            <w:r>
              <w:rPr>
                <w:rFonts w:ascii="Times New Roman" w:hAnsi="Times New Roman" w:cs="Times New Roman"/>
                <w:sz w:val="24"/>
                <w:lang w:val="en-US"/>
              </w:rPr>
              <w:t>3, R14</w:t>
            </w:r>
          </w:p>
        </w:tc>
      </w:tr>
      <w:tr w:rsidR="009C5C6F" w:rsidRPr="009C5C6F" w14:paraId="7443BDD4" w14:textId="77777777" w:rsidTr="00186806">
        <w:trPr>
          <w:trHeight w:val="703"/>
        </w:trPr>
        <w:tc>
          <w:tcPr>
            <w:tcW w:w="7796" w:type="dxa"/>
            <w:gridSpan w:val="2"/>
            <w:vAlign w:val="bottom"/>
          </w:tcPr>
          <w:p w14:paraId="03ABE383" w14:textId="77777777" w:rsidR="009C5C6F" w:rsidRPr="009C5C6F" w:rsidRDefault="009C5C6F" w:rsidP="009C5C6F">
            <w:pPr>
              <w:ind w:left="0" w:firstLine="0"/>
              <w:jc w:val="center"/>
              <w:rPr>
                <w:rFonts w:ascii="Times New Roman" w:hAnsi="Times New Roman" w:cs="Times New Roman"/>
                <w:b/>
                <w:i/>
                <w:sz w:val="24"/>
                <w:lang w:val="en-US"/>
              </w:rPr>
            </w:pPr>
            <w:r w:rsidRPr="009C5C6F">
              <w:rPr>
                <w:rFonts w:ascii="Times New Roman" w:hAnsi="Times New Roman" w:cs="Times New Roman"/>
                <w:b/>
                <w:i/>
                <w:sz w:val="24"/>
                <w:lang w:val="en-US"/>
              </w:rPr>
              <w:lastRenderedPageBreak/>
              <w:t>Main Flow of Event</w:t>
            </w:r>
          </w:p>
        </w:tc>
      </w:tr>
      <w:tr w:rsidR="00903934" w:rsidRPr="009C5C6F" w14:paraId="1E4CF969" w14:textId="77777777" w:rsidTr="00186806">
        <w:trPr>
          <w:trHeight w:val="703"/>
        </w:trPr>
        <w:tc>
          <w:tcPr>
            <w:tcW w:w="2518" w:type="dxa"/>
          </w:tcPr>
          <w:p w14:paraId="65D6526B" w14:textId="77777777" w:rsidR="00903934" w:rsidRPr="00903934" w:rsidRDefault="00903934" w:rsidP="00903934">
            <w:pPr>
              <w:ind w:left="0" w:firstLine="0"/>
              <w:jc w:val="left"/>
              <w:rPr>
                <w:rFonts w:ascii="Times New Roman" w:hAnsi="Times New Roman" w:cs="Times New Roman"/>
                <w:sz w:val="24"/>
                <w:lang w:val="en-US"/>
              </w:rPr>
            </w:pPr>
            <w:r>
              <w:rPr>
                <w:rFonts w:ascii="Times New Roman" w:hAnsi="Times New Roman" w:cs="Times New Roman"/>
                <w:sz w:val="24"/>
                <w:lang w:val="en-US"/>
              </w:rPr>
              <w:t>Actor Action</w:t>
            </w:r>
          </w:p>
        </w:tc>
        <w:tc>
          <w:tcPr>
            <w:tcW w:w="5278" w:type="dxa"/>
          </w:tcPr>
          <w:p w14:paraId="6A24BBFE" w14:textId="77777777" w:rsidR="00903934" w:rsidRPr="00903934" w:rsidRDefault="00903934" w:rsidP="00903934">
            <w:pPr>
              <w:ind w:left="0" w:firstLine="0"/>
              <w:jc w:val="left"/>
              <w:rPr>
                <w:rFonts w:ascii="Times New Roman" w:hAnsi="Times New Roman" w:cs="Times New Roman"/>
                <w:sz w:val="24"/>
                <w:lang w:val="en-US"/>
              </w:rPr>
            </w:pPr>
            <w:r>
              <w:rPr>
                <w:rFonts w:ascii="Times New Roman" w:hAnsi="Times New Roman" w:cs="Times New Roman"/>
                <w:sz w:val="24"/>
                <w:lang w:val="en-US"/>
              </w:rPr>
              <w:t>System Response</w:t>
            </w:r>
          </w:p>
        </w:tc>
      </w:tr>
      <w:tr w:rsidR="00903934" w:rsidRPr="009C5C6F" w14:paraId="53AE288F" w14:textId="77777777" w:rsidTr="00186806">
        <w:trPr>
          <w:trHeight w:val="703"/>
        </w:trPr>
        <w:tc>
          <w:tcPr>
            <w:tcW w:w="2518" w:type="dxa"/>
          </w:tcPr>
          <w:p w14:paraId="0A08E779" w14:textId="77777777" w:rsidR="00903934" w:rsidRPr="00903934" w:rsidRDefault="00903934" w:rsidP="00903934">
            <w:pPr>
              <w:ind w:left="0" w:firstLine="0"/>
              <w:jc w:val="left"/>
              <w:rPr>
                <w:rFonts w:ascii="Times New Roman" w:hAnsi="Times New Roman" w:cs="Times New Roman"/>
                <w:sz w:val="24"/>
              </w:rPr>
            </w:pPr>
            <w:r w:rsidRPr="00903934">
              <w:rPr>
                <w:rFonts w:ascii="Times New Roman" w:hAnsi="Times New Roman" w:cs="Times New Roman"/>
                <w:sz w:val="24"/>
              </w:rPr>
              <w:t>Pengguna membuka halaman awal sistem</w:t>
            </w:r>
          </w:p>
        </w:tc>
        <w:tc>
          <w:tcPr>
            <w:tcW w:w="5278" w:type="dxa"/>
          </w:tcPr>
          <w:p w14:paraId="12A4B486" w14:textId="77777777" w:rsidR="00903934" w:rsidRPr="00903934" w:rsidRDefault="00903934" w:rsidP="00903934">
            <w:pPr>
              <w:ind w:left="0" w:firstLine="0"/>
              <w:jc w:val="left"/>
              <w:rPr>
                <w:rFonts w:ascii="Times New Roman" w:hAnsi="Times New Roman" w:cs="Times New Roman"/>
                <w:sz w:val="24"/>
              </w:rPr>
            </w:pPr>
            <w:r w:rsidRPr="00903934">
              <w:rPr>
                <w:rFonts w:ascii="Times New Roman" w:hAnsi="Times New Roman" w:cs="Times New Roman"/>
                <w:sz w:val="24"/>
              </w:rPr>
              <w:t>Sistem menampilkan opsi registrasi dan login</w:t>
            </w:r>
          </w:p>
        </w:tc>
      </w:tr>
      <w:tr w:rsidR="00903934" w:rsidRPr="009C5C6F" w14:paraId="31BC4EA6" w14:textId="77777777" w:rsidTr="00186806">
        <w:trPr>
          <w:trHeight w:val="703"/>
        </w:trPr>
        <w:tc>
          <w:tcPr>
            <w:tcW w:w="2518" w:type="dxa"/>
          </w:tcPr>
          <w:p w14:paraId="5B56D269" w14:textId="77777777" w:rsidR="00903934" w:rsidRPr="00903934" w:rsidRDefault="00903934" w:rsidP="00903934">
            <w:pPr>
              <w:ind w:left="0" w:firstLine="0"/>
              <w:jc w:val="left"/>
              <w:rPr>
                <w:rFonts w:ascii="Times New Roman" w:hAnsi="Times New Roman" w:cs="Times New Roman"/>
                <w:sz w:val="24"/>
              </w:rPr>
            </w:pPr>
            <w:r w:rsidRPr="00903934">
              <w:rPr>
                <w:rFonts w:ascii="Times New Roman" w:hAnsi="Times New Roman" w:cs="Times New Roman"/>
                <w:sz w:val="24"/>
              </w:rPr>
              <w:t>(Jika belum punya akun) Mengisi form registrasi</w:t>
            </w:r>
          </w:p>
        </w:tc>
        <w:tc>
          <w:tcPr>
            <w:tcW w:w="5278" w:type="dxa"/>
          </w:tcPr>
          <w:p w14:paraId="2CD2E588" w14:textId="77777777" w:rsidR="00903934" w:rsidRPr="00903934" w:rsidRDefault="00903934" w:rsidP="00903934">
            <w:pPr>
              <w:ind w:left="0" w:firstLine="0"/>
              <w:jc w:val="left"/>
              <w:rPr>
                <w:rFonts w:ascii="Times New Roman" w:hAnsi="Times New Roman" w:cs="Times New Roman"/>
                <w:sz w:val="24"/>
              </w:rPr>
            </w:pPr>
            <w:r w:rsidRPr="00903934">
              <w:rPr>
                <w:rFonts w:ascii="Times New Roman" w:hAnsi="Times New Roman" w:cs="Times New Roman"/>
                <w:sz w:val="24"/>
              </w:rPr>
              <w:t>Sistem memvalidasi dan menyimpan data ke database</w:t>
            </w:r>
          </w:p>
        </w:tc>
      </w:tr>
      <w:tr w:rsidR="00903934" w:rsidRPr="009C5C6F" w14:paraId="1899D0BE" w14:textId="77777777" w:rsidTr="00186806">
        <w:trPr>
          <w:trHeight w:val="703"/>
        </w:trPr>
        <w:tc>
          <w:tcPr>
            <w:tcW w:w="2518" w:type="dxa"/>
          </w:tcPr>
          <w:p w14:paraId="202211A5" w14:textId="77777777" w:rsidR="00903934" w:rsidRPr="00903934" w:rsidRDefault="00903934" w:rsidP="00903934">
            <w:pPr>
              <w:ind w:left="0" w:firstLine="0"/>
              <w:jc w:val="left"/>
              <w:rPr>
                <w:rFonts w:ascii="Times New Roman" w:hAnsi="Times New Roman" w:cs="Times New Roman"/>
                <w:sz w:val="24"/>
              </w:rPr>
            </w:pPr>
            <w:r w:rsidRPr="00903934">
              <w:rPr>
                <w:rFonts w:ascii="Times New Roman" w:hAnsi="Times New Roman" w:cs="Times New Roman"/>
                <w:sz w:val="24"/>
              </w:rPr>
              <w:t>(Jika sudah punya akun) Mengisi form login</w:t>
            </w:r>
          </w:p>
        </w:tc>
        <w:tc>
          <w:tcPr>
            <w:tcW w:w="5278" w:type="dxa"/>
          </w:tcPr>
          <w:p w14:paraId="560BAA87" w14:textId="77777777" w:rsidR="00903934" w:rsidRPr="00903934" w:rsidRDefault="00903934" w:rsidP="00903934">
            <w:pPr>
              <w:ind w:left="0" w:firstLine="0"/>
              <w:jc w:val="left"/>
              <w:rPr>
                <w:rFonts w:ascii="Times New Roman" w:hAnsi="Times New Roman" w:cs="Times New Roman"/>
                <w:sz w:val="24"/>
              </w:rPr>
            </w:pPr>
            <w:r w:rsidRPr="00903934">
              <w:rPr>
                <w:rFonts w:ascii="Times New Roman" w:hAnsi="Times New Roman" w:cs="Times New Roman"/>
                <w:sz w:val="24"/>
              </w:rPr>
              <w:t>Sistem memverifikasi kredensial</w:t>
            </w:r>
          </w:p>
        </w:tc>
      </w:tr>
      <w:tr w:rsidR="00903934" w:rsidRPr="009C5C6F" w14:paraId="26E34D64" w14:textId="77777777" w:rsidTr="00186806">
        <w:trPr>
          <w:trHeight w:val="703"/>
        </w:trPr>
        <w:tc>
          <w:tcPr>
            <w:tcW w:w="2518" w:type="dxa"/>
          </w:tcPr>
          <w:p w14:paraId="5FE9B860" w14:textId="77777777" w:rsidR="00903934" w:rsidRPr="00903934" w:rsidRDefault="00903934" w:rsidP="00903934">
            <w:pPr>
              <w:ind w:left="0" w:firstLine="0"/>
              <w:jc w:val="left"/>
              <w:rPr>
                <w:rFonts w:ascii="Times New Roman" w:hAnsi="Times New Roman" w:cs="Times New Roman"/>
                <w:sz w:val="24"/>
              </w:rPr>
            </w:pPr>
            <w:r w:rsidRPr="00903934">
              <w:rPr>
                <w:rFonts w:ascii="Times New Roman" w:hAnsi="Times New Roman" w:cs="Times New Roman"/>
                <w:sz w:val="24"/>
              </w:rPr>
              <w:t>Sistem mengenali peran pengguna</w:t>
            </w:r>
          </w:p>
        </w:tc>
        <w:tc>
          <w:tcPr>
            <w:tcW w:w="5278" w:type="dxa"/>
          </w:tcPr>
          <w:p w14:paraId="24533349" w14:textId="77777777" w:rsidR="00903934" w:rsidRPr="00903934" w:rsidRDefault="00903934" w:rsidP="00903934">
            <w:pPr>
              <w:ind w:left="0" w:firstLine="0"/>
              <w:jc w:val="left"/>
              <w:rPr>
                <w:rFonts w:ascii="Times New Roman" w:hAnsi="Times New Roman" w:cs="Times New Roman"/>
                <w:sz w:val="24"/>
                <w:lang w:val="en-US"/>
              </w:rPr>
            </w:pPr>
            <w:r w:rsidRPr="00903934">
              <w:rPr>
                <w:rFonts w:ascii="Times New Roman" w:hAnsi="Times New Roman" w:cs="Times New Roman"/>
                <w:sz w:val="24"/>
              </w:rPr>
              <w:t>Sistem mengarahkan ke dashboard dengan fitur sesuai peran</w:t>
            </w:r>
            <w:r>
              <w:rPr>
                <w:rFonts w:ascii="Times New Roman" w:hAnsi="Times New Roman" w:cs="Times New Roman"/>
                <w:sz w:val="24"/>
                <w:lang w:val="en-US"/>
              </w:rPr>
              <w:t>.</w:t>
            </w:r>
          </w:p>
        </w:tc>
      </w:tr>
      <w:tr w:rsidR="00BB14D2" w:rsidRPr="009C5C6F" w14:paraId="603517A6" w14:textId="77777777" w:rsidTr="00186806">
        <w:trPr>
          <w:trHeight w:val="703"/>
        </w:trPr>
        <w:tc>
          <w:tcPr>
            <w:tcW w:w="2518" w:type="dxa"/>
          </w:tcPr>
          <w:p w14:paraId="791CAEF2" w14:textId="77777777" w:rsidR="00BB14D2" w:rsidRPr="00903934" w:rsidRDefault="00BB14D2" w:rsidP="00A677D9">
            <w:pPr>
              <w:ind w:left="0" w:firstLine="0"/>
              <w:jc w:val="left"/>
              <w:rPr>
                <w:rFonts w:ascii="Times New Roman" w:hAnsi="Times New Roman" w:cs="Times New Roman"/>
                <w:sz w:val="24"/>
              </w:rPr>
            </w:pPr>
            <w:r w:rsidRPr="00BB14D2">
              <w:rPr>
                <w:rFonts w:ascii="Times New Roman" w:hAnsi="Times New Roman" w:cs="Times New Roman"/>
                <w:sz w:val="24"/>
              </w:rPr>
              <w:t>Pengguna logout</w:t>
            </w:r>
          </w:p>
        </w:tc>
        <w:tc>
          <w:tcPr>
            <w:tcW w:w="5278" w:type="dxa"/>
          </w:tcPr>
          <w:p w14:paraId="5C706DE7" w14:textId="77777777" w:rsidR="00BB14D2" w:rsidRPr="00903934" w:rsidRDefault="00BB14D2" w:rsidP="00A677D9">
            <w:pPr>
              <w:ind w:left="0" w:firstLine="0"/>
              <w:jc w:val="left"/>
              <w:rPr>
                <w:rFonts w:ascii="Times New Roman" w:hAnsi="Times New Roman" w:cs="Times New Roman"/>
                <w:sz w:val="24"/>
                <w:lang w:val="en-US"/>
              </w:rPr>
            </w:pPr>
            <w:r w:rsidRPr="00BB14D2">
              <w:rPr>
                <w:rFonts w:ascii="Times New Roman" w:hAnsi="Times New Roman" w:cs="Times New Roman"/>
                <w:sz w:val="24"/>
              </w:rPr>
              <w:t>Sistem mengakhiri sesi dan kembali ke halaman awal</w:t>
            </w:r>
          </w:p>
        </w:tc>
      </w:tr>
      <w:tr w:rsidR="00BB14D2" w:rsidRPr="009C5C6F" w14:paraId="78E9FD22" w14:textId="77777777" w:rsidTr="00186806">
        <w:trPr>
          <w:trHeight w:val="703"/>
        </w:trPr>
        <w:tc>
          <w:tcPr>
            <w:tcW w:w="7796" w:type="dxa"/>
            <w:gridSpan w:val="2"/>
            <w:vAlign w:val="bottom"/>
          </w:tcPr>
          <w:p w14:paraId="6FD9283F" w14:textId="77777777" w:rsidR="00BB14D2" w:rsidRPr="00903934" w:rsidRDefault="00BB14D2" w:rsidP="00903934">
            <w:pPr>
              <w:ind w:left="0" w:firstLine="0"/>
              <w:jc w:val="center"/>
              <w:rPr>
                <w:rFonts w:ascii="Times New Roman" w:hAnsi="Times New Roman" w:cs="Times New Roman"/>
                <w:b/>
                <w:sz w:val="24"/>
                <w:lang w:val="en-US"/>
              </w:rPr>
            </w:pPr>
            <w:r>
              <w:rPr>
                <w:rFonts w:ascii="Times New Roman" w:hAnsi="Times New Roman" w:cs="Times New Roman"/>
                <w:b/>
                <w:sz w:val="24"/>
                <w:lang w:val="en-US"/>
              </w:rPr>
              <w:t>Exceptiona Flow of Event</w:t>
            </w:r>
          </w:p>
        </w:tc>
      </w:tr>
      <w:tr w:rsidR="00BB14D2" w:rsidRPr="009C5C6F" w14:paraId="7FB045C2" w14:textId="77777777" w:rsidTr="00186806">
        <w:trPr>
          <w:trHeight w:val="703"/>
        </w:trPr>
        <w:tc>
          <w:tcPr>
            <w:tcW w:w="2518" w:type="dxa"/>
          </w:tcPr>
          <w:p w14:paraId="43A0F21E" w14:textId="77777777" w:rsidR="00BB14D2" w:rsidRPr="00903934" w:rsidRDefault="00BB14D2" w:rsidP="00903934">
            <w:pPr>
              <w:ind w:left="0" w:firstLine="0"/>
              <w:jc w:val="left"/>
              <w:rPr>
                <w:rFonts w:ascii="Times New Roman" w:hAnsi="Times New Roman" w:cs="Times New Roman"/>
                <w:sz w:val="24"/>
                <w:lang w:val="en-US"/>
              </w:rPr>
            </w:pPr>
            <w:r w:rsidRPr="00903934">
              <w:rPr>
                <w:rFonts w:ascii="Times New Roman" w:hAnsi="Times New Roman" w:cs="Times New Roman"/>
                <w:sz w:val="24"/>
                <w:lang w:val="en-US"/>
              </w:rPr>
              <w:t>Section 1</w:t>
            </w:r>
          </w:p>
        </w:tc>
        <w:tc>
          <w:tcPr>
            <w:tcW w:w="5278" w:type="dxa"/>
          </w:tcPr>
          <w:p w14:paraId="107550FA" w14:textId="77777777" w:rsidR="00BB14D2" w:rsidRPr="00903934" w:rsidRDefault="00BB14D2" w:rsidP="00903934">
            <w:pPr>
              <w:ind w:left="0" w:firstLine="0"/>
              <w:jc w:val="left"/>
              <w:rPr>
                <w:rFonts w:ascii="Times New Roman" w:hAnsi="Times New Roman" w:cs="Times New Roman"/>
                <w:sz w:val="24"/>
              </w:rPr>
            </w:pPr>
            <w:r w:rsidRPr="00903934">
              <w:rPr>
                <w:rFonts w:ascii="Times New Roman" w:hAnsi="Times New Roman" w:cs="Times New Roman"/>
                <w:sz w:val="24"/>
              </w:rPr>
              <w:t>Email sudah digunakan → tampilkan pesan error</w:t>
            </w:r>
          </w:p>
        </w:tc>
      </w:tr>
      <w:tr w:rsidR="00BB14D2" w:rsidRPr="009C5C6F" w14:paraId="176C8DFB" w14:textId="77777777" w:rsidTr="00186806">
        <w:trPr>
          <w:trHeight w:val="703"/>
        </w:trPr>
        <w:tc>
          <w:tcPr>
            <w:tcW w:w="2518" w:type="dxa"/>
          </w:tcPr>
          <w:p w14:paraId="2871137F" w14:textId="77777777" w:rsidR="00BB14D2" w:rsidRPr="00903934" w:rsidRDefault="00BB14D2" w:rsidP="00903934">
            <w:pPr>
              <w:ind w:left="0" w:firstLine="0"/>
              <w:jc w:val="left"/>
              <w:rPr>
                <w:rFonts w:ascii="Times New Roman" w:hAnsi="Times New Roman" w:cs="Times New Roman"/>
                <w:sz w:val="24"/>
                <w:lang w:val="en-US"/>
              </w:rPr>
            </w:pPr>
            <w:r w:rsidRPr="00903934">
              <w:rPr>
                <w:rFonts w:ascii="Times New Roman" w:hAnsi="Times New Roman" w:cs="Times New Roman"/>
                <w:sz w:val="24"/>
                <w:lang w:val="en-US"/>
              </w:rPr>
              <w:t>Sectio</w:t>
            </w:r>
            <w:r>
              <w:rPr>
                <w:rFonts w:ascii="Times New Roman" w:hAnsi="Times New Roman" w:cs="Times New Roman"/>
                <w:sz w:val="24"/>
                <w:lang w:val="en-US"/>
              </w:rPr>
              <w:t>n</w:t>
            </w:r>
            <w:r w:rsidRPr="00903934">
              <w:rPr>
                <w:rFonts w:ascii="Times New Roman" w:hAnsi="Times New Roman" w:cs="Times New Roman"/>
                <w:sz w:val="24"/>
                <w:lang w:val="en-US"/>
              </w:rPr>
              <w:t xml:space="preserve"> 2</w:t>
            </w:r>
          </w:p>
        </w:tc>
        <w:tc>
          <w:tcPr>
            <w:tcW w:w="5278" w:type="dxa"/>
          </w:tcPr>
          <w:p w14:paraId="1505B7E5" w14:textId="77777777" w:rsidR="00BB14D2" w:rsidRPr="00903934" w:rsidRDefault="00BB14D2" w:rsidP="00903934">
            <w:pPr>
              <w:ind w:left="0" w:firstLine="0"/>
              <w:jc w:val="left"/>
              <w:rPr>
                <w:rFonts w:ascii="Times New Roman" w:hAnsi="Times New Roman" w:cs="Times New Roman"/>
                <w:sz w:val="24"/>
              </w:rPr>
            </w:pPr>
            <w:r w:rsidRPr="00903934">
              <w:rPr>
                <w:rFonts w:ascii="Times New Roman" w:hAnsi="Times New Roman" w:cs="Times New Roman"/>
                <w:sz w:val="24"/>
              </w:rPr>
              <w:t>Login gagal → tampilkan “Username/Password salah”</w:t>
            </w:r>
          </w:p>
        </w:tc>
      </w:tr>
    </w:tbl>
    <w:p w14:paraId="3A8F9C18" w14:textId="77777777" w:rsidR="009C5C6F" w:rsidRDefault="00903934" w:rsidP="008A2987">
      <w:pPr>
        <w:pStyle w:val="ListParagraph"/>
        <w:numPr>
          <w:ilvl w:val="0"/>
          <w:numId w:val="30"/>
        </w:numPr>
        <w:spacing w:before="120"/>
        <w:ind w:left="924" w:hanging="357"/>
        <w:contextualSpacing w:val="0"/>
      </w:pPr>
      <w:r>
        <w:rPr>
          <w:i/>
        </w:rPr>
        <w:t xml:space="preserve">Use case </w:t>
      </w:r>
      <w:r>
        <w:t xml:space="preserve">jalankan </w:t>
      </w:r>
      <w:r>
        <w:rPr>
          <w:i/>
        </w:rPr>
        <w:t xml:space="preserve">scraping </w:t>
      </w:r>
      <w:r>
        <w:t xml:space="preserve">komentar TikTok (Aktor Admin) </w:t>
      </w:r>
    </w:p>
    <w:p w14:paraId="32640A41" w14:textId="298122AA" w:rsidR="00903934" w:rsidRDefault="00903934" w:rsidP="00903934">
      <w:pPr>
        <w:pStyle w:val="Caption"/>
      </w:pPr>
      <w:bookmarkStart w:id="117" w:name="_Toc202648366"/>
      <w:r>
        <w:t xml:space="preserve">Tabel 3. </w:t>
      </w:r>
      <w:fldSimple w:instr=" SEQ Tabel_3. \* ARABIC ">
        <w:r w:rsidR="00C721A1">
          <w:rPr>
            <w:noProof/>
          </w:rPr>
          <w:t>5</w:t>
        </w:r>
      </w:fldSimple>
      <w:r>
        <w:t xml:space="preserve"> </w:t>
      </w:r>
      <w:r>
        <w:rPr>
          <w:i/>
        </w:rPr>
        <w:t xml:space="preserve">Use case </w:t>
      </w:r>
      <w:r>
        <w:t xml:space="preserve">jalankan </w:t>
      </w:r>
      <w:r>
        <w:rPr>
          <w:i/>
        </w:rPr>
        <w:t xml:space="preserve">scraping </w:t>
      </w:r>
      <w:r>
        <w:t>komentar TikTok (Aktor Admin)</w:t>
      </w:r>
      <w:bookmarkEnd w:id="117"/>
    </w:p>
    <w:tbl>
      <w:tblPr>
        <w:tblStyle w:val="TableGrid"/>
        <w:tblW w:w="7796" w:type="dxa"/>
        <w:tblInd w:w="675" w:type="dxa"/>
        <w:tblLook w:val="04A0" w:firstRow="1" w:lastRow="0" w:firstColumn="1" w:lastColumn="0" w:noHBand="0" w:noVBand="1"/>
      </w:tblPr>
      <w:tblGrid>
        <w:gridCol w:w="2518"/>
        <w:gridCol w:w="5278"/>
      </w:tblGrid>
      <w:tr w:rsidR="00903934" w:rsidRPr="009C5C6F" w14:paraId="7015A571" w14:textId="77777777" w:rsidTr="00186806">
        <w:trPr>
          <w:trHeight w:val="342"/>
        </w:trPr>
        <w:tc>
          <w:tcPr>
            <w:tcW w:w="2518" w:type="dxa"/>
          </w:tcPr>
          <w:p w14:paraId="42EA28AB" w14:textId="77777777" w:rsidR="00903934" w:rsidRPr="009C5C6F" w:rsidRDefault="00903934" w:rsidP="00A677D9">
            <w:pPr>
              <w:spacing w:line="360" w:lineRule="auto"/>
              <w:ind w:left="0" w:firstLine="0"/>
              <w:rPr>
                <w:rFonts w:ascii="Times New Roman" w:hAnsi="Times New Roman" w:cs="Times New Roman"/>
                <w:sz w:val="24"/>
                <w:lang w:val="en-US"/>
              </w:rPr>
            </w:pPr>
            <w:r w:rsidRPr="009C5C6F">
              <w:rPr>
                <w:rFonts w:ascii="Times New Roman" w:hAnsi="Times New Roman" w:cs="Times New Roman"/>
                <w:sz w:val="24"/>
                <w:lang w:val="en-US"/>
              </w:rPr>
              <w:t>Elemen</w:t>
            </w:r>
          </w:p>
        </w:tc>
        <w:tc>
          <w:tcPr>
            <w:tcW w:w="5278" w:type="dxa"/>
          </w:tcPr>
          <w:p w14:paraId="2C2705C8" w14:textId="77777777" w:rsidR="00903934" w:rsidRPr="009C5C6F" w:rsidRDefault="00903934" w:rsidP="00A677D9">
            <w:pPr>
              <w:spacing w:line="360" w:lineRule="auto"/>
              <w:ind w:left="0" w:firstLine="0"/>
              <w:rPr>
                <w:rFonts w:ascii="Times New Roman" w:hAnsi="Times New Roman" w:cs="Times New Roman"/>
                <w:sz w:val="24"/>
                <w:lang w:val="en-US"/>
              </w:rPr>
            </w:pPr>
            <w:r w:rsidRPr="009C5C6F">
              <w:rPr>
                <w:rFonts w:ascii="Times New Roman" w:hAnsi="Times New Roman" w:cs="Times New Roman"/>
                <w:sz w:val="24"/>
                <w:lang w:val="en-US"/>
              </w:rPr>
              <w:t>Deskripsi</w:t>
            </w:r>
          </w:p>
        </w:tc>
      </w:tr>
      <w:tr w:rsidR="00903934" w:rsidRPr="009C5C6F" w14:paraId="79C1CA59" w14:textId="77777777" w:rsidTr="00186806">
        <w:tc>
          <w:tcPr>
            <w:tcW w:w="2518" w:type="dxa"/>
          </w:tcPr>
          <w:p w14:paraId="0978CD73" w14:textId="77777777" w:rsidR="00903934" w:rsidRPr="009C5C6F" w:rsidRDefault="00903934" w:rsidP="00A677D9">
            <w:pPr>
              <w:ind w:left="0" w:firstLine="0"/>
              <w:rPr>
                <w:rFonts w:ascii="Times New Roman" w:hAnsi="Times New Roman" w:cs="Times New Roman"/>
                <w:sz w:val="24"/>
              </w:rPr>
            </w:pPr>
            <w:r w:rsidRPr="009C5C6F">
              <w:rPr>
                <w:rFonts w:ascii="Times New Roman" w:hAnsi="Times New Roman" w:cs="Times New Roman"/>
                <w:sz w:val="24"/>
              </w:rPr>
              <w:t>Use Case</w:t>
            </w:r>
          </w:p>
        </w:tc>
        <w:tc>
          <w:tcPr>
            <w:tcW w:w="5278" w:type="dxa"/>
          </w:tcPr>
          <w:p w14:paraId="7A6E6FBE" w14:textId="77777777" w:rsidR="00903934" w:rsidRPr="009C5C6F" w:rsidRDefault="00BB14D2" w:rsidP="00A677D9">
            <w:pPr>
              <w:ind w:left="0" w:firstLine="0"/>
              <w:rPr>
                <w:rFonts w:ascii="Times New Roman" w:hAnsi="Times New Roman" w:cs="Times New Roman"/>
                <w:sz w:val="24"/>
                <w:lang w:val="en-US"/>
              </w:rPr>
            </w:pPr>
            <w:r w:rsidRPr="00BB14D2">
              <w:rPr>
                <w:rFonts w:ascii="Times New Roman" w:hAnsi="Times New Roman" w:cs="Times New Roman"/>
                <w:sz w:val="24"/>
                <w:lang w:val="en-US"/>
              </w:rPr>
              <w:t xml:space="preserve">Jalankan Scraping Komentar TikTok dan Tampilkan </w:t>
            </w:r>
            <w:r w:rsidRPr="00BB14D2">
              <w:rPr>
                <w:rFonts w:ascii="Times New Roman" w:hAnsi="Times New Roman" w:cs="Times New Roman"/>
                <w:sz w:val="24"/>
                <w:lang w:val="en-US"/>
              </w:rPr>
              <w:lastRenderedPageBreak/>
              <w:t>Hasil</w:t>
            </w:r>
          </w:p>
        </w:tc>
      </w:tr>
      <w:tr w:rsidR="00903934" w:rsidRPr="009C5C6F" w14:paraId="346D6751" w14:textId="77777777" w:rsidTr="00186806">
        <w:tc>
          <w:tcPr>
            <w:tcW w:w="2518" w:type="dxa"/>
          </w:tcPr>
          <w:p w14:paraId="1A7CC221" w14:textId="77777777" w:rsidR="00903934" w:rsidRPr="009C5C6F" w:rsidRDefault="00903934" w:rsidP="00A677D9">
            <w:pPr>
              <w:ind w:left="0" w:firstLine="0"/>
              <w:rPr>
                <w:rFonts w:ascii="Times New Roman" w:hAnsi="Times New Roman" w:cs="Times New Roman"/>
                <w:sz w:val="24"/>
              </w:rPr>
            </w:pPr>
            <w:r w:rsidRPr="009C5C6F">
              <w:rPr>
                <w:rFonts w:ascii="Times New Roman" w:hAnsi="Times New Roman" w:cs="Times New Roman"/>
                <w:sz w:val="24"/>
              </w:rPr>
              <w:lastRenderedPageBreak/>
              <w:t>Deskripsi</w:t>
            </w:r>
          </w:p>
        </w:tc>
        <w:tc>
          <w:tcPr>
            <w:tcW w:w="5278" w:type="dxa"/>
          </w:tcPr>
          <w:p w14:paraId="3F3020F7" w14:textId="77777777" w:rsidR="00903934" w:rsidRPr="00903934" w:rsidRDefault="00BB14D2" w:rsidP="00A677D9">
            <w:pPr>
              <w:ind w:left="0" w:firstLine="0"/>
              <w:rPr>
                <w:rFonts w:ascii="Times New Roman" w:hAnsi="Times New Roman" w:cs="Times New Roman"/>
                <w:sz w:val="24"/>
                <w:lang w:val="en-US"/>
              </w:rPr>
            </w:pPr>
            <w:r w:rsidRPr="00BB14D2">
              <w:rPr>
                <w:rFonts w:ascii="Times New Roman" w:hAnsi="Times New Roman" w:cs="Times New Roman"/>
                <w:sz w:val="24"/>
              </w:rPr>
              <w:t>Admin menekan tombol "Scraping" untuk mengambil komentar dari TikTok dan langsung melihat hasilnya di halaman Result.</w:t>
            </w:r>
          </w:p>
        </w:tc>
      </w:tr>
      <w:tr w:rsidR="00903934" w:rsidRPr="009C5C6F" w14:paraId="6A37B33A" w14:textId="77777777" w:rsidTr="00186806">
        <w:tc>
          <w:tcPr>
            <w:tcW w:w="2518" w:type="dxa"/>
          </w:tcPr>
          <w:p w14:paraId="6421621E" w14:textId="77777777" w:rsidR="00903934" w:rsidRPr="009C5C6F" w:rsidRDefault="00903934" w:rsidP="00A677D9">
            <w:pPr>
              <w:ind w:left="0" w:firstLine="0"/>
              <w:rPr>
                <w:rFonts w:ascii="Times New Roman" w:hAnsi="Times New Roman" w:cs="Times New Roman"/>
                <w:sz w:val="24"/>
                <w:lang w:val="en-US"/>
              </w:rPr>
            </w:pPr>
            <w:r w:rsidRPr="009C5C6F">
              <w:rPr>
                <w:rFonts w:ascii="Times New Roman" w:hAnsi="Times New Roman" w:cs="Times New Roman"/>
                <w:sz w:val="24"/>
                <w:lang w:val="en-US"/>
              </w:rPr>
              <w:t xml:space="preserve">Aktor </w:t>
            </w:r>
          </w:p>
        </w:tc>
        <w:tc>
          <w:tcPr>
            <w:tcW w:w="5278" w:type="dxa"/>
          </w:tcPr>
          <w:p w14:paraId="6FBE14FA" w14:textId="77777777" w:rsidR="00903934" w:rsidRPr="009C5C6F" w:rsidRDefault="00903934" w:rsidP="00903934">
            <w:pPr>
              <w:ind w:left="0" w:firstLine="0"/>
              <w:rPr>
                <w:rFonts w:ascii="Times New Roman" w:hAnsi="Times New Roman" w:cs="Times New Roman"/>
                <w:sz w:val="24"/>
                <w:lang w:val="en-US"/>
              </w:rPr>
            </w:pPr>
            <w:r w:rsidRPr="009C5C6F">
              <w:rPr>
                <w:rFonts w:ascii="Times New Roman" w:hAnsi="Times New Roman" w:cs="Times New Roman"/>
                <w:sz w:val="24"/>
                <w:lang w:val="en-US"/>
              </w:rPr>
              <w:t xml:space="preserve">Admin </w:t>
            </w:r>
          </w:p>
        </w:tc>
      </w:tr>
      <w:tr w:rsidR="00903934" w:rsidRPr="009C5C6F" w14:paraId="789867AB" w14:textId="77777777" w:rsidTr="00186806">
        <w:tc>
          <w:tcPr>
            <w:tcW w:w="2518" w:type="dxa"/>
          </w:tcPr>
          <w:p w14:paraId="75E3B460" w14:textId="77777777" w:rsidR="00903934" w:rsidRPr="009C5C6F" w:rsidRDefault="00903934" w:rsidP="00A677D9">
            <w:pPr>
              <w:ind w:left="0" w:firstLine="0"/>
              <w:rPr>
                <w:rFonts w:ascii="Times New Roman" w:hAnsi="Times New Roman" w:cs="Times New Roman"/>
                <w:sz w:val="24"/>
              </w:rPr>
            </w:pPr>
            <w:r w:rsidRPr="009C5C6F">
              <w:rPr>
                <w:rFonts w:ascii="Times New Roman" w:hAnsi="Times New Roman" w:cs="Times New Roman"/>
                <w:sz w:val="24"/>
              </w:rPr>
              <w:t>Precondition</w:t>
            </w:r>
          </w:p>
        </w:tc>
        <w:tc>
          <w:tcPr>
            <w:tcW w:w="5278" w:type="dxa"/>
          </w:tcPr>
          <w:p w14:paraId="3B8BADD4" w14:textId="77777777" w:rsidR="00903934" w:rsidRPr="009C5C6F" w:rsidRDefault="00B1028C" w:rsidP="00A677D9">
            <w:pPr>
              <w:ind w:left="0" w:firstLine="0"/>
              <w:rPr>
                <w:rFonts w:ascii="Times New Roman" w:hAnsi="Times New Roman" w:cs="Times New Roman"/>
                <w:sz w:val="24"/>
              </w:rPr>
            </w:pPr>
            <w:r w:rsidRPr="00B1028C">
              <w:rPr>
                <w:rFonts w:ascii="Times New Roman" w:hAnsi="Times New Roman" w:cs="Times New Roman"/>
                <w:sz w:val="24"/>
              </w:rPr>
              <w:t>Admin telah login dan berada di halaman dashboard</w:t>
            </w:r>
          </w:p>
        </w:tc>
      </w:tr>
      <w:tr w:rsidR="00903934" w:rsidRPr="009C5C6F" w14:paraId="13EDBED3" w14:textId="77777777" w:rsidTr="00186806">
        <w:tc>
          <w:tcPr>
            <w:tcW w:w="2518" w:type="dxa"/>
          </w:tcPr>
          <w:p w14:paraId="09CDFA2B" w14:textId="77777777" w:rsidR="00903934" w:rsidRPr="009C5C6F" w:rsidRDefault="00903934" w:rsidP="00A677D9">
            <w:pPr>
              <w:ind w:left="0" w:firstLine="0"/>
              <w:rPr>
                <w:rFonts w:ascii="Times New Roman" w:hAnsi="Times New Roman" w:cs="Times New Roman"/>
                <w:sz w:val="24"/>
              </w:rPr>
            </w:pPr>
            <w:r w:rsidRPr="009C5C6F">
              <w:rPr>
                <w:rFonts w:ascii="Times New Roman" w:hAnsi="Times New Roman" w:cs="Times New Roman"/>
                <w:sz w:val="24"/>
              </w:rPr>
              <w:t>Postcondition</w:t>
            </w:r>
          </w:p>
        </w:tc>
        <w:tc>
          <w:tcPr>
            <w:tcW w:w="5278" w:type="dxa"/>
          </w:tcPr>
          <w:p w14:paraId="3E02FE97" w14:textId="77777777" w:rsidR="00903934" w:rsidRPr="009C5C6F" w:rsidRDefault="00903934" w:rsidP="00A677D9">
            <w:pPr>
              <w:ind w:left="0" w:firstLine="0"/>
              <w:rPr>
                <w:rFonts w:ascii="Times New Roman" w:hAnsi="Times New Roman" w:cs="Times New Roman"/>
                <w:sz w:val="24"/>
              </w:rPr>
            </w:pPr>
            <w:r w:rsidRPr="00903934">
              <w:rPr>
                <w:rFonts w:ascii="Times New Roman" w:hAnsi="Times New Roman" w:cs="Times New Roman"/>
                <w:sz w:val="24"/>
              </w:rPr>
              <w:t>Komentar disimpan ke tabel komentar_mentah, lalu admin diarahkan ke halaman Result</w:t>
            </w:r>
          </w:p>
        </w:tc>
      </w:tr>
      <w:tr w:rsidR="00903934" w:rsidRPr="009C5C6F" w14:paraId="509F3A02" w14:textId="77777777" w:rsidTr="00186806">
        <w:tc>
          <w:tcPr>
            <w:tcW w:w="2518" w:type="dxa"/>
          </w:tcPr>
          <w:p w14:paraId="22BE6192" w14:textId="77777777" w:rsidR="00903934" w:rsidRPr="009C5C6F" w:rsidRDefault="00903934" w:rsidP="00A677D9">
            <w:pPr>
              <w:ind w:left="0" w:firstLine="0"/>
              <w:rPr>
                <w:rFonts w:ascii="Times New Roman" w:hAnsi="Times New Roman" w:cs="Times New Roman"/>
                <w:sz w:val="24"/>
              </w:rPr>
            </w:pPr>
            <w:r w:rsidRPr="009C5C6F">
              <w:rPr>
                <w:rFonts w:ascii="Times New Roman" w:hAnsi="Times New Roman" w:cs="Times New Roman"/>
                <w:sz w:val="24"/>
              </w:rPr>
              <w:t>Business Rules</w:t>
            </w:r>
          </w:p>
        </w:tc>
        <w:tc>
          <w:tcPr>
            <w:tcW w:w="5278" w:type="dxa"/>
          </w:tcPr>
          <w:p w14:paraId="7CB1EB5D" w14:textId="77777777" w:rsidR="00903934" w:rsidRPr="00BB14D2" w:rsidRDefault="00B1028C" w:rsidP="00A677D9">
            <w:pPr>
              <w:ind w:left="0" w:firstLine="0"/>
              <w:rPr>
                <w:rFonts w:ascii="Times New Roman" w:hAnsi="Times New Roman" w:cs="Times New Roman"/>
                <w:sz w:val="24"/>
                <w:lang w:val="en-US"/>
              </w:rPr>
            </w:pPr>
            <w:r w:rsidRPr="00B1028C">
              <w:rPr>
                <w:rFonts w:ascii="Times New Roman" w:hAnsi="Times New Roman" w:cs="Times New Roman"/>
                <w:sz w:val="24"/>
              </w:rPr>
              <w:t>R3, R4, R5, R1</w:t>
            </w:r>
            <w:r w:rsidR="00BB14D2">
              <w:rPr>
                <w:rFonts w:ascii="Times New Roman" w:hAnsi="Times New Roman" w:cs="Times New Roman"/>
                <w:sz w:val="24"/>
                <w:lang w:val="en-US"/>
              </w:rPr>
              <w:t>2</w:t>
            </w:r>
          </w:p>
        </w:tc>
      </w:tr>
      <w:tr w:rsidR="00903934" w:rsidRPr="009C5C6F" w14:paraId="02FC6902" w14:textId="77777777" w:rsidTr="00186806">
        <w:trPr>
          <w:trHeight w:val="703"/>
        </w:trPr>
        <w:tc>
          <w:tcPr>
            <w:tcW w:w="7796" w:type="dxa"/>
            <w:gridSpan w:val="2"/>
            <w:vAlign w:val="bottom"/>
          </w:tcPr>
          <w:p w14:paraId="078135DF" w14:textId="77777777" w:rsidR="00903934" w:rsidRPr="009C5C6F" w:rsidRDefault="00903934" w:rsidP="00A677D9">
            <w:pPr>
              <w:ind w:left="0" w:firstLine="0"/>
              <w:jc w:val="center"/>
              <w:rPr>
                <w:rFonts w:ascii="Times New Roman" w:hAnsi="Times New Roman" w:cs="Times New Roman"/>
                <w:b/>
                <w:i/>
                <w:sz w:val="24"/>
                <w:lang w:val="en-US"/>
              </w:rPr>
            </w:pPr>
            <w:r w:rsidRPr="009C5C6F">
              <w:rPr>
                <w:rFonts w:ascii="Times New Roman" w:hAnsi="Times New Roman" w:cs="Times New Roman"/>
                <w:b/>
                <w:i/>
                <w:sz w:val="24"/>
                <w:lang w:val="en-US"/>
              </w:rPr>
              <w:t>Main Flow of Event</w:t>
            </w:r>
          </w:p>
        </w:tc>
      </w:tr>
      <w:tr w:rsidR="00903934" w:rsidRPr="009C5C6F" w14:paraId="4297A1CC" w14:textId="77777777" w:rsidTr="00186806">
        <w:trPr>
          <w:trHeight w:val="703"/>
        </w:trPr>
        <w:tc>
          <w:tcPr>
            <w:tcW w:w="2518" w:type="dxa"/>
          </w:tcPr>
          <w:p w14:paraId="28551FA9" w14:textId="77777777" w:rsidR="00903934" w:rsidRPr="00903934" w:rsidRDefault="00903934" w:rsidP="00A677D9">
            <w:pPr>
              <w:ind w:left="0" w:firstLine="0"/>
              <w:jc w:val="left"/>
              <w:rPr>
                <w:rFonts w:ascii="Times New Roman" w:hAnsi="Times New Roman" w:cs="Times New Roman"/>
                <w:sz w:val="24"/>
                <w:lang w:val="en-US"/>
              </w:rPr>
            </w:pPr>
            <w:r>
              <w:rPr>
                <w:rFonts w:ascii="Times New Roman" w:hAnsi="Times New Roman" w:cs="Times New Roman"/>
                <w:sz w:val="24"/>
                <w:lang w:val="en-US"/>
              </w:rPr>
              <w:t>Actor Action</w:t>
            </w:r>
          </w:p>
        </w:tc>
        <w:tc>
          <w:tcPr>
            <w:tcW w:w="5278" w:type="dxa"/>
          </w:tcPr>
          <w:p w14:paraId="64AC5722" w14:textId="77777777" w:rsidR="00903934" w:rsidRPr="00903934" w:rsidRDefault="00903934" w:rsidP="00A677D9">
            <w:pPr>
              <w:ind w:left="0" w:firstLine="0"/>
              <w:jc w:val="left"/>
              <w:rPr>
                <w:rFonts w:ascii="Times New Roman" w:hAnsi="Times New Roman" w:cs="Times New Roman"/>
                <w:sz w:val="24"/>
                <w:lang w:val="en-US"/>
              </w:rPr>
            </w:pPr>
            <w:r>
              <w:rPr>
                <w:rFonts w:ascii="Times New Roman" w:hAnsi="Times New Roman" w:cs="Times New Roman"/>
                <w:sz w:val="24"/>
                <w:lang w:val="en-US"/>
              </w:rPr>
              <w:t>System Response</w:t>
            </w:r>
          </w:p>
        </w:tc>
      </w:tr>
      <w:tr w:rsidR="00903934" w:rsidRPr="009C5C6F" w14:paraId="3FCE6D51" w14:textId="77777777" w:rsidTr="00186806">
        <w:trPr>
          <w:trHeight w:val="703"/>
        </w:trPr>
        <w:tc>
          <w:tcPr>
            <w:tcW w:w="2518" w:type="dxa"/>
          </w:tcPr>
          <w:p w14:paraId="4E26DEE8" w14:textId="77777777" w:rsidR="00903934" w:rsidRPr="00903934" w:rsidRDefault="00903934" w:rsidP="00A677D9">
            <w:pPr>
              <w:ind w:left="0" w:firstLine="0"/>
              <w:jc w:val="left"/>
              <w:rPr>
                <w:rFonts w:ascii="Times New Roman" w:hAnsi="Times New Roman" w:cs="Times New Roman"/>
                <w:sz w:val="24"/>
              </w:rPr>
            </w:pPr>
            <w:r w:rsidRPr="00903934">
              <w:rPr>
                <w:rFonts w:ascii="Times New Roman" w:hAnsi="Times New Roman" w:cs="Times New Roman"/>
                <w:sz w:val="24"/>
              </w:rPr>
              <w:t>Admin klik tombol Scraping</w:t>
            </w:r>
          </w:p>
        </w:tc>
        <w:tc>
          <w:tcPr>
            <w:tcW w:w="5278" w:type="dxa"/>
          </w:tcPr>
          <w:p w14:paraId="44425547" w14:textId="77777777" w:rsidR="00903934" w:rsidRPr="00903934" w:rsidRDefault="00B1028C" w:rsidP="00A677D9">
            <w:pPr>
              <w:ind w:left="0" w:firstLine="0"/>
              <w:jc w:val="left"/>
              <w:rPr>
                <w:rFonts w:ascii="Times New Roman" w:hAnsi="Times New Roman" w:cs="Times New Roman"/>
                <w:sz w:val="24"/>
              </w:rPr>
            </w:pPr>
            <w:r w:rsidRPr="00B1028C">
              <w:rPr>
                <w:rFonts w:ascii="Times New Roman" w:hAnsi="Times New Roman" w:cs="Times New Roman"/>
                <w:sz w:val="24"/>
              </w:rPr>
              <w:t>Laravel kirim permintaan ke Flask API</w:t>
            </w:r>
          </w:p>
        </w:tc>
      </w:tr>
      <w:tr w:rsidR="00903934" w:rsidRPr="009C5C6F" w14:paraId="6D170C94" w14:textId="77777777" w:rsidTr="00186806">
        <w:trPr>
          <w:trHeight w:val="703"/>
        </w:trPr>
        <w:tc>
          <w:tcPr>
            <w:tcW w:w="2518" w:type="dxa"/>
          </w:tcPr>
          <w:p w14:paraId="6D44A52C" w14:textId="77777777" w:rsidR="00903934" w:rsidRPr="00903934" w:rsidRDefault="00B1028C" w:rsidP="00A677D9">
            <w:pPr>
              <w:ind w:left="0" w:firstLine="0"/>
              <w:jc w:val="left"/>
              <w:rPr>
                <w:rFonts w:ascii="Times New Roman" w:hAnsi="Times New Roman" w:cs="Times New Roman"/>
                <w:sz w:val="24"/>
              </w:rPr>
            </w:pPr>
            <w:r w:rsidRPr="00B1028C">
              <w:rPr>
                <w:rFonts w:ascii="Times New Roman" w:hAnsi="Times New Roman" w:cs="Times New Roman"/>
                <w:sz w:val="24"/>
              </w:rPr>
              <w:t>Flask menjalankan proses scraping</w:t>
            </w:r>
          </w:p>
        </w:tc>
        <w:tc>
          <w:tcPr>
            <w:tcW w:w="5278" w:type="dxa"/>
          </w:tcPr>
          <w:p w14:paraId="7D8186A3" w14:textId="77777777" w:rsidR="00903934" w:rsidRPr="00903934" w:rsidRDefault="00B1028C" w:rsidP="00A677D9">
            <w:pPr>
              <w:ind w:left="0" w:firstLine="0"/>
              <w:jc w:val="left"/>
              <w:rPr>
                <w:rFonts w:ascii="Times New Roman" w:hAnsi="Times New Roman" w:cs="Times New Roman"/>
                <w:sz w:val="24"/>
              </w:rPr>
            </w:pPr>
            <w:r w:rsidRPr="00B1028C">
              <w:rPr>
                <w:rFonts w:ascii="Times New Roman" w:hAnsi="Times New Roman" w:cs="Times New Roman"/>
                <w:sz w:val="24"/>
              </w:rPr>
              <w:t>Komentar diamb</w:t>
            </w:r>
            <w:r>
              <w:rPr>
                <w:rFonts w:ascii="Times New Roman" w:hAnsi="Times New Roman" w:cs="Times New Roman"/>
                <w:sz w:val="24"/>
              </w:rPr>
              <w:t xml:space="preserve">il dari TikTok dan disimpan ke </w:t>
            </w:r>
            <w:r>
              <w:rPr>
                <w:rFonts w:ascii="Times New Roman" w:hAnsi="Times New Roman" w:cs="Times New Roman"/>
                <w:sz w:val="24"/>
                <w:lang w:val="en-US"/>
              </w:rPr>
              <w:t>t</w:t>
            </w:r>
            <w:r w:rsidRPr="00B1028C">
              <w:rPr>
                <w:rFonts w:ascii="Times New Roman" w:hAnsi="Times New Roman" w:cs="Times New Roman"/>
                <w:sz w:val="24"/>
              </w:rPr>
              <w:t>abel komentar_mentah</w:t>
            </w:r>
          </w:p>
        </w:tc>
      </w:tr>
      <w:tr w:rsidR="00903934" w:rsidRPr="009C5C6F" w14:paraId="03809E4F" w14:textId="77777777" w:rsidTr="00186806">
        <w:trPr>
          <w:trHeight w:val="703"/>
        </w:trPr>
        <w:tc>
          <w:tcPr>
            <w:tcW w:w="2518" w:type="dxa"/>
          </w:tcPr>
          <w:p w14:paraId="284A833A" w14:textId="77777777" w:rsidR="00903934" w:rsidRPr="00903934" w:rsidRDefault="00B1028C" w:rsidP="00A677D9">
            <w:pPr>
              <w:ind w:left="0" w:firstLine="0"/>
              <w:jc w:val="left"/>
              <w:rPr>
                <w:rFonts w:ascii="Times New Roman" w:hAnsi="Times New Roman" w:cs="Times New Roman"/>
                <w:sz w:val="24"/>
              </w:rPr>
            </w:pPr>
            <w:r w:rsidRPr="00B1028C">
              <w:rPr>
                <w:rFonts w:ascii="Times New Roman" w:hAnsi="Times New Roman" w:cs="Times New Roman"/>
                <w:sz w:val="24"/>
              </w:rPr>
              <w:t>Sistem arahkan ke halaman Result</w:t>
            </w:r>
          </w:p>
        </w:tc>
        <w:tc>
          <w:tcPr>
            <w:tcW w:w="5278" w:type="dxa"/>
          </w:tcPr>
          <w:p w14:paraId="4D990C7B" w14:textId="77777777" w:rsidR="00903934" w:rsidRPr="00903934" w:rsidRDefault="00B1028C" w:rsidP="00A677D9">
            <w:pPr>
              <w:ind w:left="0" w:firstLine="0"/>
              <w:jc w:val="left"/>
              <w:rPr>
                <w:rFonts w:ascii="Times New Roman" w:hAnsi="Times New Roman" w:cs="Times New Roman"/>
                <w:sz w:val="24"/>
              </w:rPr>
            </w:pPr>
            <w:r w:rsidRPr="00B1028C">
              <w:rPr>
                <w:rFonts w:ascii="Times New Roman" w:hAnsi="Times New Roman" w:cs="Times New Roman"/>
                <w:sz w:val="24"/>
              </w:rPr>
              <w:t>Komentar yang berhasil di-scrape ditampilkan dalam tabel</w:t>
            </w:r>
          </w:p>
        </w:tc>
      </w:tr>
      <w:tr w:rsidR="00903934" w:rsidRPr="009C5C6F" w14:paraId="2C725329" w14:textId="77777777" w:rsidTr="00186806">
        <w:trPr>
          <w:trHeight w:val="703"/>
        </w:trPr>
        <w:tc>
          <w:tcPr>
            <w:tcW w:w="7796" w:type="dxa"/>
            <w:gridSpan w:val="2"/>
            <w:vAlign w:val="bottom"/>
          </w:tcPr>
          <w:p w14:paraId="7845E515" w14:textId="77777777" w:rsidR="00903934" w:rsidRPr="00903934" w:rsidRDefault="00903934" w:rsidP="00A677D9">
            <w:pPr>
              <w:ind w:left="0" w:firstLine="0"/>
              <w:jc w:val="center"/>
              <w:rPr>
                <w:rFonts w:ascii="Times New Roman" w:hAnsi="Times New Roman" w:cs="Times New Roman"/>
                <w:b/>
                <w:sz w:val="24"/>
                <w:lang w:val="en-US"/>
              </w:rPr>
            </w:pPr>
            <w:r>
              <w:rPr>
                <w:rFonts w:ascii="Times New Roman" w:hAnsi="Times New Roman" w:cs="Times New Roman"/>
                <w:b/>
                <w:sz w:val="24"/>
                <w:lang w:val="en-US"/>
              </w:rPr>
              <w:t>Exceptiona Flow of Event</w:t>
            </w:r>
          </w:p>
        </w:tc>
      </w:tr>
      <w:tr w:rsidR="00903934" w:rsidRPr="009C5C6F" w14:paraId="50BFCF9B" w14:textId="77777777" w:rsidTr="00186806">
        <w:trPr>
          <w:trHeight w:val="703"/>
        </w:trPr>
        <w:tc>
          <w:tcPr>
            <w:tcW w:w="2518" w:type="dxa"/>
          </w:tcPr>
          <w:p w14:paraId="38ED218A" w14:textId="77777777" w:rsidR="00903934" w:rsidRPr="00903934" w:rsidRDefault="00903934" w:rsidP="00A677D9">
            <w:pPr>
              <w:ind w:left="0" w:firstLine="0"/>
              <w:jc w:val="left"/>
              <w:rPr>
                <w:rFonts w:ascii="Times New Roman" w:hAnsi="Times New Roman" w:cs="Times New Roman"/>
                <w:sz w:val="24"/>
                <w:lang w:val="en-US"/>
              </w:rPr>
            </w:pPr>
            <w:r w:rsidRPr="00903934">
              <w:rPr>
                <w:rFonts w:ascii="Times New Roman" w:hAnsi="Times New Roman" w:cs="Times New Roman"/>
                <w:sz w:val="24"/>
                <w:lang w:val="en-US"/>
              </w:rPr>
              <w:t>Section 1</w:t>
            </w:r>
          </w:p>
        </w:tc>
        <w:tc>
          <w:tcPr>
            <w:tcW w:w="5278" w:type="dxa"/>
          </w:tcPr>
          <w:p w14:paraId="7C2C7635" w14:textId="77777777" w:rsidR="00903934" w:rsidRPr="00903934" w:rsidRDefault="00B1028C" w:rsidP="00A677D9">
            <w:pPr>
              <w:ind w:left="0" w:firstLine="0"/>
              <w:jc w:val="left"/>
              <w:rPr>
                <w:rFonts w:ascii="Times New Roman" w:hAnsi="Times New Roman" w:cs="Times New Roman"/>
                <w:sz w:val="24"/>
              </w:rPr>
            </w:pPr>
            <w:r w:rsidRPr="00B1028C">
              <w:rPr>
                <w:rFonts w:ascii="Times New Roman" w:hAnsi="Times New Roman" w:cs="Times New Roman"/>
                <w:sz w:val="24"/>
              </w:rPr>
              <w:t>Jika scraping gagal → sistem tampilkan pesan error</w:t>
            </w:r>
          </w:p>
        </w:tc>
      </w:tr>
      <w:tr w:rsidR="00903934" w:rsidRPr="009C5C6F" w14:paraId="324DBB2F" w14:textId="77777777" w:rsidTr="00186806">
        <w:trPr>
          <w:trHeight w:val="703"/>
        </w:trPr>
        <w:tc>
          <w:tcPr>
            <w:tcW w:w="2518" w:type="dxa"/>
          </w:tcPr>
          <w:p w14:paraId="698C4CFD" w14:textId="77777777" w:rsidR="00903934" w:rsidRPr="00903934" w:rsidRDefault="00903934" w:rsidP="00A677D9">
            <w:pPr>
              <w:ind w:left="0" w:firstLine="0"/>
              <w:jc w:val="left"/>
              <w:rPr>
                <w:rFonts w:ascii="Times New Roman" w:hAnsi="Times New Roman" w:cs="Times New Roman"/>
                <w:sz w:val="24"/>
                <w:lang w:val="en-US"/>
              </w:rPr>
            </w:pPr>
            <w:r w:rsidRPr="00903934">
              <w:rPr>
                <w:rFonts w:ascii="Times New Roman" w:hAnsi="Times New Roman" w:cs="Times New Roman"/>
                <w:sz w:val="24"/>
                <w:lang w:val="en-US"/>
              </w:rPr>
              <w:t>Sectio</w:t>
            </w:r>
            <w:r>
              <w:rPr>
                <w:rFonts w:ascii="Times New Roman" w:hAnsi="Times New Roman" w:cs="Times New Roman"/>
                <w:sz w:val="24"/>
                <w:lang w:val="en-US"/>
              </w:rPr>
              <w:t>n</w:t>
            </w:r>
            <w:r w:rsidRPr="00903934">
              <w:rPr>
                <w:rFonts w:ascii="Times New Roman" w:hAnsi="Times New Roman" w:cs="Times New Roman"/>
                <w:sz w:val="24"/>
                <w:lang w:val="en-US"/>
              </w:rPr>
              <w:t xml:space="preserve"> 2</w:t>
            </w:r>
          </w:p>
        </w:tc>
        <w:tc>
          <w:tcPr>
            <w:tcW w:w="5278" w:type="dxa"/>
          </w:tcPr>
          <w:p w14:paraId="46728464" w14:textId="77777777" w:rsidR="00903934" w:rsidRPr="00903934" w:rsidRDefault="00903934" w:rsidP="00A677D9">
            <w:pPr>
              <w:ind w:left="0" w:firstLine="0"/>
              <w:jc w:val="left"/>
              <w:rPr>
                <w:rFonts w:ascii="Times New Roman" w:hAnsi="Times New Roman" w:cs="Times New Roman"/>
                <w:sz w:val="24"/>
              </w:rPr>
            </w:pPr>
            <w:r w:rsidRPr="00903934">
              <w:rPr>
                <w:rFonts w:ascii="Times New Roman" w:hAnsi="Times New Roman" w:cs="Times New Roman"/>
                <w:sz w:val="24"/>
              </w:rPr>
              <w:t>Tidak ditemukan komentar → tampilkan pesan “Data tidak ditemukan”</w:t>
            </w:r>
          </w:p>
        </w:tc>
      </w:tr>
    </w:tbl>
    <w:p w14:paraId="6B12BF28" w14:textId="77777777" w:rsidR="00903934" w:rsidRDefault="00903934" w:rsidP="008A2987">
      <w:pPr>
        <w:pStyle w:val="ListParagraph"/>
        <w:numPr>
          <w:ilvl w:val="0"/>
          <w:numId w:val="30"/>
        </w:numPr>
        <w:spacing w:before="120"/>
        <w:ind w:left="924" w:hanging="357"/>
        <w:contextualSpacing w:val="0"/>
      </w:pPr>
      <w:r>
        <w:rPr>
          <w:i/>
        </w:rPr>
        <w:t xml:space="preserve">Use case </w:t>
      </w:r>
      <w:r>
        <w:t>jalankan</w:t>
      </w:r>
      <w:r w:rsidR="00A677D9">
        <w:t xml:space="preserve"> dan lihat hasil</w:t>
      </w:r>
      <w:r>
        <w:t xml:space="preserve"> analisis sentimen ML (aktor Admin)</w:t>
      </w:r>
    </w:p>
    <w:p w14:paraId="493C4D81" w14:textId="40C09C4F" w:rsidR="00903934" w:rsidRDefault="00903934" w:rsidP="00903934">
      <w:pPr>
        <w:pStyle w:val="Caption"/>
      </w:pPr>
      <w:bookmarkStart w:id="118" w:name="_Toc202648367"/>
      <w:r>
        <w:t xml:space="preserve">Tabel 3. </w:t>
      </w:r>
      <w:fldSimple w:instr=" SEQ Tabel_3. \* ARABIC ">
        <w:r w:rsidR="00C721A1">
          <w:rPr>
            <w:noProof/>
          </w:rPr>
          <w:t>6</w:t>
        </w:r>
      </w:fldSimple>
      <w:r>
        <w:t xml:space="preserve"> </w:t>
      </w:r>
      <w:r>
        <w:rPr>
          <w:i/>
        </w:rPr>
        <w:t xml:space="preserve">Use case </w:t>
      </w:r>
      <w:r>
        <w:t>jalankan analisis sentimen ML (aktor Admin)</w:t>
      </w:r>
      <w:bookmarkEnd w:id="118"/>
    </w:p>
    <w:tbl>
      <w:tblPr>
        <w:tblStyle w:val="TableGrid"/>
        <w:tblW w:w="7796" w:type="dxa"/>
        <w:tblInd w:w="675" w:type="dxa"/>
        <w:tblLook w:val="04A0" w:firstRow="1" w:lastRow="0" w:firstColumn="1" w:lastColumn="0" w:noHBand="0" w:noVBand="1"/>
      </w:tblPr>
      <w:tblGrid>
        <w:gridCol w:w="2518"/>
        <w:gridCol w:w="5278"/>
      </w:tblGrid>
      <w:tr w:rsidR="00903934" w:rsidRPr="009C5C6F" w14:paraId="4273D76A" w14:textId="77777777" w:rsidTr="00186806">
        <w:trPr>
          <w:trHeight w:val="342"/>
        </w:trPr>
        <w:tc>
          <w:tcPr>
            <w:tcW w:w="2518" w:type="dxa"/>
          </w:tcPr>
          <w:p w14:paraId="29761DF7" w14:textId="77777777" w:rsidR="00903934" w:rsidRPr="009C5C6F" w:rsidRDefault="00903934" w:rsidP="00A677D9">
            <w:pPr>
              <w:spacing w:line="360" w:lineRule="auto"/>
              <w:ind w:left="0" w:firstLine="0"/>
              <w:rPr>
                <w:rFonts w:ascii="Times New Roman" w:hAnsi="Times New Roman" w:cs="Times New Roman"/>
                <w:sz w:val="24"/>
                <w:lang w:val="en-US"/>
              </w:rPr>
            </w:pPr>
            <w:r w:rsidRPr="009C5C6F">
              <w:rPr>
                <w:rFonts w:ascii="Times New Roman" w:hAnsi="Times New Roman" w:cs="Times New Roman"/>
                <w:sz w:val="24"/>
                <w:lang w:val="en-US"/>
              </w:rPr>
              <w:lastRenderedPageBreak/>
              <w:t>Elemen</w:t>
            </w:r>
          </w:p>
        </w:tc>
        <w:tc>
          <w:tcPr>
            <w:tcW w:w="5278" w:type="dxa"/>
          </w:tcPr>
          <w:p w14:paraId="336846E0" w14:textId="77777777" w:rsidR="00903934" w:rsidRPr="009C5C6F" w:rsidRDefault="00903934" w:rsidP="00A677D9">
            <w:pPr>
              <w:spacing w:line="360" w:lineRule="auto"/>
              <w:ind w:left="0" w:firstLine="0"/>
              <w:rPr>
                <w:rFonts w:ascii="Times New Roman" w:hAnsi="Times New Roman" w:cs="Times New Roman"/>
                <w:sz w:val="24"/>
                <w:lang w:val="en-US"/>
              </w:rPr>
            </w:pPr>
            <w:r w:rsidRPr="009C5C6F">
              <w:rPr>
                <w:rFonts w:ascii="Times New Roman" w:hAnsi="Times New Roman" w:cs="Times New Roman"/>
                <w:sz w:val="24"/>
                <w:lang w:val="en-US"/>
              </w:rPr>
              <w:t>Deskripsi</w:t>
            </w:r>
          </w:p>
        </w:tc>
      </w:tr>
      <w:tr w:rsidR="00903934" w:rsidRPr="009C5C6F" w14:paraId="7150ECE1" w14:textId="77777777" w:rsidTr="00186806">
        <w:tc>
          <w:tcPr>
            <w:tcW w:w="2518" w:type="dxa"/>
          </w:tcPr>
          <w:p w14:paraId="711BE7C1" w14:textId="77777777" w:rsidR="00903934" w:rsidRPr="009C5C6F" w:rsidRDefault="00903934" w:rsidP="00A677D9">
            <w:pPr>
              <w:ind w:left="0" w:firstLine="0"/>
              <w:rPr>
                <w:rFonts w:ascii="Times New Roman" w:hAnsi="Times New Roman" w:cs="Times New Roman"/>
                <w:sz w:val="24"/>
              </w:rPr>
            </w:pPr>
            <w:r w:rsidRPr="009C5C6F">
              <w:rPr>
                <w:rFonts w:ascii="Times New Roman" w:hAnsi="Times New Roman" w:cs="Times New Roman"/>
                <w:sz w:val="24"/>
              </w:rPr>
              <w:t>Use Case</w:t>
            </w:r>
          </w:p>
        </w:tc>
        <w:tc>
          <w:tcPr>
            <w:tcW w:w="5278" w:type="dxa"/>
          </w:tcPr>
          <w:p w14:paraId="5696C6AE" w14:textId="77777777" w:rsidR="00903934" w:rsidRPr="009C5C6F" w:rsidRDefault="00BB14D2" w:rsidP="00A677D9">
            <w:pPr>
              <w:ind w:left="0" w:firstLine="0"/>
              <w:rPr>
                <w:rFonts w:ascii="Times New Roman" w:hAnsi="Times New Roman" w:cs="Times New Roman"/>
                <w:sz w:val="24"/>
                <w:lang w:val="en-US"/>
              </w:rPr>
            </w:pPr>
            <w:r w:rsidRPr="00BB14D2">
              <w:rPr>
                <w:rFonts w:ascii="Times New Roman" w:hAnsi="Times New Roman" w:cs="Times New Roman"/>
                <w:sz w:val="24"/>
                <w:lang w:val="en-US"/>
              </w:rPr>
              <w:t>Jalankan Analisis Sentimen dan Lihat Hasil</w:t>
            </w:r>
          </w:p>
        </w:tc>
      </w:tr>
      <w:tr w:rsidR="00903934" w:rsidRPr="009C5C6F" w14:paraId="708D3B1C" w14:textId="77777777" w:rsidTr="00186806">
        <w:tc>
          <w:tcPr>
            <w:tcW w:w="2518" w:type="dxa"/>
          </w:tcPr>
          <w:p w14:paraId="489C749D" w14:textId="77777777" w:rsidR="00903934" w:rsidRPr="009C5C6F" w:rsidRDefault="00903934" w:rsidP="00A677D9">
            <w:pPr>
              <w:ind w:left="0" w:firstLine="0"/>
              <w:rPr>
                <w:rFonts w:ascii="Times New Roman" w:hAnsi="Times New Roman" w:cs="Times New Roman"/>
                <w:sz w:val="24"/>
              </w:rPr>
            </w:pPr>
            <w:r w:rsidRPr="009C5C6F">
              <w:rPr>
                <w:rFonts w:ascii="Times New Roman" w:hAnsi="Times New Roman" w:cs="Times New Roman"/>
                <w:sz w:val="24"/>
              </w:rPr>
              <w:t>Deskripsi</w:t>
            </w:r>
          </w:p>
        </w:tc>
        <w:tc>
          <w:tcPr>
            <w:tcW w:w="5278" w:type="dxa"/>
          </w:tcPr>
          <w:p w14:paraId="3532950F" w14:textId="77777777" w:rsidR="00903934" w:rsidRPr="007D35C0" w:rsidRDefault="00B1028C" w:rsidP="00A677D9">
            <w:pPr>
              <w:ind w:left="0" w:firstLine="0"/>
              <w:rPr>
                <w:rFonts w:ascii="Times New Roman" w:hAnsi="Times New Roman" w:cs="Times New Roman"/>
                <w:sz w:val="24"/>
                <w:lang w:val="en-US"/>
              </w:rPr>
            </w:pPr>
            <w:r w:rsidRPr="00B1028C">
              <w:rPr>
                <w:rFonts w:ascii="Times New Roman" w:hAnsi="Times New Roman" w:cs="Times New Roman"/>
                <w:sz w:val="24"/>
              </w:rPr>
              <w:t xml:space="preserve">Admin menekan tombol Analisis ML untuk memproses komentar menggunakan model </w:t>
            </w:r>
            <w:r w:rsidRPr="00B1028C">
              <w:rPr>
                <w:rFonts w:ascii="Times New Roman" w:hAnsi="Times New Roman" w:cs="Times New Roman"/>
                <w:i/>
                <w:sz w:val="24"/>
              </w:rPr>
              <w:t>Machine Learning</w:t>
            </w:r>
            <w:r w:rsidRPr="00B1028C">
              <w:rPr>
                <w:rFonts w:ascii="Times New Roman" w:hAnsi="Times New Roman" w:cs="Times New Roman"/>
                <w:sz w:val="24"/>
              </w:rPr>
              <w:t xml:space="preserve"> (</w:t>
            </w:r>
            <w:r w:rsidRPr="00B1028C">
              <w:rPr>
                <w:rFonts w:ascii="Times New Roman" w:hAnsi="Times New Roman" w:cs="Times New Roman"/>
                <w:i/>
                <w:sz w:val="24"/>
              </w:rPr>
              <w:t>Random Forest</w:t>
            </w:r>
            <w:r w:rsidRPr="00B1028C">
              <w:rPr>
                <w:rFonts w:ascii="Times New Roman" w:hAnsi="Times New Roman" w:cs="Times New Roman"/>
                <w:sz w:val="24"/>
              </w:rPr>
              <w:t>).</w:t>
            </w:r>
            <w:r w:rsidR="007D35C0">
              <w:rPr>
                <w:rFonts w:ascii="Times New Roman" w:hAnsi="Times New Roman" w:cs="Times New Roman"/>
                <w:sz w:val="24"/>
                <w:lang w:val="en-US"/>
              </w:rPr>
              <w:t xml:space="preserve"> </w:t>
            </w:r>
            <w:r w:rsidR="007D35C0" w:rsidRPr="007D35C0">
              <w:rPr>
                <w:rFonts w:ascii="Times New Roman" w:hAnsi="Times New Roman" w:cs="Times New Roman"/>
                <w:sz w:val="24"/>
                <w:lang w:val="en-US"/>
              </w:rPr>
              <w:t>kemudian sistem langsung menyimpan dan menampilkan hasil prediksi di dashboard yang sama.</w:t>
            </w:r>
          </w:p>
        </w:tc>
      </w:tr>
      <w:tr w:rsidR="00903934" w:rsidRPr="009C5C6F" w14:paraId="05C1813A" w14:textId="77777777" w:rsidTr="00186806">
        <w:tc>
          <w:tcPr>
            <w:tcW w:w="2518" w:type="dxa"/>
          </w:tcPr>
          <w:p w14:paraId="75219921" w14:textId="77777777" w:rsidR="00903934" w:rsidRPr="009C5C6F" w:rsidRDefault="00903934" w:rsidP="00A677D9">
            <w:pPr>
              <w:ind w:left="0" w:firstLine="0"/>
              <w:rPr>
                <w:rFonts w:ascii="Times New Roman" w:hAnsi="Times New Roman" w:cs="Times New Roman"/>
                <w:sz w:val="24"/>
                <w:lang w:val="en-US"/>
              </w:rPr>
            </w:pPr>
            <w:r w:rsidRPr="009C5C6F">
              <w:rPr>
                <w:rFonts w:ascii="Times New Roman" w:hAnsi="Times New Roman" w:cs="Times New Roman"/>
                <w:sz w:val="24"/>
                <w:lang w:val="en-US"/>
              </w:rPr>
              <w:t xml:space="preserve">Aktor </w:t>
            </w:r>
          </w:p>
        </w:tc>
        <w:tc>
          <w:tcPr>
            <w:tcW w:w="5278" w:type="dxa"/>
          </w:tcPr>
          <w:p w14:paraId="24FC7FD9" w14:textId="77777777" w:rsidR="00903934" w:rsidRPr="009C5C6F" w:rsidRDefault="00903934" w:rsidP="00A677D9">
            <w:pPr>
              <w:ind w:left="0" w:firstLine="0"/>
              <w:rPr>
                <w:rFonts w:ascii="Times New Roman" w:hAnsi="Times New Roman" w:cs="Times New Roman"/>
                <w:sz w:val="24"/>
                <w:lang w:val="en-US"/>
              </w:rPr>
            </w:pPr>
            <w:r w:rsidRPr="009C5C6F">
              <w:rPr>
                <w:rFonts w:ascii="Times New Roman" w:hAnsi="Times New Roman" w:cs="Times New Roman"/>
                <w:sz w:val="24"/>
                <w:lang w:val="en-US"/>
              </w:rPr>
              <w:t xml:space="preserve">Admin </w:t>
            </w:r>
          </w:p>
        </w:tc>
      </w:tr>
      <w:tr w:rsidR="00903934" w:rsidRPr="009C5C6F" w14:paraId="7D3D42D0" w14:textId="77777777" w:rsidTr="00186806">
        <w:tc>
          <w:tcPr>
            <w:tcW w:w="2518" w:type="dxa"/>
          </w:tcPr>
          <w:p w14:paraId="6B8735EE" w14:textId="77777777" w:rsidR="00903934" w:rsidRPr="009C5C6F" w:rsidRDefault="00903934" w:rsidP="00A677D9">
            <w:pPr>
              <w:ind w:left="0" w:firstLine="0"/>
              <w:rPr>
                <w:rFonts w:ascii="Times New Roman" w:hAnsi="Times New Roman" w:cs="Times New Roman"/>
                <w:sz w:val="24"/>
              </w:rPr>
            </w:pPr>
            <w:r w:rsidRPr="009C5C6F">
              <w:rPr>
                <w:rFonts w:ascii="Times New Roman" w:hAnsi="Times New Roman" w:cs="Times New Roman"/>
                <w:sz w:val="24"/>
              </w:rPr>
              <w:t>Precondition</w:t>
            </w:r>
          </w:p>
        </w:tc>
        <w:tc>
          <w:tcPr>
            <w:tcW w:w="5278" w:type="dxa"/>
          </w:tcPr>
          <w:p w14:paraId="3D2CDD94" w14:textId="77777777" w:rsidR="00903934" w:rsidRPr="009C5C6F" w:rsidRDefault="00BB14D2" w:rsidP="00A677D9">
            <w:pPr>
              <w:ind w:left="0" w:firstLine="0"/>
              <w:rPr>
                <w:rFonts w:ascii="Times New Roman" w:hAnsi="Times New Roman" w:cs="Times New Roman"/>
                <w:sz w:val="24"/>
              </w:rPr>
            </w:pPr>
            <w:r w:rsidRPr="00BB14D2">
              <w:rPr>
                <w:rFonts w:ascii="Times New Roman" w:hAnsi="Times New Roman" w:cs="Times New Roman"/>
                <w:sz w:val="24"/>
              </w:rPr>
              <w:t>Data komentar tersedia dan belum diprediksi</w:t>
            </w:r>
          </w:p>
        </w:tc>
      </w:tr>
      <w:tr w:rsidR="00903934" w:rsidRPr="009C5C6F" w14:paraId="04460110" w14:textId="77777777" w:rsidTr="00186806">
        <w:tc>
          <w:tcPr>
            <w:tcW w:w="2518" w:type="dxa"/>
          </w:tcPr>
          <w:p w14:paraId="323933C7" w14:textId="77777777" w:rsidR="00903934" w:rsidRPr="009C5C6F" w:rsidRDefault="00903934" w:rsidP="00A677D9">
            <w:pPr>
              <w:ind w:left="0" w:firstLine="0"/>
              <w:rPr>
                <w:rFonts w:ascii="Times New Roman" w:hAnsi="Times New Roman" w:cs="Times New Roman"/>
                <w:sz w:val="24"/>
              </w:rPr>
            </w:pPr>
            <w:r w:rsidRPr="009C5C6F">
              <w:rPr>
                <w:rFonts w:ascii="Times New Roman" w:hAnsi="Times New Roman" w:cs="Times New Roman"/>
                <w:sz w:val="24"/>
              </w:rPr>
              <w:t>Postcondition</w:t>
            </w:r>
          </w:p>
        </w:tc>
        <w:tc>
          <w:tcPr>
            <w:tcW w:w="5278" w:type="dxa"/>
          </w:tcPr>
          <w:p w14:paraId="578429D7" w14:textId="77777777" w:rsidR="00903934" w:rsidRPr="009C5C6F" w:rsidRDefault="00903934" w:rsidP="00A677D9">
            <w:pPr>
              <w:ind w:left="0" w:firstLine="0"/>
              <w:rPr>
                <w:rFonts w:ascii="Times New Roman" w:hAnsi="Times New Roman" w:cs="Times New Roman"/>
                <w:sz w:val="24"/>
              </w:rPr>
            </w:pPr>
            <w:r w:rsidRPr="00903934">
              <w:rPr>
                <w:rFonts w:ascii="Times New Roman" w:hAnsi="Times New Roman" w:cs="Times New Roman"/>
                <w:sz w:val="24"/>
              </w:rPr>
              <w:t>Hasil disimpan di tabel komentar_sentimen_ml dan ditampilkan di dashboard</w:t>
            </w:r>
          </w:p>
        </w:tc>
      </w:tr>
      <w:tr w:rsidR="00903934" w:rsidRPr="009C5C6F" w14:paraId="332C69B4" w14:textId="77777777" w:rsidTr="00186806">
        <w:tc>
          <w:tcPr>
            <w:tcW w:w="2518" w:type="dxa"/>
          </w:tcPr>
          <w:p w14:paraId="0CA38221" w14:textId="77777777" w:rsidR="00903934" w:rsidRPr="009C5C6F" w:rsidRDefault="00903934" w:rsidP="00A677D9">
            <w:pPr>
              <w:ind w:left="0" w:firstLine="0"/>
              <w:rPr>
                <w:rFonts w:ascii="Times New Roman" w:hAnsi="Times New Roman" w:cs="Times New Roman"/>
                <w:sz w:val="24"/>
              </w:rPr>
            </w:pPr>
            <w:r w:rsidRPr="009C5C6F">
              <w:rPr>
                <w:rFonts w:ascii="Times New Roman" w:hAnsi="Times New Roman" w:cs="Times New Roman"/>
                <w:sz w:val="24"/>
              </w:rPr>
              <w:t>Business Rules</w:t>
            </w:r>
          </w:p>
        </w:tc>
        <w:tc>
          <w:tcPr>
            <w:tcW w:w="5278" w:type="dxa"/>
          </w:tcPr>
          <w:p w14:paraId="77C3F21E" w14:textId="77777777" w:rsidR="00903934" w:rsidRPr="00903934" w:rsidRDefault="00903934" w:rsidP="00A677D9">
            <w:pPr>
              <w:ind w:left="0" w:firstLine="0"/>
              <w:rPr>
                <w:rFonts w:ascii="Times New Roman" w:hAnsi="Times New Roman" w:cs="Times New Roman"/>
                <w:sz w:val="24"/>
                <w:lang w:val="en-US"/>
              </w:rPr>
            </w:pPr>
            <w:r>
              <w:rPr>
                <w:rFonts w:ascii="Times New Roman" w:hAnsi="Times New Roman" w:cs="Times New Roman"/>
                <w:sz w:val="24"/>
              </w:rPr>
              <w:t>R</w:t>
            </w:r>
            <w:r w:rsidR="00B1028C">
              <w:rPr>
                <w:rFonts w:ascii="Times New Roman" w:hAnsi="Times New Roman" w:cs="Times New Roman"/>
                <w:sz w:val="24"/>
                <w:lang w:val="en-US"/>
              </w:rPr>
              <w:t>6,</w:t>
            </w:r>
            <w:r w:rsidR="007D35C0">
              <w:rPr>
                <w:rFonts w:ascii="Times New Roman" w:hAnsi="Times New Roman" w:cs="Times New Roman"/>
                <w:sz w:val="24"/>
                <w:lang w:val="en-US"/>
              </w:rPr>
              <w:t xml:space="preserve"> R7,</w:t>
            </w:r>
            <w:r w:rsidR="00B1028C">
              <w:rPr>
                <w:rFonts w:ascii="Times New Roman" w:hAnsi="Times New Roman" w:cs="Times New Roman"/>
                <w:sz w:val="24"/>
                <w:lang w:val="en-US"/>
              </w:rPr>
              <w:t xml:space="preserve"> R1</w:t>
            </w:r>
            <w:r w:rsidR="00BB7715">
              <w:rPr>
                <w:rFonts w:ascii="Times New Roman" w:hAnsi="Times New Roman" w:cs="Times New Roman"/>
                <w:sz w:val="24"/>
                <w:lang w:val="en-US"/>
              </w:rPr>
              <w:t>2</w:t>
            </w:r>
          </w:p>
        </w:tc>
      </w:tr>
      <w:tr w:rsidR="00903934" w:rsidRPr="009C5C6F" w14:paraId="2BE77349" w14:textId="77777777" w:rsidTr="00186806">
        <w:trPr>
          <w:trHeight w:val="703"/>
        </w:trPr>
        <w:tc>
          <w:tcPr>
            <w:tcW w:w="7796" w:type="dxa"/>
            <w:gridSpan w:val="2"/>
            <w:vAlign w:val="bottom"/>
          </w:tcPr>
          <w:p w14:paraId="49DFDB28" w14:textId="77777777" w:rsidR="00903934" w:rsidRPr="009C5C6F" w:rsidRDefault="00903934" w:rsidP="00A677D9">
            <w:pPr>
              <w:ind w:left="0" w:firstLine="0"/>
              <w:jc w:val="center"/>
              <w:rPr>
                <w:rFonts w:ascii="Times New Roman" w:hAnsi="Times New Roman" w:cs="Times New Roman"/>
                <w:b/>
                <w:i/>
                <w:sz w:val="24"/>
                <w:lang w:val="en-US"/>
              </w:rPr>
            </w:pPr>
            <w:r w:rsidRPr="009C5C6F">
              <w:rPr>
                <w:rFonts w:ascii="Times New Roman" w:hAnsi="Times New Roman" w:cs="Times New Roman"/>
                <w:b/>
                <w:i/>
                <w:sz w:val="24"/>
                <w:lang w:val="en-US"/>
              </w:rPr>
              <w:t>Main Flow of Event</w:t>
            </w:r>
          </w:p>
        </w:tc>
      </w:tr>
      <w:tr w:rsidR="00903934" w:rsidRPr="009C5C6F" w14:paraId="2E2748B2" w14:textId="77777777" w:rsidTr="00186806">
        <w:trPr>
          <w:trHeight w:val="703"/>
        </w:trPr>
        <w:tc>
          <w:tcPr>
            <w:tcW w:w="2518" w:type="dxa"/>
          </w:tcPr>
          <w:p w14:paraId="693E849E" w14:textId="77777777" w:rsidR="00903934" w:rsidRPr="00903934" w:rsidRDefault="00903934" w:rsidP="00A677D9">
            <w:pPr>
              <w:ind w:left="0" w:firstLine="0"/>
              <w:jc w:val="left"/>
              <w:rPr>
                <w:rFonts w:ascii="Times New Roman" w:hAnsi="Times New Roman" w:cs="Times New Roman"/>
                <w:sz w:val="24"/>
                <w:lang w:val="en-US"/>
              </w:rPr>
            </w:pPr>
            <w:r>
              <w:rPr>
                <w:rFonts w:ascii="Times New Roman" w:hAnsi="Times New Roman" w:cs="Times New Roman"/>
                <w:sz w:val="24"/>
                <w:lang w:val="en-US"/>
              </w:rPr>
              <w:t>Actor Action</w:t>
            </w:r>
          </w:p>
        </w:tc>
        <w:tc>
          <w:tcPr>
            <w:tcW w:w="5278" w:type="dxa"/>
          </w:tcPr>
          <w:p w14:paraId="1E729E15" w14:textId="77777777" w:rsidR="00903934" w:rsidRPr="00903934" w:rsidRDefault="00903934" w:rsidP="00A677D9">
            <w:pPr>
              <w:ind w:left="0" w:firstLine="0"/>
              <w:jc w:val="left"/>
              <w:rPr>
                <w:rFonts w:ascii="Times New Roman" w:hAnsi="Times New Roman" w:cs="Times New Roman"/>
                <w:sz w:val="24"/>
                <w:lang w:val="en-US"/>
              </w:rPr>
            </w:pPr>
            <w:r>
              <w:rPr>
                <w:rFonts w:ascii="Times New Roman" w:hAnsi="Times New Roman" w:cs="Times New Roman"/>
                <w:sz w:val="24"/>
                <w:lang w:val="en-US"/>
              </w:rPr>
              <w:t>System Response</w:t>
            </w:r>
          </w:p>
        </w:tc>
      </w:tr>
      <w:tr w:rsidR="00903934" w:rsidRPr="009C5C6F" w14:paraId="53A7A915" w14:textId="77777777" w:rsidTr="00186806">
        <w:trPr>
          <w:trHeight w:val="703"/>
        </w:trPr>
        <w:tc>
          <w:tcPr>
            <w:tcW w:w="2518" w:type="dxa"/>
          </w:tcPr>
          <w:p w14:paraId="341CAFEE" w14:textId="77777777" w:rsidR="00903934" w:rsidRPr="00903934" w:rsidRDefault="00903934" w:rsidP="00A677D9">
            <w:pPr>
              <w:ind w:left="0" w:firstLine="0"/>
              <w:jc w:val="left"/>
              <w:rPr>
                <w:rFonts w:ascii="Times New Roman" w:hAnsi="Times New Roman" w:cs="Times New Roman"/>
                <w:sz w:val="24"/>
              </w:rPr>
            </w:pPr>
            <w:r w:rsidRPr="00903934">
              <w:rPr>
                <w:rFonts w:ascii="Times New Roman" w:hAnsi="Times New Roman" w:cs="Times New Roman"/>
                <w:sz w:val="24"/>
              </w:rPr>
              <w:t>Admin klik tombol “Analisis ML”</w:t>
            </w:r>
          </w:p>
        </w:tc>
        <w:tc>
          <w:tcPr>
            <w:tcW w:w="5278" w:type="dxa"/>
          </w:tcPr>
          <w:p w14:paraId="4B95FA14" w14:textId="77777777" w:rsidR="00903934" w:rsidRPr="00903934" w:rsidRDefault="007D35C0" w:rsidP="00A677D9">
            <w:pPr>
              <w:ind w:left="0" w:firstLine="0"/>
              <w:jc w:val="left"/>
              <w:rPr>
                <w:rFonts w:ascii="Times New Roman" w:hAnsi="Times New Roman" w:cs="Times New Roman"/>
                <w:sz w:val="24"/>
              </w:rPr>
            </w:pPr>
            <w:r w:rsidRPr="007D35C0">
              <w:rPr>
                <w:rFonts w:ascii="Times New Roman" w:hAnsi="Times New Roman" w:cs="Times New Roman"/>
                <w:sz w:val="24"/>
              </w:rPr>
              <w:t>Laravel panggil Flask API untuk menjalankan model ML</w:t>
            </w:r>
          </w:p>
        </w:tc>
      </w:tr>
      <w:tr w:rsidR="00903934" w:rsidRPr="009C5C6F" w14:paraId="685535A7" w14:textId="77777777" w:rsidTr="00186806">
        <w:trPr>
          <w:trHeight w:val="703"/>
        </w:trPr>
        <w:tc>
          <w:tcPr>
            <w:tcW w:w="2518" w:type="dxa"/>
          </w:tcPr>
          <w:p w14:paraId="620E5FF8" w14:textId="77777777" w:rsidR="00903934" w:rsidRPr="00903934" w:rsidRDefault="00903934" w:rsidP="00A677D9">
            <w:pPr>
              <w:ind w:left="0" w:firstLine="0"/>
              <w:jc w:val="left"/>
              <w:rPr>
                <w:rFonts w:ascii="Times New Roman" w:hAnsi="Times New Roman" w:cs="Times New Roman"/>
                <w:sz w:val="24"/>
              </w:rPr>
            </w:pPr>
            <w:r w:rsidRPr="00903934">
              <w:rPr>
                <w:rFonts w:ascii="Times New Roman" w:hAnsi="Times New Roman" w:cs="Times New Roman"/>
                <w:sz w:val="24"/>
              </w:rPr>
              <w:t>Model ML diproses</w:t>
            </w:r>
          </w:p>
        </w:tc>
        <w:tc>
          <w:tcPr>
            <w:tcW w:w="5278" w:type="dxa"/>
          </w:tcPr>
          <w:p w14:paraId="5C84A906" w14:textId="77777777" w:rsidR="00903934" w:rsidRPr="00903934" w:rsidRDefault="007D35C0" w:rsidP="00A677D9">
            <w:pPr>
              <w:ind w:left="0" w:firstLine="0"/>
              <w:jc w:val="left"/>
              <w:rPr>
                <w:rFonts w:ascii="Times New Roman" w:hAnsi="Times New Roman" w:cs="Times New Roman"/>
                <w:sz w:val="24"/>
              </w:rPr>
            </w:pPr>
            <w:r w:rsidRPr="007D35C0">
              <w:rPr>
                <w:rFonts w:ascii="Times New Roman" w:hAnsi="Times New Roman" w:cs="Times New Roman"/>
                <w:sz w:val="24"/>
              </w:rPr>
              <w:t>Prediksi disimpan ke tabel komentar_sentimen_ml</w:t>
            </w:r>
          </w:p>
        </w:tc>
      </w:tr>
      <w:tr w:rsidR="00903934" w:rsidRPr="009C5C6F" w14:paraId="000F69B7" w14:textId="77777777" w:rsidTr="00186806">
        <w:trPr>
          <w:trHeight w:val="703"/>
        </w:trPr>
        <w:tc>
          <w:tcPr>
            <w:tcW w:w="2518" w:type="dxa"/>
          </w:tcPr>
          <w:p w14:paraId="27F825C8" w14:textId="77777777" w:rsidR="00903934" w:rsidRPr="00903934" w:rsidRDefault="00903934" w:rsidP="00A677D9">
            <w:pPr>
              <w:ind w:left="0" w:firstLine="0"/>
              <w:jc w:val="left"/>
              <w:rPr>
                <w:rFonts w:ascii="Times New Roman" w:hAnsi="Times New Roman" w:cs="Times New Roman"/>
                <w:sz w:val="24"/>
              </w:rPr>
            </w:pPr>
            <w:r w:rsidRPr="00903934">
              <w:rPr>
                <w:rFonts w:ascii="Times New Roman" w:hAnsi="Times New Roman" w:cs="Times New Roman"/>
                <w:sz w:val="24"/>
              </w:rPr>
              <w:t>Sistem tampilkan notifikasi berhasil</w:t>
            </w:r>
          </w:p>
        </w:tc>
        <w:tc>
          <w:tcPr>
            <w:tcW w:w="5278" w:type="dxa"/>
          </w:tcPr>
          <w:p w14:paraId="75CE2286" w14:textId="77777777" w:rsidR="00903934" w:rsidRPr="007D35C0" w:rsidRDefault="007D35C0" w:rsidP="007D35C0">
            <w:pPr>
              <w:ind w:left="0" w:firstLine="0"/>
              <w:jc w:val="left"/>
              <w:rPr>
                <w:rFonts w:ascii="Times New Roman" w:hAnsi="Times New Roman" w:cs="Times New Roman"/>
                <w:sz w:val="24"/>
                <w:lang w:val="en-US"/>
              </w:rPr>
            </w:pPr>
            <w:r w:rsidRPr="007D35C0">
              <w:rPr>
                <w:rFonts w:ascii="Times New Roman" w:hAnsi="Times New Roman" w:cs="Times New Roman"/>
                <w:sz w:val="24"/>
              </w:rPr>
              <w:t xml:space="preserve">Hasil visualisasi langsung ditampilkan di halaman </w:t>
            </w:r>
            <w:r>
              <w:rPr>
                <w:rFonts w:ascii="Times New Roman" w:hAnsi="Times New Roman" w:cs="Times New Roman"/>
                <w:sz w:val="24"/>
                <w:lang w:val="en-US"/>
              </w:rPr>
              <w:t>dashboard</w:t>
            </w:r>
          </w:p>
        </w:tc>
      </w:tr>
      <w:tr w:rsidR="00903934" w:rsidRPr="009C5C6F" w14:paraId="3278AB9B" w14:textId="77777777" w:rsidTr="00186806">
        <w:trPr>
          <w:trHeight w:val="703"/>
        </w:trPr>
        <w:tc>
          <w:tcPr>
            <w:tcW w:w="7796" w:type="dxa"/>
            <w:gridSpan w:val="2"/>
            <w:vAlign w:val="bottom"/>
          </w:tcPr>
          <w:p w14:paraId="6A574ED8" w14:textId="77777777" w:rsidR="00903934" w:rsidRPr="00903934" w:rsidRDefault="00903934" w:rsidP="00A677D9">
            <w:pPr>
              <w:ind w:left="0" w:firstLine="0"/>
              <w:jc w:val="center"/>
              <w:rPr>
                <w:rFonts w:ascii="Times New Roman" w:hAnsi="Times New Roman" w:cs="Times New Roman"/>
                <w:b/>
                <w:sz w:val="24"/>
                <w:lang w:val="en-US"/>
              </w:rPr>
            </w:pPr>
            <w:r>
              <w:rPr>
                <w:rFonts w:ascii="Times New Roman" w:hAnsi="Times New Roman" w:cs="Times New Roman"/>
                <w:b/>
                <w:sz w:val="24"/>
                <w:lang w:val="en-US"/>
              </w:rPr>
              <w:t>Exceptiona Flow of Event</w:t>
            </w:r>
          </w:p>
        </w:tc>
      </w:tr>
      <w:tr w:rsidR="00903934" w:rsidRPr="009C5C6F" w14:paraId="70708286" w14:textId="77777777" w:rsidTr="00186806">
        <w:trPr>
          <w:trHeight w:val="703"/>
        </w:trPr>
        <w:tc>
          <w:tcPr>
            <w:tcW w:w="2518" w:type="dxa"/>
          </w:tcPr>
          <w:p w14:paraId="5A5C3971" w14:textId="77777777" w:rsidR="00903934" w:rsidRPr="00903934" w:rsidRDefault="00903934" w:rsidP="00A677D9">
            <w:pPr>
              <w:ind w:left="0" w:firstLine="0"/>
              <w:jc w:val="left"/>
              <w:rPr>
                <w:rFonts w:ascii="Times New Roman" w:hAnsi="Times New Roman" w:cs="Times New Roman"/>
                <w:sz w:val="24"/>
                <w:lang w:val="en-US"/>
              </w:rPr>
            </w:pPr>
            <w:r w:rsidRPr="00903934">
              <w:rPr>
                <w:rFonts w:ascii="Times New Roman" w:hAnsi="Times New Roman" w:cs="Times New Roman"/>
                <w:sz w:val="24"/>
                <w:lang w:val="en-US"/>
              </w:rPr>
              <w:t>Section 1</w:t>
            </w:r>
          </w:p>
        </w:tc>
        <w:tc>
          <w:tcPr>
            <w:tcW w:w="5278" w:type="dxa"/>
          </w:tcPr>
          <w:p w14:paraId="1F147F9E" w14:textId="77777777" w:rsidR="00903934" w:rsidRPr="00903934" w:rsidRDefault="00903934" w:rsidP="00A677D9">
            <w:pPr>
              <w:ind w:left="0" w:firstLine="0"/>
              <w:jc w:val="left"/>
              <w:rPr>
                <w:rFonts w:ascii="Times New Roman" w:hAnsi="Times New Roman" w:cs="Times New Roman"/>
                <w:sz w:val="24"/>
              </w:rPr>
            </w:pPr>
            <w:r w:rsidRPr="00903934">
              <w:rPr>
                <w:rFonts w:ascii="Times New Roman" w:hAnsi="Times New Roman" w:cs="Times New Roman"/>
                <w:sz w:val="24"/>
              </w:rPr>
              <w:t>Tidak ada data baru → tampilkan pesan “Semua data sudah dianalisis”</w:t>
            </w:r>
          </w:p>
        </w:tc>
      </w:tr>
      <w:tr w:rsidR="00A677D9" w:rsidRPr="009C5C6F" w14:paraId="65A92B53" w14:textId="77777777" w:rsidTr="00186806">
        <w:trPr>
          <w:trHeight w:val="703"/>
        </w:trPr>
        <w:tc>
          <w:tcPr>
            <w:tcW w:w="2518" w:type="dxa"/>
          </w:tcPr>
          <w:p w14:paraId="274C3C60" w14:textId="77777777" w:rsidR="00A677D9" w:rsidRPr="00903934" w:rsidRDefault="00A677D9" w:rsidP="00A677D9">
            <w:pPr>
              <w:ind w:left="0" w:firstLine="0"/>
              <w:jc w:val="left"/>
              <w:rPr>
                <w:rFonts w:ascii="Times New Roman" w:hAnsi="Times New Roman" w:cs="Times New Roman"/>
                <w:sz w:val="24"/>
                <w:lang w:val="en-US"/>
              </w:rPr>
            </w:pPr>
            <w:r w:rsidRPr="00903934">
              <w:rPr>
                <w:rFonts w:ascii="Times New Roman" w:hAnsi="Times New Roman" w:cs="Times New Roman"/>
                <w:sz w:val="24"/>
                <w:lang w:val="en-US"/>
              </w:rPr>
              <w:lastRenderedPageBreak/>
              <w:t xml:space="preserve">Section </w:t>
            </w:r>
            <w:r>
              <w:rPr>
                <w:rFonts w:ascii="Times New Roman" w:hAnsi="Times New Roman" w:cs="Times New Roman"/>
                <w:sz w:val="24"/>
                <w:lang w:val="en-US"/>
              </w:rPr>
              <w:t>2</w:t>
            </w:r>
          </w:p>
        </w:tc>
        <w:tc>
          <w:tcPr>
            <w:tcW w:w="5278" w:type="dxa"/>
          </w:tcPr>
          <w:p w14:paraId="32B505B8" w14:textId="77777777" w:rsidR="00A677D9" w:rsidRPr="00903934" w:rsidRDefault="00A677D9" w:rsidP="00A677D9">
            <w:pPr>
              <w:ind w:left="0" w:firstLine="0"/>
              <w:jc w:val="left"/>
              <w:rPr>
                <w:rFonts w:ascii="Times New Roman" w:hAnsi="Times New Roman" w:cs="Times New Roman"/>
                <w:sz w:val="24"/>
              </w:rPr>
            </w:pPr>
            <w:r w:rsidRPr="00A677D9">
              <w:rPr>
                <w:rFonts w:ascii="Times New Roman" w:hAnsi="Times New Roman" w:cs="Times New Roman"/>
                <w:sz w:val="24"/>
              </w:rPr>
              <w:t>Proses prediksi gagal → tampilkan pesan error</w:t>
            </w:r>
          </w:p>
        </w:tc>
      </w:tr>
    </w:tbl>
    <w:p w14:paraId="25EFF3EF" w14:textId="77777777" w:rsidR="00903934" w:rsidRDefault="00903934" w:rsidP="008A2987">
      <w:pPr>
        <w:pStyle w:val="ListParagraph"/>
        <w:numPr>
          <w:ilvl w:val="0"/>
          <w:numId w:val="30"/>
        </w:numPr>
        <w:spacing w:before="120"/>
        <w:ind w:left="924" w:hanging="357"/>
        <w:contextualSpacing w:val="0"/>
      </w:pPr>
      <w:r>
        <w:rPr>
          <w:i/>
        </w:rPr>
        <w:t xml:space="preserve">Use case </w:t>
      </w:r>
      <w:r w:rsidR="00A677D9">
        <w:t>lihat hasil</w:t>
      </w:r>
      <w:r>
        <w:t xml:space="preserve"> analisis sentimen (aktor </w:t>
      </w:r>
      <w:r w:rsidR="00A677D9">
        <w:t>user</w:t>
      </w:r>
      <w:r>
        <w:t>)</w:t>
      </w:r>
    </w:p>
    <w:p w14:paraId="016DD711" w14:textId="317AA5A2" w:rsidR="00903934" w:rsidRDefault="00903934" w:rsidP="00903934">
      <w:pPr>
        <w:pStyle w:val="Caption"/>
      </w:pPr>
      <w:bookmarkStart w:id="119" w:name="_Toc202648368"/>
      <w:r>
        <w:t xml:space="preserve">Tabel 3. </w:t>
      </w:r>
      <w:fldSimple w:instr=" SEQ Tabel_3. \* ARABIC ">
        <w:r w:rsidR="00C721A1">
          <w:rPr>
            <w:noProof/>
          </w:rPr>
          <w:t>7</w:t>
        </w:r>
      </w:fldSimple>
      <w:r>
        <w:t xml:space="preserve"> </w:t>
      </w:r>
      <w:r>
        <w:rPr>
          <w:i/>
        </w:rPr>
        <w:t xml:space="preserve">Use case </w:t>
      </w:r>
      <w:r w:rsidR="00A677D9">
        <w:t>lihat</w:t>
      </w:r>
      <w:r>
        <w:t xml:space="preserve"> hasil analisis sentimen (aktor </w:t>
      </w:r>
      <w:r w:rsidR="00A677D9">
        <w:t>user</w:t>
      </w:r>
      <w:r>
        <w:t>)</w:t>
      </w:r>
      <w:bookmarkEnd w:id="119"/>
    </w:p>
    <w:tbl>
      <w:tblPr>
        <w:tblStyle w:val="TableGrid"/>
        <w:tblW w:w="7796" w:type="dxa"/>
        <w:tblInd w:w="675" w:type="dxa"/>
        <w:tblLook w:val="04A0" w:firstRow="1" w:lastRow="0" w:firstColumn="1" w:lastColumn="0" w:noHBand="0" w:noVBand="1"/>
      </w:tblPr>
      <w:tblGrid>
        <w:gridCol w:w="2518"/>
        <w:gridCol w:w="5278"/>
      </w:tblGrid>
      <w:tr w:rsidR="00903934" w:rsidRPr="009C5C6F" w14:paraId="566A977A" w14:textId="77777777" w:rsidTr="00186806">
        <w:trPr>
          <w:trHeight w:val="342"/>
        </w:trPr>
        <w:tc>
          <w:tcPr>
            <w:tcW w:w="2518" w:type="dxa"/>
          </w:tcPr>
          <w:p w14:paraId="6DE06656" w14:textId="77777777" w:rsidR="00903934" w:rsidRPr="009C5C6F" w:rsidRDefault="00903934" w:rsidP="00A677D9">
            <w:pPr>
              <w:spacing w:line="360" w:lineRule="auto"/>
              <w:ind w:left="0" w:firstLine="0"/>
              <w:rPr>
                <w:rFonts w:ascii="Times New Roman" w:hAnsi="Times New Roman" w:cs="Times New Roman"/>
                <w:sz w:val="24"/>
                <w:lang w:val="en-US"/>
              </w:rPr>
            </w:pPr>
            <w:r w:rsidRPr="009C5C6F">
              <w:rPr>
                <w:rFonts w:ascii="Times New Roman" w:hAnsi="Times New Roman" w:cs="Times New Roman"/>
                <w:sz w:val="24"/>
                <w:lang w:val="en-US"/>
              </w:rPr>
              <w:t>Elemen</w:t>
            </w:r>
          </w:p>
        </w:tc>
        <w:tc>
          <w:tcPr>
            <w:tcW w:w="5278" w:type="dxa"/>
          </w:tcPr>
          <w:p w14:paraId="54C2F62A" w14:textId="77777777" w:rsidR="00903934" w:rsidRPr="009C5C6F" w:rsidRDefault="00903934" w:rsidP="00A677D9">
            <w:pPr>
              <w:spacing w:line="360" w:lineRule="auto"/>
              <w:ind w:left="0" w:firstLine="0"/>
              <w:rPr>
                <w:rFonts w:ascii="Times New Roman" w:hAnsi="Times New Roman" w:cs="Times New Roman"/>
                <w:sz w:val="24"/>
                <w:lang w:val="en-US"/>
              </w:rPr>
            </w:pPr>
            <w:r w:rsidRPr="009C5C6F">
              <w:rPr>
                <w:rFonts w:ascii="Times New Roman" w:hAnsi="Times New Roman" w:cs="Times New Roman"/>
                <w:sz w:val="24"/>
                <w:lang w:val="en-US"/>
              </w:rPr>
              <w:t>Deskripsi</w:t>
            </w:r>
          </w:p>
        </w:tc>
      </w:tr>
      <w:tr w:rsidR="00903934" w:rsidRPr="009C5C6F" w14:paraId="775D8A3D" w14:textId="77777777" w:rsidTr="00186806">
        <w:tc>
          <w:tcPr>
            <w:tcW w:w="2518" w:type="dxa"/>
          </w:tcPr>
          <w:p w14:paraId="52420494" w14:textId="77777777" w:rsidR="00903934" w:rsidRPr="009C5C6F" w:rsidRDefault="00903934" w:rsidP="00A677D9">
            <w:pPr>
              <w:ind w:left="0" w:firstLine="0"/>
              <w:rPr>
                <w:rFonts w:ascii="Times New Roman" w:hAnsi="Times New Roman" w:cs="Times New Roman"/>
                <w:sz w:val="24"/>
              </w:rPr>
            </w:pPr>
            <w:r w:rsidRPr="009C5C6F">
              <w:rPr>
                <w:rFonts w:ascii="Times New Roman" w:hAnsi="Times New Roman" w:cs="Times New Roman"/>
                <w:sz w:val="24"/>
              </w:rPr>
              <w:t>Use Case</w:t>
            </w:r>
          </w:p>
        </w:tc>
        <w:tc>
          <w:tcPr>
            <w:tcW w:w="5278" w:type="dxa"/>
          </w:tcPr>
          <w:p w14:paraId="49B672C3" w14:textId="77777777" w:rsidR="00903934" w:rsidRPr="009C5C6F" w:rsidRDefault="00A677D9" w:rsidP="00A677D9">
            <w:pPr>
              <w:ind w:left="0" w:firstLine="0"/>
              <w:rPr>
                <w:rFonts w:ascii="Times New Roman" w:hAnsi="Times New Roman" w:cs="Times New Roman"/>
                <w:sz w:val="24"/>
                <w:lang w:val="en-US"/>
              </w:rPr>
            </w:pPr>
            <w:r w:rsidRPr="00A677D9">
              <w:rPr>
                <w:rFonts w:ascii="Times New Roman" w:hAnsi="Times New Roman" w:cs="Times New Roman"/>
                <w:sz w:val="24"/>
                <w:lang w:val="en-US"/>
              </w:rPr>
              <w:t>Lihat Hasil Visualisasi Sentimen</w:t>
            </w:r>
          </w:p>
        </w:tc>
      </w:tr>
      <w:tr w:rsidR="00903934" w:rsidRPr="009C5C6F" w14:paraId="74CA2F91" w14:textId="77777777" w:rsidTr="00186806">
        <w:tc>
          <w:tcPr>
            <w:tcW w:w="2518" w:type="dxa"/>
          </w:tcPr>
          <w:p w14:paraId="5A8D3979" w14:textId="77777777" w:rsidR="00903934" w:rsidRPr="009C5C6F" w:rsidRDefault="00903934" w:rsidP="00A677D9">
            <w:pPr>
              <w:ind w:left="0" w:firstLine="0"/>
              <w:rPr>
                <w:rFonts w:ascii="Times New Roman" w:hAnsi="Times New Roman" w:cs="Times New Roman"/>
                <w:sz w:val="24"/>
              </w:rPr>
            </w:pPr>
            <w:r w:rsidRPr="009C5C6F">
              <w:rPr>
                <w:rFonts w:ascii="Times New Roman" w:hAnsi="Times New Roman" w:cs="Times New Roman"/>
                <w:sz w:val="24"/>
              </w:rPr>
              <w:t>Deskripsi</w:t>
            </w:r>
          </w:p>
        </w:tc>
        <w:tc>
          <w:tcPr>
            <w:tcW w:w="5278" w:type="dxa"/>
          </w:tcPr>
          <w:p w14:paraId="76E2C5C6" w14:textId="77777777" w:rsidR="00903934" w:rsidRPr="00903934" w:rsidRDefault="00A677D9" w:rsidP="00A677D9">
            <w:pPr>
              <w:ind w:left="0" w:firstLine="0"/>
              <w:rPr>
                <w:rFonts w:ascii="Times New Roman" w:hAnsi="Times New Roman" w:cs="Times New Roman"/>
                <w:sz w:val="24"/>
                <w:lang w:val="en-US"/>
              </w:rPr>
            </w:pPr>
            <w:r w:rsidRPr="00A677D9">
              <w:rPr>
                <w:rFonts w:ascii="Times New Roman" w:hAnsi="Times New Roman" w:cs="Times New Roman"/>
                <w:sz w:val="24"/>
              </w:rPr>
              <w:t>User melihat hasil analisis sentimen berupa grafik dan tabel tanpa akses ke username</w:t>
            </w:r>
          </w:p>
        </w:tc>
      </w:tr>
      <w:tr w:rsidR="00903934" w:rsidRPr="009C5C6F" w14:paraId="2083FC38" w14:textId="77777777" w:rsidTr="00186806">
        <w:tc>
          <w:tcPr>
            <w:tcW w:w="2518" w:type="dxa"/>
          </w:tcPr>
          <w:p w14:paraId="0B8FCA96" w14:textId="77777777" w:rsidR="00903934" w:rsidRPr="009C5C6F" w:rsidRDefault="00903934" w:rsidP="00A677D9">
            <w:pPr>
              <w:ind w:left="0" w:firstLine="0"/>
              <w:rPr>
                <w:rFonts w:ascii="Times New Roman" w:hAnsi="Times New Roman" w:cs="Times New Roman"/>
                <w:sz w:val="24"/>
                <w:lang w:val="en-US"/>
              </w:rPr>
            </w:pPr>
            <w:r w:rsidRPr="009C5C6F">
              <w:rPr>
                <w:rFonts w:ascii="Times New Roman" w:hAnsi="Times New Roman" w:cs="Times New Roman"/>
                <w:sz w:val="24"/>
                <w:lang w:val="en-US"/>
              </w:rPr>
              <w:t xml:space="preserve">Aktor </w:t>
            </w:r>
          </w:p>
        </w:tc>
        <w:tc>
          <w:tcPr>
            <w:tcW w:w="5278" w:type="dxa"/>
          </w:tcPr>
          <w:p w14:paraId="265B882D" w14:textId="77777777" w:rsidR="00903934" w:rsidRPr="009C5C6F" w:rsidRDefault="00A677D9" w:rsidP="00A677D9">
            <w:pPr>
              <w:ind w:left="0" w:firstLine="0"/>
              <w:rPr>
                <w:rFonts w:ascii="Times New Roman" w:hAnsi="Times New Roman" w:cs="Times New Roman"/>
                <w:sz w:val="24"/>
                <w:lang w:val="en-US"/>
              </w:rPr>
            </w:pPr>
            <w:r>
              <w:rPr>
                <w:rFonts w:ascii="Times New Roman" w:hAnsi="Times New Roman" w:cs="Times New Roman"/>
                <w:sz w:val="24"/>
                <w:lang w:val="en-US"/>
              </w:rPr>
              <w:t xml:space="preserve">User </w:t>
            </w:r>
            <w:r w:rsidR="00903934" w:rsidRPr="009C5C6F">
              <w:rPr>
                <w:rFonts w:ascii="Times New Roman" w:hAnsi="Times New Roman" w:cs="Times New Roman"/>
                <w:sz w:val="24"/>
                <w:lang w:val="en-US"/>
              </w:rPr>
              <w:t xml:space="preserve"> </w:t>
            </w:r>
          </w:p>
        </w:tc>
      </w:tr>
      <w:tr w:rsidR="00903934" w:rsidRPr="009C5C6F" w14:paraId="51AA21CB" w14:textId="77777777" w:rsidTr="00186806">
        <w:tc>
          <w:tcPr>
            <w:tcW w:w="2518" w:type="dxa"/>
          </w:tcPr>
          <w:p w14:paraId="026FA9F8" w14:textId="77777777" w:rsidR="00903934" w:rsidRPr="009C5C6F" w:rsidRDefault="00903934" w:rsidP="00A677D9">
            <w:pPr>
              <w:ind w:left="0" w:firstLine="0"/>
              <w:rPr>
                <w:rFonts w:ascii="Times New Roman" w:hAnsi="Times New Roman" w:cs="Times New Roman"/>
                <w:sz w:val="24"/>
              </w:rPr>
            </w:pPr>
            <w:r w:rsidRPr="009C5C6F">
              <w:rPr>
                <w:rFonts w:ascii="Times New Roman" w:hAnsi="Times New Roman" w:cs="Times New Roman"/>
                <w:sz w:val="24"/>
              </w:rPr>
              <w:t>Precondition</w:t>
            </w:r>
          </w:p>
        </w:tc>
        <w:tc>
          <w:tcPr>
            <w:tcW w:w="5278" w:type="dxa"/>
          </w:tcPr>
          <w:p w14:paraId="10D8365C" w14:textId="77777777" w:rsidR="00903934" w:rsidRPr="009C5C6F" w:rsidRDefault="00A677D9" w:rsidP="00A677D9">
            <w:pPr>
              <w:ind w:left="0" w:firstLine="0"/>
              <w:rPr>
                <w:rFonts w:ascii="Times New Roman" w:hAnsi="Times New Roman" w:cs="Times New Roman"/>
                <w:sz w:val="24"/>
              </w:rPr>
            </w:pPr>
            <w:r>
              <w:rPr>
                <w:rFonts w:ascii="Times New Roman" w:hAnsi="Times New Roman" w:cs="Times New Roman"/>
                <w:sz w:val="24"/>
                <w:lang w:val="en-US"/>
              </w:rPr>
              <w:t xml:space="preserve">User telah login dan </w:t>
            </w:r>
            <w:r w:rsidRPr="00A677D9">
              <w:rPr>
                <w:rFonts w:ascii="Times New Roman" w:hAnsi="Times New Roman" w:cs="Times New Roman"/>
                <w:sz w:val="24"/>
              </w:rPr>
              <w:t>Data hasil analisis tersedia</w:t>
            </w:r>
          </w:p>
        </w:tc>
      </w:tr>
      <w:tr w:rsidR="00903934" w:rsidRPr="009C5C6F" w14:paraId="34F3412E" w14:textId="77777777" w:rsidTr="00186806">
        <w:tc>
          <w:tcPr>
            <w:tcW w:w="2518" w:type="dxa"/>
          </w:tcPr>
          <w:p w14:paraId="06DF4656" w14:textId="77777777" w:rsidR="00903934" w:rsidRPr="009C5C6F" w:rsidRDefault="00903934" w:rsidP="00A677D9">
            <w:pPr>
              <w:ind w:left="0" w:firstLine="0"/>
              <w:rPr>
                <w:rFonts w:ascii="Times New Roman" w:hAnsi="Times New Roman" w:cs="Times New Roman"/>
                <w:sz w:val="24"/>
              </w:rPr>
            </w:pPr>
            <w:r w:rsidRPr="009C5C6F">
              <w:rPr>
                <w:rFonts w:ascii="Times New Roman" w:hAnsi="Times New Roman" w:cs="Times New Roman"/>
                <w:sz w:val="24"/>
              </w:rPr>
              <w:t>Postcondition</w:t>
            </w:r>
          </w:p>
        </w:tc>
        <w:tc>
          <w:tcPr>
            <w:tcW w:w="5278" w:type="dxa"/>
          </w:tcPr>
          <w:p w14:paraId="3E99FFB3" w14:textId="77777777" w:rsidR="00903934" w:rsidRPr="00B1028C" w:rsidRDefault="00A677D9" w:rsidP="00B1028C">
            <w:pPr>
              <w:ind w:left="0" w:firstLine="0"/>
              <w:rPr>
                <w:rFonts w:ascii="Times New Roman" w:hAnsi="Times New Roman" w:cs="Times New Roman"/>
                <w:sz w:val="24"/>
                <w:lang w:val="en-US"/>
              </w:rPr>
            </w:pPr>
            <w:r w:rsidRPr="00A677D9">
              <w:rPr>
                <w:rFonts w:ascii="Times New Roman" w:hAnsi="Times New Roman" w:cs="Times New Roman"/>
                <w:sz w:val="24"/>
              </w:rPr>
              <w:t>Hasil ditampilkan tanpa informasi sensitif</w:t>
            </w:r>
          </w:p>
        </w:tc>
      </w:tr>
      <w:tr w:rsidR="00903934" w:rsidRPr="009C5C6F" w14:paraId="2ADFD345" w14:textId="77777777" w:rsidTr="00186806">
        <w:tc>
          <w:tcPr>
            <w:tcW w:w="2518" w:type="dxa"/>
          </w:tcPr>
          <w:p w14:paraId="731862AA" w14:textId="77777777" w:rsidR="00903934" w:rsidRPr="009C5C6F" w:rsidRDefault="00903934" w:rsidP="00A677D9">
            <w:pPr>
              <w:ind w:left="0" w:firstLine="0"/>
              <w:rPr>
                <w:rFonts w:ascii="Times New Roman" w:hAnsi="Times New Roman" w:cs="Times New Roman"/>
                <w:sz w:val="24"/>
              </w:rPr>
            </w:pPr>
            <w:r w:rsidRPr="009C5C6F">
              <w:rPr>
                <w:rFonts w:ascii="Times New Roman" w:hAnsi="Times New Roman" w:cs="Times New Roman"/>
                <w:sz w:val="24"/>
              </w:rPr>
              <w:t>Business Rules</w:t>
            </w:r>
          </w:p>
        </w:tc>
        <w:tc>
          <w:tcPr>
            <w:tcW w:w="5278" w:type="dxa"/>
          </w:tcPr>
          <w:p w14:paraId="098E159D" w14:textId="77777777" w:rsidR="00903934" w:rsidRPr="00903934" w:rsidRDefault="00A677D9" w:rsidP="00A677D9">
            <w:pPr>
              <w:ind w:left="0" w:firstLine="0"/>
              <w:rPr>
                <w:rFonts w:ascii="Times New Roman" w:hAnsi="Times New Roman" w:cs="Times New Roman"/>
                <w:sz w:val="24"/>
                <w:lang w:val="en-US"/>
              </w:rPr>
            </w:pPr>
            <w:r>
              <w:rPr>
                <w:rFonts w:ascii="Times New Roman" w:hAnsi="Times New Roman" w:cs="Times New Roman"/>
                <w:sz w:val="24"/>
                <w:lang w:val="en-US"/>
              </w:rPr>
              <w:t xml:space="preserve">R1, </w:t>
            </w:r>
            <w:r w:rsidR="00903934">
              <w:rPr>
                <w:rFonts w:ascii="Times New Roman" w:hAnsi="Times New Roman" w:cs="Times New Roman"/>
                <w:sz w:val="24"/>
              </w:rPr>
              <w:t>R</w:t>
            </w:r>
            <w:r>
              <w:rPr>
                <w:rFonts w:ascii="Times New Roman" w:hAnsi="Times New Roman" w:cs="Times New Roman"/>
                <w:sz w:val="24"/>
                <w:lang w:val="en-US"/>
              </w:rPr>
              <w:t>7, R8, R9, R10</w:t>
            </w:r>
          </w:p>
        </w:tc>
      </w:tr>
      <w:tr w:rsidR="00903934" w:rsidRPr="009C5C6F" w14:paraId="38231DC2" w14:textId="77777777" w:rsidTr="00186806">
        <w:trPr>
          <w:trHeight w:val="703"/>
        </w:trPr>
        <w:tc>
          <w:tcPr>
            <w:tcW w:w="7796" w:type="dxa"/>
            <w:gridSpan w:val="2"/>
            <w:vAlign w:val="bottom"/>
          </w:tcPr>
          <w:p w14:paraId="67B8D07C" w14:textId="77777777" w:rsidR="00903934" w:rsidRPr="009C5C6F" w:rsidRDefault="00903934" w:rsidP="00A677D9">
            <w:pPr>
              <w:ind w:left="0" w:firstLine="0"/>
              <w:jc w:val="center"/>
              <w:rPr>
                <w:rFonts w:ascii="Times New Roman" w:hAnsi="Times New Roman" w:cs="Times New Roman"/>
                <w:b/>
                <w:i/>
                <w:sz w:val="24"/>
                <w:lang w:val="en-US"/>
              </w:rPr>
            </w:pPr>
            <w:r w:rsidRPr="009C5C6F">
              <w:rPr>
                <w:rFonts w:ascii="Times New Roman" w:hAnsi="Times New Roman" w:cs="Times New Roman"/>
                <w:b/>
                <w:i/>
                <w:sz w:val="24"/>
                <w:lang w:val="en-US"/>
              </w:rPr>
              <w:t>Main Flow of Event</w:t>
            </w:r>
          </w:p>
        </w:tc>
      </w:tr>
      <w:tr w:rsidR="00903934" w:rsidRPr="009C5C6F" w14:paraId="4DE7A193" w14:textId="77777777" w:rsidTr="00186806">
        <w:trPr>
          <w:trHeight w:val="703"/>
        </w:trPr>
        <w:tc>
          <w:tcPr>
            <w:tcW w:w="2518" w:type="dxa"/>
          </w:tcPr>
          <w:p w14:paraId="363966DB" w14:textId="77777777" w:rsidR="00903934" w:rsidRPr="00903934" w:rsidRDefault="00903934" w:rsidP="00A677D9">
            <w:pPr>
              <w:ind w:left="0" w:firstLine="0"/>
              <w:jc w:val="left"/>
              <w:rPr>
                <w:rFonts w:ascii="Times New Roman" w:hAnsi="Times New Roman" w:cs="Times New Roman"/>
                <w:sz w:val="24"/>
                <w:lang w:val="en-US"/>
              </w:rPr>
            </w:pPr>
            <w:r>
              <w:rPr>
                <w:rFonts w:ascii="Times New Roman" w:hAnsi="Times New Roman" w:cs="Times New Roman"/>
                <w:sz w:val="24"/>
                <w:lang w:val="en-US"/>
              </w:rPr>
              <w:t>Actor Action</w:t>
            </w:r>
          </w:p>
        </w:tc>
        <w:tc>
          <w:tcPr>
            <w:tcW w:w="5278" w:type="dxa"/>
          </w:tcPr>
          <w:p w14:paraId="532BAF0F" w14:textId="77777777" w:rsidR="00903934" w:rsidRPr="00903934" w:rsidRDefault="00903934" w:rsidP="00A677D9">
            <w:pPr>
              <w:ind w:left="0" w:firstLine="0"/>
              <w:jc w:val="left"/>
              <w:rPr>
                <w:rFonts w:ascii="Times New Roman" w:hAnsi="Times New Roman" w:cs="Times New Roman"/>
                <w:sz w:val="24"/>
                <w:lang w:val="en-US"/>
              </w:rPr>
            </w:pPr>
            <w:r>
              <w:rPr>
                <w:rFonts w:ascii="Times New Roman" w:hAnsi="Times New Roman" w:cs="Times New Roman"/>
                <w:sz w:val="24"/>
                <w:lang w:val="en-US"/>
              </w:rPr>
              <w:t>System Response</w:t>
            </w:r>
          </w:p>
        </w:tc>
      </w:tr>
      <w:tr w:rsidR="00903934" w:rsidRPr="009C5C6F" w14:paraId="7BAA9C0C" w14:textId="77777777" w:rsidTr="00186806">
        <w:trPr>
          <w:trHeight w:val="703"/>
        </w:trPr>
        <w:tc>
          <w:tcPr>
            <w:tcW w:w="2518" w:type="dxa"/>
          </w:tcPr>
          <w:p w14:paraId="4A2E570C" w14:textId="77777777" w:rsidR="00903934" w:rsidRPr="00A677D9" w:rsidRDefault="00A677D9" w:rsidP="00A677D9">
            <w:pPr>
              <w:ind w:left="0" w:firstLine="0"/>
              <w:jc w:val="left"/>
              <w:rPr>
                <w:rFonts w:ascii="Times New Roman" w:hAnsi="Times New Roman" w:cs="Times New Roman"/>
                <w:sz w:val="24"/>
                <w:lang w:val="en-US"/>
              </w:rPr>
            </w:pPr>
            <w:r w:rsidRPr="00A677D9">
              <w:rPr>
                <w:rFonts w:ascii="Times New Roman" w:hAnsi="Times New Roman" w:cs="Times New Roman"/>
                <w:sz w:val="24"/>
              </w:rPr>
              <w:t>User buka halaman hasil analisis</w:t>
            </w:r>
            <w:r>
              <w:rPr>
                <w:rFonts w:ascii="Times New Roman" w:hAnsi="Times New Roman" w:cs="Times New Roman"/>
                <w:sz w:val="24"/>
                <w:lang w:val="en-US"/>
              </w:rPr>
              <w:t xml:space="preserve"> (halaman dashboard)</w:t>
            </w:r>
          </w:p>
        </w:tc>
        <w:tc>
          <w:tcPr>
            <w:tcW w:w="5278" w:type="dxa"/>
          </w:tcPr>
          <w:p w14:paraId="6ECE4E9C" w14:textId="77777777" w:rsidR="00903934" w:rsidRPr="00903934" w:rsidRDefault="00A677D9" w:rsidP="00A677D9">
            <w:pPr>
              <w:ind w:left="0" w:firstLine="0"/>
              <w:jc w:val="left"/>
              <w:rPr>
                <w:rFonts w:ascii="Times New Roman" w:hAnsi="Times New Roman" w:cs="Times New Roman"/>
                <w:sz w:val="24"/>
              </w:rPr>
            </w:pPr>
            <w:r w:rsidRPr="00A677D9">
              <w:rPr>
                <w:rFonts w:ascii="Times New Roman" w:hAnsi="Times New Roman" w:cs="Times New Roman"/>
                <w:sz w:val="24"/>
              </w:rPr>
              <w:t>Sistem tampilkan grafik dan tabel tanpa username</w:t>
            </w:r>
          </w:p>
        </w:tc>
      </w:tr>
      <w:tr w:rsidR="00903934" w:rsidRPr="009C5C6F" w14:paraId="128C4DD7" w14:textId="77777777" w:rsidTr="00186806">
        <w:trPr>
          <w:trHeight w:val="703"/>
        </w:trPr>
        <w:tc>
          <w:tcPr>
            <w:tcW w:w="7796" w:type="dxa"/>
            <w:gridSpan w:val="2"/>
            <w:vAlign w:val="bottom"/>
          </w:tcPr>
          <w:p w14:paraId="5B316F6B" w14:textId="77777777" w:rsidR="00903934" w:rsidRPr="00903934" w:rsidRDefault="00903934" w:rsidP="00A677D9">
            <w:pPr>
              <w:ind w:left="0" w:firstLine="0"/>
              <w:jc w:val="center"/>
              <w:rPr>
                <w:rFonts w:ascii="Times New Roman" w:hAnsi="Times New Roman" w:cs="Times New Roman"/>
                <w:b/>
                <w:sz w:val="24"/>
                <w:lang w:val="en-US"/>
              </w:rPr>
            </w:pPr>
            <w:r>
              <w:rPr>
                <w:rFonts w:ascii="Times New Roman" w:hAnsi="Times New Roman" w:cs="Times New Roman"/>
                <w:b/>
                <w:sz w:val="24"/>
                <w:lang w:val="en-US"/>
              </w:rPr>
              <w:t>Exceptiona Flow of Event</w:t>
            </w:r>
          </w:p>
        </w:tc>
      </w:tr>
      <w:tr w:rsidR="00903934" w:rsidRPr="009C5C6F" w14:paraId="2FDF5972" w14:textId="77777777" w:rsidTr="00186806">
        <w:trPr>
          <w:trHeight w:val="703"/>
        </w:trPr>
        <w:tc>
          <w:tcPr>
            <w:tcW w:w="2518" w:type="dxa"/>
          </w:tcPr>
          <w:p w14:paraId="2B92EF26" w14:textId="77777777" w:rsidR="00903934" w:rsidRPr="00903934" w:rsidRDefault="00903934" w:rsidP="00A677D9">
            <w:pPr>
              <w:ind w:left="0" w:firstLine="0"/>
              <w:jc w:val="left"/>
              <w:rPr>
                <w:rFonts w:ascii="Times New Roman" w:hAnsi="Times New Roman" w:cs="Times New Roman"/>
                <w:sz w:val="24"/>
                <w:lang w:val="en-US"/>
              </w:rPr>
            </w:pPr>
            <w:r w:rsidRPr="00903934">
              <w:rPr>
                <w:rFonts w:ascii="Times New Roman" w:hAnsi="Times New Roman" w:cs="Times New Roman"/>
                <w:sz w:val="24"/>
                <w:lang w:val="en-US"/>
              </w:rPr>
              <w:t>Section 1</w:t>
            </w:r>
          </w:p>
        </w:tc>
        <w:tc>
          <w:tcPr>
            <w:tcW w:w="5278" w:type="dxa"/>
          </w:tcPr>
          <w:p w14:paraId="3EED4791" w14:textId="77777777" w:rsidR="00903934" w:rsidRPr="00903934" w:rsidRDefault="007D35C0" w:rsidP="00A677D9">
            <w:pPr>
              <w:ind w:left="0" w:firstLine="0"/>
              <w:jc w:val="left"/>
              <w:rPr>
                <w:rFonts w:ascii="Times New Roman" w:hAnsi="Times New Roman" w:cs="Times New Roman"/>
                <w:sz w:val="24"/>
              </w:rPr>
            </w:pPr>
            <w:r w:rsidRPr="007D35C0">
              <w:rPr>
                <w:rFonts w:ascii="Times New Roman" w:hAnsi="Times New Roman" w:cs="Times New Roman"/>
                <w:sz w:val="24"/>
              </w:rPr>
              <w:t>Jika tidak ada data → tampilkan pesan: “Data analisis belum tersedia”</w:t>
            </w:r>
          </w:p>
        </w:tc>
      </w:tr>
    </w:tbl>
    <w:p w14:paraId="2677471A" w14:textId="77777777" w:rsidR="007D35C0" w:rsidRDefault="007D35C0" w:rsidP="008A2987">
      <w:pPr>
        <w:pStyle w:val="ListParagraph"/>
        <w:numPr>
          <w:ilvl w:val="0"/>
          <w:numId w:val="30"/>
        </w:numPr>
        <w:spacing w:before="120"/>
        <w:ind w:left="924" w:hanging="357"/>
        <w:contextualSpacing w:val="0"/>
      </w:pPr>
      <w:r>
        <w:rPr>
          <w:i/>
        </w:rPr>
        <w:t>Use case</w:t>
      </w:r>
      <w:r>
        <w:t xml:space="preserve"> unduh hasil analisis sentimen (aktor</w:t>
      </w:r>
      <w:r w:rsidR="00A677D9">
        <w:t xml:space="preserve"> admin &amp;</w:t>
      </w:r>
      <w:r>
        <w:t xml:space="preserve"> user)</w:t>
      </w:r>
    </w:p>
    <w:p w14:paraId="48EF7E5F" w14:textId="4ACAD1A5" w:rsidR="006E0A4B" w:rsidRPr="006E0A4B" w:rsidRDefault="006E0A4B" w:rsidP="006E0A4B">
      <w:pPr>
        <w:pStyle w:val="Caption"/>
      </w:pPr>
      <w:bookmarkStart w:id="120" w:name="_Toc202648369"/>
      <w:r>
        <w:t xml:space="preserve">Tabel 3. </w:t>
      </w:r>
      <w:fldSimple w:instr=" SEQ Tabel_3. \* ARABIC ">
        <w:r w:rsidR="00C721A1">
          <w:rPr>
            <w:noProof/>
          </w:rPr>
          <w:t>8</w:t>
        </w:r>
      </w:fldSimple>
      <w:r>
        <w:t xml:space="preserve"> </w:t>
      </w:r>
      <w:r>
        <w:rPr>
          <w:i/>
        </w:rPr>
        <w:t>Use case</w:t>
      </w:r>
      <w:r>
        <w:t xml:space="preserve"> unduh hasil analisis sentimen (aktor admin &amp; user)</w:t>
      </w:r>
      <w:bookmarkEnd w:id="120"/>
    </w:p>
    <w:tbl>
      <w:tblPr>
        <w:tblStyle w:val="TableGrid"/>
        <w:tblW w:w="7796" w:type="dxa"/>
        <w:tblInd w:w="675" w:type="dxa"/>
        <w:tblLook w:val="04A0" w:firstRow="1" w:lastRow="0" w:firstColumn="1" w:lastColumn="0" w:noHBand="0" w:noVBand="1"/>
      </w:tblPr>
      <w:tblGrid>
        <w:gridCol w:w="2518"/>
        <w:gridCol w:w="5278"/>
      </w:tblGrid>
      <w:tr w:rsidR="007D35C0" w:rsidRPr="009C5C6F" w14:paraId="40A926C9" w14:textId="77777777" w:rsidTr="00186806">
        <w:trPr>
          <w:trHeight w:val="342"/>
        </w:trPr>
        <w:tc>
          <w:tcPr>
            <w:tcW w:w="2518" w:type="dxa"/>
          </w:tcPr>
          <w:p w14:paraId="26CFD8C2" w14:textId="77777777" w:rsidR="007D35C0" w:rsidRPr="009C5C6F" w:rsidRDefault="007D35C0" w:rsidP="00A677D9">
            <w:pPr>
              <w:spacing w:line="360" w:lineRule="auto"/>
              <w:ind w:left="0" w:firstLine="0"/>
              <w:rPr>
                <w:rFonts w:ascii="Times New Roman" w:hAnsi="Times New Roman" w:cs="Times New Roman"/>
                <w:sz w:val="24"/>
                <w:lang w:val="en-US"/>
              </w:rPr>
            </w:pPr>
            <w:r w:rsidRPr="009C5C6F">
              <w:rPr>
                <w:rFonts w:ascii="Times New Roman" w:hAnsi="Times New Roman" w:cs="Times New Roman"/>
                <w:sz w:val="24"/>
                <w:lang w:val="en-US"/>
              </w:rPr>
              <w:t>Elemen</w:t>
            </w:r>
          </w:p>
        </w:tc>
        <w:tc>
          <w:tcPr>
            <w:tcW w:w="5278" w:type="dxa"/>
          </w:tcPr>
          <w:p w14:paraId="0EBB4094" w14:textId="77777777" w:rsidR="007D35C0" w:rsidRPr="009C5C6F" w:rsidRDefault="007D35C0" w:rsidP="00A677D9">
            <w:pPr>
              <w:spacing w:line="360" w:lineRule="auto"/>
              <w:ind w:left="0" w:firstLine="0"/>
              <w:rPr>
                <w:rFonts w:ascii="Times New Roman" w:hAnsi="Times New Roman" w:cs="Times New Roman"/>
                <w:sz w:val="24"/>
                <w:lang w:val="en-US"/>
              </w:rPr>
            </w:pPr>
            <w:r w:rsidRPr="009C5C6F">
              <w:rPr>
                <w:rFonts w:ascii="Times New Roman" w:hAnsi="Times New Roman" w:cs="Times New Roman"/>
                <w:sz w:val="24"/>
                <w:lang w:val="en-US"/>
              </w:rPr>
              <w:t>Deskripsi</w:t>
            </w:r>
          </w:p>
        </w:tc>
      </w:tr>
      <w:tr w:rsidR="007D35C0" w:rsidRPr="009C5C6F" w14:paraId="7D9C80D0" w14:textId="77777777" w:rsidTr="00186806">
        <w:tc>
          <w:tcPr>
            <w:tcW w:w="2518" w:type="dxa"/>
          </w:tcPr>
          <w:p w14:paraId="3441CFA0" w14:textId="77777777" w:rsidR="007D35C0" w:rsidRPr="009C5C6F" w:rsidRDefault="007D35C0" w:rsidP="00A677D9">
            <w:pPr>
              <w:ind w:left="0" w:firstLine="0"/>
              <w:rPr>
                <w:rFonts w:ascii="Times New Roman" w:hAnsi="Times New Roman" w:cs="Times New Roman"/>
                <w:sz w:val="24"/>
              </w:rPr>
            </w:pPr>
            <w:r w:rsidRPr="009C5C6F">
              <w:rPr>
                <w:rFonts w:ascii="Times New Roman" w:hAnsi="Times New Roman" w:cs="Times New Roman"/>
                <w:sz w:val="24"/>
              </w:rPr>
              <w:lastRenderedPageBreak/>
              <w:t>Use Case</w:t>
            </w:r>
          </w:p>
        </w:tc>
        <w:tc>
          <w:tcPr>
            <w:tcW w:w="5278" w:type="dxa"/>
          </w:tcPr>
          <w:p w14:paraId="5BC70876" w14:textId="77777777" w:rsidR="007D35C0" w:rsidRPr="009C5C6F" w:rsidRDefault="00A677D9" w:rsidP="00A677D9">
            <w:pPr>
              <w:ind w:left="0" w:firstLine="0"/>
              <w:rPr>
                <w:rFonts w:ascii="Times New Roman" w:hAnsi="Times New Roman" w:cs="Times New Roman"/>
                <w:sz w:val="24"/>
                <w:lang w:val="en-US"/>
              </w:rPr>
            </w:pPr>
            <w:r w:rsidRPr="00A677D9">
              <w:rPr>
                <w:rFonts w:ascii="Times New Roman" w:hAnsi="Times New Roman" w:cs="Times New Roman"/>
                <w:sz w:val="24"/>
                <w:lang w:val="en-US"/>
              </w:rPr>
              <w:t>Unduh Hasil Analisis Sentimen</w:t>
            </w:r>
          </w:p>
        </w:tc>
      </w:tr>
      <w:tr w:rsidR="007D35C0" w:rsidRPr="009C5C6F" w14:paraId="289212AD" w14:textId="77777777" w:rsidTr="00186806">
        <w:tc>
          <w:tcPr>
            <w:tcW w:w="2518" w:type="dxa"/>
          </w:tcPr>
          <w:p w14:paraId="7806A59E" w14:textId="77777777" w:rsidR="007D35C0" w:rsidRPr="009C5C6F" w:rsidRDefault="007D35C0" w:rsidP="00A677D9">
            <w:pPr>
              <w:ind w:left="0" w:firstLine="0"/>
              <w:rPr>
                <w:rFonts w:ascii="Times New Roman" w:hAnsi="Times New Roman" w:cs="Times New Roman"/>
                <w:sz w:val="24"/>
              </w:rPr>
            </w:pPr>
            <w:r w:rsidRPr="009C5C6F">
              <w:rPr>
                <w:rFonts w:ascii="Times New Roman" w:hAnsi="Times New Roman" w:cs="Times New Roman"/>
                <w:sz w:val="24"/>
              </w:rPr>
              <w:t>Deskripsi</w:t>
            </w:r>
          </w:p>
        </w:tc>
        <w:tc>
          <w:tcPr>
            <w:tcW w:w="5278" w:type="dxa"/>
          </w:tcPr>
          <w:p w14:paraId="320C9A8E" w14:textId="77777777" w:rsidR="007D35C0" w:rsidRPr="007D35C0" w:rsidRDefault="00A677D9" w:rsidP="00A677D9">
            <w:pPr>
              <w:ind w:left="0" w:firstLine="0"/>
              <w:rPr>
                <w:rFonts w:ascii="Times New Roman" w:hAnsi="Times New Roman" w:cs="Times New Roman"/>
                <w:sz w:val="24"/>
                <w:lang w:val="en-US"/>
              </w:rPr>
            </w:pPr>
            <w:r w:rsidRPr="00A677D9">
              <w:rPr>
                <w:rFonts w:ascii="Times New Roman" w:hAnsi="Times New Roman" w:cs="Times New Roman"/>
                <w:sz w:val="24"/>
              </w:rPr>
              <w:t>Pengguna mengunduh hasil analisis, dengan data lengkap untuk Admin dan versi terbatas untuk User</w:t>
            </w:r>
          </w:p>
        </w:tc>
      </w:tr>
      <w:tr w:rsidR="007D35C0" w:rsidRPr="009C5C6F" w14:paraId="3E10A2B4" w14:textId="77777777" w:rsidTr="00186806">
        <w:tc>
          <w:tcPr>
            <w:tcW w:w="2518" w:type="dxa"/>
          </w:tcPr>
          <w:p w14:paraId="06E34F91" w14:textId="77777777" w:rsidR="007D35C0" w:rsidRPr="009C5C6F" w:rsidRDefault="007D35C0" w:rsidP="00A677D9">
            <w:pPr>
              <w:ind w:left="0" w:firstLine="0"/>
              <w:rPr>
                <w:rFonts w:ascii="Times New Roman" w:hAnsi="Times New Roman" w:cs="Times New Roman"/>
                <w:sz w:val="24"/>
                <w:lang w:val="en-US"/>
              </w:rPr>
            </w:pPr>
            <w:r w:rsidRPr="009C5C6F">
              <w:rPr>
                <w:rFonts w:ascii="Times New Roman" w:hAnsi="Times New Roman" w:cs="Times New Roman"/>
                <w:sz w:val="24"/>
                <w:lang w:val="en-US"/>
              </w:rPr>
              <w:t xml:space="preserve">Aktor </w:t>
            </w:r>
          </w:p>
        </w:tc>
        <w:tc>
          <w:tcPr>
            <w:tcW w:w="5278" w:type="dxa"/>
          </w:tcPr>
          <w:p w14:paraId="5970238C" w14:textId="77777777" w:rsidR="007D35C0" w:rsidRPr="009C5C6F" w:rsidRDefault="00A677D9" w:rsidP="00A677D9">
            <w:pPr>
              <w:ind w:left="0" w:firstLine="0"/>
              <w:rPr>
                <w:rFonts w:ascii="Times New Roman" w:hAnsi="Times New Roman" w:cs="Times New Roman"/>
                <w:sz w:val="24"/>
                <w:lang w:val="en-US"/>
              </w:rPr>
            </w:pPr>
            <w:r w:rsidRPr="00A677D9">
              <w:rPr>
                <w:rFonts w:ascii="Times New Roman" w:hAnsi="Times New Roman" w:cs="Times New Roman"/>
                <w:sz w:val="24"/>
                <w:lang w:val="en-US"/>
              </w:rPr>
              <w:t>Admin, User</w:t>
            </w:r>
          </w:p>
        </w:tc>
      </w:tr>
      <w:tr w:rsidR="007D35C0" w:rsidRPr="009C5C6F" w14:paraId="76B0FC58" w14:textId="77777777" w:rsidTr="00186806">
        <w:tc>
          <w:tcPr>
            <w:tcW w:w="2518" w:type="dxa"/>
          </w:tcPr>
          <w:p w14:paraId="1F3E9C00" w14:textId="77777777" w:rsidR="007D35C0" w:rsidRPr="009C5C6F" w:rsidRDefault="007D35C0" w:rsidP="00A677D9">
            <w:pPr>
              <w:ind w:left="0" w:firstLine="0"/>
              <w:rPr>
                <w:rFonts w:ascii="Times New Roman" w:hAnsi="Times New Roman" w:cs="Times New Roman"/>
                <w:sz w:val="24"/>
              </w:rPr>
            </w:pPr>
            <w:r w:rsidRPr="009C5C6F">
              <w:rPr>
                <w:rFonts w:ascii="Times New Roman" w:hAnsi="Times New Roman" w:cs="Times New Roman"/>
                <w:sz w:val="24"/>
              </w:rPr>
              <w:t>Precondition</w:t>
            </w:r>
          </w:p>
        </w:tc>
        <w:tc>
          <w:tcPr>
            <w:tcW w:w="5278" w:type="dxa"/>
          </w:tcPr>
          <w:p w14:paraId="3FF35FDA" w14:textId="77777777" w:rsidR="007D35C0" w:rsidRPr="009C5C6F" w:rsidRDefault="007D35C0" w:rsidP="00A677D9">
            <w:pPr>
              <w:ind w:left="0" w:firstLine="0"/>
              <w:rPr>
                <w:rFonts w:ascii="Times New Roman" w:hAnsi="Times New Roman" w:cs="Times New Roman"/>
                <w:sz w:val="24"/>
              </w:rPr>
            </w:pPr>
            <w:r w:rsidRPr="007D35C0">
              <w:rPr>
                <w:rFonts w:ascii="Times New Roman" w:hAnsi="Times New Roman" w:cs="Times New Roman"/>
                <w:sz w:val="24"/>
              </w:rPr>
              <w:t>Hasil analisis tersedia di sistem dan User sudah login</w:t>
            </w:r>
          </w:p>
        </w:tc>
      </w:tr>
      <w:tr w:rsidR="007D35C0" w:rsidRPr="009C5C6F" w14:paraId="7ED94BF5" w14:textId="77777777" w:rsidTr="00186806">
        <w:tc>
          <w:tcPr>
            <w:tcW w:w="2518" w:type="dxa"/>
          </w:tcPr>
          <w:p w14:paraId="7ECDA71D" w14:textId="77777777" w:rsidR="007D35C0" w:rsidRPr="009C5C6F" w:rsidRDefault="007D35C0" w:rsidP="00A677D9">
            <w:pPr>
              <w:ind w:left="0" w:firstLine="0"/>
              <w:rPr>
                <w:rFonts w:ascii="Times New Roman" w:hAnsi="Times New Roman" w:cs="Times New Roman"/>
                <w:sz w:val="24"/>
              </w:rPr>
            </w:pPr>
            <w:r w:rsidRPr="009C5C6F">
              <w:rPr>
                <w:rFonts w:ascii="Times New Roman" w:hAnsi="Times New Roman" w:cs="Times New Roman"/>
                <w:sz w:val="24"/>
              </w:rPr>
              <w:t>Postcondition</w:t>
            </w:r>
          </w:p>
        </w:tc>
        <w:tc>
          <w:tcPr>
            <w:tcW w:w="5278" w:type="dxa"/>
          </w:tcPr>
          <w:p w14:paraId="3290FA26" w14:textId="77777777" w:rsidR="007D35C0" w:rsidRPr="007D35C0" w:rsidRDefault="00A677D9" w:rsidP="00A677D9">
            <w:pPr>
              <w:ind w:left="0" w:firstLine="0"/>
              <w:rPr>
                <w:rFonts w:ascii="Times New Roman" w:hAnsi="Times New Roman" w:cs="Times New Roman"/>
                <w:sz w:val="24"/>
                <w:lang w:val="en-US"/>
              </w:rPr>
            </w:pPr>
            <w:r w:rsidRPr="00A677D9">
              <w:rPr>
                <w:rFonts w:ascii="Times New Roman" w:hAnsi="Times New Roman" w:cs="Times New Roman"/>
                <w:sz w:val="24"/>
              </w:rPr>
              <w:t>Data hasil analisis tersedia di database</w:t>
            </w:r>
          </w:p>
        </w:tc>
      </w:tr>
      <w:tr w:rsidR="007D35C0" w:rsidRPr="009C5C6F" w14:paraId="023FC7CA" w14:textId="77777777" w:rsidTr="00186806">
        <w:tc>
          <w:tcPr>
            <w:tcW w:w="2518" w:type="dxa"/>
          </w:tcPr>
          <w:p w14:paraId="7143F322" w14:textId="77777777" w:rsidR="007D35C0" w:rsidRPr="009C5C6F" w:rsidRDefault="007D35C0" w:rsidP="00A677D9">
            <w:pPr>
              <w:ind w:left="0" w:firstLine="0"/>
              <w:rPr>
                <w:rFonts w:ascii="Times New Roman" w:hAnsi="Times New Roman" w:cs="Times New Roman"/>
                <w:sz w:val="24"/>
              </w:rPr>
            </w:pPr>
            <w:r w:rsidRPr="009C5C6F">
              <w:rPr>
                <w:rFonts w:ascii="Times New Roman" w:hAnsi="Times New Roman" w:cs="Times New Roman"/>
                <w:sz w:val="24"/>
              </w:rPr>
              <w:t>Business Rules</w:t>
            </w:r>
          </w:p>
        </w:tc>
        <w:tc>
          <w:tcPr>
            <w:tcW w:w="5278" w:type="dxa"/>
          </w:tcPr>
          <w:p w14:paraId="56D34660" w14:textId="77777777" w:rsidR="007D35C0" w:rsidRPr="00903934" w:rsidRDefault="00A677D9" w:rsidP="00A677D9">
            <w:pPr>
              <w:ind w:left="0" w:firstLine="0"/>
              <w:rPr>
                <w:rFonts w:ascii="Times New Roman" w:hAnsi="Times New Roman" w:cs="Times New Roman"/>
                <w:sz w:val="24"/>
                <w:lang w:val="en-US"/>
              </w:rPr>
            </w:pPr>
            <w:r w:rsidRPr="00A677D9">
              <w:rPr>
                <w:rFonts w:ascii="Times New Roman" w:hAnsi="Times New Roman" w:cs="Times New Roman"/>
                <w:sz w:val="24"/>
              </w:rPr>
              <w:t>R9, R10, R11</w:t>
            </w:r>
          </w:p>
        </w:tc>
      </w:tr>
      <w:tr w:rsidR="007D35C0" w:rsidRPr="009C5C6F" w14:paraId="2F1C2F23" w14:textId="77777777" w:rsidTr="00186806">
        <w:trPr>
          <w:trHeight w:val="703"/>
        </w:trPr>
        <w:tc>
          <w:tcPr>
            <w:tcW w:w="7796" w:type="dxa"/>
            <w:gridSpan w:val="2"/>
            <w:vAlign w:val="bottom"/>
          </w:tcPr>
          <w:p w14:paraId="63E04DF9" w14:textId="77777777" w:rsidR="007D35C0" w:rsidRPr="009C5C6F" w:rsidRDefault="007D35C0" w:rsidP="00A677D9">
            <w:pPr>
              <w:ind w:left="0" w:firstLine="0"/>
              <w:jc w:val="center"/>
              <w:rPr>
                <w:rFonts w:ascii="Times New Roman" w:hAnsi="Times New Roman" w:cs="Times New Roman"/>
                <w:b/>
                <w:i/>
                <w:sz w:val="24"/>
                <w:lang w:val="en-US"/>
              </w:rPr>
            </w:pPr>
            <w:r w:rsidRPr="009C5C6F">
              <w:rPr>
                <w:rFonts w:ascii="Times New Roman" w:hAnsi="Times New Roman" w:cs="Times New Roman"/>
                <w:b/>
                <w:i/>
                <w:sz w:val="24"/>
                <w:lang w:val="en-US"/>
              </w:rPr>
              <w:t>Main Flow of Event</w:t>
            </w:r>
          </w:p>
        </w:tc>
      </w:tr>
      <w:tr w:rsidR="007D35C0" w:rsidRPr="009C5C6F" w14:paraId="2C7BC88F" w14:textId="77777777" w:rsidTr="00186806">
        <w:trPr>
          <w:trHeight w:val="703"/>
        </w:trPr>
        <w:tc>
          <w:tcPr>
            <w:tcW w:w="2518" w:type="dxa"/>
          </w:tcPr>
          <w:p w14:paraId="67492ED9" w14:textId="77777777" w:rsidR="007D35C0" w:rsidRPr="00903934" w:rsidRDefault="007D35C0" w:rsidP="00A677D9">
            <w:pPr>
              <w:ind w:left="0" w:firstLine="0"/>
              <w:jc w:val="left"/>
              <w:rPr>
                <w:rFonts w:ascii="Times New Roman" w:hAnsi="Times New Roman" w:cs="Times New Roman"/>
                <w:sz w:val="24"/>
                <w:lang w:val="en-US"/>
              </w:rPr>
            </w:pPr>
            <w:r>
              <w:rPr>
                <w:rFonts w:ascii="Times New Roman" w:hAnsi="Times New Roman" w:cs="Times New Roman"/>
                <w:sz w:val="24"/>
                <w:lang w:val="en-US"/>
              </w:rPr>
              <w:t>Actor Action</w:t>
            </w:r>
          </w:p>
        </w:tc>
        <w:tc>
          <w:tcPr>
            <w:tcW w:w="5278" w:type="dxa"/>
          </w:tcPr>
          <w:p w14:paraId="7D973290" w14:textId="77777777" w:rsidR="007D35C0" w:rsidRPr="00903934" w:rsidRDefault="007D35C0" w:rsidP="00A677D9">
            <w:pPr>
              <w:ind w:left="0" w:firstLine="0"/>
              <w:jc w:val="left"/>
              <w:rPr>
                <w:rFonts w:ascii="Times New Roman" w:hAnsi="Times New Roman" w:cs="Times New Roman"/>
                <w:sz w:val="24"/>
                <w:lang w:val="en-US"/>
              </w:rPr>
            </w:pPr>
            <w:r>
              <w:rPr>
                <w:rFonts w:ascii="Times New Roman" w:hAnsi="Times New Roman" w:cs="Times New Roman"/>
                <w:sz w:val="24"/>
                <w:lang w:val="en-US"/>
              </w:rPr>
              <w:t>System Response</w:t>
            </w:r>
          </w:p>
        </w:tc>
      </w:tr>
      <w:tr w:rsidR="007D35C0" w:rsidRPr="009C5C6F" w14:paraId="4073793D" w14:textId="77777777" w:rsidTr="00186806">
        <w:trPr>
          <w:trHeight w:val="703"/>
        </w:trPr>
        <w:tc>
          <w:tcPr>
            <w:tcW w:w="2518" w:type="dxa"/>
          </w:tcPr>
          <w:p w14:paraId="23C9CE5F" w14:textId="77777777" w:rsidR="007D35C0" w:rsidRPr="00903934" w:rsidRDefault="00A677D9" w:rsidP="00A677D9">
            <w:pPr>
              <w:ind w:left="0" w:firstLine="0"/>
              <w:jc w:val="left"/>
              <w:rPr>
                <w:rFonts w:ascii="Times New Roman" w:hAnsi="Times New Roman" w:cs="Times New Roman"/>
                <w:sz w:val="24"/>
              </w:rPr>
            </w:pPr>
            <w:r w:rsidRPr="00A677D9">
              <w:rPr>
                <w:rFonts w:ascii="Times New Roman" w:hAnsi="Times New Roman" w:cs="Times New Roman"/>
                <w:sz w:val="24"/>
              </w:rPr>
              <w:t>Admin/User klik tombol “Unduh Hasil”</w:t>
            </w:r>
          </w:p>
        </w:tc>
        <w:tc>
          <w:tcPr>
            <w:tcW w:w="5278" w:type="dxa"/>
          </w:tcPr>
          <w:p w14:paraId="0FFEE3BD" w14:textId="77777777" w:rsidR="007D35C0" w:rsidRPr="00903934" w:rsidRDefault="00A677D9" w:rsidP="00A677D9">
            <w:pPr>
              <w:ind w:left="0" w:firstLine="0"/>
              <w:jc w:val="left"/>
              <w:rPr>
                <w:rFonts w:ascii="Times New Roman" w:hAnsi="Times New Roman" w:cs="Times New Roman"/>
                <w:sz w:val="24"/>
              </w:rPr>
            </w:pPr>
            <w:r w:rsidRPr="00A677D9">
              <w:rPr>
                <w:rFonts w:ascii="Times New Roman" w:hAnsi="Times New Roman" w:cs="Times New Roman"/>
                <w:sz w:val="24"/>
              </w:rPr>
              <w:t>Sistem menyiapkan file hasil analisis sesuai peran pengguna</w:t>
            </w:r>
          </w:p>
        </w:tc>
      </w:tr>
      <w:tr w:rsidR="007D35C0" w:rsidRPr="009C5C6F" w14:paraId="6E8ABABD" w14:textId="77777777" w:rsidTr="00186806">
        <w:trPr>
          <w:trHeight w:val="703"/>
        </w:trPr>
        <w:tc>
          <w:tcPr>
            <w:tcW w:w="2518" w:type="dxa"/>
          </w:tcPr>
          <w:p w14:paraId="28FF001D" w14:textId="77777777" w:rsidR="007D35C0" w:rsidRPr="00903934" w:rsidRDefault="00A677D9" w:rsidP="00A677D9">
            <w:pPr>
              <w:ind w:left="0" w:firstLine="0"/>
              <w:jc w:val="left"/>
              <w:rPr>
                <w:rFonts w:ascii="Times New Roman" w:hAnsi="Times New Roman" w:cs="Times New Roman"/>
                <w:sz w:val="24"/>
              </w:rPr>
            </w:pPr>
            <w:r w:rsidRPr="00A677D9">
              <w:rPr>
                <w:rFonts w:ascii="Times New Roman" w:hAnsi="Times New Roman" w:cs="Times New Roman"/>
                <w:sz w:val="24"/>
              </w:rPr>
              <w:t>File diunduh</w:t>
            </w:r>
          </w:p>
        </w:tc>
        <w:tc>
          <w:tcPr>
            <w:tcW w:w="5278" w:type="dxa"/>
          </w:tcPr>
          <w:p w14:paraId="59B4220A" w14:textId="77777777" w:rsidR="007D35C0" w:rsidRPr="00903934" w:rsidRDefault="00A677D9" w:rsidP="00A677D9">
            <w:pPr>
              <w:ind w:left="0" w:firstLine="0"/>
              <w:jc w:val="left"/>
              <w:rPr>
                <w:rFonts w:ascii="Times New Roman" w:hAnsi="Times New Roman" w:cs="Times New Roman"/>
                <w:sz w:val="24"/>
              </w:rPr>
            </w:pPr>
            <w:r w:rsidRPr="00A677D9">
              <w:rPr>
                <w:rFonts w:ascii="Times New Roman" w:hAnsi="Times New Roman" w:cs="Times New Roman"/>
                <w:sz w:val="24"/>
              </w:rPr>
              <w:t>Admin menerima file lengkap (dengan username), User menerima versi tanpa username</w:t>
            </w:r>
          </w:p>
        </w:tc>
      </w:tr>
      <w:tr w:rsidR="007D35C0" w:rsidRPr="009C5C6F" w14:paraId="1430EB5A" w14:textId="77777777" w:rsidTr="00186806">
        <w:trPr>
          <w:trHeight w:val="703"/>
        </w:trPr>
        <w:tc>
          <w:tcPr>
            <w:tcW w:w="7796" w:type="dxa"/>
            <w:gridSpan w:val="2"/>
            <w:vAlign w:val="bottom"/>
          </w:tcPr>
          <w:p w14:paraId="5B2ACE15" w14:textId="77777777" w:rsidR="007D35C0" w:rsidRPr="00903934" w:rsidRDefault="007D35C0" w:rsidP="00A677D9">
            <w:pPr>
              <w:ind w:left="0" w:firstLine="0"/>
              <w:jc w:val="center"/>
              <w:rPr>
                <w:rFonts w:ascii="Times New Roman" w:hAnsi="Times New Roman" w:cs="Times New Roman"/>
                <w:b/>
                <w:sz w:val="24"/>
                <w:lang w:val="en-US"/>
              </w:rPr>
            </w:pPr>
            <w:r>
              <w:rPr>
                <w:rFonts w:ascii="Times New Roman" w:hAnsi="Times New Roman" w:cs="Times New Roman"/>
                <w:b/>
                <w:sz w:val="24"/>
                <w:lang w:val="en-US"/>
              </w:rPr>
              <w:t>Exceptiona Flow of Event</w:t>
            </w:r>
          </w:p>
        </w:tc>
      </w:tr>
      <w:tr w:rsidR="007D35C0" w:rsidRPr="009C5C6F" w14:paraId="36DAA227" w14:textId="77777777" w:rsidTr="00186806">
        <w:trPr>
          <w:trHeight w:val="703"/>
        </w:trPr>
        <w:tc>
          <w:tcPr>
            <w:tcW w:w="2518" w:type="dxa"/>
          </w:tcPr>
          <w:p w14:paraId="33C18881" w14:textId="77777777" w:rsidR="007D35C0" w:rsidRPr="00903934" w:rsidRDefault="007D35C0" w:rsidP="00A677D9">
            <w:pPr>
              <w:ind w:left="0" w:firstLine="0"/>
              <w:jc w:val="left"/>
              <w:rPr>
                <w:rFonts w:ascii="Times New Roman" w:hAnsi="Times New Roman" w:cs="Times New Roman"/>
                <w:sz w:val="24"/>
                <w:lang w:val="en-US"/>
              </w:rPr>
            </w:pPr>
            <w:r w:rsidRPr="00903934">
              <w:rPr>
                <w:rFonts w:ascii="Times New Roman" w:hAnsi="Times New Roman" w:cs="Times New Roman"/>
                <w:sz w:val="24"/>
                <w:lang w:val="en-US"/>
              </w:rPr>
              <w:t>Section 1</w:t>
            </w:r>
          </w:p>
        </w:tc>
        <w:tc>
          <w:tcPr>
            <w:tcW w:w="5278" w:type="dxa"/>
          </w:tcPr>
          <w:p w14:paraId="229E882B" w14:textId="77777777" w:rsidR="007D35C0" w:rsidRPr="00903934" w:rsidRDefault="007D35C0" w:rsidP="00A677D9">
            <w:pPr>
              <w:ind w:left="0" w:firstLine="0"/>
              <w:jc w:val="left"/>
              <w:rPr>
                <w:rFonts w:ascii="Times New Roman" w:hAnsi="Times New Roman" w:cs="Times New Roman"/>
                <w:sz w:val="24"/>
              </w:rPr>
            </w:pPr>
            <w:r w:rsidRPr="007D35C0">
              <w:rPr>
                <w:rFonts w:ascii="Times New Roman" w:hAnsi="Times New Roman" w:cs="Times New Roman"/>
                <w:sz w:val="24"/>
              </w:rPr>
              <w:t>Tidak ada data → tampilkan “Hasil analisis belum tersedia”</w:t>
            </w:r>
          </w:p>
        </w:tc>
      </w:tr>
      <w:tr w:rsidR="00A677D9" w:rsidRPr="009C5C6F" w14:paraId="3D0C8E37" w14:textId="77777777" w:rsidTr="00186806">
        <w:trPr>
          <w:trHeight w:val="703"/>
        </w:trPr>
        <w:tc>
          <w:tcPr>
            <w:tcW w:w="2518" w:type="dxa"/>
          </w:tcPr>
          <w:p w14:paraId="7C8B8569" w14:textId="77777777" w:rsidR="00A677D9" w:rsidRPr="00903934" w:rsidRDefault="00DA6CD8" w:rsidP="000B40D9">
            <w:pPr>
              <w:spacing w:before="100" w:beforeAutospacing="1"/>
              <w:ind w:left="0" w:firstLine="0"/>
              <w:jc w:val="left"/>
              <w:rPr>
                <w:rFonts w:ascii="Times New Roman" w:hAnsi="Times New Roman" w:cs="Times New Roman"/>
                <w:sz w:val="24"/>
                <w:lang w:val="en-US"/>
              </w:rPr>
            </w:pPr>
            <w:r>
              <w:rPr>
                <w:rFonts w:ascii="Times New Roman" w:hAnsi="Times New Roman" w:cs="Times New Roman"/>
                <w:sz w:val="24"/>
                <w:lang w:val="en-US"/>
              </w:rPr>
              <w:t>Section 2</w:t>
            </w:r>
          </w:p>
        </w:tc>
        <w:tc>
          <w:tcPr>
            <w:tcW w:w="5278" w:type="dxa"/>
          </w:tcPr>
          <w:p w14:paraId="0F8A05C8" w14:textId="77777777" w:rsidR="00A677D9" w:rsidRPr="00903934" w:rsidRDefault="00DA6CD8" w:rsidP="000B40D9">
            <w:pPr>
              <w:spacing w:before="100" w:beforeAutospacing="1"/>
              <w:ind w:left="0" w:firstLine="0"/>
              <w:jc w:val="left"/>
              <w:rPr>
                <w:rFonts w:ascii="Times New Roman" w:hAnsi="Times New Roman" w:cs="Times New Roman"/>
                <w:sz w:val="24"/>
              </w:rPr>
            </w:pPr>
            <w:r w:rsidRPr="00DA6CD8">
              <w:rPr>
                <w:rFonts w:ascii="Times New Roman" w:hAnsi="Times New Roman" w:cs="Times New Roman"/>
                <w:sz w:val="24"/>
              </w:rPr>
              <w:t>Gagal ekspor → tampilkan pesan “Terjadi kesalahan saat mengunduh”</w:t>
            </w:r>
          </w:p>
        </w:tc>
      </w:tr>
    </w:tbl>
    <w:p w14:paraId="25B8B58A" w14:textId="77777777" w:rsidR="007D35C0" w:rsidRDefault="000B40D9" w:rsidP="000B40D9">
      <w:pPr>
        <w:pStyle w:val="PARAF"/>
        <w:spacing w:before="120"/>
      </w:pPr>
      <w:r w:rsidRPr="000B40D9">
        <w:t xml:space="preserve">Sebagai rangkuman, seluruh kebutuhan sistem telah dimodelkan dalam bentuk use case berdasarkan peran pengguna, yaitu Admin dan User. Setiap skenario interaksi antara aktor dan sistem telah dijabarkan secara terstruktur, mencakup alur utama, kondisi awal dan akhir, hingga </w:t>
      </w:r>
      <w:r w:rsidRPr="000B40D9">
        <w:lastRenderedPageBreak/>
        <w:t>penanganan pengecualian. Use case diagram dan tabel-tabel tersebut menjadi dasar konseptual dalam merancang serta mengimplementasikan fungsionalitas sistem secara menyeluruh. Dengan demikian, proses perancangan sistem dapat dilakukan secara terarah dan sesuai dengan tujuan penelitian.</w:t>
      </w:r>
    </w:p>
    <w:p w14:paraId="3A1935A4" w14:textId="77777777" w:rsidR="008B5226" w:rsidRDefault="008B5226" w:rsidP="00521D1A">
      <w:pPr>
        <w:pStyle w:val="331"/>
      </w:pPr>
      <w:bookmarkStart w:id="121" w:name="_Toc202646204"/>
      <w:r>
        <w:t xml:space="preserve">Arsitektur Sistem </w:t>
      </w:r>
      <w:r w:rsidR="001B1692">
        <w:t>(Laravel &amp; Flask API)</w:t>
      </w:r>
      <w:bookmarkEnd w:id="121"/>
    </w:p>
    <w:p w14:paraId="742BAB7E" w14:textId="77777777" w:rsidR="008B5226" w:rsidRDefault="008B5226" w:rsidP="008B5226">
      <w:pPr>
        <w:pStyle w:val="PARAF"/>
      </w:pPr>
      <w:r w:rsidRPr="008B5226">
        <w:t>Subbab ini menjelaskan arsitektur sistem yang dibangun dalam penelitian, yang mengintegrasikan proses scraping komentar TikTok dan analisis sentimen secara otomatis ke dalam satu platform berbasis web. Arsitektur ini terdiri dari beberapa komponen utama, yaitu Laravel Web sebagai antarmuka pengguna, Flask API sebagai penghubung ke proses backend berbasis Python, serta MySQL sebagai basis data pusat penyimpanan komentar dan hasil analisis. Perbedaan peran antara Admin dan User juga memengaruhi fitur yang ditampilkan, dengan sistem yang mengatur tampilan berdasarkan role pengguna saat login. Arsitektur lengkap sis</w:t>
      </w:r>
      <w:r w:rsidR="00767D86">
        <w:t>tem ditampilkan pada Gambar 3.8</w:t>
      </w:r>
      <w:r w:rsidRPr="008B5226">
        <w:t>.</w:t>
      </w:r>
    </w:p>
    <w:p w14:paraId="4A5EF596" w14:textId="77777777" w:rsidR="008B5226" w:rsidRDefault="008B5226" w:rsidP="004037E2">
      <w:pPr>
        <w:ind w:firstLine="0"/>
        <w:jc w:val="center"/>
      </w:pPr>
      <w:r>
        <w:rPr>
          <w:noProof/>
        </w:rPr>
        <w:lastRenderedPageBreak/>
        <w:drawing>
          <wp:inline distT="0" distB="0" distL="0" distR="0" wp14:anchorId="5431C57B" wp14:editId="1471D687">
            <wp:extent cx="5342965" cy="5676900"/>
            <wp:effectExtent l="19050" t="0" r="0" b="0"/>
            <wp:docPr id="1" name="Picture 1" descr="D:\download\arsitektur sistem 2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arsitektur sistem 2 (7).jpg"/>
                    <pic:cNvPicPr>
                      <a:picLocks noChangeAspect="1" noChangeArrowheads="1"/>
                    </pic:cNvPicPr>
                  </pic:nvPicPr>
                  <pic:blipFill>
                    <a:blip r:embed="rId19"/>
                    <a:srcRect/>
                    <a:stretch>
                      <a:fillRect/>
                    </a:stretch>
                  </pic:blipFill>
                  <pic:spPr bwMode="auto">
                    <a:xfrm>
                      <a:off x="0" y="0"/>
                      <a:ext cx="5342965" cy="5676900"/>
                    </a:xfrm>
                    <a:prstGeom prst="rect">
                      <a:avLst/>
                    </a:prstGeom>
                    <a:noFill/>
                    <a:ln w="9525">
                      <a:noFill/>
                      <a:miter lim="800000"/>
                      <a:headEnd/>
                      <a:tailEnd/>
                    </a:ln>
                  </pic:spPr>
                </pic:pic>
              </a:graphicData>
            </a:graphic>
          </wp:inline>
        </w:drawing>
      </w:r>
    </w:p>
    <w:p w14:paraId="38005C3A" w14:textId="47A57C0F" w:rsidR="000E35D6" w:rsidRDefault="000E35D6" w:rsidP="000E35D6">
      <w:pPr>
        <w:pStyle w:val="Caption"/>
      </w:pPr>
      <w:bookmarkStart w:id="122" w:name="_Toc202648399"/>
      <w:r>
        <w:t xml:space="preserve">Gambar 3. </w:t>
      </w:r>
      <w:fldSimple w:instr=" SEQ Gambar_3. \* ARABIC ">
        <w:r w:rsidR="00C721A1">
          <w:rPr>
            <w:noProof/>
          </w:rPr>
          <w:t>8</w:t>
        </w:r>
      </w:fldSimple>
      <w:r>
        <w:t xml:space="preserve"> Arsitektur sistem</w:t>
      </w:r>
      <w:bookmarkEnd w:id="122"/>
    </w:p>
    <w:p w14:paraId="00DEE3A8" w14:textId="77777777" w:rsidR="00C32325" w:rsidRDefault="00C32325" w:rsidP="00C32325">
      <w:pPr>
        <w:pStyle w:val="PARAF"/>
      </w:pPr>
      <w:r w:rsidRPr="00C32325">
        <w:t>Gambar</w:t>
      </w:r>
      <w:r w:rsidR="00767D86">
        <w:t xml:space="preserve"> 3.8</w:t>
      </w:r>
      <w:r w:rsidRPr="00C32325">
        <w:t xml:space="preserve"> di atas menunjukkan alur integrasi sistem dari sisi pengguna hingga backend. Proses dimulai dari pengguna yang login ke dalam sistem. Setelah berhasil masuk, pengguna akan diarahkan ke dashboard yang sesuai dengan perannya. Admin memiliki akses penuh terhadap fitur-fitur sistem seperti menjalankan scraping komentar TikTok dan melakukan analisis sentimen menggunakan model </w:t>
      </w:r>
      <w:r w:rsidRPr="00C32325">
        <w:rPr>
          <w:i/>
        </w:rPr>
        <w:t>Machine Learning</w:t>
      </w:r>
      <w:r w:rsidRPr="00C32325">
        <w:t xml:space="preserve"> (ML). Tombol “Scraping” pada dashboard Admin akan mengirim </w:t>
      </w:r>
      <w:r w:rsidRPr="00C32325">
        <w:lastRenderedPageBreak/>
        <w:t xml:space="preserve">permintaan HTTP ke Flask API, yang kemudian menjalankan script scraping berbasis Selenium untuk mengambil komentar dari TikTok. Hasil scraping disimpan secara otomatis ke dalam tabel komentar_mentah. </w:t>
      </w:r>
    </w:p>
    <w:p w14:paraId="01D05B8F" w14:textId="77777777" w:rsidR="00C32325" w:rsidRDefault="00C32325" w:rsidP="00C32325">
      <w:pPr>
        <w:pStyle w:val="PARAF"/>
      </w:pPr>
      <w:r w:rsidRPr="00C32325">
        <w:t xml:space="preserve">Selanjutnya, Admin dapat menekan tombol “Analisis ML” yang akan memicu endpoint Flask lain untuk menjalankan proses prediksi sentimen. Script Python yang digunakan untuk analisis ini telah menggabungkan tahap </w:t>
      </w:r>
      <w:r w:rsidRPr="00C32325">
        <w:rPr>
          <w:i/>
        </w:rPr>
        <w:t>preprocessing</w:t>
      </w:r>
      <w:r w:rsidRPr="00C32325">
        <w:t xml:space="preserve">, seperti pembersihan teks, normalisasi, dan translasi, ke dalam satu pipeline bersama proses prediksi. Hasil analisis disimpan ke dalam tabel komentar_sentimen_ml dan ditampilkan langsung di dashboard. </w:t>
      </w:r>
    </w:p>
    <w:p w14:paraId="315520EB" w14:textId="77777777" w:rsidR="00C32325" w:rsidRDefault="00C32325" w:rsidP="00C32325">
      <w:pPr>
        <w:pStyle w:val="PARAF"/>
      </w:pPr>
      <w:r w:rsidRPr="00C32325">
        <w:t>Sementara itu, pengguna dengan peran User hanya dapat mengakses hasil visualisasi sentimen tanpa informasi sensitif seperti username komentar. Hal ini dilakukan untuk menjaga privasi dan integritas data. Sistem ini secara otomatis menyesuaikan tampilan dashboard berdasarkan peran pengguna saat login (</w:t>
      </w:r>
      <w:r w:rsidRPr="00C32325">
        <w:rPr>
          <w:i/>
        </w:rPr>
        <w:t>role-based access</w:t>
      </w:r>
      <w:r w:rsidRPr="00C32325">
        <w:t>). Integrasi Laravel dan Flask API memungkinkan sistem untuk bekerja secara dinamis dan otomatis mulai dari pengumpulan data, pengolahan, hingga penyajian hasil kepada pengguna akhir.</w:t>
      </w:r>
    </w:p>
    <w:p w14:paraId="29DC9D8A" w14:textId="77777777" w:rsidR="00C32325" w:rsidRPr="00C5203A" w:rsidRDefault="00C32325" w:rsidP="00521D1A">
      <w:pPr>
        <w:pStyle w:val="331"/>
      </w:pPr>
      <w:bookmarkStart w:id="123" w:name="_Toc202646205"/>
      <w:r>
        <w:t>Activity Diagram</w:t>
      </w:r>
      <w:bookmarkEnd w:id="123"/>
    </w:p>
    <w:p w14:paraId="0F94913D" w14:textId="77777777" w:rsidR="00C5203A" w:rsidRDefault="00A70892" w:rsidP="00C5203A">
      <w:pPr>
        <w:pStyle w:val="PARAF"/>
      </w:pPr>
      <w:r w:rsidRPr="00A70892">
        <w:rPr>
          <w:i/>
        </w:rPr>
        <w:t>Activity diagram</w:t>
      </w:r>
      <w:r w:rsidRPr="00A70892">
        <w:t xml:space="preserve"> menggambarkan alur aktivitas dalam sistem berdasarkan interaksi antara pengguna dan sistem itu sendiri. Dalam penelitian ini, pengguna dibedakan menjadi dua jenis peran, yaitu Admin dan User. Masing-masing peran memiliki akses dan alur aktivitas yang berbeda sesuai dengan hak akses yang diberikan. Untuk mempermudah pemahaman, diagram aktivitas akan dipisahkan berdasarkan setiap proses </w:t>
      </w:r>
      <w:r w:rsidRPr="00A70892">
        <w:lastRenderedPageBreak/>
        <w:t>utama yang dijalankan oleh pengguna. Dengan demikian, alur proses dapat digambarkan secara lebih rinci, modular, dan mudah dipahami.</w:t>
      </w:r>
    </w:p>
    <w:p w14:paraId="519481AD" w14:textId="77777777" w:rsidR="00C5203A" w:rsidRDefault="00C5203A" w:rsidP="008A2987">
      <w:pPr>
        <w:pStyle w:val="ListParagraph"/>
        <w:numPr>
          <w:ilvl w:val="0"/>
          <w:numId w:val="31"/>
        </w:numPr>
      </w:pPr>
      <w:r>
        <w:rPr>
          <w:i/>
        </w:rPr>
        <w:t xml:space="preserve">Activity Diagram </w:t>
      </w:r>
      <w:r>
        <w:t>Admin</w:t>
      </w:r>
    </w:p>
    <w:p w14:paraId="493FA7FF" w14:textId="77777777" w:rsidR="00A92020" w:rsidRPr="00A92020" w:rsidRDefault="00A92020" w:rsidP="008A2987">
      <w:pPr>
        <w:pStyle w:val="ListParagraph"/>
        <w:numPr>
          <w:ilvl w:val="0"/>
          <w:numId w:val="33"/>
        </w:numPr>
      </w:pPr>
      <w:r>
        <w:rPr>
          <w:i/>
        </w:rPr>
        <w:t xml:space="preserve">Activity diagram </w:t>
      </w:r>
      <w:r>
        <w:t>registrasi</w:t>
      </w:r>
    </w:p>
    <w:p w14:paraId="2A1CB136" w14:textId="77777777" w:rsidR="00C5203A" w:rsidRDefault="00A92020" w:rsidP="00C5203A">
      <w:pPr>
        <w:pStyle w:val="PARAF"/>
      </w:pPr>
      <w:r w:rsidRPr="00A92020">
        <w:t>Proses registrasi merupakan tahap awal sebelum Admin dapat melakukan login ke dalam sistem. Dalam proses ini, Admin perlu mengisi formulir registrasi yang terdiri atas data penting seperti email, username, dan password. Setelah data diinput dan tombol "Register" ditekan, sistem akan menyimpan informasi tersebut ke dalam basis data menggunakan MySQL. Jika penyimpanan berhasil, sistem akan memberikan notifikasi bahwa proses registrasi berhasil. Tahapan ini penting untuk memastikan hanya pengguna resmi yang dapat memperoleh akses ke sistem dengan hak sebagai Admin.</w:t>
      </w:r>
    </w:p>
    <w:p w14:paraId="29C73AB6" w14:textId="77777777" w:rsidR="00A92020" w:rsidRDefault="00A70892" w:rsidP="004037E2">
      <w:pPr>
        <w:ind w:firstLine="0"/>
        <w:jc w:val="center"/>
      </w:pPr>
      <w:r>
        <w:rPr>
          <w:noProof/>
        </w:rPr>
        <w:drawing>
          <wp:inline distT="0" distB="0" distL="0" distR="0" wp14:anchorId="6E3FC086" wp14:editId="1D7AA1EF">
            <wp:extent cx="3580568" cy="2091485"/>
            <wp:effectExtent l="0" t="0" r="0" b="0"/>
            <wp:docPr id="10" name="Picture 1" descr="D:\download\activity admin regi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activity admin register.jpg"/>
                    <pic:cNvPicPr>
                      <a:picLocks noChangeAspect="1" noChangeArrowheads="1"/>
                    </pic:cNvPicPr>
                  </pic:nvPicPr>
                  <pic:blipFill>
                    <a:blip r:embed="rId20"/>
                    <a:srcRect/>
                    <a:stretch>
                      <a:fillRect/>
                    </a:stretch>
                  </pic:blipFill>
                  <pic:spPr bwMode="auto">
                    <a:xfrm>
                      <a:off x="0" y="0"/>
                      <a:ext cx="3591993" cy="2098158"/>
                    </a:xfrm>
                    <a:prstGeom prst="rect">
                      <a:avLst/>
                    </a:prstGeom>
                    <a:noFill/>
                    <a:ln w="9525">
                      <a:noFill/>
                      <a:miter lim="800000"/>
                      <a:headEnd/>
                      <a:tailEnd/>
                    </a:ln>
                  </pic:spPr>
                </pic:pic>
              </a:graphicData>
            </a:graphic>
          </wp:inline>
        </w:drawing>
      </w:r>
    </w:p>
    <w:p w14:paraId="5B2426A4" w14:textId="6F282C20" w:rsidR="008D6011" w:rsidRDefault="008D6011" w:rsidP="008D6011">
      <w:pPr>
        <w:pStyle w:val="Caption"/>
      </w:pPr>
      <w:bookmarkStart w:id="124" w:name="_Toc202648400"/>
      <w:r>
        <w:t xml:space="preserve">Gambar 3. </w:t>
      </w:r>
      <w:fldSimple w:instr=" SEQ Gambar_3. \* ARABIC ">
        <w:r w:rsidR="00C721A1">
          <w:rPr>
            <w:noProof/>
          </w:rPr>
          <w:t>9</w:t>
        </w:r>
      </w:fldSimple>
      <w:r>
        <w:t xml:space="preserve"> </w:t>
      </w:r>
      <w:r>
        <w:rPr>
          <w:i/>
        </w:rPr>
        <w:t xml:space="preserve">Activity diagram </w:t>
      </w:r>
      <w:r>
        <w:t>admin (registrasi)</w:t>
      </w:r>
      <w:bookmarkEnd w:id="124"/>
    </w:p>
    <w:p w14:paraId="14EB4935" w14:textId="77777777" w:rsidR="00507F8B" w:rsidRDefault="00507F8B" w:rsidP="00507F8B">
      <w:pPr>
        <w:pStyle w:val="PARAF"/>
        <w:rPr>
          <w:bCs/>
          <w:sz w:val="20"/>
          <w:szCs w:val="18"/>
        </w:rPr>
      </w:pPr>
      <w:r w:rsidRPr="00507F8B">
        <w:t>Diagram</w:t>
      </w:r>
      <w:r w:rsidR="00767D86">
        <w:t xml:space="preserve"> Gambar 3.9</w:t>
      </w:r>
      <w:r w:rsidRPr="00507F8B">
        <w:t xml:space="preserve"> di atas menggambarkan tahapan registrasi Admin yang dimulai dari pengisian formulir dan diakhiri dengan konfirmasi penyimpanan ke basis data. Seluruh data pendaftaran disimpan secara permanen ke dalam sistem menggunakan MySQL, yang kemudian </w:t>
      </w:r>
      <w:r w:rsidRPr="00507F8B">
        <w:lastRenderedPageBreak/>
        <w:t>digunakan untuk proses autentikasi login di tahap selanjutnya. Dengan adanya proses registrasi ini, sistem dapat menjaga integritas pengguna dan memastikan bahwa setiap akses yang masuk berasal dari pihak yang berwenang.</w:t>
      </w:r>
    </w:p>
    <w:p w14:paraId="216431C0" w14:textId="77777777" w:rsidR="00507F8B" w:rsidRDefault="00507F8B" w:rsidP="008A2987">
      <w:pPr>
        <w:pStyle w:val="ListParagraph"/>
        <w:numPr>
          <w:ilvl w:val="0"/>
          <w:numId w:val="33"/>
        </w:numPr>
      </w:pPr>
      <w:r>
        <w:rPr>
          <w:i/>
        </w:rPr>
        <w:t xml:space="preserve">Activity diagram </w:t>
      </w:r>
      <w:r>
        <w:t>login</w:t>
      </w:r>
    </w:p>
    <w:p w14:paraId="1BD54EC5" w14:textId="77777777" w:rsidR="00507F8B" w:rsidRDefault="00507F8B" w:rsidP="00507F8B">
      <w:pPr>
        <w:pStyle w:val="PARAF"/>
      </w:pPr>
      <w:r w:rsidRPr="00507F8B">
        <w:t>Login merupakan proses autentikasi yang wajib dilakukan oleh Admin sebelum dapat mengakses sistem. Setelah berhasil melakukan registrasi, Admin akan menggunakan username dan password yang telah terdaftar untuk masuk ke dalam sistem. Proses login ini bertujuan untuk memverifikasi identitas pengguna agar sistem hanya dapat diakses oleh pihak yang sah. Sistem akan mencocokkan kredensial yang dimasukkan dengan data yang tersimpan di basis data. Jika sesuai, maka Admin diarahkan ke dashboard utama. Namun jika data tidak valid, sistem akan menampilkan pesan kesalahan.</w:t>
      </w:r>
    </w:p>
    <w:p w14:paraId="613BA1FF" w14:textId="77777777" w:rsidR="00507F8B" w:rsidRDefault="00507F8B" w:rsidP="004037E2">
      <w:pPr>
        <w:ind w:firstLine="0"/>
        <w:jc w:val="center"/>
      </w:pPr>
      <w:r>
        <w:rPr>
          <w:noProof/>
        </w:rPr>
        <w:drawing>
          <wp:inline distT="0" distB="0" distL="0" distR="0" wp14:anchorId="3BDCA32F" wp14:editId="41BD2FAC">
            <wp:extent cx="3512820" cy="2051911"/>
            <wp:effectExtent l="0" t="0" r="0" b="0"/>
            <wp:docPr id="11" name="Picture 2" descr="D:\download\Salinan activity admin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Salinan activity admin Login.jpg"/>
                    <pic:cNvPicPr>
                      <a:picLocks noChangeAspect="1" noChangeArrowheads="1"/>
                    </pic:cNvPicPr>
                  </pic:nvPicPr>
                  <pic:blipFill>
                    <a:blip r:embed="rId21"/>
                    <a:srcRect/>
                    <a:stretch>
                      <a:fillRect/>
                    </a:stretch>
                  </pic:blipFill>
                  <pic:spPr bwMode="auto">
                    <a:xfrm>
                      <a:off x="0" y="0"/>
                      <a:ext cx="3521989" cy="2057267"/>
                    </a:xfrm>
                    <a:prstGeom prst="rect">
                      <a:avLst/>
                    </a:prstGeom>
                    <a:noFill/>
                    <a:ln w="9525">
                      <a:noFill/>
                      <a:miter lim="800000"/>
                      <a:headEnd/>
                      <a:tailEnd/>
                    </a:ln>
                  </pic:spPr>
                </pic:pic>
              </a:graphicData>
            </a:graphic>
          </wp:inline>
        </w:drawing>
      </w:r>
    </w:p>
    <w:p w14:paraId="47C2A9F3" w14:textId="3FCD9FEE" w:rsidR="00507F8B" w:rsidRDefault="00507F8B" w:rsidP="00507F8B">
      <w:pPr>
        <w:pStyle w:val="Caption"/>
      </w:pPr>
      <w:bookmarkStart w:id="125" w:name="_Toc202648401"/>
      <w:r>
        <w:t xml:space="preserve">Gambar 3. </w:t>
      </w:r>
      <w:fldSimple w:instr=" SEQ Gambar_3. \* ARABIC ">
        <w:r w:rsidR="00C721A1">
          <w:rPr>
            <w:noProof/>
          </w:rPr>
          <w:t>10</w:t>
        </w:r>
      </w:fldSimple>
      <w:r>
        <w:t xml:space="preserve"> </w:t>
      </w:r>
      <w:r>
        <w:rPr>
          <w:i/>
        </w:rPr>
        <w:t xml:space="preserve">Activity diagram </w:t>
      </w:r>
      <w:r>
        <w:t>admin (login)</w:t>
      </w:r>
      <w:bookmarkEnd w:id="125"/>
    </w:p>
    <w:p w14:paraId="11FEA1DA" w14:textId="77777777" w:rsidR="00507F8B" w:rsidRDefault="00507F8B" w:rsidP="00507F8B">
      <w:pPr>
        <w:pStyle w:val="PARAF"/>
      </w:pPr>
      <w:r w:rsidRPr="00507F8B">
        <w:t>Diagram</w:t>
      </w:r>
      <w:r w:rsidR="00767D86">
        <w:t xml:space="preserve"> Gambar 3.10</w:t>
      </w:r>
      <w:r w:rsidRPr="00507F8B">
        <w:t xml:space="preserve"> di atas menjelaskan bahwa login dilakukan dengan memasukkan username dan password, yang kemudian diverifikasi oleh sistem melalui basis data MySQL. Jika data cocok, Admin diberikan </w:t>
      </w:r>
      <w:r w:rsidRPr="00507F8B">
        <w:lastRenderedPageBreak/>
        <w:t>akses ke sistem. Jika tidak cocok, sistem memberikan notifikasi kesalahan dan meminta Admin untuk mengulangi proses login. Tahap login ini berperan penting dalam menjaga keamanan sistem dan menghindari akses yang tidak sah ke fitur-fitur administratif.</w:t>
      </w:r>
    </w:p>
    <w:p w14:paraId="7093E21D" w14:textId="77777777" w:rsidR="008B2573" w:rsidRDefault="003E4569" w:rsidP="008A2987">
      <w:pPr>
        <w:pStyle w:val="ListParagraph"/>
        <w:numPr>
          <w:ilvl w:val="0"/>
          <w:numId w:val="33"/>
        </w:numPr>
      </w:pPr>
      <w:r>
        <w:rPr>
          <w:i/>
        </w:rPr>
        <w:t xml:space="preserve">Activity diagram scraping </w:t>
      </w:r>
      <w:r>
        <w:t>komentar TikTok</w:t>
      </w:r>
    </w:p>
    <w:p w14:paraId="74565C08" w14:textId="77777777" w:rsidR="003E4569" w:rsidRDefault="003E4569" w:rsidP="003E4569">
      <w:pPr>
        <w:pStyle w:val="PARAF"/>
      </w:pPr>
      <w:r w:rsidRPr="003E4569">
        <w:t xml:space="preserve">Setelah berhasil login, Admin memiliki hak akses untuk melakukan pengambilan data komentar dari TikTok melalui fitur scraping yang tersedia di dashboard sistem. </w:t>
      </w:r>
      <w:r w:rsidR="0006297F" w:rsidRPr="0006297F">
        <w:t>Scraping komentar merupakan proses otomatis yang dilakukan oleh Admin untuk mengumpulkan data komentar dari TikTok. Proses ini dimulai setelah Admin menekan tombol “Scraping” pada dashboard sistem. Sistem akan mengirim permintaan ke Flask API yang bertanggung jawab menjalankan script Python scraping_komentar_dedup.py. Untuk dapat mengakses konten TikTok dengan sukses, Flask API terlebih dahulu memuat file cookies JSON yang telah disiapkan sebelumnya melalui proses login manual. Cookies ini digunakan agar TikTok mengenali sesi pengguna dan mengizinkan akses ke halaman video dan kolom komentar.</w:t>
      </w:r>
    </w:p>
    <w:p w14:paraId="30159585" w14:textId="77777777" w:rsidR="0006297F" w:rsidRDefault="0006297F" w:rsidP="004037E2">
      <w:pPr>
        <w:ind w:firstLine="0"/>
        <w:jc w:val="center"/>
      </w:pPr>
      <w:r>
        <w:rPr>
          <w:noProof/>
        </w:rPr>
        <w:lastRenderedPageBreak/>
        <w:drawing>
          <wp:inline distT="0" distB="0" distL="0" distR="0" wp14:anchorId="63E0B3B1" wp14:editId="05AEDA39">
            <wp:extent cx="3095301" cy="4991100"/>
            <wp:effectExtent l="0" t="0" r="0" b="0"/>
            <wp:docPr id="12" name="Picture 3" descr="D:\download\activity admin scraping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activity admin scraping (4).jpg"/>
                    <pic:cNvPicPr>
                      <a:picLocks noChangeAspect="1" noChangeArrowheads="1"/>
                    </pic:cNvPicPr>
                  </pic:nvPicPr>
                  <pic:blipFill>
                    <a:blip r:embed="rId22"/>
                    <a:srcRect/>
                    <a:stretch>
                      <a:fillRect/>
                    </a:stretch>
                  </pic:blipFill>
                  <pic:spPr bwMode="auto">
                    <a:xfrm>
                      <a:off x="0" y="0"/>
                      <a:ext cx="3105759" cy="5007963"/>
                    </a:xfrm>
                    <a:prstGeom prst="rect">
                      <a:avLst/>
                    </a:prstGeom>
                    <a:noFill/>
                    <a:ln w="9525">
                      <a:noFill/>
                      <a:miter lim="800000"/>
                      <a:headEnd/>
                      <a:tailEnd/>
                    </a:ln>
                  </pic:spPr>
                </pic:pic>
              </a:graphicData>
            </a:graphic>
          </wp:inline>
        </w:drawing>
      </w:r>
    </w:p>
    <w:p w14:paraId="4715D779" w14:textId="1D5F1FA1" w:rsidR="003E4569" w:rsidRDefault="0006297F" w:rsidP="0006297F">
      <w:pPr>
        <w:pStyle w:val="Caption"/>
      </w:pPr>
      <w:bookmarkStart w:id="126" w:name="_Toc202648402"/>
      <w:r>
        <w:t xml:space="preserve">Gambar 3. </w:t>
      </w:r>
      <w:fldSimple w:instr=" SEQ Gambar_3. \* ARABIC ">
        <w:r w:rsidR="00C721A1">
          <w:rPr>
            <w:noProof/>
          </w:rPr>
          <w:t>11</w:t>
        </w:r>
      </w:fldSimple>
      <w:r>
        <w:t xml:space="preserve"> </w:t>
      </w:r>
      <w:r>
        <w:rPr>
          <w:i/>
        </w:rPr>
        <w:t xml:space="preserve">Activity diagram </w:t>
      </w:r>
      <w:r>
        <w:t xml:space="preserve">admin (tombol </w:t>
      </w:r>
      <w:r w:rsidRPr="0006297F">
        <w:rPr>
          <w:i/>
        </w:rPr>
        <w:t>scraping</w:t>
      </w:r>
      <w:r>
        <w:t>)</w:t>
      </w:r>
      <w:bookmarkEnd w:id="126"/>
    </w:p>
    <w:p w14:paraId="2BF813BA" w14:textId="77777777" w:rsidR="0006297F" w:rsidRDefault="0006297F" w:rsidP="0006297F">
      <w:pPr>
        <w:pStyle w:val="PARAF"/>
      </w:pPr>
      <w:r w:rsidRPr="0006297F">
        <w:t>Diagram</w:t>
      </w:r>
      <w:r w:rsidR="00767D86">
        <w:t xml:space="preserve"> Gambar 3.11</w:t>
      </w:r>
      <w:r w:rsidRPr="0006297F">
        <w:t xml:space="preserve"> di atas menggambarkan bagaimana sistem melakukan proses scraping secara otomatis. Tahapan pertama adalah memuat file </w:t>
      </w:r>
      <w:r w:rsidRPr="0006297F">
        <w:rPr>
          <w:i/>
        </w:rPr>
        <w:t>cookies</w:t>
      </w:r>
      <w:r w:rsidRPr="0006297F">
        <w:t xml:space="preserve"> sebagai bentuk autentikasi agar TikTok mengizinkan akses ke halaman video dan komentar. Jika cookies valid, maka </w:t>
      </w:r>
      <w:r w:rsidRPr="0006297F">
        <w:rPr>
          <w:i/>
        </w:rPr>
        <w:t>scraping</w:t>
      </w:r>
      <w:r w:rsidRPr="0006297F">
        <w:t xml:space="preserve"> dapat dilanjutkan. Proses </w:t>
      </w:r>
      <w:r w:rsidRPr="0006297F">
        <w:rPr>
          <w:i/>
        </w:rPr>
        <w:t>scraping</w:t>
      </w:r>
      <w:r w:rsidRPr="0006297F">
        <w:t xml:space="preserve"> dilakukan berdasarkan tagar tertentu, seperti “kejaksaan agung” atau “kinerja kejaksaan agung”. Komentar yang berhasil diambil akan diteruskan kembali ke sistem dan ditampilkan ke Admin melalui halaman Result. Jika proses gagal, baik karena cookies tidak </w:t>
      </w:r>
      <w:r w:rsidRPr="0006297F">
        <w:lastRenderedPageBreak/>
        <w:t xml:space="preserve">valid atau gagal mengakses halaman TikTok, sistem akan memberikan notifikasi kesalahan yang sesuai. Dengan adanya validasi </w:t>
      </w:r>
      <w:r w:rsidRPr="0006297F">
        <w:rPr>
          <w:i/>
        </w:rPr>
        <w:t>cookies</w:t>
      </w:r>
      <w:r w:rsidRPr="0006297F">
        <w:t xml:space="preserve"> dan kondisi penanganan error yang jelas, sistem menjadi lebih tangguh dan siap untuk penggunaan berulang secara mandiri oleh Admin.</w:t>
      </w:r>
    </w:p>
    <w:p w14:paraId="67198715" w14:textId="77777777" w:rsidR="0006297F" w:rsidRDefault="0006297F" w:rsidP="008A2987">
      <w:pPr>
        <w:pStyle w:val="ListParagraph"/>
        <w:numPr>
          <w:ilvl w:val="0"/>
          <w:numId w:val="33"/>
        </w:numPr>
      </w:pPr>
      <w:r>
        <w:rPr>
          <w:i/>
        </w:rPr>
        <w:t xml:space="preserve">Activity diagram </w:t>
      </w:r>
      <w:r>
        <w:t xml:space="preserve">analisis sentimen </w:t>
      </w:r>
      <w:r>
        <w:rPr>
          <w:i/>
        </w:rPr>
        <w:t>machine learning</w:t>
      </w:r>
    </w:p>
    <w:p w14:paraId="59601987" w14:textId="77777777" w:rsidR="0006297F" w:rsidRDefault="00CA193F" w:rsidP="0006297F">
      <w:pPr>
        <w:pStyle w:val="PARAF"/>
      </w:pPr>
      <w:r w:rsidRPr="00CA193F">
        <w:t xml:space="preserve">Setelah proses </w:t>
      </w:r>
      <w:r w:rsidRPr="00CA193F">
        <w:rPr>
          <w:i/>
        </w:rPr>
        <w:t>scraping</w:t>
      </w:r>
      <w:r w:rsidRPr="00CA193F">
        <w:t xml:space="preserve"> komentar TikTok selesai dilakukan, Admin dapat melanjutkan ke tahap analisis sentimen menggunakan pendekatan </w:t>
      </w:r>
      <w:r w:rsidRPr="00CA193F">
        <w:rPr>
          <w:i/>
        </w:rPr>
        <w:t>Machine Learning</w:t>
      </w:r>
      <w:r>
        <w:rPr>
          <w:i/>
        </w:rPr>
        <w:t xml:space="preserve"> </w:t>
      </w:r>
      <w:r>
        <w:t>(</w:t>
      </w:r>
      <w:r>
        <w:rPr>
          <w:i/>
        </w:rPr>
        <w:t>randomforest</w:t>
      </w:r>
      <w:r>
        <w:t>)</w:t>
      </w:r>
      <w:r w:rsidRPr="00CA193F">
        <w:t xml:space="preserve">. Tahapan ini dimulai saat Admin menekan tombol “Analisis ML” pada dashboard. Sistem akan mengirimkan permintaan ke Flask API, yang selanjutnya mengeksekusi script </w:t>
      </w:r>
      <w:r>
        <w:t>analisis sentimen</w:t>
      </w:r>
      <w:r w:rsidRPr="00CA193F">
        <w:t xml:space="preserve"> untuk memproses komentar dan memprediksi sentimennya secara otomatis. Proses ini dilakukan sepenuhnya tanpa intervensi manual, mencakup pengambilan data, </w:t>
      </w:r>
      <w:r w:rsidRPr="00CA193F">
        <w:rPr>
          <w:i/>
        </w:rPr>
        <w:t>preprocessing</w:t>
      </w:r>
      <w:r w:rsidRPr="00CA193F">
        <w:t>,</w:t>
      </w:r>
      <w:r>
        <w:t xml:space="preserve"> translasi</w:t>
      </w:r>
      <w:r w:rsidRPr="00CA193F">
        <w:t xml:space="preserve"> hingga klasifikasi dan penyimpanan hasil.</w:t>
      </w:r>
    </w:p>
    <w:p w14:paraId="56C03545" w14:textId="77777777" w:rsidR="00CA193F" w:rsidRDefault="00CA193F" w:rsidP="004037E2">
      <w:pPr>
        <w:ind w:firstLine="0"/>
        <w:jc w:val="center"/>
      </w:pPr>
      <w:r>
        <w:rPr>
          <w:noProof/>
        </w:rPr>
        <w:lastRenderedPageBreak/>
        <w:drawing>
          <wp:inline distT="0" distB="0" distL="0" distR="0" wp14:anchorId="2E9531D8" wp14:editId="6A796C49">
            <wp:extent cx="3087802" cy="6210300"/>
            <wp:effectExtent l="0" t="0" r="0" b="0"/>
            <wp:docPr id="15" name="Picture 4" descr="D:\download\activity admin analisis sentim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activity admin analisis sentimen.jpg"/>
                    <pic:cNvPicPr>
                      <a:picLocks noChangeAspect="1" noChangeArrowheads="1"/>
                    </pic:cNvPicPr>
                  </pic:nvPicPr>
                  <pic:blipFill>
                    <a:blip r:embed="rId23"/>
                    <a:srcRect/>
                    <a:stretch>
                      <a:fillRect/>
                    </a:stretch>
                  </pic:blipFill>
                  <pic:spPr bwMode="auto">
                    <a:xfrm>
                      <a:off x="0" y="0"/>
                      <a:ext cx="3094132" cy="6223031"/>
                    </a:xfrm>
                    <a:prstGeom prst="rect">
                      <a:avLst/>
                    </a:prstGeom>
                    <a:noFill/>
                    <a:ln w="9525">
                      <a:noFill/>
                      <a:miter lim="800000"/>
                      <a:headEnd/>
                      <a:tailEnd/>
                    </a:ln>
                  </pic:spPr>
                </pic:pic>
              </a:graphicData>
            </a:graphic>
          </wp:inline>
        </w:drawing>
      </w:r>
    </w:p>
    <w:p w14:paraId="26C8811E" w14:textId="71D224CD" w:rsidR="003E4569" w:rsidRDefault="00CA193F" w:rsidP="00CA193F">
      <w:pPr>
        <w:pStyle w:val="Caption"/>
      </w:pPr>
      <w:bookmarkStart w:id="127" w:name="_Toc202648403"/>
      <w:r>
        <w:t xml:space="preserve">Gambar 3. </w:t>
      </w:r>
      <w:fldSimple w:instr=" SEQ Gambar_3. \* ARABIC ">
        <w:r w:rsidR="00C721A1">
          <w:rPr>
            <w:noProof/>
          </w:rPr>
          <w:t>12</w:t>
        </w:r>
      </w:fldSimple>
      <w:r>
        <w:t xml:space="preserve"> </w:t>
      </w:r>
      <w:r>
        <w:rPr>
          <w:i/>
        </w:rPr>
        <w:t xml:space="preserve">Activity diagram </w:t>
      </w:r>
      <w:r>
        <w:t>admin (tombol analisis ML)</w:t>
      </w:r>
      <w:bookmarkEnd w:id="127"/>
    </w:p>
    <w:p w14:paraId="750E28B2" w14:textId="77777777" w:rsidR="00CA193F" w:rsidRDefault="00CA193F" w:rsidP="00CA193F">
      <w:pPr>
        <w:pStyle w:val="PARAF"/>
      </w:pPr>
      <w:r w:rsidRPr="00CA193F">
        <w:t>Diagram</w:t>
      </w:r>
      <w:r w:rsidR="00767D86">
        <w:t xml:space="preserve"> Gambar 3.12</w:t>
      </w:r>
      <w:r w:rsidRPr="00CA193F">
        <w:t xml:space="preserve"> di atas menggambarkan alur lengkap proses analisis sentimen yang dilakukan secara otomatis oleh sistem. Tahapan diawali dengan pengambilan data dari tabel komentar_mentah pada database, dengan kriteria komentar yang belum diproses oleh model </w:t>
      </w:r>
      <w:r w:rsidRPr="00CA193F">
        <w:rPr>
          <w:i/>
        </w:rPr>
        <w:lastRenderedPageBreak/>
        <w:t>Machine Learning</w:t>
      </w:r>
      <w:r w:rsidRPr="00CA193F">
        <w:t xml:space="preserve">, yaitu </w:t>
      </w:r>
      <w:r>
        <w:t>“</w:t>
      </w:r>
      <w:r w:rsidRPr="00CA193F">
        <w:t>is_processed_ml = 0</w:t>
      </w:r>
      <w:r>
        <w:t>”</w:t>
      </w:r>
      <w:r w:rsidRPr="00CA193F">
        <w:t>. Data yang ditemukan kemudian melewati proses preprocessing, yang meliputi:</w:t>
      </w:r>
    </w:p>
    <w:p w14:paraId="3B3C3BD6" w14:textId="77777777" w:rsidR="003C31DB" w:rsidRDefault="00CA193F" w:rsidP="008A2987">
      <w:pPr>
        <w:pStyle w:val="ListParagraph"/>
        <w:numPr>
          <w:ilvl w:val="0"/>
          <w:numId w:val="62"/>
        </w:numPr>
      </w:pPr>
      <w:r w:rsidRPr="003C31DB">
        <w:rPr>
          <w:i/>
        </w:rPr>
        <w:t>Cleaning</w:t>
      </w:r>
      <w:r>
        <w:t>, yaitu penghapusan URL, mention, angka, dan simbol-sombol tidak relevan.</w:t>
      </w:r>
    </w:p>
    <w:p w14:paraId="10D04E4C" w14:textId="77777777" w:rsidR="003C31DB" w:rsidRDefault="00CA193F" w:rsidP="008A2987">
      <w:pPr>
        <w:pStyle w:val="ListParagraph"/>
        <w:numPr>
          <w:ilvl w:val="0"/>
          <w:numId w:val="62"/>
        </w:numPr>
      </w:pPr>
      <w:r w:rsidRPr="003C31DB">
        <w:rPr>
          <w:i/>
        </w:rPr>
        <w:t>Case folding</w:t>
      </w:r>
      <w:r>
        <w:t>, yaitu mengubah seluruh huruf menjadi huruf kecil.</w:t>
      </w:r>
    </w:p>
    <w:p w14:paraId="22586D03" w14:textId="77777777" w:rsidR="003C31DB" w:rsidRDefault="00CA193F" w:rsidP="008A2987">
      <w:pPr>
        <w:pStyle w:val="ListParagraph"/>
        <w:numPr>
          <w:ilvl w:val="0"/>
          <w:numId w:val="62"/>
        </w:numPr>
      </w:pPr>
      <w:r>
        <w:t>Penghapusan simbol tambahan dan whitespace tidak penting.</w:t>
      </w:r>
    </w:p>
    <w:p w14:paraId="355AD6CB" w14:textId="77777777" w:rsidR="003C31DB" w:rsidRDefault="00CA193F" w:rsidP="008A2987">
      <w:pPr>
        <w:pStyle w:val="ListParagraph"/>
        <w:numPr>
          <w:ilvl w:val="0"/>
          <w:numId w:val="62"/>
        </w:numPr>
      </w:pPr>
      <w:r>
        <w:t>Normalisasi kata menggunakan kamus normalisasi agar kata tidak baku untuk diseragamkan.</w:t>
      </w:r>
    </w:p>
    <w:p w14:paraId="78EF0741" w14:textId="77777777" w:rsidR="00CA193F" w:rsidRPr="003C31DB" w:rsidRDefault="00CA193F" w:rsidP="008A2987">
      <w:pPr>
        <w:pStyle w:val="ListParagraph"/>
        <w:numPr>
          <w:ilvl w:val="0"/>
          <w:numId w:val="62"/>
        </w:numPr>
      </w:pPr>
      <w:r>
        <w:t xml:space="preserve">Translasi kedalam bahasa inggris, </w:t>
      </w:r>
      <w:r w:rsidRPr="00CA193F">
        <w:t>yang dilakukan dengan idiom replacement dan Google Translate, agar sesuai dengan model yang dilatih menggunakan teks berbahasa Inggris.</w:t>
      </w:r>
    </w:p>
    <w:p w14:paraId="04F63CD5" w14:textId="77777777" w:rsidR="00CA193F" w:rsidRDefault="00CA193F" w:rsidP="00CA193F">
      <w:pPr>
        <w:pStyle w:val="PARAF"/>
      </w:pPr>
      <w:r w:rsidRPr="00CA193F">
        <w:t xml:space="preserve">Setelah </w:t>
      </w:r>
      <w:r w:rsidRPr="00CA193F">
        <w:rPr>
          <w:i/>
        </w:rPr>
        <w:t>preprocessing</w:t>
      </w:r>
      <w:r w:rsidRPr="00CA193F">
        <w:t xml:space="preserve">, komentar dianalisis menggunakan model </w:t>
      </w:r>
      <w:r w:rsidRPr="00CA193F">
        <w:rPr>
          <w:i/>
        </w:rPr>
        <w:t>Random Forest</w:t>
      </w:r>
      <w:r w:rsidRPr="00CA193F">
        <w:t xml:space="preserve"> untuk mengklasifikasikan komentar menjadi positif, netral, atau negatif. Hasil prediksi kemudian disimpan ke dalam tabel komentar_sentimen_ml, dan ditampilkan ke Admin dalam bentuk tabel hasil analisis dan visualisasi grafik pie di dashboard. </w:t>
      </w:r>
    </w:p>
    <w:p w14:paraId="7588605D" w14:textId="77777777" w:rsidR="00CA193F" w:rsidRDefault="00CA193F" w:rsidP="00CA193F">
      <w:pPr>
        <w:pStyle w:val="PARAF"/>
      </w:pPr>
      <w:r w:rsidRPr="00CA193F">
        <w:t>Jika tidak ada data yang tersedia untuk diproses, sistem akan memberikan notifikasi "Komentar Tidak Tersedia" sebagai umpan balik. Dengan demikian, sistem dapat menangani proses analisis dengan cerdas dan responsif, tanpa intervensi manual dari pengguna.</w:t>
      </w:r>
    </w:p>
    <w:p w14:paraId="0BE5B757" w14:textId="77777777" w:rsidR="00CA193F" w:rsidRDefault="00CA193F" w:rsidP="008A2987">
      <w:pPr>
        <w:pStyle w:val="ListParagraph"/>
        <w:numPr>
          <w:ilvl w:val="0"/>
          <w:numId w:val="33"/>
        </w:numPr>
      </w:pPr>
      <w:r>
        <w:rPr>
          <w:i/>
        </w:rPr>
        <w:t xml:space="preserve">Activity diagram </w:t>
      </w:r>
      <w:r>
        <w:t>unduh data hasil analisis</w:t>
      </w:r>
    </w:p>
    <w:p w14:paraId="06B73949" w14:textId="77777777" w:rsidR="00CA193F" w:rsidRDefault="00CA193F" w:rsidP="00CA193F">
      <w:pPr>
        <w:pStyle w:val="PARAF"/>
      </w:pPr>
      <w:r w:rsidRPr="00CA193F">
        <w:t xml:space="preserve">Setelah proses analisis sentimen selesai dilakukan, Admin memiliki opsi untuk mengunduh hasil analisis dalam bentuk file Excel (.xlsx) secara lengkap. Fitur ini disediakan untuk memudahkan Admin dalam menyimpan, </w:t>
      </w:r>
      <w:r w:rsidRPr="00CA193F">
        <w:lastRenderedPageBreak/>
        <w:t xml:space="preserve">membagikan, atau melakukan analisis lanjutan di luar sistem. Proses ini hanya dapat dilakukan oleh Admin sebagai pengguna yang memiliki akses penuh, dan data yang diunduh mencakup seluruh informasi penting seperti komentar asli, hasil </w:t>
      </w:r>
      <w:r w:rsidRPr="00CA193F">
        <w:rPr>
          <w:i/>
        </w:rPr>
        <w:t>preprocessing</w:t>
      </w:r>
      <w:r w:rsidRPr="00CA193F">
        <w:t>, hasil prediksi, dan nama pengguna (username) dari komentar TikTok.</w:t>
      </w:r>
    </w:p>
    <w:p w14:paraId="3E1D4D3B" w14:textId="77777777" w:rsidR="00E15A4C" w:rsidRDefault="00E15A4C" w:rsidP="004037E2">
      <w:pPr>
        <w:ind w:firstLine="0"/>
        <w:jc w:val="center"/>
      </w:pPr>
      <w:r>
        <w:rPr>
          <w:noProof/>
        </w:rPr>
        <w:drawing>
          <wp:inline distT="0" distB="0" distL="0" distR="0" wp14:anchorId="76DBE83E" wp14:editId="78168E94">
            <wp:extent cx="3261844" cy="2447925"/>
            <wp:effectExtent l="0" t="0" r="0" b="0"/>
            <wp:docPr id="27" name="Picture 5" descr="D:\download\activity admin unduh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activity admin unduh (1).jpg"/>
                    <pic:cNvPicPr>
                      <a:picLocks noChangeAspect="1" noChangeArrowheads="1"/>
                    </pic:cNvPicPr>
                  </pic:nvPicPr>
                  <pic:blipFill>
                    <a:blip r:embed="rId24"/>
                    <a:srcRect/>
                    <a:stretch>
                      <a:fillRect/>
                    </a:stretch>
                  </pic:blipFill>
                  <pic:spPr bwMode="auto">
                    <a:xfrm>
                      <a:off x="0" y="0"/>
                      <a:ext cx="3269155" cy="2453412"/>
                    </a:xfrm>
                    <a:prstGeom prst="rect">
                      <a:avLst/>
                    </a:prstGeom>
                    <a:noFill/>
                    <a:ln w="9525">
                      <a:noFill/>
                      <a:miter lim="800000"/>
                      <a:headEnd/>
                      <a:tailEnd/>
                    </a:ln>
                  </pic:spPr>
                </pic:pic>
              </a:graphicData>
            </a:graphic>
          </wp:inline>
        </w:drawing>
      </w:r>
    </w:p>
    <w:p w14:paraId="0528B49E" w14:textId="13A24B2D" w:rsidR="00E15A4C" w:rsidRDefault="00E15A4C" w:rsidP="00E15A4C">
      <w:pPr>
        <w:pStyle w:val="Caption"/>
      </w:pPr>
      <w:bookmarkStart w:id="128" w:name="_Toc202648404"/>
      <w:r>
        <w:t xml:space="preserve">Gambar 3. </w:t>
      </w:r>
      <w:fldSimple w:instr=" SEQ Gambar_3. \* ARABIC ">
        <w:r w:rsidR="00C721A1">
          <w:rPr>
            <w:noProof/>
          </w:rPr>
          <w:t>13</w:t>
        </w:r>
      </w:fldSimple>
      <w:r>
        <w:t xml:space="preserve"> </w:t>
      </w:r>
      <w:r>
        <w:rPr>
          <w:i/>
        </w:rPr>
        <w:t xml:space="preserve">Activity diagram </w:t>
      </w:r>
      <w:r>
        <w:t>admin (tombol unduh hasil analisis sentimen)</w:t>
      </w:r>
      <w:bookmarkEnd w:id="128"/>
    </w:p>
    <w:p w14:paraId="05A5BF42" w14:textId="77777777" w:rsidR="006C758D" w:rsidRDefault="006C758D" w:rsidP="006C758D">
      <w:pPr>
        <w:pStyle w:val="PARAF"/>
      </w:pPr>
      <w:r w:rsidRPr="006C758D">
        <w:t>Diagram</w:t>
      </w:r>
      <w:r w:rsidR="00767D86">
        <w:t xml:space="preserve"> Gambar 3.13</w:t>
      </w:r>
      <w:r w:rsidRPr="006C758D">
        <w:t xml:space="preserve"> di atas menunjukkan alur proses ketika Admin melakukan pengunduhan data hasil analisis. Sistem terlebih dahulu melakukan pengecekan terhadap tabel komentar_sentimen_ml untuk memastikan bahwa data hasil analisis tersedia. Jika data ditemukan, sistem akan mengekspor seluruh informasi—termasuk komentar asli, hasil preprocessing, skor sentimen, label sentimen, dan username—ke dalam file Excel atau CSV, dan mengirimkannya kepada Admin untuk diunduh. </w:t>
      </w:r>
    </w:p>
    <w:p w14:paraId="42A700BF" w14:textId="77777777" w:rsidR="006C758D" w:rsidRDefault="006C758D" w:rsidP="006C758D">
      <w:pPr>
        <w:pStyle w:val="PARAF"/>
      </w:pPr>
      <w:r w:rsidRPr="006C758D">
        <w:t xml:space="preserve">Jika tidak terdapat data di dalam database (misalnya belum dilakukan proses analisis atau scraping), sistem akan menampilkan pesan bahwa data tidak tersedia. Dengan adanya validasi kondisi ini, sistem mampu memberikan pengalaman yang lebih baik kepada pengguna, serta </w:t>
      </w:r>
      <w:r w:rsidRPr="006C758D">
        <w:lastRenderedPageBreak/>
        <w:t>menghindari kesalahan unduhan file kosong. Fitur ini juga memperjelas bahwa hak akses penuh untuk mengunduh seluruh data hanya dimiliki oleh Admin.</w:t>
      </w:r>
    </w:p>
    <w:p w14:paraId="1BD47AF4" w14:textId="77777777" w:rsidR="006C758D" w:rsidRDefault="00C71882" w:rsidP="008A2987">
      <w:pPr>
        <w:pStyle w:val="ListParagraph"/>
        <w:numPr>
          <w:ilvl w:val="0"/>
          <w:numId w:val="31"/>
        </w:numPr>
      </w:pPr>
      <w:r>
        <w:rPr>
          <w:i/>
        </w:rPr>
        <w:t xml:space="preserve">Activity Diagram </w:t>
      </w:r>
      <w:r>
        <w:t>User</w:t>
      </w:r>
    </w:p>
    <w:p w14:paraId="417D94C5" w14:textId="77777777" w:rsidR="00C71882" w:rsidRDefault="00C71882" w:rsidP="00C71882">
      <w:pPr>
        <w:pStyle w:val="PARAF"/>
      </w:pPr>
      <w:r w:rsidRPr="00C71882">
        <w:t>User merupakan pengguna publik yang hanya memiliki akses terbatas dalam sistem. Mereka dapat melihat hasil analisis sentimen dan mengunduh data dalam versi terbatas, tanpa informasi sensitif seperti username. Untuk mengakses sistem, User tetap perlu melalui proses autentikasi terlebih dahulu, sebagaimana pengguna Admin.</w:t>
      </w:r>
    </w:p>
    <w:p w14:paraId="09C110E7" w14:textId="77777777" w:rsidR="00C71882" w:rsidRDefault="00C71882" w:rsidP="008A2987">
      <w:pPr>
        <w:pStyle w:val="ListParagraph"/>
        <w:numPr>
          <w:ilvl w:val="0"/>
          <w:numId w:val="34"/>
        </w:numPr>
      </w:pPr>
      <w:r>
        <w:rPr>
          <w:i/>
        </w:rPr>
        <w:t xml:space="preserve">Activity diaram </w:t>
      </w:r>
      <w:r>
        <w:t>registrasi user</w:t>
      </w:r>
    </w:p>
    <w:p w14:paraId="4EB21E65" w14:textId="77777777" w:rsidR="00C71882" w:rsidRDefault="00C71882" w:rsidP="00C71882">
      <w:pPr>
        <w:pStyle w:val="PARAF"/>
      </w:pPr>
      <w:r w:rsidRPr="00C71882">
        <w:t>Proses registrasi merupakan tahap awal yang harus dilakukan oleh pengguna publik (User) sebelum dapat mengakses sistem. Melalui halaman registrasi, User diminta untuk mengisi informasi berupa email, username, dan password. Sistem kemudian akan memvalidasi data yang dimasukkan untuk memastikan bahwa seluruh informasi telah diisi dengan benar dan tidak duplikat. Jika validasi berhasil, data disimpan ke dalam basis data MySQL, dan pengguna akan mendapatkan notifikasi bahwa registrasi berhasil. Jika terjadi kesalahan atau data tidak valid, sistem akan menampilkan pesan bahwa registrasi gagal.</w:t>
      </w:r>
    </w:p>
    <w:p w14:paraId="2244F68A" w14:textId="77777777" w:rsidR="00C71882" w:rsidRDefault="00C71882" w:rsidP="004037E2">
      <w:pPr>
        <w:ind w:firstLine="0"/>
        <w:jc w:val="center"/>
      </w:pPr>
      <w:r>
        <w:rPr>
          <w:noProof/>
        </w:rPr>
        <w:lastRenderedPageBreak/>
        <w:drawing>
          <wp:inline distT="0" distB="0" distL="0" distR="0" wp14:anchorId="026606FB" wp14:editId="0F1FD98C">
            <wp:extent cx="3129280" cy="1827878"/>
            <wp:effectExtent l="0" t="0" r="0" b="0"/>
            <wp:docPr id="7" name="Picture 1" descr="D:\download\activity user regi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activity user register.jpg"/>
                    <pic:cNvPicPr>
                      <a:picLocks noChangeAspect="1" noChangeArrowheads="1"/>
                    </pic:cNvPicPr>
                  </pic:nvPicPr>
                  <pic:blipFill>
                    <a:blip r:embed="rId25"/>
                    <a:srcRect/>
                    <a:stretch>
                      <a:fillRect/>
                    </a:stretch>
                  </pic:blipFill>
                  <pic:spPr bwMode="auto">
                    <a:xfrm>
                      <a:off x="0" y="0"/>
                      <a:ext cx="3138295" cy="1833144"/>
                    </a:xfrm>
                    <a:prstGeom prst="rect">
                      <a:avLst/>
                    </a:prstGeom>
                    <a:noFill/>
                    <a:ln w="9525">
                      <a:noFill/>
                      <a:miter lim="800000"/>
                      <a:headEnd/>
                      <a:tailEnd/>
                    </a:ln>
                  </pic:spPr>
                </pic:pic>
              </a:graphicData>
            </a:graphic>
          </wp:inline>
        </w:drawing>
      </w:r>
    </w:p>
    <w:p w14:paraId="4AB2CA8C" w14:textId="00CA3FAC" w:rsidR="00C71882" w:rsidRDefault="00C71882" w:rsidP="00C71882">
      <w:pPr>
        <w:pStyle w:val="Caption"/>
      </w:pPr>
      <w:bookmarkStart w:id="129" w:name="_Toc202648405"/>
      <w:r>
        <w:t xml:space="preserve">Gambar 3. </w:t>
      </w:r>
      <w:fldSimple w:instr=" SEQ Gambar_3. \* ARABIC ">
        <w:r w:rsidR="00C721A1">
          <w:rPr>
            <w:noProof/>
          </w:rPr>
          <w:t>14</w:t>
        </w:r>
      </w:fldSimple>
      <w:r>
        <w:t xml:space="preserve"> </w:t>
      </w:r>
      <w:r>
        <w:rPr>
          <w:i/>
        </w:rPr>
        <w:t xml:space="preserve">Activity diagram </w:t>
      </w:r>
      <w:r>
        <w:t>user (registrasi)</w:t>
      </w:r>
      <w:bookmarkEnd w:id="129"/>
    </w:p>
    <w:p w14:paraId="48114276" w14:textId="77777777" w:rsidR="00C71882" w:rsidRDefault="00C71882" w:rsidP="00C71882">
      <w:pPr>
        <w:pStyle w:val="PARAF"/>
      </w:pPr>
      <w:r w:rsidRPr="00C71882">
        <w:t>Diagram</w:t>
      </w:r>
      <w:r w:rsidR="00767D86">
        <w:t xml:space="preserve"> Gambar 3.14</w:t>
      </w:r>
      <w:r w:rsidRPr="00C71882">
        <w:t xml:space="preserve"> di atas memperlihatkan alur registrasi yang dilakukan oleh User. Data registrasi yang dimasukkan akan divalidasi terlebih dahulu oleh sistem, termasuk pemeriksaan kelengkapan data dan validitas email/username. Jika data valid, sistem akan menyimpan informasi tersebut ke dalam tabel users di basis data MySQL, dan memberikan notifikasi keberhasilan kepada pengguna. Sebaliknya, jika data tidak valid, sistem akan langsung memberikan notifikasi bahwa registrasi gagal. Proses ini merupakan bentuk mekanisme kontrol awal terhadap integritas pengguna yang akan mengakses sistem.</w:t>
      </w:r>
    </w:p>
    <w:p w14:paraId="592F8E65" w14:textId="77777777" w:rsidR="00663E7E" w:rsidRDefault="00663E7E" w:rsidP="008A2987">
      <w:pPr>
        <w:pStyle w:val="PARAF"/>
        <w:numPr>
          <w:ilvl w:val="0"/>
          <w:numId w:val="34"/>
        </w:numPr>
      </w:pPr>
      <w:r>
        <w:rPr>
          <w:i/>
        </w:rPr>
        <w:t xml:space="preserve">Activity diagram </w:t>
      </w:r>
      <w:r>
        <w:t>login user</w:t>
      </w:r>
    </w:p>
    <w:p w14:paraId="10769741" w14:textId="77777777" w:rsidR="00663E7E" w:rsidRDefault="00663E7E" w:rsidP="00663E7E">
      <w:pPr>
        <w:pStyle w:val="PARAF"/>
      </w:pPr>
      <w:r w:rsidRPr="00663E7E">
        <w:t xml:space="preserve">Setelah berhasil melakukan registrasi, pengguna publik (User) dapat mengakses sistem dengan melakukan login menggunakan username dan password yang telah terdaftar. Proses login ini bertujuan untuk memastikan bahwa hanya pengguna yang sah yang dapat mengakses fitur sistem, sekaligus sebagai implementasi dari mekanisme kontrol akses berbasis peran (role-based access control). Sistem akan memverifikasi kredensial yang dimasukkan dengan mencocokkannya terhadap data yang tersimpan di </w:t>
      </w:r>
      <w:r w:rsidRPr="00663E7E">
        <w:lastRenderedPageBreak/>
        <w:t>dalam basis data. Jika kredensial sesuai, maka User diarahkan ke dashboard. Namun jika tidak valid, sistem akan menampilkan notifikasi kesalahan.</w:t>
      </w:r>
    </w:p>
    <w:p w14:paraId="309554EF" w14:textId="77777777" w:rsidR="00663E7E" w:rsidRDefault="00663E7E" w:rsidP="004037E2">
      <w:pPr>
        <w:ind w:firstLine="0"/>
        <w:jc w:val="center"/>
      </w:pPr>
      <w:r>
        <w:rPr>
          <w:noProof/>
        </w:rPr>
        <w:drawing>
          <wp:inline distT="0" distB="0" distL="0" distR="0" wp14:anchorId="2046888F" wp14:editId="6ADD7A3B">
            <wp:extent cx="3266344" cy="1907940"/>
            <wp:effectExtent l="0" t="0" r="0" b="0"/>
            <wp:docPr id="9" name="Picture 2" descr="D:\download\activity user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activity user Login.jpg"/>
                    <pic:cNvPicPr>
                      <a:picLocks noChangeAspect="1" noChangeArrowheads="1"/>
                    </pic:cNvPicPr>
                  </pic:nvPicPr>
                  <pic:blipFill>
                    <a:blip r:embed="rId26"/>
                    <a:srcRect/>
                    <a:stretch>
                      <a:fillRect/>
                    </a:stretch>
                  </pic:blipFill>
                  <pic:spPr bwMode="auto">
                    <a:xfrm>
                      <a:off x="0" y="0"/>
                      <a:ext cx="3287433" cy="1920259"/>
                    </a:xfrm>
                    <a:prstGeom prst="rect">
                      <a:avLst/>
                    </a:prstGeom>
                    <a:noFill/>
                    <a:ln w="9525">
                      <a:noFill/>
                      <a:miter lim="800000"/>
                      <a:headEnd/>
                      <a:tailEnd/>
                    </a:ln>
                  </pic:spPr>
                </pic:pic>
              </a:graphicData>
            </a:graphic>
          </wp:inline>
        </w:drawing>
      </w:r>
    </w:p>
    <w:p w14:paraId="6BE810C4" w14:textId="6749A9C7" w:rsidR="00663E7E" w:rsidRDefault="00663E7E" w:rsidP="00663E7E">
      <w:pPr>
        <w:pStyle w:val="Caption"/>
      </w:pPr>
      <w:bookmarkStart w:id="130" w:name="_Toc202648406"/>
      <w:r>
        <w:t xml:space="preserve">Gambar 3. </w:t>
      </w:r>
      <w:fldSimple w:instr=" SEQ Gambar_3. \* ARABIC ">
        <w:r w:rsidR="00C721A1">
          <w:rPr>
            <w:noProof/>
          </w:rPr>
          <w:t>15</w:t>
        </w:r>
      </w:fldSimple>
      <w:r>
        <w:t xml:space="preserve"> </w:t>
      </w:r>
      <w:r>
        <w:rPr>
          <w:i/>
        </w:rPr>
        <w:t xml:space="preserve">Activity diagram </w:t>
      </w:r>
      <w:r>
        <w:t>user (login)</w:t>
      </w:r>
      <w:bookmarkEnd w:id="130"/>
    </w:p>
    <w:p w14:paraId="40D81508" w14:textId="77777777" w:rsidR="00663E7E" w:rsidRDefault="00663E7E" w:rsidP="00663E7E">
      <w:pPr>
        <w:pStyle w:val="PARAF"/>
      </w:pPr>
      <w:r w:rsidRPr="00663E7E">
        <w:t>Diagram</w:t>
      </w:r>
      <w:r w:rsidR="00767D86">
        <w:t xml:space="preserve"> Gambar 3.15</w:t>
      </w:r>
      <w:r w:rsidRPr="00663E7E">
        <w:t xml:space="preserve"> di atas menggambarkan proses autentikasi yang dilakukan oleh User untuk dapat mengakses sistem. Sistem akan mengambil data login dari input pengguna dan memverifikasi keberadaan data tersebut dalam tabel users pada database MySQL. Jika data ditemukan dan kredensial sesuai, sistem akan mengidentifikasi peran sebagai “User”, memberikan hak akses yang sesuai, dan menampilkan pesan bahwa login berhasil. Namun, jika kredensial tidak cocok atau akun belum terdaftar, sistem akan menampilkan notifikasi bahwa login gagal. Login merupakan bagian penting dari sistem untuk menjaga keamanan dan integritas data. Selain itu, hasil login juga menentukan tampilan dan fitur yang dapat diakses, sesuai dengan peran pengguna yang terdeteksi.</w:t>
      </w:r>
    </w:p>
    <w:p w14:paraId="3CABA80D" w14:textId="77777777" w:rsidR="00663E7E" w:rsidRDefault="00663E7E" w:rsidP="008A2987">
      <w:pPr>
        <w:pStyle w:val="ListParagraph"/>
        <w:numPr>
          <w:ilvl w:val="0"/>
          <w:numId w:val="34"/>
        </w:numPr>
      </w:pPr>
      <w:r>
        <w:rPr>
          <w:i/>
        </w:rPr>
        <w:t xml:space="preserve">Activity diagram </w:t>
      </w:r>
      <w:r>
        <w:t>user melihat visualisasi hasil analisis sentimen</w:t>
      </w:r>
    </w:p>
    <w:p w14:paraId="205AD3E4" w14:textId="77777777" w:rsidR="00663E7E" w:rsidRDefault="00663E7E" w:rsidP="00663E7E">
      <w:pPr>
        <w:pStyle w:val="PARAF"/>
      </w:pPr>
      <w:r w:rsidRPr="00663E7E">
        <w:t xml:space="preserve">Setelah berhasil login, User akan diarahkan ke dashboard publik yang berisi tampilan visualisasi hasil analisis sentimen dari komentar TikTok yang telah diproses oleh Admin. Visualisasi ini ditampilkan dalam bentuk </w:t>
      </w:r>
      <w:r w:rsidRPr="00663E7E">
        <w:lastRenderedPageBreak/>
        <w:t>grafik (misalnya pie chart) yang memudahkan pengguna memahami sebaran sentimen seperti positif, netral, atau negatif. User tidak dapat melihat komentar satu per satu maupun username, karena fitur ini dibatasi hanya untuk Admin. Akses User terbatas pada informasi agregat untuk menjaga privasi dan integritas data.</w:t>
      </w:r>
    </w:p>
    <w:p w14:paraId="577F8B26" w14:textId="77777777" w:rsidR="00663E7E" w:rsidRDefault="00663E7E" w:rsidP="004037E2">
      <w:pPr>
        <w:ind w:firstLine="0"/>
        <w:jc w:val="center"/>
      </w:pPr>
      <w:r>
        <w:rPr>
          <w:noProof/>
        </w:rPr>
        <w:drawing>
          <wp:inline distT="0" distB="0" distL="0" distR="0" wp14:anchorId="69A7C6F7" wp14:editId="737BEB96">
            <wp:extent cx="3306249" cy="2381250"/>
            <wp:effectExtent l="0" t="0" r="0" b="0"/>
            <wp:docPr id="28" name="Picture 3" descr="D:\download\activity user visualisasi dashbo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activity user visualisasi dashboard.jpg"/>
                    <pic:cNvPicPr>
                      <a:picLocks noChangeAspect="1" noChangeArrowheads="1"/>
                    </pic:cNvPicPr>
                  </pic:nvPicPr>
                  <pic:blipFill>
                    <a:blip r:embed="rId27"/>
                    <a:srcRect/>
                    <a:stretch>
                      <a:fillRect/>
                    </a:stretch>
                  </pic:blipFill>
                  <pic:spPr bwMode="auto">
                    <a:xfrm>
                      <a:off x="0" y="0"/>
                      <a:ext cx="3315361" cy="2387813"/>
                    </a:xfrm>
                    <a:prstGeom prst="rect">
                      <a:avLst/>
                    </a:prstGeom>
                    <a:noFill/>
                    <a:ln w="9525">
                      <a:noFill/>
                      <a:miter lim="800000"/>
                      <a:headEnd/>
                      <a:tailEnd/>
                    </a:ln>
                  </pic:spPr>
                </pic:pic>
              </a:graphicData>
            </a:graphic>
          </wp:inline>
        </w:drawing>
      </w:r>
    </w:p>
    <w:p w14:paraId="530A08EB" w14:textId="6A0DAB08" w:rsidR="00663E7E" w:rsidRDefault="00663E7E" w:rsidP="00663E7E">
      <w:pPr>
        <w:pStyle w:val="Caption"/>
      </w:pPr>
      <w:bookmarkStart w:id="131" w:name="_Toc202648407"/>
      <w:r>
        <w:t xml:space="preserve">Gambar 3. </w:t>
      </w:r>
      <w:fldSimple w:instr=" SEQ Gambar_3. \* ARABIC ">
        <w:r w:rsidR="00C721A1">
          <w:rPr>
            <w:noProof/>
          </w:rPr>
          <w:t>16</w:t>
        </w:r>
      </w:fldSimple>
      <w:r>
        <w:t xml:space="preserve"> </w:t>
      </w:r>
      <w:r>
        <w:rPr>
          <w:i/>
        </w:rPr>
        <w:t xml:space="preserve">Activity diagram </w:t>
      </w:r>
      <w:r>
        <w:t>user (tampilan visualisasi hasil analisis sentimen)</w:t>
      </w:r>
      <w:bookmarkEnd w:id="131"/>
    </w:p>
    <w:p w14:paraId="43051096" w14:textId="77777777" w:rsidR="00663E7E" w:rsidRDefault="00663E7E" w:rsidP="00663E7E">
      <w:pPr>
        <w:pStyle w:val="PARAF"/>
      </w:pPr>
      <w:r w:rsidRPr="00663E7E">
        <w:t>Diagram</w:t>
      </w:r>
      <w:r w:rsidR="00767D86">
        <w:t xml:space="preserve"> 3.16</w:t>
      </w:r>
      <w:r w:rsidRPr="00663E7E">
        <w:t xml:space="preserve"> di atas menunjukkan bahwa setelah login, User dapat langsung mengakses dashboard dan melihat visualisasi hasil analisis sentimen yang telah diproses sebelumnya oleh sistem. Sistem akan mengambil data ringkasan sentimen dari tabel komentar_sentimen_ml, seperti jumlah komentar positif, netral, dan negatif. Data ini kemudian divisualisasikan dalam bentuk grafik, biasanya pie chart atau bar chart. </w:t>
      </w:r>
    </w:p>
    <w:p w14:paraId="345A35F1" w14:textId="77777777" w:rsidR="00663E7E" w:rsidRDefault="00663E7E" w:rsidP="00663E7E">
      <w:pPr>
        <w:pStyle w:val="PARAF"/>
      </w:pPr>
      <w:r w:rsidRPr="00663E7E">
        <w:t>Pengguna publik tidak dapat melihat</w:t>
      </w:r>
      <w:r>
        <w:t xml:space="preserve"> username</w:t>
      </w:r>
      <w:r w:rsidRPr="00663E7E">
        <w:t xml:space="preserve"> maupun skor individu dari sentimen karena keterbatasan hak akses. Hal ini diterapkan untuk menjaga keamanan dan privasi data, serta sebagai bentuk pembatasan peran antara Admin dan User.</w:t>
      </w:r>
    </w:p>
    <w:p w14:paraId="03D4242A" w14:textId="77777777" w:rsidR="00D10B2F" w:rsidRDefault="00D10B2F" w:rsidP="008A2987">
      <w:pPr>
        <w:pStyle w:val="ListParagraph"/>
        <w:numPr>
          <w:ilvl w:val="0"/>
          <w:numId w:val="34"/>
        </w:numPr>
      </w:pPr>
      <w:r>
        <w:rPr>
          <w:i/>
        </w:rPr>
        <w:t xml:space="preserve">Activity diagram </w:t>
      </w:r>
      <w:r>
        <w:t>unduh data hasil analisis (user)</w:t>
      </w:r>
    </w:p>
    <w:p w14:paraId="7C7C08EA" w14:textId="77777777" w:rsidR="00D10B2F" w:rsidRDefault="00D10B2F" w:rsidP="00D10B2F">
      <w:pPr>
        <w:pStyle w:val="PARAF"/>
      </w:pPr>
      <w:r w:rsidRPr="00D10B2F">
        <w:lastRenderedPageBreak/>
        <w:t>Sistem menyediakan fitur pengunduhan hasil analisis sentimen dalam format file Excel atau CSV bagi pengguna publik (User). Namun, untuk menjaga privasi dan keamanan data, file yang diunduh oleh User tidak memuat informasi sensitif seperti username, melainkan hanya mencakup sentimen, komentar anonim, dan label klasifikasinya. Fitur ini memungkinkan pengguna untuk melakukan analisis mandiri berdasarkan data agregat tanpa melanggar prinsip keamanan data.</w:t>
      </w:r>
    </w:p>
    <w:p w14:paraId="3D6EF8E9" w14:textId="77777777" w:rsidR="00D10B2F" w:rsidRDefault="00D10B2F" w:rsidP="004037E2">
      <w:pPr>
        <w:ind w:firstLine="0"/>
        <w:jc w:val="center"/>
      </w:pPr>
      <w:r>
        <w:rPr>
          <w:noProof/>
        </w:rPr>
        <w:drawing>
          <wp:inline distT="0" distB="0" distL="0" distR="0" wp14:anchorId="7251EB0A" wp14:editId="2FB1059F">
            <wp:extent cx="3105095" cy="2330289"/>
            <wp:effectExtent l="0" t="0" r="0" b="0"/>
            <wp:docPr id="29" name="Picture 4" descr="D:\download\activity user undu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activity user unduh.jpg"/>
                    <pic:cNvPicPr>
                      <a:picLocks noChangeAspect="1" noChangeArrowheads="1"/>
                    </pic:cNvPicPr>
                  </pic:nvPicPr>
                  <pic:blipFill>
                    <a:blip r:embed="rId28"/>
                    <a:srcRect/>
                    <a:stretch>
                      <a:fillRect/>
                    </a:stretch>
                  </pic:blipFill>
                  <pic:spPr bwMode="auto">
                    <a:xfrm>
                      <a:off x="0" y="0"/>
                      <a:ext cx="3113878" cy="2336880"/>
                    </a:xfrm>
                    <a:prstGeom prst="rect">
                      <a:avLst/>
                    </a:prstGeom>
                    <a:noFill/>
                    <a:ln w="9525">
                      <a:noFill/>
                      <a:miter lim="800000"/>
                      <a:headEnd/>
                      <a:tailEnd/>
                    </a:ln>
                  </pic:spPr>
                </pic:pic>
              </a:graphicData>
            </a:graphic>
          </wp:inline>
        </w:drawing>
      </w:r>
    </w:p>
    <w:p w14:paraId="654FDEE1" w14:textId="0617396F" w:rsidR="00D10B2F" w:rsidRDefault="00D10B2F" w:rsidP="00D10B2F">
      <w:pPr>
        <w:pStyle w:val="Caption"/>
      </w:pPr>
      <w:bookmarkStart w:id="132" w:name="_Toc202648408"/>
      <w:r>
        <w:t xml:space="preserve">Gambar 3. </w:t>
      </w:r>
      <w:fldSimple w:instr=" SEQ Gambar_3. \* ARABIC ">
        <w:r w:rsidR="00C721A1">
          <w:rPr>
            <w:noProof/>
          </w:rPr>
          <w:t>17</w:t>
        </w:r>
      </w:fldSimple>
      <w:r>
        <w:t xml:space="preserve"> </w:t>
      </w:r>
      <w:r>
        <w:rPr>
          <w:i/>
        </w:rPr>
        <w:t xml:space="preserve">Activity diagram </w:t>
      </w:r>
      <w:r>
        <w:t>user (unduh data)</w:t>
      </w:r>
      <w:bookmarkEnd w:id="132"/>
    </w:p>
    <w:p w14:paraId="44264E95" w14:textId="77777777" w:rsidR="00CA193F" w:rsidRDefault="00D10B2F" w:rsidP="00CA193F">
      <w:pPr>
        <w:pStyle w:val="PARAF"/>
      </w:pPr>
      <w:r w:rsidRPr="00D10B2F">
        <w:t>Diagram</w:t>
      </w:r>
      <w:r w:rsidR="00767D86">
        <w:t xml:space="preserve"> Gambar 3.17</w:t>
      </w:r>
      <w:r w:rsidRPr="00D10B2F">
        <w:t xml:space="preserve"> di atas menggambarkan alur unduh data oleh pengguna publik. Sistem akan terlebih dahulu melakukan pengecekan terhadap data yang tersedia dalam tabel komentar_sentimen_ml. Jika data tersedia, maka sistem menyiapkan file dalam format Excel </w:t>
      </w:r>
      <w:r>
        <w:t xml:space="preserve">(.xlsx) </w:t>
      </w:r>
      <w:r w:rsidRPr="00D10B2F">
        <w:t xml:space="preserve">yang hanya berisi informasi umum seperti komentar anonim dan label sentimen (positif, netral, negatif). File ini kemudian diberikan kepada User untuk diunduh. Jika data tidak tersedia, sistem akan memberikan notifikasi kepada pengguna bahwa data belum dapat diunduh. Mekanisme ini tidak hanya menjaga pengalaman pengguna, tetapi juga memastikan bahwa informasi </w:t>
      </w:r>
      <w:r w:rsidRPr="00D10B2F">
        <w:lastRenderedPageBreak/>
        <w:t>pribadi seperti nama pengguna tidak dibagikan kepada pihak yang tidak memiliki hak akses sebagai Admin.</w:t>
      </w:r>
    </w:p>
    <w:p w14:paraId="0CA172BD" w14:textId="77777777" w:rsidR="00C74FD6" w:rsidRDefault="00D10B2F" w:rsidP="00D10B2F">
      <w:pPr>
        <w:pStyle w:val="PARAF"/>
      </w:pPr>
      <w:r w:rsidRPr="00D10B2F">
        <w:t xml:space="preserve">Dengan adanya </w:t>
      </w:r>
      <w:r w:rsidRPr="00D10B2F">
        <w:rPr>
          <w:i/>
        </w:rPr>
        <w:t>activity diagram</w:t>
      </w:r>
      <w:r w:rsidRPr="00D10B2F">
        <w:t xml:space="preserve">, setiap alur proses yang terjadi dalam sistem dapat tergambarkan secara visual dan terstruktur. Diagram ini membantu menjelaskan interaksi antara pengguna (baik Admin maupun User) dengan sistem dalam berbagai skenario, mulai dari proses registrasi, login, </w:t>
      </w:r>
      <w:r w:rsidRPr="00D10B2F">
        <w:rPr>
          <w:i/>
        </w:rPr>
        <w:t>scraping</w:t>
      </w:r>
      <w:r w:rsidRPr="00D10B2F">
        <w:t xml:space="preserve"> komentar, analisis sentimen, hingga pengunduhan hasil. Pemisahan antara peran Admin dan User juga ditunjukkan secara jelas, di mana Admin memiliki hak akses penuh terhadap fitur-fitur sistem, sementara User hanya memiliki akses terbatas untuk melihat dan mengunduh hasil visualisasi tanpa informasi sensitif. Dengan menggambarkan seluruh aktivitas ini, perancangan sistem menjadi lebih terarah dan memudahkan dalam proses implementasi serta pengujian di tahap selanjutnya.</w:t>
      </w:r>
    </w:p>
    <w:p w14:paraId="28BB7083" w14:textId="77777777" w:rsidR="002F67CC" w:rsidRPr="00FE21D3" w:rsidRDefault="002F67CC" w:rsidP="00521D1A">
      <w:pPr>
        <w:pStyle w:val="331"/>
      </w:pPr>
      <w:bookmarkStart w:id="133" w:name="_Toc202646206"/>
      <w:r w:rsidRPr="00FE21D3">
        <w:t>Sequence Diagram</w:t>
      </w:r>
      <w:bookmarkEnd w:id="133"/>
    </w:p>
    <w:p w14:paraId="39D81FBE" w14:textId="77777777" w:rsidR="002F67CC" w:rsidRDefault="002F67CC" w:rsidP="002F67CC">
      <w:pPr>
        <w:pStyle w:val="PARAF"/>
      </w:pPr>
      <w:r w:rsidRPr="002F67CC">
        <w:rPr>
          <w:i/>
        </w:rPr>
        <w:t>Sequence diagram</w:t>
      </w:r>
      <w:r w:rsidRPr="002F67CC">
        <w:t xml:space="preserve"> merupakan jenis diagram UML yang digunakan untuk menggambarkan interaksi antar objek atau komponen dalam sistem berdasarkan urutan waktu. Diagram ini berfokus pada bagaimana pesan dikirim antar entitas dalam proses menjalankan suatu fungsionalitas, termasuk aktor (pengguna) dan komponen sistem. Sequence diagram memudahkan pengembang dalam memahami bagaimana alur komunikasi berjalan ketika sistem merespons input pengguna. Pada sistem ini, sequence diagram dibagi menjadi dua bagian berdasarkan peran pengguna, yaitu Admin dan User.</w:t>
      </w:r>
    </w:p>
    <w:p w14:paraId="334680CF" w14:textId="77777777" w:rsidR="00B17262" w:rsidRDefault="00B17262" w:rsidP="008A2987">
      <w:pPr>
        <w:pStyle w:val="ListParagraph"/>
        <w:numPr>
          <w:ilvl w:val="0"/>
          <w:numId w:val="32"/>
        </w:numPr>
      </w:pPr>
      <w:r>
        <w:rPr>
          <w:i/>
        </w:rPr>
        <w:lastRenderedPageBreak/>
        <w:t>Sequence Diagram</w:t>
      </w:r>
      <w:r>
        <w:t xml:space="preserve"> </w:t>
      </w:r>
      <w:r w:rsidR="00922D8F">
        <w:t xml:space="preserve">Registrasi </w:t>
      </w:r>
      <w:r>
        <w:t>Admi</w:t>
      </w:r>
      <w:r w:rsidR="00825F46">
        <w:t>n</w:t>
      </w:r>
    </w:p>
    <w:p w14:paraId="32C8554C" w14:textId="77777777" w:rsidR="00B17262" w:rsidRDefault="00922D8F" w:rsidP="00B17262">
      <w:pPr>
        <w:pStyle w:val="PARAF"/>
      </w:pPr>
      <w:r w:rsidRPr="00922D8F">
        <w:t>Proses registrasi Admin dilakukan melalui antarmuka backend sistem. Admin dapat mendaftarkan akun baru dengan mengisi informasi berupa email, username, dan password. Sistem akan memvalidasi data yang dimasukkan, lalu menyimpan informasi ke dalam basis data jika data valid. Proses ini bertujuan untuk memastikan bahwa hanya pengguna internal yang sah dan terverifikasi yang dapat mengakses fitur-fitur sensitif seperti scraping dan analisis sentimen.</w:t>
      </w:r>
    </w:p>
    <w:p w14:paraId="4A7D251E" w14:textId="77777777" w:rsidR="00922D8F" w:rsidRDefault="00922D8F" w:rsidP="004037E2">
      <w:pPr>
        <w:ind w:firstLine="0"/>
        <w:jc w:val="center"/>
      </w:pPr>
      <w:r>
        <w:rPr>
          <w:noProof/>
        </w:rPr>
        <w:drawing>
          <wp:inline distT="0" distB="0" distL="0" distR="0" wp14:anchorId="275AF215" wp14:editId="71B7C25E">
            <wp:extent cx="4340860" cy="2732854"/>
            <wp:effectExtent l="0" t="0" r="0" b="0"/>
            <wp:docPr id="30" name="Picture 1" descr="D:\download\mermaid-diagram-2025-06-16-1511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mermaid-diagram-2025-06-16-151120.png"/>
                    <pic:cNvPicPr>
                      <a:picLocks noChangeAspect="1" noChangeArrowheads="1"/>
                    </pic:cNvPicPr>
                  </pic:nvPicPr>
                  <pic:blipFill>
                    <a:blip r:embed="rId29" cstate="print"/>
                    <a:srcRect/>
                    <a:stretch>
                      <a:fillRect/>
                    </a:stretch>
                  </pic:blipFill>
                  <pic:spPr bwMode="auto">
                    <a:xfrm>
                      <a:off x="0" y="0"/>
                      <a:ext cx="4357196" cy="2743139"/>
                    </a:xfrm>
                    <a:prstGeom prst="rect">
                      <a:avLst/>
                    </a:prstGeom>
                    <a:noFill/>
                    <a:ln w="9525">
                      <a:noFill/>
                      <a:miter lim="800000"/>
                      <a:headEnd/>
                      <a:tailEnd/>
                    </a:ln>
                  </pic:spPr>
                </pic:pic>
              </a:graphicData>
            </a:graphic>
          </wp:inline>
        </w:drawing>
      </w:r>
    </w:p>
    <w:p w14:paraId="3E05C7F1" w14:textId="0FAF79FF" w:rsidR="00922D8F" w:rsidRDefault="00922D8F" w:rsidP="00922D8F">
      <w:pPr>
        <w:pStyle w:val="Caption"/>
      </w:pPr>
      <w:bookmarkStart w:id="134" w:name="_Toc202648409"/>
      <w:r>
        <w:t xml:space="preserve">Gambar 3. </w:t>
      </w:r>
      <w:fldSimple w:instr=" SEQ Gambar_3. \* ARABIC ">
        <w:r w:rsidR="00C721A1">
          <w:rPr>
            <w:noProof/>
          </w:rPr>
          <w:t>18</w:t>
        </w:r>
      </w:fldSimple>
      <w:r>
        <w:t xml:space="preserve"> </w:t>
      </w:r>
      <w:r>
        <w:rPr>
          <w:i/>
        </w:rPr>
        <w:t xml:space="preserve">Sequence diagram </w:t>
      </w:r>
      <w:r>
        <w:t>registrasi admin</w:t>
      </w:r>
      <w:bookmarkEnd w:id="134"/>
    </w:p>
    <w:p w14:paraId="7ED42C6F" w14:textId="77777777" w:rsidR="00922D8F" w:rsidRDefault="00922D8F" w:rsidP="00922D8F">
      <w:pPr>
        <w:pStyle w:val="PARAF"/>
      </w:pPr>
      <w:r w:rsidRPr="00922D8F">
        <w:t>Diagram</w:t>
      </w:r>
      <w:r w:rsidR="00767D86">
        <w:t xml:space="preserve"> 3.18</w:t>
      </w:r>
      <w:r w:rsidRPr="00922D8F">
        <w:t xml:space="preserve"> di atas menunjukkan alur registrasi Admin ke dalam sistem. Setelah Admin mengisi data registrasi dan mengirimkan permintaan ke sistem, sistem akan melakukan validasi kelengkapan dan duplikasi data. Jika data dianggap valid, sistem menyimpan informasi ke tabel users dalam database MySQL dan mengonfirmasi keberhasilan registrasi. Sebaliknya, jika terdapat kesalahan (misalnya input kosong atau username sudah </w:t>
      </w:r>
      <w:r w:rsidRPr="00922D8F">
        <w:lastRenderedPageBreak/>
        <w:t>terdaftar), sistem akan memberikan notifikasi kegagalan. Proses ini menjadi fondasi utama dalam pembatasan akses peran dalam sistem.</w:t>
      </w:r>
    </w:p>
    <w:p w14:paraId="2CB98DE5" w14:textId="77777777" w:rsidR="00922D8F" w:rsidRDefault="00922D8F" w:rsidP="008A2987">
      <w:pPr>
        <w:pStyle w:val="ListParagraph"/>
        <w:numPr>
          <w:ilvl w:val="0"/>
          <w:numId w:val="32"/>
        </w:numPr>
      </w:pPr>
      <w:r>
        <w:rPr>
          <w:i/>
        </w:rPr>
        <w:t xml:space="preserve">Sequence diagram </w:t>
      </w:r>
      <w:r>
        <w:t>registrasi user</w:t>
      </w:r>
    </w:p>
    <w:p w14:paraId="65854F80" w14:textId="77777777" w:rsidR="00922D8F" w:rsidRDefault="00922D8F" w:rsidP="00922D8F">
      <w:pPr>
        <w:pStyle w:val="PARAF"/>
      </w:pPr>
      <w:r w:rsidRPr="00922D8F">
        <w:t>Registrasi User dilakukan melalui halaman publik sistem. Pengguna diminta mengisi form registrasi dengan email, username, dan password. Setelah itu, sistem akan memvalidasi data yang dimasukkan. Jika data valid dan belum pernah terdaftar, informasi pengguna akan disimpan ke dalam basis data. Setelah registrasi berhasil, pengguna dapat melanjutkan proses login untuk mengakses dashboard hasil analisis publik. Proses ini menjadi bagian dari kontrol akses sistem untuk membedakan antara pengguna publik dan pengguna internal (Admin).</w:t>
      </w:r>
    </w:p>
    <w:p w14:paraId="4647BC03" w14:textId="77777777" w:rsidR="00922D8F" w:rsidRDefault="00922D8F" w:rsidP="004037E2">
      <w:pPr>
        <w:ind w:firstLine="0"/>
        <w:jc w:val="center"/>
      </w:pPr>
      <w:r>
        <w:rPr>
          <w:noProof/>
        </w:rPr>
        <w:drawing>
          <wp:inline distT="0" distB="0" distL="0" distR="0" wp14:anchorId="642BC831" wp14:editId="7EABF7AF">
            <wp:extent cx="4423273" cy="2781300"/>
            <wp:effectExtent l="19050" t="0" r="0" b="0"/>
            <wp:docPr id="31" name="Picture 2" descr="D:\download\mermaid-diagram-2025-06-16-1522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mermaid-diagram-2025-06-16-152252.png"/>
                    <pic:cNvPicPr>
                      <a:picLocks noChangeAspect="1" noChangeArrowheads="1"/>
                    </pic:cNvPicPr>
                  </pic:nvPicPr>
                  <pic:blipFill>
                    <a:blip r:embed="rId30" cstate="print"/>
                    <a:srcRect/>
                    <a:stretch>
                      <a:fillRect/>
                    </a:stretch>
                  </pic:blipFill>
                  <pic:spPr bwMode="auto">
                    <a:xfrm>
                      <a:off x="0" y="0"/>
                      <a:ext cx="4427755" cy="2784118"/>
                    </a:xfrm>
                    <a:prstGeom prst="rect">
                      <a:avLst/>
                    </a:prstGeom>
                    <a:noFill/>
                    <a:ln w="9525">
                      <a:noFill/>
                      <a:miter lim="800000"/>
                      <a:headEnd/>
                      <a:tailEnd/>
                    </a:ln>
                  </pic:spPr>
                </pic:pic>
              </a:graphicData>
            </a:graphic>
          </wp:inline>
        </w:drawing>
      </w:r>
    </w:p>
    <w:p w14:paraId="4904A91D" w14:textId="064E5026" w:rsidR="00922D8F" w:rsidRDefault="00922D8F" w:rsidP="00922D8F">
      <w:pPr>
        <w:pStyle w:val="Caption"/>
      </w:pPr>
      <w:bookmarkStart w:id="135" w:name="_Toc202648410"/>
      <w:r>
        <w:t xml:space="preserve">Gambar 3. </w:t>
      </w:r>
      <w:fldSimple w:instr=" SEQ Gambar_3. \* ARABIC ">
        <w:r w:rsidR="00C721A1">
          <w:rPr>
            <w:noProof/>
          </w:rPr>
          <w:t>19</w:t>
        </w:r>
      </w:fldSimple>
      <w:r>
        <w:t xml:space="preserve"> </w:t>
      </w:r>
      <w:r>
        <w:rPr>
          <w:i/>
        </w:rPr>
        <w:t xml:space="preserve">Sequence diagram </w:t>
      </w:r>
      <w:r>
        <w:t>registrasi user</w:t>
      </w:r>
      <w:bookmarkEnd w:id="135"/>
    </w:p>
    <w:p w14:paraId="52D89833" w14:textId="77777777" w:rsidR="00922D8F" w:rsidRDefault="00922D8F" w:rsidP="00922D8F">
      <w:pPr>
        <w:pStyle w:val="PARAF"/>
      </w:pPr>
      <w:r w:rsidRPr="00922D8F">
        <w:t>Diagram</w:t>
      </w:r>
      <w:r w:rsidR="00767D86">
        <w:t xml:space="preserve"> Gambar 3.19</w:t>
      </w:r>
      <w:r w:rsidRPr="00922D8F">
        <w:t xml:space="preserve"> di atas menunjukkan bahwa User mengisi form registrasi melalui tampilan publik. Setelah data dikirim, sistem akan mengecek validitas seperti panjang password, format email, dan duplikasi username. Jika lolos, data disimpan ke dalam tabel users pada database </w:t>
      </w:r>
      <w:r w:rsidRPr="00922D8F">
        <w:lastRenderedPageBreak/>
        <w:t>MySQL dan sistem memberikan notifikasi keberhasilan. Jika gagal, sistem akan menampilkan pesan kesalahan seperti "Email sudah terdaftar" atau "Password terlalu pendek". Dengan registrasi ini, sistem dapat membatasi akses User agar hanya melihat fitur-fitur yang sesuai dengan perannya, seperti visualisasi hasil sentimen dan unduhan data terbatas.</w:t>
      </w:r>
    </w:p>
    <w:p w14:paraId="5A53AE1F" w14:textId="77777777" w:rsidR="00922D8F" w:rsidRDefault="00922D8F" w:rsidP="008A2987">
      <w:pPr>
        <w:pStyle w:val="ListParagraph"/>
        <w:numPr>
          <w:ilvl w:val="0"/>
          <w:numId w:val="32"/>
        </w:numPr>
      </w:pPr>
      <w:r>
        <w:rPr>
          <w:i/>
        </w:rPr>
        <w:t xml:space="preserve">Sequence diagram </w:t>
      </w:r>
      <w:r>
        <w:t>login admin</w:t>
      </w:r>
    </w:p>
    <w:p w14:paraId="574BD40C" w14:textId="77777777" w:rsidR="00922D8F" w:rsidRDefault="00922D8F" w:rsidP="00922D8F">
      <w:pPr>
        <w:pStyle w:val="PARAF"/>
      </w:pPr>
      <w:r w:rsidRPr="00922D8F">
        <w:t>Proses login Admin dilakukan melalui halaman khusus backend sistem. Admin memasukkan username dan password yang telah terdaftar sebelumnya. Sistem akan memverifikasi data tersebut dengan mencocokkannya pada tabel users di basis data. Jika login berhasil, sistem akan mengidentifikasi peran sebagai Admin dan menampilkan fitur dashboard secara lengkap, termasuk akses ke fitur scraping, analisis sentimen, dan pengelolaan data. Jika kredensial tidak valid, sistem akan menampilkan pesan kesalahan.</w:t>
      </w:r>
    </w:p>
    <w:p w14:paraId="1312A2B5" w14:textId="77777777" w:rsidR="00922D8F" w:rsidRDefault="00C10E0F" w:rsidP="004037E2">
      <w:pPr>
        <w:ind w:firstLine="0"/>
        <w:jc w:val="center"/>
      </w:pPr>
      <w:r>
        <w:rPr>
          <w:noProof/>
        </w:rPr>
        <w:drawing>
          <wp:inline distT="0" distB="0" distL="0" distR="0" wp14:anchorId="2649E664" wp14:editId="562CC064">
            <wp:extent cx="3600022" cy="2885440"/>
            <wp:effectExtent l="0" t="0" r="0" b="0"/>
            <wp:docPr id="32" name="Picture 3" descr="D:\download\mermaid-diagram-2025-06-16-1526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mermaid-diagram-2025-06-16-152638.png"/>
                    <pic:cNvPicPr>
                      <a:picLocks noChangeAspect="1" noChangeArrowheads="1"/>
                    </pic:cNvPicPr>
                  </pic:nvPicPr>
                  <pic:blipFill rotWithShape="1">
                    <a:blip r:embed="rId31" cstate="print"/>
                    <a:srcRect l="16155" r="13665"/>
                    <a:stretch>
                      <a:fillRect/>
                    </a:stretch>
                  </pic:blipFill>
                  <pic:spPr bwMode="auto">
                    <a:xfrm>
                      <a:off x="0" y="0"/>
                      <a:ext cx="3600814" cy="2886075"/>
                    </a:xfrm>
                    <a:prstGeom prst="rect">
                      <a:avLst/>
                    </a:prstGeom>
                    <a:noFill/>
                    <a:ln>
                      <a:noFill/>
                    </a:ln>
                    <a:extLst>
                      <a:ext uri="{53640926-AAD7-44D8-BBD7-CCE9431645EC}">
                        <a14:shadowObscured xmlns:a14="http://schemas.microsoft.com/office/drawing/2010/main"/>
                      </a:ext>
                    </a:extLst>
                  </pic:spPr>
                </pic:pic>
              </a:graphicData>
            </a:graphic>
          </wp:inline>
        </w:drawing>
      </w:r>
    </w:p>
    <w:p w14:paraId="4CF8C522" w14:textId="1EF1148D" w:rsidR="00C10E0F" w:rsidRDefault="00C10E0F" w:rsidP="00C10E0F">
      <w:pPr>
        <w:pStyle w:val="Caption"/>
      </w:pPr>
      <w:bookmarkStart w:id="136" w:name="_Toc202648411"/>
      <w:r>
        <w:t xml:space="preserve">Gambar 3. </w:t>
      </w:r>
      <w:fldSimple w:instr=" SEQ Gambar_3. \* ARABIC ">
        <w:r w:rsidR="00C721A1">
          <w:rPr>
            <w:noProof/>
          </w:rPr>
          <w:t>20</w:t>
        </w:r>
      </w:fldSimple>
      <w:r>
        <w:rPr>
          <w:i/>
        </w:rPr>
        <w:t xml:space="preserve"> Sequence diagram </w:t>
      </w:r>
      <w:r>
        <w:t>login admin</w:t>
      </w:r>
      <w:bookmarkEnd w:id="136"/>
    </w:p>
    <w:p w14:paraId="7EAF78D9" w14:textId="77777777" w:rsidR="00C10E0F" w:rsidRDefault="00C10E0F" w:rsidP="00C10E0F">
      <w:pPr>
        <w:pStyle w:val="PARAF"/>
      </w:pPr>
      <w:r w:rsidRPr="00C10E0F">
        <w:lastRenderedPageBreak/>
        <w:t>Diagram</w:t>
      </w:r>
      <w:r w:rsidR="00767D86">
        <w:t xml:space="preserve"> Gambar 3.20</w:t>
      </w:r>
      <w:r w:rsidRPr="00C10E0F">
        <w:t xml:space="preserve"> di atas menggambarkan alur autentikasi Admin. Setelah Admin memasukkan data login, sistem melakukan pengecekan pada database. Jika data valid dan peran Admin terverifikasi, maka sistem mengarahkan Admin ke dashboard dengan tampilan fitur penuh. Jika login gagal karena kredensial salah atau akun tidak terdaftar, sistem menampilkan pesan kesalahan. Proses ini merupakan bagian dari pengamanan sistem dan kontrol akses, yang memastikan bahwa fitur-fitur penting hanya dapat dijalankan oleh pihak yang memiliki otoritas sesuai peran.</w:t>
      </w:r>
    </w:p>
    <w:p w14:paraId="2CBC1252" w14:textId="77777777" w:rsidR="00C10E0F" w:rsidRDefault="00C10E0F" w:rsidP="008A2987">
      <w:pPr>
        <w:pStyle w:val="ListParagraph"/>
        <w:numPr>
          <w:ilvl w:val="0"/>
          <w:numId w:val="32"/>
        </w:numPr>
      </w:pPr>
      <w:r>
        <w:rPr>
          <w:i/>
        </w:rPr>
        <w:t xml:space="preserve">Sequence diagram </w:t>
      </w:r>
      <w:r>
        <w:t>login user</w:t>
      </w:r>
    </w:p>
    <w:p w14:paraId="4617A66F" w14:textId="77777777" w:rsidR="00C10E0F" w:rsidRDefault="00C10E0F" w:rsidP="00C10E0F">
      <w:pPr>
        <w:pStyle w:val="PARAF"/>
      </w:pPr>
      <w:r w:rsidRPr="00C10E0F">
        <w:t>Login User dilakukan melalui halaman publik sistem setelah pengguna berhasil melakukan registrasi. Pengguna memasukkan username dan password, lalu sistem akan memverifikasi kredensial tersebut ke dalam basis data. Jika informasi valid, sistem akan memberikan hak akses User dan menampilkan dashboard publik berisi visualisasi hasil analisis sentimen. Namun, jika login gagal, sistem akan memberikan notifikasi bahwa login tidak berhasil. Proses ini juga menjadi bagian dari implementasi kontrol akses berbasis peran (</w:t>
      </w:r>
      <w:r w:rsidRPr="00C10E0F">
        <w:rPr>
          <w:i/>
        </w:rPr>
        <w:t>role-based access control</w:t>
      </w:r>
      <w:r w:rsidRPr="00C10E0F">
        <w:t>).</w:t>
      </w:r>
    </w:p>
    <w:p w14:paraId="1458D794" w14:textId="77777777" w:rsidR="00C10E0F" w:rsidRDefault="00C10E0F" w:rsidP="004037E2">
      <w:pPr>
        <w:ind w:firstLine="0"/>
      </w:pPr>
      <w:r>
        <w:rPr>
          <w:noProof/>
        </w:rPr>
        <w:lastRenderedPageBreak/>
        <w:drawing>
          <wp:inline distT="0" distB="0" distL="0" distR="0" wp14:anchorId="4E491CFC" wp14:editId="65E9BE98">
            <wp:extent cx="5029200" cy="2828925"/>
            <wp:effectExtent l="19050" t="0" r="0" b="0"/>
            <wp:docPr id="34" name="Picture 4" descr="D:\download\mermaid-diagram-2025-06-16-1530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mermaid-diagram-2025-06-16-153034.png"/>
                    <pic:cNvPicPr>
                      <a:picLocks noChangeAspect="1" noChangeArrowheads="1"/>
                    </pic:cNvPicPr>
                  </pic:nvPicPr>
                  <pic:blipFill>
                    <a:blip r:embed="rId32" cstate="print"/>
                    <a:srcRect/>
                    <a:stretch>
                      <a:fillRect/>
                    </a:stretch>
                  </pic:blipFill>
                  <pic:spPr bwMode="auto">
                    <a:xfrm>
                      <a:off x="0" y="0"/>
                      <a:ext cx="5029200" cy="2828925"/>
                    </a:xfrm>
                    <a:prstGeom prst="rect">
                      <a:avLst/>
                    </a:prstGeom>
                    <a:noFill/>
                    <a:ln w="9525">
                      <a:noFill/>
                      <a:miter lim="800000"/>
                      <a:headEnd/>
                      <a:tailEnd/>
                    </a:ln>
                  </pic:spPr>
                </pic:pic>
              </a:graphicData>
            </a:graphic>
          </wp:inline>
        </w:drawing>
      </w:r>
    </w:p>
    <w:p w14:paraId="2F5307C8" w14:textId="65599000" w:rsidR="00C10E0F" w:rsidRDefault="00C10E0F" w:rsidP="00C10E0F">
      <w:pPr>
        <w:pStyle w:val="Caption"/>
      </w:pPr>
      <w:bookmarkStart w:id="137" w:name="_Toc202648412"/>
      <w:r>
        <w:t xml:space="preserve">Gambar 3. </w:t>
      </w:r>
      <w:fldSimple w:instr=" SEQ Gambar_3. \* ARABIC ">
        <w:r w:rsidR="00C721A1">
          <w:rPr>
            <w:noProof/>
          </w:rPr>
          <w:t>21</w:t>
        </w:r>
      </w:fldSimple>
      <w:r>
        <w:t xml:space="preserve"> </w:t>
      </w:r>
      <w:r>
        <w:rPr>
          <w:i/>
        </w:rPr>
        <w:t xml:space="preserve">Sequence diagram </w:t>
      </w:r>
      <w:r>
        <w:t>login user</w:t>
      </w:r>
      <w:bookmarkEnd w:id="137"/>
    </w:p>
    <w:p w14:paraId="1F5E5448" w14:textId="77777777" w:rsidR="00C10E0F" w:rsidRDefault="00C10E0F" w:rsidP="00C10E0F">
      <w:pPr>
        <w:pStyle w:val="PARAF"/>
      </w:pPr>
      <w:r w:rsidRPr="00C10E0F">
        <w:t>Diagram</w:t>
      </w:r>
      <w:r w:rsidR="00767D86">
        <w:t xml:space="preserve"> Gambar 3.21</w:t>
      </w:r>
      <w:r w:rsidRPr="00C10E0F">
        <w:t xml:space="preserve"> ini menunjukkan bahwa proses login User hampir sama dengan login Admin, namun hak akses yang diberikan berbeda. Setelah verifikasi berhasil, sistem hanya akan menampilkan dashboard dengan fitur terbatas (visualisasi dan unduhan hasil tanpa data sensitif). Jika kredensial salah atau tidak ditemukan di database, sistem akan memberikan peringatan login gagal. Login ini bertujuan untuk membedakan akses pengguna dan menjaga keamanan sistem secara menyeluruh.</w:t>
      </w:r>
    </w:p>
    <w:p w14:paraId="00D412B8" w14:textId="77777777" w:rsidR="00C10E0F" w:rsidRDefault="00C10E0F" w:rsidP="008A2987">
      <w:pPr>
        <w:pStyle w:val="ListParagraph"/>
        <w:numPr>
          <w:ilvl w:val="0"/>
          <w:numId w:val="32"/>
        </w:numPr>
      </w:pPr>
      <w:r>
        <w:rPr>
          <w:i/>
        </w:rPr>
        <w:t xml:space="preserve">Sequence diagram scraping </w:t>
      </w:r>
      <w:r>
        <w:t>komentar Tiktok (admin)</w:t>
      </w:r>
    </w:p>
    <w:p w14:paraId="62DED809" w14:textId="77777777" w:rsidR="00C10E0F" w:rsidRPr="00C10E0F" w:rsidRDefault="00C10E0F" w:rsidP="00C10E0F">
      <w:pPr>
        <w:pStyle w:val="PARAF"/>
      </w:pPr>
      <w:r w:rsidRPr="00C10E0F">
        <w:rPr>
          <w:i/>
        </w:rPr>
        <w:t>Scraping</w:t>
      </w:r>
      <w:r w:rsidRPr="00C10E0F">
        <w:t xml:space="preserve"> komentar TikTok dilakukan oleh Admin melalui dashboard sistem. Setelah tombol "Scraping" ditekan, sistem Laravel akan mengirim permintaan HTTP ke Flask API. Flask akan mencoba memuat cookies TikTok yang telah disiapkan sebelumnya. Jika </w:t>
      </w:r>
      <w:r w:rsidRPr="00C10E0F">
        <w:rPr>
          <w:i/>
        </w:rPr>
        <w:t>cookies</w:t>
      </w:r>
      <w:r w:rsidRPr="00C10E0F">
        <w:t xml:space="preserve"> valid, maka proses scraping dimulai berdasarkan kata kunci tertentu. Komentar yang berhasil diambil akan disimpan ke database. Namun, jika </w:t>
      </w:r>
      <w:r w:rsidRPr="00C10E0F">
        <w:rPr>
          <w:i/>
        </w:rPr>
        <w:t>cookies</w:t>
      </w:r>
      <w:r w:rsidRPr="00C10E0F">
        <w:t xml:space="preserve"> gagal dimuat atau scraping tidak berhasil, sistem akan memberikan notifikasi kegagalan </w:t>
      </w:r>
      <w:r w:rsidRPr="00C10E0F">
        <w:lastRenderedPageBreak/>
        <w:t>kepada Admin. Proses ini mencerminkan bagaimana sistem menangani keberhasilan maupun kegagalan scraping secara otomatis dan responsif.</w:t>
      </w:r>
    </w:p>
    <w:p w14:paraId="1A12BE25" w14:textId="77777777" w:rsidR="00C10E0F" w:rsidRDefault="00C10E0F" w:rsidP="004037E2">
      <w:pPr>
        <w:ind w:left="0" w:firstLine="0"/>
        <w:jc w:val="center"/>
      </w:pPr>
      <w:r>
        <w:rPr>
          <w:noProof/>
        </w:rPr>
        <w:drawing>
          <wp:inline distT="0" distB="0" distL="0" distR="0" wp14:anchorId="5341BF42" wp14:editId="26A7D773">
            <wp:extent cx="6038417" cy="4276090"/>
            <wp:effectExtent l="0" t="0" r="0" b="0"/>
            <wp:docPr id="36" name="Picture 5" descr="D:\download\mermaid-diagram-2025-06-16-1548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mermaid-diagram-2025-06-16-154808.png"/>
                    <pic:cNvPicPr>
                      <a:picLocks noChangeAspect="1" noChangeArrowheads="1"/>
                    </pic:cNvPicPr>
                  </pic:nvPicPr>
                  <pic:blipFill rotWithShape="1">
                    <a:blip r:embed="rId33"/>
                    <a:srcRect l="6983" r="4237"/>
                    <a:stretch>
                      <a:fillRect/>
                    </a:stretch>
                  </pic:blipFill>
                  <pic:spPr bwMode="auto">
                    <a:xfrm>
                      <a:off x="0" y="0"/>
                      <a:ext cx="6039314" cy="4276725"/>
                    </a:xfrm>
                    <a:prstGeom prst="rect">
                      <a:avLst/>
                    </a:prstGeom>
                    <a:noFill/>
                    <a:ln>
                      <a:noFill/>
                    </a:ln>
                    <a:extLst>
                      <a:ext uri="{53640926-AAD7-44D8-BBD7-CCE9431645EC}">
                        <a14:shadowObscured xmlns:a14="http://schemas.microsoft.com/office/drawing/2010/main"/>
                      </a:ext>
                    </a:extLst>
                  </pic:spPr>
                </pic:pic>
              </a:graphicData>
            </a:graphic>
          </wp:inline>
        </w:drawing>
      </w:r>
    </w:p>
    <w:p w14:paraId="5C154D75" w14:textId="58C5F568" w:rsidR="00C10E0F" w:rsidRDefault="00C10E0F" w:rsidP="00C10E0F">
      <w:pPr>
        <w:pStyle w:val="Caption"/>
      </w:pPr>
      <w:bookmarkStart w:id="138" w:name="_Toc202648413"/>
      <w:r>
        <w:t xml:space="preserve">Gambar 3. </w:t>
      </w:r>
      <w:fldSimple w:instr=" SEQ Gambar_3. \* ARABIC ">
        <w:r w:rsidR="00C721A1">
          <w:rPr>
            <w:noProof/>
          </w:rPr>
          <w:t>22</w:t>
        </w:r>
      </w:fldSimple>
      <w:r>
        <w:t xml:space="preserve"> </w:t>
      </w:r>
      <w:r>
        <w:rPr>
          <w:i/>
        </w:rPr>
        <w:t xml:space="preserve">Sequence diagram scraping </w:t>
      </w:r>
      <w:r>
        <w:t>komentar Tiktok (admin)</w:t>
      </w:r>
      <w:bookmarkEnd w:id="138"/>
    </w:p>
    <w:p w14:paraId="38496E4D" w14:textId="77777777" w:rsidR="00C10E0F" w:rsidRDefault="00767D86" w:rsidP="00C10E0F">
      <w:pPr>
        <w:pStyle w:val="PARAF"/>
      </w:pPr>
      <w:r>
        <w:t>Gambar 3.22</w:t>
      </w:r>
      <w:r w:rsidR="00C10E0F" w:rsidRPr="00C10E0F">
        <w:t xml:space="preserve"> di atas menunjukkan urutan proses </w:t>
      </w:r>
      <w:r w:rsidR="00C10E0F" w:rsidRPr="00C10E0F">
        <w:rPr>
          <w:i/>
        </w:rPr>
        <w:t>scraping</w:t>
      </w:r>
      <w:r w:rsidR="00C10E0F" w:rsidRPr="00C10E0F">
        <w:t xml:space="preserve"> komentar TikTok yang dilakukan oleh Admin melalui antarmuka Laravel. Setelah tombol "Scraping" ditekan, sistem Laravel mengirim permintaan HTTP ke Flask API. Tahapan pertama yang dilakukan oleh Flask adalah memuat file </w:t>
      </w:r>
      <w:r w:rsidR="00C10E0F" w:rsidRPr="00C10E0F">
        <w:rPr>
          <w:i/>
        </w:rPr>
        <w:t>cookies</w:t>
      </w:r>
      <w:r w:rsidR="00C10E0F" w:rsidRPr="00C10E0F">
        <w:t xml:space="preserve"> TikTok dalam format .json. File </w:t>
      </w:r>
      <w:r w:rsidR="00C10E0F" w:rsidRPr="00C10E0F">
        <w:rPr>
          <w:i/>
        </w:rPr>
        <w:t>cookies</w:t>
      </w:r>
      <w:r w:rsidR="00C10E0F" w:rsidRPr="00C10E0F">
        <w:t xml:space="preserve"> ini penting karena berfungsi sebagai autentikasi agar dapat mengakses halaman TikTok tanpa login manual secara real-time. </w:t>
      </w:r>
    </w:p>
    <w:p w14:paraId="74194FEB" w14:textId="77777777" w:rsidR="00C10E0F" w:rsidRDefault="00C10E0F" w:rsidP="00C10E0F">
      <w:pPr>
        <w:pStyle w:val="PARAF"/>
      </w:pPr>
      <w:r w:rsidRPr="00C10E0F">
        <w:t xml:space="preserve">Flask kemudian melakukan pengecekan terhadap validitas cookies. Jika cookies berhasil dimuat, maka proses </w:t>
      </w:r>
      <w:r w:rsidRPr="00C10E0F">
        <w:rPr>
          <w:i/>
        </w:rPr>
        <w:t>scraping</w:t>
      </w:r>
      <w:r w:rsidRPr="00C10E0F">
        <w:t xml:space="preserve"> dilanjutkan dengan </w:t>
      </w:r>
      <w:r w:rsidRPr="00C10E0F">
        <w:lastRenderedPageBreak/>
        <w:t xml:space="preserve">membuka halaman TikTok berdasarkan kata kunci tertentu, seperti "kejaksaan agung" atau "kinerja kejaksaan agung". Selanjutnya, script akan mengekstrak komentar dari video-video yang ditemukan. Namun, jika </w:t>
      </w:r>
      <w:r w:rsidRPr="00C10E0F">
        <w:rPr>
          <w:i/>
        </w:rPr>
        <w:t>cookies</w:t>
      </w:r>
      <w:r w:rsidRPr="00C10E0F">
        <w:t xml:space="preserve"> tidak valid atau gagal dimuat, sistem langsung menghentikan proses dan mengirimkan notifikasi "Gagal Memuat Cookies" kepada Admin melalui Laravel. </w:t>
      </w:r>
    </w:p>
    <w:p w14:paraId="0A1BE34F" w14:textId="77777777" w:rsidR="00C10E0F" w:rsidRDefault="00C10E0F" w:rsidP="00C10E0F">
      <w:pPr>
        <w:pStyle w:val="PARAF"/>
      </w:pPr>
      <w:r w:rsidRPr="00C10E0F">
        <w:t xml:space="preserve">Apabila </w:t>
      </w:r>
      <w:r w:rsidRPr="00C10E0F">
        <w:rPr>
          <w:i/>
        </w:rPr>
        <w:t>scraping</w:t>
      </w:r>
      <w:r w:rsidRPr="00C10E0F">
        <w:t xml:space="preserve"> berhasil, komentar-komentar yang diperoleh akan disimpan ke dalam tabel komentar_mentah di database MySQL. Sistem memastikan bahwa proses penyimpanan dilakukan dengan aman dan akan memberikan respons berhasil jika penyimpanan data tidak mengalami kendala. Namun, apabila proses </w:t>
      </w:r>
      <w:r w:rsidRPr="005722BA">
        <w:rPr>
          <w:i/>
        </w:rPr>
        <w:t>scraping</w:t>
      </w:r>
      <w:r w:rsidRPr="00C10E0F">
        <w:t xml:space="preserve"> gagal — misalnya karena TikTok gagal dimuat, koneksi terputus, atau komentar tidak tersedia — maka sistem akan langsung memberikan notifikasi "Scraping Gagal" kepada Admin dan tidak melakukan penyimpanan data. </w:t>
      </w:r>
    </w:p>
    <w:p w14:paraId="6AEC07C4" w14:textId="77777777" w:rsidR="00C10E0F" w:rsidRDefault="00C10E0F" w:rsidP="00C10E0F">
      <w:pPr>
        <w:pStyle w:val="PARAF"/>
      </w:pPr>
      <w:r w:rsidRPr="00C10E0F">
        <w:t xml:space="preserve">Setelah proses selesai, Admin akan diarahkan ke halaman "Result" untuk melihat komentar yang berhasil diambil. Proses </w:t>
      </w:r>
      <w:r w:rsidRPr="008C23D9">
        <w:rPr>
          <w:i/>
        </w:rPr>
        <w:t>scraping</w:t>
      </w:r>
      <w:r w:rsidRPr="00C10E0F">
        <w:t xml:space="preserve"> ini tidak hanya bersifat otomatis dan responsif, tetapi juga dilengkapi dengan penanganan error (</w:t>
      </w:r>
      <w:r w:rsidRPr="00245634">
        <w:rPr>
          <w:i/>
        </w:rPr>
        <w:t>error handling</w:t>
      </w:r>
      <w:r w:rsidRPr="00C10E0F">
        <w:t xml:space="preserve">) di setiap tahapannya, mulai dari pemuatan cookies hingga penyimpanan data. Hal ini membuat sistem lebih stabil dan dapat diandalkan dalam skenario dunia nyata, di mana kemungkinan gagal </w:t>
      </w:r>
      <w:r w:rsidRPr="00622784">
        <w:rPr>
          <w:i/>
        </w:rPr>
        <w:t>scraping</w:t>
      </w:r>
      <w:r w:rsidRPr="00C10E0F">
        <w:t xml:space="preserve"> sangat mungkin terjadi.</w:t>
      </w:r>
    </w:p>
    <w:p w14:paraId="7BF2E1A3" w14:textId="77777777" w:rsidR="00C10E0F" w:rsidRDefault="00C10E0F" w:rsidP="008A2987">
      <w:pPr>
        <w:pStyle w:val="ListParagraph"/>
        <w:numPr>
          <w:ilvl w:val="0"/>
          <w:numId w:val="32"/>
        </w:numPr>
      </w:pPr>
      <w:r>
        <w:rPr>
          <w:i/>
        </w:rPr>
        <w:t>Sequence diagram</w:t>
      </w:r>
      <w:r>
        <w:t xml:space="preserve"> analisis sentimen </w:t>
      </w:r>
      <w:r>
        <w:rPr>
          <w:i/>
        </w:rPr>
        <w:t>machine learning</w:t>
      </w:r>
      <w:r>
        <w:t xml:space="preserve"> (admin)</w:t>
      </w:r>
    </w:p>
    <w:p w14:paraId="2FC718BC" w14:textId="77777777" w:rsidR="00EF2B4F" w:rsidRDefault="00EF2B4F" w:rsidP="00EF2B4F">
      <w:pPr>
        <w:pStyle w:val="PARAF"/>
      </w:pPr>
      <w:r w:rsidRPr="00EF2B4F">
        <w:t xml:space="preserve">Proses analisis sentimen dilakukan oleh Admin melalui tombol “Analisis ML” di dashboard. Saat tombol ditekan, Laravel akan mengirim </w:t>
      </w:r>
      <w:r w:rsidRPr="00EF2B4F">
        <w:lastRenderedPageBreak/>
        <w:t xml:space="preserve">permintaan HTTP ke Flask API. Flask kemudian mengambil data komentar dari database yang belum diproses oleh model </w:t>
      </w:r>
      <w:r w:rsidRPr="00EF2B4F">
        <w:rPr>
          <w:i/>
        </w:rPr>
        <w:t>Machine Learning</w:t>
      </w:r>
      <w:r w:rsidRPr="00EF2B4F">
        <w:t xml:space="preserve"> (is_processed_ml = 0). Setelah data diambil, Flask menjalankan tahapan </w:t>
      </w:r>
      <w:r w:rsidRPr="003A3043">
        <w:rPr>
          <w:i/>
        </w:rPr>
        <w:t>preprocessing</w:t>
      </w:r>
      <w:r w:rsidRPr="00EF2B4F">
        <w:t xml:space="preserve"> yang terdiri dari pembersihan teks, normalisasi kata, translasi ke bahasa Inggris, hingga vektorisasi. Data yang sudah diproses lalu dianalisis menggunakan model Random Forest. Hasil klasifikasi (positif, negatif, netral) disimpan ke dalam tabel komentar_sentimen_ml. Jika tidak ada data yang tersedia untuk diproses, atau terjadi error saat pemrosesan, sistem akan memberikan notifikasi kegagalan kepada Admin.</w:t>
      </w:r>
    </w:p>
    <w:p w14:paraId="040CBB25" w14:textId="77777777" w:rsidR="003A3043" w:rsidRDefault="003A3043" w:rsidP="004037E2">
      <w:pPr>
        <w:ind w:left="-567" w:firstLine="0"/>
        <w:jc w:val="center"/>
      </w:pPr>
      <w:r>
        <w:rPr>
          <w:noProof/>
        </w:rPr>
        <w:drawing>
          <wp:inline distT="0" distB="0" distL="0" distR="0" wp14:anchorId="3EBF6556" wp14:editId="116438E8">
            <wp:extent cx="6448425" cy="4000500"/>
            <wp:effectExtent l="0" t="0" r="0" b="0"/>
            <wp:docPr id="37" name="Picture 6" descr="D:\download\mermaid-diagram-2025-06-16-1619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wnload\mermaid-diagram-2025-06-16-161947.png"/>
                    <pic:cNvPicPr>
                      <a:picLocks noChangeAspect="1" noChangeArrowheads="1"/>
                    </pic:cNvPicPr>
                  </pic:nvPicPr>
                  <pic:blipFill rotWithShape="1">
                    <a:blip r:embed="rId34"/>
                    <a:srcRect l="4538" t="4376" r="2339" b="3720"/>
                    <a:stretch>
                      <a:fillRect/>
                    </a:stretch>
                  </pic:blipFill>
                  <pic:spPr bwMode="auto">
                    <a:xfrm>
                      <a:off x="0" y="0"/>
                      <a:ext cx="6448425" cy="4000500"/>
                    </a:xfrm>
                    <a:prstGeom prst="rect">
                      <a:avLst/>
                    </a:prstGeom>
                    <a:noFill/>
                    <a:ln>
                      <a:noFill/>
                    </a:ln>
                    <a:extLst>
                      <a:ext uri="{53640926-AAD7-44D8-BBD7-CCE9431645EC}">
                        <a14:shadowObscured xmlns:a14="http://schemas.microsoft.com/office/drawing/2010/main"/>
                      </a:ext>
                    </a:extLst>
                  </pic:spPr>
                </pic:pic>
              </a:graphicData>
            </a:graphic>
          </wp:inline>
        </w:drawing>
      </w:r>
    </w:p>
    <w:p w14:paraId="77741B8F" w14:textId="23B9FBD0" w:rsidR="003A3043" w:rsidRDefault="003A3043" w:rsidP="00A95E95">
      <w:pPr>
        <w:pStyle w:val="Caption"/>
      </w:pPr>
      <w:bookmarkStart w:id="139" w:name="_Toc202648414"/>
      <w:r>
        <w:t xml:space="preserve">Gambar 3. </w:t>
      </w:r>
      <w:fldSimple w:instr=" SEQ Gambar_3. \* ARABIC ">
        <w:r w:rsidR="00C721A1">
          <w:rPr>
            <w:noProof/>
          </w:rPr>
          <w:t>23</w:t>
        </w:r>
      </w:fldSimple>
      <w:r>
        <w:t xml:space="preserve"> </w:t>
      </w:r>
      <w:r>
        <w:rPr>
          <w:i/>
        </w:rPr>
        <w:t xml:space="preserve">Sequence diagram </w:t>
      </w:r>
      <w:r>
        <w:t>analisis sentimen ML (admin)</w:t>
      </w:r>
      <w:bookmarkEnd w:id="139"/>
    </w:p>
    <w:p w14:paraId="3C5221BA" w14:textId="77777777" w:rsidR="00A95E95" w:rsidRDefault="00A95E95" w:rsidP="00A95E95">
      <w:pPr>
        <w:pStyle w:val="PARAF"/>
      </w:pPr>
      <w:r w:rsidRPr="00A95E95">
        <w:t>Diagram</w:t>
      </w:r>
      <w:r w:rsidR="00767D86">
        <w:t xml:space="preserve"> Gambar 3.23</w:t>
      </w:r>
      <w:r w:rsidRPr="00A95E95">
        <w:t xml:space="preserve"> di atas menggambarkan alur proses analisis sentimen yang dilakukan oleh Admin melalui sistem. Setelah Admin </w:t>
      </w:r>
      <w:r w:rsidRPr="00A95E95">
        <w:lastRenderedPageBreak/>
        <w:t xml:space="preserve">menekan tombol "Analisis ML" di dashboard, sistem Laravel akan mengirimkan permintaan HTTP ke Flask API. Flask kemudian mengambil data komentar mentah dari database yang belum diproses oleh model </w:t>
      </w:r>
      <w:r w:rsidRPr="00A95E95">
        <w:rPr>
          <w:i/>
        </w:rPr>
        <w:t>Machine Learning</w:t>
      </w:r>
      <w:r w:rsidRPr="00A95E95">
        <w:t xml:space="preserve">, ditandai dengan status </w:t>
      </w:r>
      <w:r>
        <w:t>“</w:t>
      </w:r>
      <w:r w:rsidRPr="00A95E95">
        <w:t>is_processed_ml = 0</w:t>
      </w:r>
      <w:r>
        <w:t>”</w:t>
      </w:r>
      <w:r w:rsidRPr="00A95E95">
        <w:t xml:space="preserve">. Jika data tersedia, Flask akan menjalankan serangkaian tahapan </w:t>
      </w:r>
      <w:r w:rsidRPr="00A95E95">
        <w:rPr>
          <w:i/>
        </w:rPr>
        <w:t>preprocessing</w:t>
      </w:r>
      <w:r w:rsidRPr="00A95E95">
        <w:t xml:space="preserve"> sebelum dilakukan analisis. </w:t>
      </w:r>
    </w:p>
    <w:p w14:paraId="35E4C240" w14:textId="77777777" w:rsidR="00A95E95" w:rsidRDefault="00A95E95" w:rsidP="00A95E95">
      <w:pPr>
        <w:pStyle w:val="PARAF"/>
      </w:pPr>
      <w:r w:rsidRPr="00A95E95">
        <w:t xml:space="preserve">Tahapan </w:t>
      </w:r>
      <w:r w:rsidRPr="00A95E95">
        <w:rPr>
          <w:i/>
        </w:rPr>
        <w:t>preprocessing</w:t>
      </w:r>
      <w:r w:rsidRPr="00A95E95">
        <w:t xml:space="preserve"> terdiri dari beberapa langkah utama, yaitu: </w:t>
      </w:r>
      <w:r w:rsidRPr="00A95E95">
        <w:rPr>
          <w:i/>
        </w:rPr>
        <w:t>cleaning</w:t>
      </w:r>
      <w:r w:rsidRPr="00A95E95">
        <w:t xml:space="preserve"> (menghapus karakter tidak relevan seperti URL, mention, dan simbol), </w:t>
      </w:r>
      <w:r w:rsidRPr="00A95E95">
        <w:rPr>
          <w:i/>
        </w:rPr>
        <w:t>case folding</w:t>
      </w:r>
      <w:r w:rsidRPr="00A95E95">
        <w:t xml:space="preserve"> (mengubah seluruh huruf menjadi huruf kecil), normalisasi kata menggunakan kamus normalisasi berbasis JSON, serta translasi komentar ke bahasa Inggris agar sesuai dengan model </w:t>
      </w:r>
      <w:r w:rsidRPr="00A95E95">
        <w:rPr>
          <w:i/>
        </w:rPr>
        <w:t>Random Forest</w:t>
      </w:r>
      <w:r w:rsidRPr="00A95E95">
        <w:t xml:space="preserve"> yang telah dilatih sebelumnya. Seluruh tahapan ini bertujuan untuk memastikan bahwa teks yang dianalisis bersih, terstandarisasi, dan dapat dikenali oleh algoritma pembelajaran mesin. Setelah </w:t>
      </w:r>
      <w:r w:rsidRPr="00A95E95">
        <w:rPr>
          <w:i/>
        </w:rPr>
        <w:t>preprocessing</w:t>
      </w:r>
      <w:r w:rsidRPr="00A95E95">
        <w:t xml:space="preserve"> selesai, data komentar akan diubah ke bentuk numerik menggunakan TF-IDF dan kemudian dianalisis menggunakan model klasifikasi </w:t>
      </w:r>
      <w:r w:rsidRPr="00A95E95">
        <w:rPr>
          <w:i/>
        </w:rPr>
        <w:t>Random Forest</w:t>
      </w:r>
      <w:r w:rsidRPr="00A95E95">
        <w:t xml:space="preserve">. Model ini akan menghasilkan label sentimen untuk setiap komentar, yaitu positif, netral, atau negatif. Hasil prediksi tersebut, bersama dengan informasi tambahan seperti komentar awal, komentar yang telah diproses, dan waktu proses, disimpan ke dalam tabel </w:t>
      </w:r>
      <w:r>
        <w:t>“</w:t>
      </w:r>
      <w:r w:rsidRPr="00A95E95">
        <w:t>komentar_sentimen_ml</w:t>
      </w:r>
      <w:r>
        <w:t>”</w:t>
      </w:r>
      <w:r w:rsidRPr="00A95E95">
        <w:t xml:space="preserve">. Jika seluruh proses berhasil, sistem akan memberikan notifikasi sukses dan menampilkan hasil analisis pada dashboard Admin. Namun, jika tidak ada data yang tersedia untuk diproses, sistem akan menginformasikan kepada Admin bahwa tidak ada komentar baru yang dapat dianalisis. Dengan alur ini, </w:t>
      </w:r>
      <w:r w:rsidRPr="00A95E95">
        <w:lastRenderedPageBreak/>
        <w:t>sistem dirancang tidak hanya untuk akurasi analisis, tetapi juga untuk memberikan respon yang adaptif terhadap kondisi data dan menjaga keandalan proses secara keseluruhan.</w:t>
      </w:r>
    </w:p>
    <w:p w14:paraId="23FCD763" w14:textId="77777777" w:rsidR="00A95E95" w:rsidRDefault="00A95E95" w:rsidP="008A2987">
      <w:pPr>
        <w:pStyle w:val="ListParagraph"/>
        <w:numPr>
          <w:ilvl w:val="0"/>
          <w:numId w:val="32"/>
        </w:numPr>
      </w:pPr>
      <w:r>
        <w:rPr>
          <w:i/>
        </w:rPr>
        <w:t xml:space="preserve">Sequence diagram </w:t>
      </w:r>
      <w:r>
        <w:t>unduh hasil analisis sentimen (admin)</w:t>
      </w:r>
    </w:p>
    <w:p w14:paraId="35DFA50A" w14:textId="77777777" w:rsidR="00A95E95" w:rsidRDefault="00A95E95" w:rsidP="00A95E95">
      <w:pPr>
        <w:pStyle w:val="PARAF"/>
      </w:pPr>
      <w:r w:rsidRPr="00A95E95">
        <w:t>Fitur ini memungkinkan Admin mengunduh seluruh data hasil analisis sentimen yang telah diproses oleh model Machine Learning. Proses dimulai saat Admin menekan tombol "Unduh Hasil" di dashboard. Sistem Laravel akan memeriksa ketersediaan data hasil analisis dari database. Jika data tersedia, sistem mengekspor data ke format Excel atau CSV yang berisi komentar, label sentimen, username, serta informasi lainnya. Jika data tidak tersedia, sistem akan memberikan notifikasi bahwa data belum tersedia untuk diunduh. Fitur ini hanya tersedia untuk Admin, guna menjaga integritas dan privasi informasi pengguna.</w:t>
      </w:r>
    </w:p>
    <w:p w14:paraId="5FCB53B0" w14:textId="77777777" w:rsidR="00A95E95" w:rsidRDefault="00A95E95" w:rsidP="004037E2">
      <w:pPr>
        <w:ind w:left="284" w:firstLine="0"/>
      </w:pPr>
      <w:r>
        <w:rPr>
          <w:noProof/>
        </w:rPr>
        <w:drawing>
          <wp:inline distT="0" distB="0" distL="0" distR="0" wp14:anchorId="31747721" wp14:editId="1A3E753E">
            <wp:extent cx="5534025" cy="3026625"/>
            <wp:effectExtent l="0" t="0" r="0" b="0"/>
            <wp:docPr id="39" name="Picture 7" descr="D:\download\mermaid-diagram-2025-06-16-1700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wnload\mermaid-diagram-2025-06-16-170023.png"/>
                    <pic:cNvPicPr>
                      <a:picLocks noChangeAspect="1" noChangeArrowheads="1"/>
                    </pic:cNvPicPr>
                  </pic:nvPicPr>
                  <pic:blipFill>
                    <a:blip r:embed="rId35"/>
                    <a:srcRect l="4167" t="10582" r="2462" b="8201"/>
                    <a:stretch>
                      <a:fillRect/>
                    </a:stretch>
                  </pic:blipFill>
                  <pic:spPr bwMode="auto">
                    <a:xfrm>
                      <a:off x="0" y="0"/>
                      <a:ext cx="5536402" cy="3027925"/>
                    </a:xfrm>
                    <a:prstGeom prst="rect">
                      <a:avLst/>
                    </a:prstGeom>
                    <a:noFill/>
                    <a:ln w="9525">
                      <a:noFill/>
                      <a:miter lim="800000"/>
                      <a:headEnd/>
                      <a:tailEnd/>
                    </a:ln>
                  </pic:spPr>
                </pic:pic>
              </a:graphicData>
            </a:graphic>
          </wp:inline>
        </w:drawing>
      </w:r>
    </w:p>
    <w:p w14:paraId="165665BA" w14:textId="50A31860" w:rsidR="00A95E95" w:rsidRDefault="00A95E95" w:rsidP="00A95E95">
      <w:pPr>
        <w:pStyle w:val="Caption"/>
      </w:pPr>
      <w:bookmarkStart w:id="140" w:name="_Toc202648415"/>
      <w:r>
        <w:t xml:space="preserve">Gambar 3. </w:t>
      </w:r>
      <w:fldSimple w:instr=" SEQ Gambar_3. \* ARABIC ">
        <w:r w:rsidR="00C721A1">
          <w:rPr>
            <w:noProof/>
          </w:rPr>
          <w:t>24</w:t>
        </w:r>
      </w:fldSimple>
      <w:r>
        <w:t xml:space="preserve"> </w:t>
      </w:r>
      <w:r>
        <w:rPr>
          <w:i/>
        </w:rPr>
        <w:t xml:space="preserve">Sequence diagram </w:t>
      </w:r>
      <w:r>
        <w:t>unduh hasil analisis sentimen (admin)</w:t>
      </w:r>
      <w:bookmarkEnd w:id="140"/>
    </w:p>
    <w:p w14:paraId="0B893B6F" w14:textId="77777777" w:rsidR="00A95E95" w:rsidRDefault="00A95E95" w:rsidP="00A95E95">
      <w:pPr>
        <w:pStyle w:val="PARAF"/>
      </w:pPr>
      <w:r w:rsidRPr="00A95E95">
        <w:lastRenderedPageBreak/>
        <w:t>Diagram</w:t>
      </w:r>
      <w:r w:rsidR="00767D86">
        <w:t xml:space="preserve"> Gambar 3.24</w:t>
      </w:r>
      <w:r w:rsidRPr="00A95E95">
        <w:t xml:space="preserve"> di atas menggambarkan alur interaksi sistem saat Admin melakukan pengunduhan data hasil analisis sentimen. Ketika tombol “Unduh Hasil” ditekan, sistem akan terlebih dahulu mengecek ketersediaan data di tabel </w:t>
      </w:r>
      <w:r>
        <w:t>“</w:t>
      </w:r>
      <w:r w:rsidRPr="00A95E95">
        <w:t>komentar_sentimen_ml</w:t>
      </w:r>
      <w:r>
        <w:t>”</w:t>
      </w:r>
      <w:r w:rsidRPr="00A95E95">
        <w:t xml:space="preserve">. Jika data tersedia, sistem Laravel akan mengambil seluruh informasi yang relevan, termasuk username, komentar asli, hasil </w:t>
      </w:r>
      <w:r w:rsidRPr="00A95E95">
        <w:rPr>
          <w:i/>
        </w:rPr>
        <w:t>preprocessing</w:t>
      </w:r>
      <w:r w:rsidRPr="00A95E95">
        <w:t xml:space="preserve">, serta label sentimen yang telah diprediksi oleh model </w:t>
      </w:r>
      <w:r w:rsidRPr="00A95E95">
        <w:rPr>
          <w:i/>
        </w:rPr>
        <w:t>Machine Learning</w:t>
      </w:r>
      <w:r w:rsidRPr="00A95E95">
        <w:t>. Data tersebut kemudian diekspor ke dalam format file .xlsx dan diberikan kepada Admin sebagai file unduhan. Proses ekspor ini dilakukan secara otomatis tanpa intervensi manual tambahan. Sebaliknya, jika sistem mendeteksi bahwa belum ada data hasil analisis yang tersedia, maka sistem akan menampilkan notifikasi kepada Admin bahwa data belum bisa diunduh. Fitur ini menjadi salah satu alat bantu utama Admin dalam melakukan evaluasi atau pelaporan hasil analisis, dan dirancang agar fleksibel namun tetap menjaga kontrol akses — karena hanya Admin yang memiliki hak untuk melihat dan mengunduh data secara lengkap.</w:t>
      </w:r>
    </w:p>
    <w:p w14:paraId="2AB9C0E8" w14:textId="77777777" w:rsidR="00A95E95" w:rsidRDefault="00A95E95" w:rsidP="008A2987">
      <w:pPr>
        <w:pStyle w:val="ListParagraph"/>
        <w:numPr>
          <w:ilvl w:val="0"/>
          <w:numId w:val="32"/>
        </w:numPr>
      </w:pPr>
      <w:r>
        <w:rPr>
          <w:i/>
        </w:rPr>
        <w:t xml:space="preserve">Sequence diagram </w:t>
      </w:r>
      <w:r w:rsidR="001C661F">
        <w:t>melihat visualisasi hasil analisis sentimen (user)</w:t>
      </w:r>
    </w:p>
    <w:p w14:paraId="332A44DF" w14:textId="77777777" w:rsidR="001C661F" w:rsidRDefault="001C661F" w:rsidP="00453763">
      <w:pPr>
        <w:pStyle w:val="PARAF"/>
      </w:pPr>
      <w:r w:rsidRPr="001C661F">
        <w:t>Fitur ini memungkinkan pengguna dengan peran User untuk mengunduh hasil anali</w:t>
      </w:r>
      <w:r>
        <w:t>sis sentimen dalam format .xlsx</w:t>
      </w:r>
      <w:r w:rsidRPr="001C661F">
        <w:t>. File yang diunduh berisi informasi terbatas yang sama seperti yang ditampilkan pada tabel di halaman dashboard User, yaitu: komentar, waktu komentar, dan label sentimen. Informasi seperti username, ID video,</w:t>
      </w:r>
      <w:r>
        <w:t xml:space="preserve"> jumlah suka, jumlah replay</w:t>
      </w:r>
      <w:r w:rsidRPr="001C661F">
        <w:t xml:space="preserve"> maupun hasil </w:t>
      </w:r>
      <w:r w:rsidRPr="001C661F">
        <w:rPr>
          <w:i/>
        </w:rPr>
        <w:t>preprocessing</w:t>
      </w:r>
      <w:r w:rsidRPr="001C661F">
        <w:t xml:space="preserve"> tidak disertakan untuk menjaga privasi data. </w:t>
      </w:r>
      <w:r w:rsidRPr="001C661F">
        <w:lastRenderedPageBreak/>
        <w:t>Fitur ini bertujuan memberikan transparansi data kepada publik tanpa membuka informasi sensitif.</w:t>
      </w:r>
    </w:p>
    <w:p w14:paraId="77A0E883" w14:textId="77777777" w:rsidR="00453763" w:rsidRDefault="00453763" w:rsidP="004037E2">
      <w:pPr>
        <w:ind w:firstLine="0"/>
        <w:jc w:val="center"/>
      </w:pPr>
      <w:r>
        <w:rPr>
          <w:noProof/>
        </w:rPr>
        <w:drawing>
          <wp:inline distT="0" distB="0" distL="0" distR="0" wp14:anchorId="2EF1FA9A" wp14:editId="6BA7D95C">
            <wp:extent cx="5108575" cy="2268123"/>
            <wp:effectExtent l="0" t="0" r="0" b="0"/>
            <wp:docPr id="42" name="Picture 8" descr="D:\download\mermaid-diagram-2025-06-16-173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ownload\mermaid-diagram-2025-06-16-173125.png"/>
                    <pic:cNvPicPr>
                      <a:picLocks noChangeAspect="1" noChangeArrowheads="1"/>
                    </pic:cNvPicPr>
                  </pic:nvPicPr>
                  <pic:blipFill>
                    <a:blip r:embed="rId36"/>
                    <a:srcRect l="6614" t="19219" r="2268" b="16517"/>
                    <a:stretch>
                      <a:fillRect/>
                    </a:stretch>
                  </pic:blipFill>
                  <pic:spPr bwMode="auto">
                    <a:xfrm>
                      <a:off x="0" y="0"/>
                      <a:ext cx="5137865" cy="2281127"/>
                    </a:xfrm>
                    <a:prstGeom prst="rect">
                      <a:avLst/>
                    </a:prstGeom>
                    <a:noFill/>
                    <a:ln w="9525">
                      <a:noFill/>
                      <a:miter lim="800000"/>
                      <a:headEnd/>
                      <a:tailEnd/>
                    </a:ln>
                  </pic:spPr>
                </pic:pic>
              </a:graphicData>
            </a:graphic>
          </wp:inline>
        </w:drawing>
      </w:r>
    </w:p>
    <w:p w14:paraId="7304F10F" w14:textId="1A8E2899" w:rsidR="00453763" w:rsidRDefault="00453763" w:rsidP="00453763">
      <w:pPr>
        <w:pStyle w:val="Caption"/>
      </w:pPr>
      <w:bookmarkStart w:id="141" w:name="_Toc202648416"/>
      <w:r>
        <w:t xml:space="preserve">Gambar 3. </w:t>
      </w:r>
      <w:fldSimple w:instr=" SEQ Gambar_3. \* ARABIC ">
        <w:r w:rsidR="00C721A1">
          <w:rPr>
            <w:noProof/>
          </w:rPr>
          <w:t>25</w:t>
        </w:r>
      </w:fldSimple>
      <w:r>
        <w:t xml:space="preserve"> </w:t>
      </w:r>
      <w:r>
        <w:rPr>
          <w:i/>
        </w:rPr>
        <w:t xml:space="preserve">Sequence diagram </w:t>
      </w:r>
      <w:r>
        <w:t>melihat visualisasi hasil analisis sentimen (user)</w:t>
      </w:r>
      <w:bookmarkEnd w:id="141"/>
    </w:p>
    <w:p w14:paraId="1FA0B5E0" w14:textId="77777777" w:rsidR="00453763" w:rsidRDefault="00453763" w:rsidP="00453763">
      <w:pPr>
        <w:pStyle w:val="PARAF"/>
      </w:pPr>
      <w:r w:rsidRPr="00453763">
        <w:t>Diagram</w:t>
      </w:r>
      <w:r w:rsidR="00767D86">
        <w:t xml:space="preserve"> Gambar 3.25</w:t>
      </w:r>
      <w:r w:rsidRPr="00453763">
        <w:t xml:space="preserve"> di atas memperlihatkan alur sistem ketika User menekan tombol "Unduh Hasil" di dashboard publik. Sistem Laravel akan mengambil data dari tabel </w:t>
      </w:r>
      <w:r>
        <w:t>“</w:t>
      </w:r>
      <w:r w:rsidRPr="00453763">
        <w:t>komentar_sentimen_ml</w:t>
      </w:r>
      <w:r>
        <w:t>”</w:t>
      </w:r>
      <w:r w:rsidRPr="00453763">
        <w:t xml:space="preserve">, namun hanya dengan kolom yang diperbolehkan untuk ditampilkan ke User, yaitu: komentar, waktu komentar, dan label sentimen. Setelah data diperoleh, Laravel akan </w:t>
      </w:r>
      <w:r>
        <w:t xml:space="preserve">memprosesnya menjadi file .xlsx </w:t>
      </w:r>
      <w:r w:rsidRPr="00453763">
        <w:t>lalu memberikan file tersebut kepada pengguna sebagai hasil unduhan. Fitur ini merupakan bentuk keterbukaan hasil analisis sistem kepada publik, sekaligus bentuk pengendalian akses data. Informasi sensitif seperti nama pengguna TikTok, video ID,</w:t>
      </w:r>
      <w:r>
        <w:t xml:space="preserve"> jumlah suka, jumlah replay</w:t>
      </w:r>
      <w:r w:rsidRPr="00453763">
        <w:t xml:space="preserve"> </w:t>
      </w:r>
      <w:r>
        <w:t>bahkan</w:t>
      </w:r>
      <w:r w:rsidRPr="00453763">
        <w:t xml:space="preserve"> skor prediksi model tidak disertakan dalam file. Dengan demikian, sistem tetap memberikan manfaat analisis kepada publik tanpa melanggar prinsip privasi dan keamanan data.</w:t>
      </w:r>
    </w:p>
    <w:p w14:paraId="736E1BBA" w14:textId="77777777" w:rsidR="00453763" w:rsidRDefault="00453763" w:rsidP="00453763">
      <w:pPr>
        <w:pStyle w:val="PARAF"/>
      </w:pPr>
      <w:r w:rsidRPr="00453763">
        <w:t xml:space="preserve">Hal ini dilakukan sebagai bentuk perlindungan privasi dan bagian dari implementasi </w:t>
      </w:r>
      <w:r w:rsidRPr="00453763">
        <w:rPr>
          <w:i/>
        </w:rPr>
        <w:t>role-based access control</w:t>
      </w:r>
      <w:r w:rsidRPr="00453763">
        <w:t xml:space="preserve">, di mana pengguna hanya </w:t>
      </w:r>
      <w:r w:rsidRPr="00453763">
        <w:lastRenderedPageBreak/>
        <w:t xml:space="preserve">mendapatkan akses terbatas sesuai haknya. Fitur unduhan ini memungkinkan User mendapatkan dokumentasi hasil analisis secara personal, namun tetap menjaga batasan etis dalam distribusi data hasil </w:t>
      </w:r>
      <w:r w:rsidRPr="00B4100F">
        <w:rPr>
          <w:i/>
        </w:rPr>
        <w:t>scraping</w:t>
      </w:r>
      <w:r w:rsidRPr="00453763">
        <w:t xml:space="preserve"> dan klasifikasi sentimen.</w:t>
      </w:r>
    </w:p>
    <w:p w14:paraId="622AA81A" w14:textId="77777777" w:rsidR="0001038F" w:rsidRPr="00FE21D3" w:rsidRDefault="00DD731F" w:rsidP="00521D1A">
      <w:pPr>
        <w:pStyle w:val="331"/>
      </w:pPr>
      <w:bookmarkStart w:id="142" w:name="_Toc202646207"/>
      <w:r w:rsidRPr="00FE21D3">
        <w:t>Class Diagram</w:t>
      </w:r>
      <w:bookmarkEnd w:id="142"/>
      <w:r w:rsidRPr="00FE21D3">
        <w:t xml:space="preserve"> </w:t>
      </w:r>
    </w:p>
    <w:p w14:paraId="197FDF44" w14:textId="77777777" w:rsidR="00DD731F" w:rsidRDefault="00DD731F" w:rsidP="00DD731F">
      <w:pPr>
        <w:pStyle w:val="PARAF"/>
      </w:pPr>
      <w:r w:rsidRPr="00DD731F">
        <w:rPr>
          <w:i/>
        </w:rPr>
        <w:t>Class diagram</w:t>
      </w:r>
      <w:r w:rsidRPr="00DD731F">
        <w:t xml:space="preserve"> merupakan representasi visual dari struktur sistem dalam bentuk kelas-kelas (class) beserta atribut, method, serta relasi antar objek yang saling berinteraksi. Diagram ini digunakan untuk menggambarkan arsitektur sistem secara statis, sehingga memudahkan pemahaman terhadap peran masing-masing komponen serta alur data yang terjadi di antara mereka. Pada penelitian ini, class diagram disusun untuk merepresentasikan keseluruhan proses mulai dari registrasi, login, scraping komentar, analisis sentimen dengan VADER dan Machine Learning, hingga penyimpanan hasil ke dalam database. Class diagram ini menjadi fondasi penting dalam proses pengembangan sistem, karena berfungsi sebagai blueprint dalam implementasi program menggunakan Laravel, Flask, dan Python.</w:t>
      </w:r>
    </w:p>
    <w:p w14:paraId="59A4E3CE" w14:textId="77777777" w:rsidR="00DD731F" w:rsidRDefault="00DD731F" w:rsidP="004037E2">
      <w:pPr>
        <w:ind w:firstLine="0"/>
        <w:jc w:val="center"/>
      </w:pPr>
      <w:r>
        <w:rPr>
          <w:noProof/>
        </w:rPr>
        <w:lastRenderedPageBreak/>
        <w:drawing>
          <wp:inline distT="0" distB="0" distL="0" distR="0" wp14:anchorId="51B66D8E" wp14:editId="30D210E0">
            <wp:extent cx="4744980" cy="3298121"/>
            <wp:effectExtent l="0" t="0" r="0" b="0"/>
            <wp:docPr id="43" name="Picture 1" descr="D:\download\class diagra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class diagram (4).jpg"/>
                    <pic:cNvPicPr>
                      <a:picLocks noChangeAspect="1" noChangeArrowheads="1"/>
                    </pic:cNvPicPr>
                  </pic:nvPicPr>
                  <pic:blipFill>
                    <a:blip r:embed="rId37"/>
                    <a:srcRect/>
                    <a:stretch>
                      <a:fillRect/>
                    </a:stretch>
                  </pic:blipFill>
                  <pic:spPr bwMode="auto">
                    <a:xfrm>
                      <a:off x="0" y="0"/>
                      <a:ext cx="4766479" cy="3313065"/>
                    </a:xfrm>
                    <a:prstGeom prst="rect">
                      <a:avLst/>
                    </a:prstGeom>
                    <a:noFill/>
                    <a:ln w="9525">
                      <a:noFill/>
                      <a:miter lim="800000"/>
                      <a:headEnd/>
                      <a:tailEnd/>
                    </a:ln>
                  </pic:spPr>
                </pic:pic>
              </a:graphicData>
            </a:graphic>
          </wp:inline>
        </w:drawing>
      </w:r>
    </w:p>
    <w:p w14:paraId="25C44734" w14:textId="7DF20830" w:rsidR="00DD731F" w:rsidRDefault="00DD731F" w:rsidP="00DD731F">
      <w:pPr>
        <w:pStyle w:val="Caption"/>
      </w:pPr>
      <w:bookmarkStart w:id="143" w:name="_Toc202648417"/>
      <w:r>
        <w:t xml:space="preserve">Gambar 3. </w:t>
      </w:r>
      <w:fldSimple w:instr=" SEQ Gambar_3. \* ARABIC ">
        <w:r w:rsidR="00C721A1">
          <w:rPr>
            <w:noProof/>
          </w:rPr>
          <w:t>26</w:t>
        </w:r>
      </w:fldSimple>
      <w:r>
        <w:t xml:space="preserve"> </w:t>
      </w:r>
      <w:r>
        <w:rPr>
          <w:i/>
        </w:rPr>
        <w:t>Class diagram</w:t>
      </w:r>
      <w:bookmarkEnd w:id="143"/>
      <w:r>
        <w:rPr>
          <w:i/>
        </w:rPr>
        <w:t xml:space="preserve"> </w:t>
      </w:r>
    </w:p>
    <w:p w14:paraId="75EC68E9" w14:textId="77777777" w:rsidR="00DD731F" w:rsidRDefault="00767D86" w:rsidP="00DD731F">
      <w:pPr>
        <w:pStyle w:val="PARAF"/>
      </w:pPr>
      <w:r>
        <w:t>Berdasarkan Gambar 3.26</w:t>
      </w:r>
      <w:r w:rsidR="00DD731F" w:rsidRPr="00DD731F">
        <w:t xml:space="preserve"> di atas, terdapat beberapa class utama yang saling terhubung sesuai dengan fungsi dan proses dalam sistem. Class User mewakili pengguna sistem yang dapat melakukan registrasi, login, logout, dan melihat hasil analisis. Proses autentikasi diatur melalui class AuthController yang memiliki method register(), login(), dan logout() untuk memastikan keamanan akses pengguna. </w:t>
      </w:r>
    </w:p>
    <w:p w14:paraId="09819661" w14:textId="77777777" w:rsidR="00DD731F" w:rsidRDefault="00DD731F" w:rsidP="00DD731F">
      <w:pPr>
        <w:pStyle w:val="PARAF"/>
      </w:pPr>
      <w:r w:rsidRPr="00DD731F">
        <w:t xml:space="preserve">Selanjutnya, class AdminController bertindak sebagai pengontrol utama untuk admin, dengan method seperti scrapingKomentar(), analisisML(), dan unduhData(). Proses scraping dilakukan melalui class ScrapingService yang bertugas menjalankan proses pengambilan komentar dari TikTok menggunakan Selenium serta menyimpannya ke dalam class Komentar_mentah. </w:t>
      </w:r>
    </w:p>
    <w:p w14:paraId="4B72B1B9" w14:textId="77777777" w:rsidR="00DD731F" w:rsidRDefault="00DD731F" w:rsidP="00DD731F">
      <w:pPr>
        <w:pStyle w:val="PARAF"/>
      </w:pPr>
      <w:r w:rsidRPr="00DD731F">
        <w:lastRenderedPageBreak/>
        <w:t xml:space="preserve">Komentar yang telah terkumpul kemudian diproses dan dilabeli menggunakan class PelabelanVader, yang mencakup tahap-tahap penting seperti preprocessKomentar(), translasi, serta pelabelan sentimen menggunakan VADER. Hasil pelabelan disimpan ke dalam class KomentarSentimenVader yang menyimpan skor sentimen (positif, netral, negatif, dan compound) beserta label klasifikasinya. Data dari pelabelan ini digunakan oleh class ModelTrain untuk melatih model </w:t>
      </w:r>
      <w:r w:rsidRPr="00DD731F">
        <w:rPr>
          <w:i/>
        </w:rPr>
        <w:t>Machine Learning</w:t>
      </w:r>
      <w:r w:rsidRPr="00DD731F">
        <w:t xml:space="preserve"> dengan metode </w:t>
      </w:r>
      <w:r w:rsidRPr="00DD731F">
        <w:rPr>
          <w:i/>
        </w:rPr>
        <w:t>Random Forest</w:t>
      </w:r>
      <w:r w:rsidRPr="00DD731F">
        <w:t xml:space="preserve">. Class ini menjalankan method trainModel() dan testModel() lalu menyimpan model terlatih untuk digunakan pada prediksi selanjutnya. </w:t>
      </w:r>
    </w:p>
    <w:p w14:paraId="0A18DFAD" w14:textId="05DE3406" w:rsidR="00DD731F" w:rsidRDefault="00DD731F" w:rsidP="00DD731F">
      <w:pPr>
        <w:pStyle w:val="PARAF"/>
      </w:pPr>
      <w:r w:rsidRPr="00DD731F">
        <w:t xml:space="preserve">Prediksi komentar baru dilakukan oleh class AnalisisMLService, yang memanfaatkan model terlatih dari ModelTrain. Komentar yang belum diproses diambil dari class Komentar_mentah, kemudian dilakukan </w:t>
      </w:r>
      <w:r w:rsidRPr="00DD731F">
        <w:rPr>
          <w:i/>
        </w:rPr>
        <w:t>preprocessing</w:t>
      </w:r>
      <w:r w:rsidRPr="00DD731F">
        <w:t xml:space="preserve">, pemuatan model, dan prediksi. </w:t>
      </w:r>
    </w:p>
    <w:p w14:paraId="77499EAD" w14:textId="77777777" w:rsidR="00DD731F" w:rsidRDefault="00DD731F" w:rsidP="00DD731F">
      <w:pPr>
        <w:pStyle w:val="PARAF"/>
      </w:pPr>
      <w:r w:rsidRPr="00DD731F">
        <w:t xml:space="preserve">Seluruh relasi antara class dijelaskan secara terstruktur, seperti satu komentar pada Komentar_mentah memiliki satu hasil label di KomentarSentimenVader, </w:t>
      </w:r>
      <w:r>
        <w:t>be</w:t>
      </w:r>
      <w:r w:rsidRPr="00DD731F">
        <w:t xml:space="preserve">serta satu hasil prediksi </w:t>
      </w:r>
      <w:r>
        <w:t xml:space="preserve">pada </w:t>
      </w:r>
      <w:r w:rsidRPr="00DD731F">
        <w:t xml:space="preserve"> KomentarSentimenML. Relasi antar class telah diberi keterangan seperti "ambil data komentar", "diberi label", "diprediksi", dan "simpan hasil", sehingga memberikan gambaran utuh terhadap interaksi antar komponen dalam sistem. Dengan demikian, class diagram ini mampu menjelaskan secara lengkap alur pengolahan data dari awal hingga akhir pada sistem analisis sentimen berbasis Laravel dan Flask.</w:t>
      </w:r>
    </w:p>
    <w:p w14:paraId="5E5940D7" w14:textId="77777777" w:rsidR="00DD731F" w:rsidRDefault="00DD731F" w:rsidP="00521D1A">
      <w:pPr>
        <w:pStyle w:val="331"/>
      </w:pPr>
      <w:bookmarkStart w:id="144" w:name="_Toc202646208"/>
      <w:r w:rsidRPr="00C1272D">
        <w:rPr>
          <w:i/>
        </w:rPr>
        <w:lastRenderedPageBreak/>
        <w:t>Entity Relationship Diagram</w:t>
      </w:r>
      <w:r>
        <w:t xml:space="preserve"> (</w:t>
      </w:r>
      <w:r w:rsidRPr="00C1272D">
        <w:rPr>
          <w:i/>
        </w:rPr>
        <w:t>ERD</w:t>
      </w:r>
      <w:r>
        <w:t>)</w:t>
      </w:r>
      <w:bookmarkEnd w:id="144"/>
    </w:p>
    <w:p w14:paraId="21196AD3" w14:textId="77777777" w:rsidR="00DD731F" w:rsidRDefault="00544938" w:rsidP="00DD731F">
      <w:pPr>
        <w:pStyle w:val="PARAF"/>
      </w:pPr>
      <w:r w:rsidRPr="00544938">
        <w:rPr>
          <w:i/>
        </w:rPr>
        <w:t>Entity Relationship Diagram</w:t>
      </w:r>
      <w:r w:rsidRPr="00544938">
        <w:t xml:space="preserve"> (ERD) digunakan untuk menggambarkan hubungan antar entitas dalam basis data sistem yang dibangun. ERD merupakan alat penting dalam proses perancangan database karena dapat membantu mengidentifikasi entitas utama, atribut yang dimiliki, serta relasi yang terjadi antar entitas tersebut. Pada penelitian ini, ERD disusun untuk memodelkan struktur penyimpanan data hasil </w:t>
      </w:r>
      <w:r w:rsidRPr="00544938">
        <w:rPr>
          <w:i/>
        </w:rPr>
        <w:t>scraping</w:t>
      </w:r>
      <w:r w:rsidRPr="00544938">
        <w:t xml:space="preserve"> TikTok, proses pelabelan sentimen menggunakan VADER, dan hasil prediksi menggunakan model </w:t>
      </w:r>
      <w:r w:rsidRPr="00544938">
        <w:rPr>
          <w:i/>
        </w:rPr>
        <w:t>Machine Learning</w:t>
      </w:r>
      <w:r>
        <w:t xml:space="preserve"> yaitu </w:t>
      </w:r>
      <w:r>
        <w:rPr>
          <w:i/>
        </w:rPr>
        <w:t>random forest</w:t>
      </w:r>
      <w:r w:rsidRPr="00544938">
        <w:t xml:space="preserve">. Diagram ini mencerminkan integrasi sistem </w:t>
      </w:r>
      <w:r w:rsidRPr="00544938">
        <w:rPr>
          <w:i/>
        </w:rPr>
        <w:t>backend</w:t>
      </w:r>
      <w:r w:rsidRPr="00544938">
        <w:t xml:space="preserve"> yang melibatkan Laravel, Flask API, serta basis data MySQL sebagai penyimpan utama.</w:t>
      </w:r>
    </w:p>
    <w:p w14:paraId="6723D7A6" w14:textId="77777777" w:rsidR="00544938" w:rsidRDefault="00544938" w:rsidP="004037E2">
      <w:pPr>
        <w:ind w:firstLine="0"/>
        <w:jc w:val="center"/>
      </w:pPr>
      <w:r>
        <w:rPr>
          <w:noProof/>
        </w:rPr>
        <w:drawing>
          <wp:inline distT="0" distB="0" distL="0" distR="0" wp14:anchorId="33D559F9" wp14:editId="722DFE24">
            <wp:extent cx="3999236" cy="4011283"/>
            <wp:effectExtent l="0" t="0" r="0" b="0"/>
            <wp:docPr id="44" name="Picture 2" descr="D:\download\mermaid-diagram-2025-06-17-010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mermaid-diagram-2025-06-17-010224.png"/>
                    <pic:cNvPicPr>
                      <a:picLocks noChangeAspect="1" noChangeArrowheads="1"/>
                    </pic:cNvPicPr>
                  </pic:nvPicPr>
                  <pic:blipFill>
                    <a:blip r:embed="rId38"/>
                    <a:srcRect l="18330" r="18905"/>
                    <a:stretch>
                      <a:fillRect/>
                    </a:stretch>
                  </pic:blipFill>
                  <pic:spPr bwMode="auto">
                    <a:xfrm>
                      <a:off x="0" y="0"/>
                      <a:ext cx="4009645" cy="4021724"/>
                    </a:xfrm>
                    <a:prstGeom prst="rect">
                      <a:avLst/>
                    </a:prstGeom>
                    <a:noFill/>
                    <a:ln w="9525">
                      <a:noFill/>
                      <a:miter lim="800000"/>
                      <a:headEnd/>
                      <a:tailEnd/>
                    </a:ln>
                  </pic:spPr>
                </pic:pic>
              </a:graphicData>
            </a:graphic>
          </wp:inline>
        </w:drawing>
      </w:r>
    </w:p>
    <w:p w14:paraId="6514E194" w14:textId="0AB1E7EA" w:rsidR="00544938" w:rsidRDefault="00544938" w:rsidP="00544938">
      <w:pPr>
        <w:pStyle w:val="Caption"/>
      </w:pPr>
      <w:bookmarkStart w:id="145" w:name="_Toc202648418"/>
      <w:r>
        <w:t xml:space="preserve">Gambar 3. </w:t>
      </w:r>
      <w:fldSimple w:instr=" SEQ Gambar_3. \* ARABIC ">
        <w:r w:rsidR="00C721A1">
          <w:rPr>
            <w:noProof/>
          </w:rPr>
          <w:t>27</w:t>
        </w:r>
      </w:fldSimple>
      <w:r>
        <w:t xml:space="preserve"> </w:t>
      </w:r>
      <w:r w:rsidRPr="00544938">
        <w:rPr>
          <w:i/>
        </w:rPr>
        <w:t>Entity Relationship Diagram</w:t>
      </w:r>
      <w:r w:rsidRPr="00544938">
        <w:t xml:space="preserve"> (ERD)</w:t>
      </w:r>
      <w:bookmarkEnd w:id="145"/>
    </w:p>
    <w:p w14:paraId="6D1EE8A5" w14:textId="77777777" w:rsidR="0060129A" w:rsidRDefault="00767D86" w:rsidP="0060129A">
      <w:pPr>
        <w:pStyle w:val="PARAF"/>
      </w:pPr>
      <w:r>
        <w:lastRenderedPageBreak/>
        <w:t>Berdasarkan Gambar 3.27</w:t>
      </w:r>
      <w:r w:rsidR="0060129A" w:rsidRPr="0060129A">
        <w:t xml:space="preserve"> di atas, terdapat empat entitas utama dalam sistem, yaitu users, komentar_mentah, komentar_sentimen_vader, dan komentar_sentimen_ml. Entitas users merepresentasikan pengguna sistem yang terdiri dari admin dan user biasa. Atribut yang dimiliki oleh entitas ini meliputi name, email, password, dan role, yang digunakan untuk mengatur hak akses terhadap fitur sistem. Walaupun tidak memiliki foreign key langsung ke entitas komentar, entitas ini secara logis memiliki relasi 1-to-many terhadap komentar_mentah, karena hanya admin yang dapat memicu proses </w:t>
      </w:r>
      <w:r w:rsidR="0060129A" w:rsidRPr="0060129A">
        <w:rPr>
          <w:i/>
        </w:rPr>
        <w:t>scraping</w:t>
      </w:r>
      <w:r w:rsidR="0060129A" w:rsidRPr="0060129A">
        <w:t xml:space="preserve"> data dan mengakses data mentah. Entitas komentar_mentah menyimpan hasil komentar dari TikTok yang diperoleh melalui proses </w:t>
      </w:r>
      <w:r w:rsidR="0060129A" w:rsidRPr="0060129A">
        <w:rPr>
          <w:i/>
        </w:rPr>
        <w:t>scraping</w:t>
      </w:r>
      <w:r w:rsidR="0060129A" w:rsidRPr="0060129A">
        <w:t xml:space="preserve"> otomatis. Data yang disimpan mencakup video_id, kata_kunci, username, comment, likes, replies, dan tanggal_komentar. Terdapat pula atribut boolean is_processed_vader dan is_processed_ml yang berfungsi sebagai penanda status pemrosesan komentar tersebut dalam pipeline VADER maupun </w:t>
      </w:r>
      <w:r w:rsidR="0060129A" w:rsidRPr="0060129A">
        <w:rPr>
          <w:i/>
        </w:rPr>
        <w:t>Machine Learning</w:t>
      </w:r>
      <w:r w:rsidR="0060129A" w:rsidRPr="0060129A">
        <w:t xml:space="preserve">. Selanjutnya, entitas komentar_sentimen_vader merepresentasikan hasil pelabelan komentar menggunakan pendekatan VADER. Setiap data di sini merujuk ke komentar awal melalui atribut mentah_id yang berperan sebagai foreign key. Atribut lainnya seperti cleaned_comment, comment_translate, vader_pos, vader_neu, vader_neg, dan compound_score digunakan untuk menyimpan skor sentimen hasil analisis VADER. Label klasifikasi disimpan dalam bentuk enum label_vader. Sedangkan entitas komentar_sentimen_ml menyimpan hasil klasifikasi sentimen dari model </w:t>
      </w:r>
      <w:r w:rsidR="0060129A" w:rsidRPr="0060129A">
        <w:rPr>
          <w:i/>
        </w:rPr>
        <w:t>Machine Learning</w:t>
      </w:r>
      <w:r w:rsidR="0060129A" w:rsidRPr="0060129A">
        <w:t xml:space="preserve"> (</w:t>
      </w:r>
      <w:r w:rsidR="0060129A" w:rsidRPr="0060129A">
        <w:rPr>
          <w:i/>
        </w:rPr>
        <w:t>Random Forest</w:t>
      </w:r>
      <w:r w:rsidR="0060129A" w:rsidRPr="0060129A">
        <w:t xml:space="preserve">). Sama seperti sebelumnya, komentar mentah dihubungkan </w:t>
      </w:r>
      <w:r w:rsidR="0060129A" w:rsidRPr="0060129A">
        <w:lastRenderedPageBreak/>
        <w:t xml:space="preserve">melalui mentah_id, dan prediksi disimpan pada field predicted_label beserta confidence_score. Field tambahan seperti cleaned_comment dan comment_translate digunakan untuk menyimpan teks setelah </w:t>
      </w:r>
      <w:r w:rsidR="0060129A" w:rsidRPr="0060129A">
        <w:rPr>
          <w:i/>
        </w:rPr>
        <w:t>preprocessing</w:t>
      </w:r>
      <w:r w:rsidR="0060129A" w:rsidRPr="0060129A">
        <w:t xml:space="preserve"> sebelum diproses oleh model. Relasi antar entitas ditunjukkan dengan garis koneksi yang dilengkapi keterangan, seperti “memiliki”, “diprediksi”, dan “mengakses”, yang bertujuan untuk memberikan pemahaman konteks antar tabel. ERD ini menjadi representasi penting dari keseluruhan alur data pada sistem, mulai dari pengumpulan data mentah hingga penyimpanan hasil analisis yang ditampilkan dalam aplikasi berbasis web Laravel.</w:t>
      </w:r>
    </w:p>
    <w:p w14:paraId="55CFE1C6" w14:textId="77777777" w:rsidR="003F6364" w:rsidRDefault="000C6C93" w:rsidP="00521D1A">
      <w:pPr>
        <w:pStyle w:val="331"/>
      </w:pPr>
      <w:bookmarkStart w:id="146" w:name="_Toc202646209"/>
      <w:r>
        <w:t>Perancangan Antar Muka Pengguna</w:t>
      </w:r>
      <w:bookmarkEnd w:id="146"/>
    </w:p>
    <w:p w14:paraId="23154F0F" w14:textId="77777777" w:rsidR="000C6C93" w:rsidRDefault="000C6C93" w:rsidP="000C6C93">
      <w:pPr>
        <w:pStyle w:val="PARAF"/>
      </w:pPr>
      <w:r w:rsidRPr="000C6C93">
        <w:t>Perancangan antarmuka pengguna (</w:t>
      </w:r>
      <w:r w:rsidRPr="00CE1D4A">
        <w:rPr>
          <w:i/>
        </w:rPr>
        <w:t>User Interface</w:t>
      </w:r>
      <w:r w:rsidRPr="000C6C93">
        <w:t xml:space="preserve">/UI) pada sistem ini berorientasi pada penyediaan pengalaman interaksi yang mudah diakses, intuitif, dan adaptif terhadap kebutuhan pengguna, baik untuk peran administrator maupun pengguna umum. Pendekatan desain UI mengedepankan kesederhanaan tanpa mengorbankan kelengkapan informasi, guna memfasilitasi efisiensi akses dan pengelolaan fitur sistem. </w:t>
      </w:r>
    </w:p>
    <w:p w14:paraId="0386BC08" w14:textId="77777777" w:rsidR="000C6C93" w:rsidRDefault="000C6C93" w:rsidP="000C6C93">
      <w:pPr>
        <w:pStyle w:val="PARAF"/>
      </w:pPr>
      <w:r w:rsidRPr="000C6C93">
        <w:t>Komponen antarmuka yang dirancang meliputi halaman registrasi dan halaman login sebagai pintu masuk sistem. Untuk peran administrator, disediakan tampilan dasbor yang mengintegrasikan fitur pengambilan data (</w:t>
      </w:r>
      <w:r w:rsidRPr="002601F5">
        <w:rPr>
          <w:i/>
        </w:rPr>
        <w:t>scraping</w:t>
      </w:r>
      <w:r w:rsidRPr="000C6C93">
        <w:t xml:space="preserve">), analisis sentimen, dan visualisasi data. Selanjutnya, halaman hasil </w:t>
      </w:r>
      <w:r w:rsidRPr="0065608C">
        <w:rPr>
          <w:i/>
        </w:rPr>
        <w:t>scraping</w:t>
      </w:r>
      <w:r w:rsidRPr="000C6C93">
        <w:t xml:space="preserve"> (result) berfungsi untuk menampilkan data komentar mentah yang berhasil dihimpun dari platform TikTok. Seluruh elemen UI dirancang secara kohesif untuk mendukung alur kerja sistem yang telah ditetapkan, dengan mempertimbangkan aspek fungsionalitas dan kemudahan navigasi.</w:t>
      </w:r>
    </w:p>
    <w:p w14:paraId="62E8409E" w14:textId="77777777" w:rsidR="000C6C93" w:rsidRDefault="000C6C93" w:rsidP="000C6C93">
      <w:pPr>
        <w:ind w:left="0" w:firstLine="0"/>
        <w:jc w:val="center"/>
      </w:pPr>
      <w:r>
        <w:rPr>
          <w:noProof/>
        </w:rPr>
        <w:lastRenderedPageBreak/>
        <w:drawing>
          <wp:inline distT="0" distB="0" distL="0" distR="0" wp14:anchorId="0AB9D8CD" wp14:editId="47295406">
            <wp:extent cx="2678658" cy="1674162"/>
            <wp:effectExtent l="0" t="0" r="0" b="0"/>
            <wp:docPr id="45" name="Picture 1" descr="D:\download\register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register page.png"/>
                    <pic:cNvPicPr>
                      <a:picLocks noChangeAspect="1" noChangeArrowheads="1"/>
                    </pic:cNvPicPr>
                  </pic:nvPicPr>
                  <pic:blipFill>
                    <a:blip r:embed="rId39"/>
                    <a:srcRect/>
                    <a:stretch>
                      <a:fillRect/>
                    </a:stretch>
                  </pic:blipFill>
                  <pic:spPr bwMode="auto">
                    <a:xfrm>
                      <a:off x="0" y="0"/>
                      <a:ext cx="2692806" cy="1683005"/>
                    </a:xfrm>
                    <a:prstGeom prst="rect">
                      <a:avLst/>
                    </a:prstGeom>
                    <a:noFill/>
                    <a:ln w="9525">
                      <a:noFill/>
                      <a:miter lim="800000"/>
                      <a:headEnd/>
                      <a:tailEnd/>
                    </a:ln>
                  </pic:spPr>
                </pic:pic>
              </a:graphicData>
            </a:graphic>
          </wp:inline>
        </w:drawing>
      </w:r>
    </w:p>
    <w:p w14:paraId="0303D2B5" w14:textId="6280CDD5" w:rsidR="000C6C93" w:rsidRDefault="000C6C93" w:rsidP="000C6C93">
      <w:pPr>
        <w:pStyle w:val="Caption"/>
      </w:pPr>
      <w:bookmarkStart w:id="147" w:name="_Toc202648419"/>
      <w:r>
        <w:t xml:space="preserve">Gambar 3. </w:t>
      </w:r>
      <w:fldSimple w:instr=" SEQ Gambar_3. \* ARABIC ">
        <w:r w:rsidR="00C721A1">
          <w:rPr>
            <w:noProof/>
          </w:rPr>
          <w:t>28</w:t>
        </w:r>
      </w:fldSimple>
      <w:r>
        <w:t xml:space="preserve"> </w:t>
      </w:r>
      <w:r>
        <w:rPr>
          <w:i/>
        </w:rPr>
        <w:t xml:space="preserve">User interface </w:t>
      </w:r>
      <w:r>
        <w:t>(register)</w:t>
      </w:r>
      <w:bookmarkEnd w:id="147"/>
    </w:p>
    <w:p w14:paraId="44B70D0C" w14:textId="77777777" w:rsidR="000C6C93" w:rsidRDefault="000C6C93" w:rsidP="000C6C93">
      <w:pPr>
        <w:ind w:left="0" w:firstLine="0"/>
        <w:jc w:val="center"/>
      </w:pPr>
      <w:r>
        <w:rPr>
          <w:noProof/>
        </w:rPr>
        <w:drawing>
          <wp:inline distT="0" distB="0" distL="0" distR="0" wp14:anchorId="36A2D746" wp14:editId="19E9A533">
            <wp:extent cx="3279412" cy="2049633"/>
            <wp:effectExtent l="0" t="0" r="0" b="0"/>
            <wp:docPr id="46" name="Picture 2" descr="D:\download\login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login page.png"/>
                    <pic:cNvPicPr>
                      <a:picLocks noChangeAspect="1" noChangeArrowheads="1"/>
                    </pic:cNvPicPr>
                  </pic:nvPicPr>
                  <pic:blipFill>
                    <a:blip r:embed="rId40"/>
                    <a:srcRect/>
                    <a:stretch>
                      <a:fillRect/>
                    </a:stretch>
                  </pic:blipFill>
                  <pic:spPr bwMode="auto">
                    <a:xfrm>
                      <a:off x="0" y="0"/>
                      <a:ext cx="3286098" cy="2053812"/>
                    </a:xfrm>
                    <a:prstGeom prst="rect">
                      <a:avLst/>
                    </a:prstGeom>
                    <a:noFill/>
                    <a:ln w="9525">
                      <a:noFill/>
                      <a:miter lim="800000"/>
                      <a:headEnd/>
                      <a:tailEnd/>
                    </a:ln>
                  </pic:spPr>
                </pic:pic>
              </a:graphicData>
            </a:graphic>
          </wp:inline>
        </w:drawing>
      </w:r>
    </w:p>
    <w:p w14:paraId="3D7C4E0B" w14:textId="1C3D0CF5" w:rsidR="000C6C93" w:rsidRDefault="000C6C93" w:rsidP="000C6C93">
      <w:pPr>
        <w:pStyle w:val="Caption"/>
      </w:pPr>
      <w:bookmarkStart w:id="148" w:name="_Toc202648420"/>
      <w:r>
        <w:t xml:space="preserve">Gambar 3. </w:t>
      </w:r>
      <w:fldSimple w:instr=" SEQ Gambar_3. \* ARABIC ">
        <w:r w:rsidR="00C721A1">
          <w:rPr>
            <w:noProof/>
          </w:rPr>
          <w:t>29</w:t>
        </w:r>
      </w:fldSimple>
      <w:r>
        <w:t xml:space="preserve"> </w:t>
      </w:r>
      <w:r>
        <w:rPr>
          <w:i/>
        </w:rPr>
        <w:t xml:space="preserve">User interface </w:t>
      </w:r>
      <w:r>
        <w:t>(login)</w:t>
      </w:r>
      <w:bookmarkEnd w:id="148"/>
    </w:p>
    <w:p w14:paraId="64CACDD1" w14:textId="77777777" w:rsidR="000C6C93" w:rsidRDefault="000C6C93" w:rsidP="000C6C93">
      <w:pPr>
        <w:ind w:left="0" w:firstLine="0"/>
        <w:jc w:val="center"/>
      </w:pPr>
      <w:r>
        <w:rPr>
          <w:noProof/>
        </w:rPr>
        <w:drawing>
          <wp:inline distT="0" distB="0" distL="0" distR="0" wp14:anchorId="711192BC" wp14:editId="45A11580">
            <wp:extent cx="2824188" cy="2640181"/>
            <wp:effectExtent l="0" t="0" r="0" b="0"/>
            <wp:docPr id="47" name="Picture 3" descr="D:\download\Dashboar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Dashboard (1).png"/>
                    <pic:cNvPicPr>
                      <a:picLocks noChangeAspect="1" noChangeArrowheads="1"/>
                    </pic:cNvPicPr>
                  </pic:nvPicPr>
                  <pic:blipFill>
                    <a:blip r:embed="rId41" cstate="print"/>
                    <a:srcRect/>
                    <a:stretch>
                      <a:fillRect/>
                    </a:stretch>
                  </pic:blipFill>
                  <pic:spPr bwMode="auto">
                    <a:xfrm>
                      <a:off x="0" y="0"/>
                      <a:ext cx="2830682" cy="2646252"/>
                    </a:xfrm>
                    <a:prstGeom prst="rect">
                      <a:avLst/>
                    </a:prstGeom>
                    <a:noFill/>
                    <a:ln w="9525">
                      <a:noFill/>
                      <a:miter lim="800000"/>
                      <a:headEnd/>
                      <a:tailEnd/>
                    </a:ln>
                  </pic:spPr>
                </pic:pic>
              </a:graphicData>
            </a:graphic>
          </wp:inline>
        </w:drawing>
      </w:r>
    </w:p>
    <w:p w14:paraId="5346B240" w14:textId="43226538" w:rsidR="000C6C93" w:rsidRDefault="000C6C93" w:rsidP="000C6C93">
      <w:pPr>
        <w:pStyle w:val="Caption"/>
      </w:pPr>
      <w:bookmarkStart w:id="149" w:name="_Toc202648421"/>
      <w:r>
        <w:t xml:space="preserve">Gambar 3. </w:t>
      </w:r>
      <w:fldSimple w:instr=" SEQ Gambar_3. \* ARABIC ">
        <w:r w:rsidR="00C721A1">
          <w:rPr>
            <w:noProof/>
          </w:rPr>
          <w:t>30</w:t>
        </w:r>
      </w:fldSimple>
      <w:r>
        <w:t xml:space="preserve"> </w:t>
      </w:r>
      <w:r>
        <w:rPr>
          <w:i/>
        </w:rPr>
        <w:t xml:space="preserve">User interface </w:t>
      </w:r>
      <w:r>
        <w:t>(dashboard)</w:t>
      </w:r>
      <w:bookmarkEnd w:id="149"/>
    </w:p>
    <w:p w14:paraId="5A312D98" w14:textId="77777777" w:rsidR="000C6C93" w:rsidRDefault="000C6C93" w:rsidP="004037E2">
      <w:pPr>
        <w:ind w:firstLine="0"/>
        <w:jc w:val="center"/>
      </w:pPr>
      <w:r>
        <w:rPr>
          <w:noProof/>
        </w:rPr>
        <w:lastRenderedPageBreak/>
        <w:drawing>
          <wp:inline distT="0" distB="0" distL="0" distR="0" wp14:anchorId="43215F06" wp14:editId="23F3128D">
            <wp:extent cx="2905430" cy="2031248"/>
            <wp:effectExtent l="0" t="0" r="0" b="0"/>
            <wp:docPr id="48" name="Picture 4" descr="D:\download\halaman 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halaman result.png"/>
                    <pic:cNvPicPr>
                      <a:picLocks noChangeAspect="1" noChangeArrowheads="1"/>
                    </pic:cNvPicPr>
                  </pic:nvPicPr>
                  <pic:blipFill>
                    <a:blip r:embed="rId42" cstate="print"/>
                    <a:srcRect/>
                    <a:stretch>
                      <a:fillRect/>
                    </a:stretch>
                  </pic:blipFill>
                  <pic:spPr bwMode="auto">
                    <a:xfrm>
                      <a:off x="0" y="0"/>
                      <a:ext cx="2917361" cy="2039589"/>
                    </a:xfrm>
                    <a:prstGeom prst="rect">
                      <a:avLst/>
                    </a:prstGeom>
                    <a:noFill/>
                    <a:ln w="9525">
                      <a:noFill/>
                      <a:miter lim="800000"/>
                      <a:headEnd/>
                      <a:tailEnd/>
                    </a:ln>
                  </pic:spPr>
                </pic:pic>
              </a:graphicData>
            </a:graphic>
          </wp:inline>
        </w:drawing>
      </w:r>
    </w:p>
    <w:p w14:paraId="2BAF1316" w14:textId="519BC18C" w:rsidR="000C6C93" w:rsidRDefault="000C6C93" w:rsidP="000C6C93">
      <w:pPr>
        <w:pStyle w:val="Caption"/>
      </w:pPr>
      <w:bookmarkStart w:id="150" w:name="_Toc202648422"/>
      <w:r>
        <w:t xml:space="preserve">Gambar 3. </w:t>
      </w:r>
      <w:fldSimple w:instr=" SEQ Gambar_3. \* ARABIC ">
        <w:r w:rsidR="00C721A1">
          <w:rPr>
            <w:noProof/>
          </w:rPr>
          <w:t>31</w:t>
        </w:r>
      </w:fldSimple>
      <w:r>
        <w:t xml:space="preserve"> </w:t>
      </w:r>
      <w:r>
        <w:rPr>
          <w:i/>
        </w:rPr>
        <w:t xml:space="preserve">User interface </w:t>
      </w:r>
      <w:r>
        <w:t>(result)</w:t>
      </w:r>
      <w:bookmarkEnd w:id="150"/>
    </w:p>
    <w:p w14:paraId="767BF7EC" w14:textId="77777777" w:rsidR="000C6C93" w:rsidRDefault="00767D86" w:rsidP="000C6C93">
      <w:pPr>
        <w:pStyle w:val="PARAF"/>
      </w:pPr>
      <w:r>
        <w:t>Gambar 3.28, Gambar 3.29, Gambar 3.30 dan Gambar 3.31</w:t>
      </w:r>
      <w:r w:rsidR="000C6C93">
        <w:t xml:space="preserve"> di atas</w:t>
      </w:r>
      <w:r w:rsidR="000C6C93" w:rsidRPr="000C6C93">
        <w:t xml:space="preserve"> mengilustrasikan beberapa komponen esensial antarmuka sistem. Dimulai dengan halaman registrasi, pengguna baru dapat mendaftarkan akun melalui formulir input yang mencakup nama pengguna, alamat email, dan kata sandi. Setelah itu, halaman login berfungsi sebagai gerbang autentikasi, memvalidasi kredensial untuk membedakan hak akses antara administrator dan pengguna biasa sebelum mereka memasuki sistem. </w:t>
      </w:r>
    </w:p>
    <w:p w14:paraId="0CE31D23" w14:textId="77777777" w:rsidR="000C6C93" w:rsidRDefault="000C6C93" w:rsidP="000C6C93">
      <w:pPr>
        <w:pStyle w:val="PARAF"/>
      </w:pPr>
      <w:r w:rsidRPr="000C6C93">
        <w:t xml:space="preserve">Pasca-login, pengguna akan diarahkan ke dasbor yang disesuaikan dengan peran mereka. Dasbor administrator dilengkapi dengan tombol untuk menjalankan proses </w:t>
      </w:r>
      <w:r w:rsidRPr="000C6C93">
        <w:rPr>
          <w:i/>
        </w:rPr>
        <w:t>scraping</w:t>
      </w:r>
      <w:r w:rsidRPr="000C6C93">
        <w:t xml:space="preserve"> data komentar TikTok dan tombol "Analisis ML" yang akan memicu proses analisis sentimen melalui Flask API. Selain itu, sistem menyajikan visualisasi hasil sentimen dalam bentuk grafik dan tabel. Terakhir, halaman "Result" secara khusus menampilkan komentar-komentar hasil scraping dari TikTok, memungkinkan administrator untuk memverifikasi data sebelum melangkah ke tahap analisis sentimen. Keseluruhan desain antarmuka ini dirancang dengan </w:t>
      </w:r>
      <w:r w:rsidRPr="000C6C93">
        <w:lastRenderedPageBreak/>
        <w:t>konsistensi dan fungsi yang jelas, menunjang kelancaran proses analisis sentimen dalam sistem secara holistik.</w:t>
      </w:r>
    </w:p>
    <w:p w14:paraId="7FE179B0" w14:textId="77777777" w:rsidR="002B7924" w:rsidRDefault="00814605" w:rsidP="002B7924">
      <w:pPr>
        <w:pStyle w:val="31"/>
      </w:pPr>
      <w:bookmarkStart w:id="151" w:name="_Toc202646210"/>
      <w:r>
        <w:t xml:space="preserve">Rancangan </w:t>
      </w:r>
      <w:r w:rsidR="00E2466E">
        <w:t xml:space="preserve">Metode </w:t>
      </w:r>
      <w:r>
        <w:t>P</w:t>
      </w:r>
      <w:r w:rsidR="00E2466E">
        <w:t>enelitian</w:t>
      </w:r>
      <w:bookmarkEnd w:id="151"/>
    </w:p>
    <w:p w14:paraId="08065B10" w14:textId="77777777" w:rsidR="00E2466E" w:rsidRDefault="00E2466E" w:rsidP="00E2466E">
      <w:pPr>
        <w:pStyle w:val="PARAF"/>
      </w:pPr>
      <w:r w:rsidRPr="00E2466E">
        <w:t xml:space="preserve">Penelitian ini mengadopsi pendekatan rekayasa sistem yang mengintegrasikan pengumpulan data otomatis, analisis sentimen berbasis </w:t>
      </w:r>
      <w:r w:rsidRPr="00E2466E">
        <w:rPr>
          <w:i/>
        </w:rPr>
        <w:t>Natural Language Processing</w:t>
      </w:r>
      <w:r w:rsidRPr="00E2466E">
        <w:t xml:space="preserve"> (NLP), dan algoritma </w:t>
      </w:r>
      <w:r w:rsidRPr="00E2466E">
        <w:rPr>
          <w:i/>
        </w:rPr>
        <w:t>Machine Learning</w:t>
      </w:r>
      <w:r w:rsidRPr="00E2466E">
        <w:t xml:space="preserve"> untuk klasifikasi komentar publik mengenai kinerja Kejaksaan Agung. Metodologi penelitian mencakup beberapa tahapan:</w:t>
      </w:r>
    </w:p>
    <w:p w14:paraId="76E02DAE" w14:textId="77777777" w:rsidR="00E2466E" w:rsidRDefault="00E2466E" w:rsidP="008A2987">
      <w:pPr>
        <w:pStyle w:val="ListParagraph"/>
        <w:numPr>
          <w:ilvl w:val="0"/>
          <w:numId w:val="35"/>
        </w:numPr>
      </w:pPr>
      <w:r>
        <w:t xml:space="preserve">Pengambilan data: Komentar dari platform Tiktok dikumpulkan dengan memanfaatkan teknik web </w:t>
      </w:r>
      <w:r w:rsidRPr="00E2466E">
        <w:rPr>
          <w:i/>
        </w:rPr>
        <w:t>scraping</w:t>
      </w:r>
      <w:r>
        <w:t>.</w:t>
      </w:r>
    </w:p>
    <w:p w14:paraId="1145673F" w14:textId="77777777" w:rsidR="00E2466E" w:rsidRDefault="00E2466E" w:rsidP="008A2987">
      <w:pPr>
        <w:pStyle w:val="ListParagraph"/>
        <w:numPr>
          <w:ilvl w:val="0"/>
          <w:numId w:val="35"/>
        </w:numPr>
      </w:pPr>
      <w:r>
        <w:t>Pelabelan data: Proses pelabelan sentimen pada data dilakukan dengan memanfaatkan algoritma VADER (</w:t>
      </w:r>
      <w:r w:rsidRPr="00E2466E">
        <w:rPr>
          <w:i/>
        </w:rPr>
        <w:t>Valence Aware Dictionary and sEntiment Reasoner</w:t>
      </w:r>
      <w:r>
        <w:t>).</w:t>
      </w:r>
    </w:p>
    <w:p w14:paraId="2E969941" w14:textId="77777777" w:rsidR="00E2466E" w:rsidRDefault="00E2466E" w:rsidP="008A2987">
      <w:pPr>
        <w:pStyle w:val="ListParagraph"/>
        <w:numPr>
          <w:ilvl w:val="0"/>
          <w:numId w:val="35"/>
        </w:numPr>
      </w:pPr>
      <w:r>
        <w:t xml:space="preserve">Pelatihan model: Model klasifikasi </w:t>
      </w:r>
      <w:r w:rsidRPr="00E2466E">
        <w:rPr>
          <w:i/>
        </w:rPr>
        <w:t xml:space="preserve">random forest </w:t>
      </w:r>
      <w:r>
        <w:t>dilatih berdasarkan data yang telah dilabeli.</w:t>
      </w:r>
    </w:p>
    <w:p w14:paraId="62822362" w14:textId="77777777" w:rsidR="00934501" w:rsidRDefault="00934501" w:rsidP="00934501">
      <w:pPr>
        <w:pStyle w:val="PARAF"/>
      </w:pPr>
      <w:r w:rsidRPr="00934501">
        <w:t>Seluruh tahapan tersebut diintegrasikan ke dalam sebuah sistem berbasis web yang dibangun dengan kerangka kerja Laravel, dengan layanan analisis yang dijalankan melalui Flask API pada sisi backend. Setiap proses dirancang secara otomatis, terstruktur, dan dapat diulang oleh pengguna tanpa memerlukan intervensi manual pada kode program.</w:t>
      </w:r>
    </w:p>
    <w:p w14:paraId="35945F76" w14:textId="77777777" w:rsidR="00934501" w:rsidRDefault="00934501" w:rsidP="00934501">
      <w:pPr>
        <w:pStyle w:val="PARAF"/>
      </w:pPr>
      <w:r w:rsidRPr="00934501">
        <w:t xml:space="preserve">Pada subbab ini, akan dijelaskan secara rinci mengenai alur penelitian, metode pengolahan data dan pelabelan sentimen, proses pelatihan dan evaluasi model klasifikasi, hingga tahapan prediksi yang menghasilkan output sentimen akhir. Selain itu, akan dipaparkan pula rumus evaluasi </w:t>
      </w:r>
      <w:r w:rsidRPr="00934501">
        <w:lastRenderedPageBreak/>
        <w:t>model dan prinsip kerja algoritma yang digunakan untuk memperkuat aspek ilmiah penelitian ini.</w:t>
      </w:r>
    </w:p>
    <w:p w14:paraId="181F0B2F" w14:textId="77777777" w:rsidR="00934501" w:rsidRDefault="00934501" w:rsidP="00213148">
      <w:pPr>
        <w:pStyle w:val="341"/>
      </w:pPr>
      <w:bookmarkStart w:id="152" w:name="_Toc202646211"/>
      <w:r w:rsidRPr="00934501">
        <w:t>Alur penelitian</w:t>
      </w:r>
      <w:bookmarkEnd w:id="152"/>
    </w:p>
    <w:p w14:paraId="79FCD154" w14:textId="77777777" w:rsidR="004B4035" w:rsidRDefault="00701943" w:rsidP="00934501">
      <w:pPr>
        <w:pStyle w:val="PARAF"/>
      </w:pPr>
      <w:r w:rsidRPr="00701943">
        <w:t>Penelitian ini dilaksanakan melalui serangkaian tahapan yang saling terintegrasi, dimulai dari pengumpulan data hingga evaluasi hasil prediksi sentimen. Tujuan utama dari alur ini adalah untuk membangun sistem analisis sentimen berbasis data TikTok yang mampu mengklasifikasikan opini publik terhadap kinerja Kejaksaan Agung secara otomatis. Setiap tahapan dirancang untuk saling melengkapi, baik dari sisi implementasi teknis maupun keilmuan.</w:t>
      </w:r>
    </w:p>
    <w:p w14:paraId="72F779C0" w14:textId="3B18E3BD" w:rsidR="00701943" w:rsidRDefault="000F1445" w:rsidP="004B4035">
      <w:pPr>
        <w:ind w:left="0" w:firstLine="0"/>
        <w:jc w:val="center"/>
      </w:pPr>
      <w:r>
        <w:rPr>
          <w:noProof/>
        </w:rPr>
        <w:drawing>
          <wp:inline distT="0" distB="0" distL="0" distR="0" wp14:anchorId="61BA6B2F" wp14:editId="35C05474">
            <wp:extent cx="3553042" cy="3838755"/>
            <wp:effectExtent l="0" t="0" r="0" b="0"/>
            <wp:docPr id="12073908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62379" cy="3848842"/>
                    </a:xfrm>
                    <a:prstGeom prst="rect">
                      <a:avLst/>
                    </a:prstGeom>
                    <a:noFill/>
                    <a:ln>
                      <a:noFill/>
                    </a:ln>
                  </pic:spPr>
                </pic:pic>
              </a:graphicData>
            </a:graphic>
          </wp:inline>
        </w:drawing>
      </w:r>
    </w:p>
    <w:p w14:paraId="1B06ACDE" w14:textId="08D50E7F" w:rsidR="004B4035" w:rsidRDefault="004B4035" w:rsidP="004B4035">
      <w:pPr>
        <w:pStyle w:val="Caption"/>
      </w:pPr>
      <w:bookmarkStart w:id="153" w:name="_Toc202648423"/>
      <w:r>
        <w:t xml:space="preserve">Gambar 3. </w:t>
      </w:r>
      <w:fldSimple w:instr=" SEQ Gambar_3. \* ARABIC ">
        <w:r w:rsidR="00C721A1">
          <w:rPr>
            <w:noProof/>
          </w:rPr>
          <w:t>32</w:t>
        </w:r>
      </w:fldSimple>
      <w:r>
        <w:t xml:space="preserve"> Alur penelitian</w:t>
      </w:r>
      <w:bookmarkEnd w:id="153"/>
    </w:p>
    <w:p w14:paraId="6A228CB3" w14:textId="77777777" w:rsidR="00701943" w:rsidRDefault="00701943" w:rsidP="00934501">
      <w:pPr>
        <w:pStyle w:val="PARAF"/>
      </w:pPr>
      <w:r w:rsidRPr="00701943">
        <w:t xml:space="preserve">Tahapan awal dimulai dengan pengumpulan data komentar secara otomatis dari platform TikTok menggunakan Selenium. Komentar yang </w:t>
      </w:r>
      <w:r w:rsidRPr="00701943">
        <w:lastRenderedPageBreak/>
        <w:t xml:space="preserve">berhasil dikumpulkan kemudian disimpan dalam basis data sebagai data mentah. Tahap selanjutnya adalah pelabelan otomatis menggunakan algoritma VADER, yang akan memberikan label sentimen (positif, netral, negatif) berdasarkan perhitungan skor leksikal. Label ini kemudian digunakan sebagai data latih dan uji dalam proses pelatihan model klasifikasi menggunakan algoritma </w:t>
      </w:r>
      <w:r w:rsidRPr="00701943">
        <w:rPr>
          <w:i/>
        </w:rPr>
        <w:t>Random Forest</w:t>
      </w:r>
      <w:r w:rsidRPr="00701943">
        <w:t>. Setelah model selesai dilatih, dilakukan evaluasi menggunakan confusion matrix untuk menghitung akurasi, presisi, recall, dan F1-scor</w:t>
      </w:r>
      <w:r w:rsidR="005B4B02">
        <w:t>e</w:t>
      </w:r>
      <w:r w:rsidRPr="00701943">
        <w:t xml:space="preserve">e. </w:t>
      </w:r>
    </w:p>
    <w:p w14:paraId="4A7C96E1" w14:textId="77777777" w:rsidR="00701943" w:rsidRDefault="00701943" w:rsidP="00934501">
      <w:pPr>
        <w:pStyle w:val="PARAF"/>
      </w:pPr>
      <w:r w:rsidRPr="00701943">
        <w:t>Model yang telah dievaluasi dan disimpan dalam format .pkl kemudian digunakan untuk memprediksi komentar baru yang diperoleh dari proses scraping selanjutnya. Hasil prediksi disimpan dan ditampilkan pada dashboard Laravel melalui integrasi API dengan backend Flask. Proses ini dapat dijalankan ulang secara otomatis oleh administrator kapan saja melalui antarmuka sistem.</w:t>
      </w:r>
    </w:p>
    <w:p w14:paraId="28B50623" w14:textId="77777777" w:rsidR="00FE21D3" w:rsidRDefault="00FE21D3" w:rsidP="00213148">
      <w:pPr>
        <w:pStyle w:val="341"/>
      </w:pPr>
      <w:bookmarkStart w:id="154" w:name="_Toc202646212"/>
      <w:r>
        <w:t xml:space="preserve">Tahapan </w:t>
      </w:r>
      <w:r>
        <w:rPr>
          <w:i/>
        </w:rPr>
        <w:t xml:space="preserve">Preprocessing </w:t>
      </w:r>
      <w:r>
        <w:t>data Komentar</w:t>
      </w:r>
      <w:bookmarkEnd w:id="154"/>
    </w:p>
    <w:p w14:paraId="43B942BC" w14:textId="77777777" w:rsidR="00FE21D3" w:rsidRDefault="00FE21D3" w:rsidP="00FE21D3">
      <w:pPr>
        <w:pStyle w:val="PARAF"/>
      </w:pPr>
      <w:r w:rsidRPr="004D37D2">
        <w:rPr>
          <w:i/>
        </w:rPr>
        <w:t>Preprocessing</w:t>
      </w:r>
      <w:r w:rsidRPr="004D37D2">
        <w:t xml:space="preserve"> data merupakan fase krusial dalam pengolahan data teks untuk mempersiapkan data sebelum analisis lebih lanjut. Data komentar TikTok, yang diperoleh melalui proses web </w:t>
      </w:r>
      <w:r w:rsidRPr="004D37D2">
        <w:rPr>
          <w:i/>
        </w:rPr>
        <w:t>scraping</w:t>
      </w:r>
      <w:r w:rsidRPr="004D37D2">
        <w:t xml:space="preserve">, seringkali mengandung berbagai elemen tidak standar, informal, dan kurang relevan, seperti emotikon, akronim, mention, dan variasi struktur kalimat. Oleh karena itu, serangkaian tahapan </w:t>
      </w:r>
      <w:r w:rsidRPr="004D37D2">
        <w:rPr>
          <w:i/>
        </w:rPr>
        <w:t>preprocessing</w:t>
      </w:r>
      <w:r w:rsidRPr="004D37D2">
        <w:t xml:space="preserve"> menjadi esensial untuk meningkatkan kualitas data, yang kemudian akan menjadi masukan bagi metode analisis sentimen, baik yang berbasis leksikon (VADER) maupun algoritma </w:t>
      </w:r>
      <w:r w:rsidRPr="004D37D2">
        <w:rPr>
          <w:i/>
        </w:rPr>
        <w:t>Machine Learning</w:t>
      </w:r>
      <w:r w:rsidRPr="004D37D2">
        <w:t xml:space="preserve"> (</w:t>
      </w:r>
      <w:r w:rsidRPr="004D37D2">
        <w:rPr>
          <w:i/>
        </w:rPr>
        <w:t>Random Forest</w:t>
      </w:r>
      <w:r w:rsidRPr="004D37D2">
        <w:t xml:space="preserve">). </w:t>
      </w:r>
    </w:p>
    <w:p w14:paraId="3541EDDB" w14:textId="77777777" w:rsidR="00FE21D3" w:rsidRDefault="00FE21D3" w:rsidP="00FE21D3">
      <w:pPr>
        <w:pStyle w:val="PARAF"/>
      </w:pPr>
      <w:r w:rsidRPr="004D37D2">
        <w:lastRenderedPageBreak/>
        <w:t xml:space="preserve">Dalam penelitian ini, tahapan </w:t>
      </w:r>
      <w:r w:rsidRPr="004D37D2">
        <w:rPr>
          <w:i/>
        </w:rPr>
        <w:t>preprocessing</w:t>
      </w:r>
      <w:r w:rsidRPr="004D37D2">
        <w:t xml:space="preserve"> yang diterapkan meliputi tiga langkah utama: pembersihan teks (</w:t>
      </w:r>
      <w:r w:rsidRPr="004D37D2">
        <w:rPr>
          <w:i/>
        </w:rPr>
        <w:t>text cleaning</w:t>
      </w:r>
      <w:r w:rsidRPr="004D37D2">
        <w:t>), normalisasi kata (</w:t>
      </w:r>
      <w:r w:rsidRPr="004D37D2">
        <w:rPr>
          <w:i/>
        </w:rPr>
        <w:t>word normalization</w:t>
      </w:r>
      <w:r w:rsidRPr="004D37D2">
        <w:t xml:space="preserve">), dan translasi ke bahasa Inggris. Ketiga tahapan ini diimplementasikan sebagai fungsi terintegrasi dalam skrip Python dan diaplikasikan secara konsisten pada proses analisis sentimen menggunakan VADER serta prediksi dengan model </w:t>
      </w:r>
      <w:r w:rsidRPr="004D37D2">
        <w:rPr>
          <w:i/>
        </w:rPr>
        <w:t>Random Forest</w:t>
      </w:r>
      <w:r w:rsidRPr="004D37D2">
        <w:t>.</w:t>
      </w:r>
    </w:p>
    <w:p w14:paraId="3D4EAFF1" w14:textId="77777777" w:rsidR="00FE21D3" w:rsidRDefault="00FE21D3" w:rsidP="008A2987">
      <w:pPr>
        <w:pStyle w:val="ListParagraph"/>
        <w:numPr>
          <w:ilvl w:val="0"/>
          <w:numId w:val="36"/>
        </w:numPr>
      </w:pPr>
      <w:r>
        <w:t>Pembersihan Teks (</w:t>
      </w:r>
      <w:r w:rsidRPr="00FE21D3">
        <w:rPr>
          <w:i/>
        </w:rPr>
        <w:t>Text Clening</w:t>
      </w:r>
      <w:r>
        <w:t>)</w:t>
      </w:r>
    </w:p>
    <w:p w14:paraId="0EC09209" w14:textId="77777777" w:rsidR="00FE21D3" w:rsidRDefault="00FE21D3" w:rsidP="00FE21D3">
      <w:pPr>
        <w:pStyle w:val="PARAF"/>
      </w:pPr>
      <w:r w:rsidRPr="004D37D2">
        <w:t xml:space="preserve">Tahap awal dalam proses preprocessing data adalah pembersihan teks (text cleaning), yang bertujuan untuk menghilangkan elemen-elemen tidak relevan dari komentar. Proses ini meliputi beberapa sub-tahapan sebagai berikut: </w:t>
      </w:r>
    </w:p>
    <w:p w14:paraId="0CAF22D0" w14:textId="77777777" w:rsidR="004B4035" w:rsidRDefault="00FE21D3" w:rsidP="008A2987">
      <w:pPr>
        <w:pStyle w:val="ListParagraph"/>
        <w:numPr>
          <w:ilvl w:val="0"/>
          <w:numId w:val="37"/>
        </w:numPr>
      </w:pPr>
      <w:r w:rsidRPr="004D37D2">
        <w:t xml:space="preserve">Penghapusan URL atau Tautan: Mengidentifikasi dan menghapus Uniform Resource Locators (URL) atau tautan yang sering muncul dalam komentar dan tidak berkontribusi pada analisis sentimen. </w:t>
      </w:r>
    </w:p>
    <w:p w14:paraId="35D73A3D" w14:textId="77777777" w:rsidR="004B4035" w:rsidRDefault="00FE21D3" w:rsidP="008A2987">
      <w:pPr>
        <w:pStyle w:val="ListParagraph"/>
        <w:numPr>
          <w:ilvl w:val="0"/>
          <w:numId w:val="37"/>
        </w:numPr>
      </w:pPr>
      <w:r w:rsidRPr="004D37D2">
        <w:t xml:space="preserve">Penghapusan Mention (@username): Menghilangkan penyebutan pengguna lain (mention) yang diawali dengan simbol '@' karena informasi ini umumnya tidak relevan untuk analisis sentimen. </w:t>
      </w:r>
    </w:p>
    <w:p w14:paraId="1CE2043D" w14:textId="77777777" w:rsidR="004B4035" w:rsidRDefault="00FE21D3" w:rsidP="008A2987">
      <w:pPr>
        <w:pStyle w:val="ListParagraph"/>
        <w:numPr>
          <w:ilvl w:val="0"/>
          <w:numId w:val="37"/>
        </w:numPr>
      </w:pPr>
      <w:r w:rsidRPr="004D37D2">
        <w:t xml:space="preserve">Penghapusan Hashtag (#tagar): Menghapus hashtag yang diawali dengan simbol '#' untuk menghindari bias atau kebisingan dalam data. </w:t>
      </w:r>
    </w:p>
    <w:p w14:paraId="25C955FA" w14:textId="77777777" w:rsidR="004B4035" w:rsidRDefault="00FE21D3" w:rsidP="008A2987">
      <w:pPr>
        <w:pStyle w:val="ListParagraph"/>
        <w:numPr>
          <w:ilvl w:val="0"/>
          <w:numId w:val="37"/>
        </w:numPr>
      </w:pPr>
      <w:r w:rsidRPr="004D37D2">
        <w:t xml:space="preserve">Penghapusan Angka dan Karakter Non-Alfabet: Menghilangkan semua karakter numerik dan simbol non-alfabetis (kecuali yang relevan seperti tanda baca tertentu jika dibutuhkan) yang dapat mengganggu analisis. </w:t>
      </w:r>
    </w:p>
    <w:p w14:paraId="37F42C0A" w14:textId="77777777" w:rsidR="004B4035" w:rsidRDefault="00FE21D3" w:rsidP="008A2987">
      <w:pPr>
        <w:pStyle w:val="ListParagraph"/>
        <w:numPr>
          <w:ilvl w:val="0"/>
          <w:numId w:val="37"/>
        </w:numPr>
      </w:pPr>
      <w:r w:rsidRPr="004D37D2">
        <w:lastRenderedPageBreak/>
        <w:t xml:space="preserve">Penghapusan Spasi Ganda: Mengeliminasi spasi berlebih atau spasi ganda untuk memastikan konsistensi dalam pemisahan kata. </w:t>
      </w:r>
    </w:p>
    <w:p w14:paraId="2D4A5BC4" w14:textId="77777777" w:rsidR="00FE21D3" w:rsidRDefault="00FE21D3" w:rsidP="008A2987">
      <w:pPr>
        <w:pStyle w:val="ListParagraph"/>
        <w:numPr>
          <w:ilvl w:val="0"/>
          <w:numId w:val="37"/>
        </w:numPr>
      </w:pPr>
      <w:r w:rsidRPr="004D37D2">
        <w:t>Konversi Huruf Menjadi Huruf Kecil (</w:t>
      </w:r>
      <w:r w:rsidRPr="004B4035">
        <w:rPr>
          <w:i/>
        </w:rPr>
        <w:t>Lowercase</w:t>
      </w:r>
      <w:r w:rsidRPr="004D37D2">
        <w:t>): Mengubah seluruh teks menjadi huruf kecil untuk menyeragamkan data dan mencegah interpretasi kata yang sama sebagai entitas berbeda (misalnya, "Senang" dan "senang").</w:t>
      </w:r>
    </w:p>
    <w:p w14:paraId="18AF49C5" w14:textId="77777777" w:rsidR="00FE21D3" w:rsidRDefault="00FE21D3" w:rsidP="00FE21D3">
      <w:pPr>
        <w:pStyle w:val="PARAF"/>
        <w:ind w:firstLine="0"/>
      </w:pPr>
      <w:r w:rsidRPr="006B3DCC">
        <w:t xml:space="preserve">Contoh hasil sebelum dan sesudah pembersihan: </w:t>
      </w:r>
    </w:p>
    <w:p w14:paraId="17ADBCB2" w14:textId="77777777" w:rsidR="00FE21D3" w:rsidRDefault="00FE21D3" w:rsidP="00FE21D3">
      <w:pPr>
        <w:pStyle w:val="PARAF"/>
        <w:ind w:firstLine="0"/>
      </w:pPr>
      <w:r w:rsidRPr="006B3DCC">
        <w:t>Sebelum: @kejaksaan_agung Mantap brooo!! 👍🔥🔥 Cek https://bit.ly/test</w:t>
      </w:r>
    </w:p>
    <w:p w14:paraId="7F2CBFFE" w14:textId="77777777" w:rsidR="00FE21D3" w:rsidRDefault="00FE21D3" w:rsidP="00FE21D3">
      <w:pPr>
        <w:pStyle w:val="PARAF"/>
        <w:ind w:firstLine="0"/>
      </w:pPr>
      <w:r w:rsidRPr="006B3DCC">
        <w:t>Sesudah: mantap brooo</w:t>
      </w:r>
    </w:p>
    <w:p w14:paraId="72CE707A" w14:textId="77777777" w:rsidR="00FE21D3" w:rsidRDefault="00FE21D3" w:rsidP="008A2987">
      <w:pPr>
        <w:pStyle w:val="ListParagraph"/>
        <w:numPr>
          <w:ilvl w:val="0"/>
          <w:numId w:val="36"/>
        </w:numPr>
      </w:pPr>
      <w:r>
        <w:t>Normalisasi Kata</w:t>
      </w:r>
    </w:p>
    <w:p w14:paraId="74BDE63D" w14:textId="77777777" w:rsidR="00FE21D3" w:rsidRDefault="00FE21D3" w:rsidP="00FE21D3">
      <w:pPr>
        <w:pStyle w:val="PARAF"/>
      </w:pPr>
      <w:r w:rsidRPr="006B3DCC">
        <w:t>Tahap berikutnya dalam preprocessing adalah normalisasi kata (</w:t>
      </w:r>
      <w:r w:rsidRPr="006B3DCC">
        <w:rPr>
          <w:i/>
        </w:rPr>
        <w:t>word normalization</w:t>
      </w:r>
      <w:r w:rsidRPr="006B3DCC">
        <w:t>). Proses ini krusial untuk mengganti kata-kata tidak baku, singkatan, atau variasi penulisan informal dengan bentuk baku yang sesuai. Normalisasi dilakukan dengan memanfaatkan sebuah kamus normalisasi yang disimpan dalam format JSON (</w:t>
      </w:r>
      <w:r>
        <w:t>seperti</w:t>
      </w:r>
      <w:r w:rsidRPr="006B3DCC">
        <w:t>, kamus_normalisasi.json). Kamus ini berisi pemetaan antara kata-kata tidak baku yang sering ditemukan dalam data (</w:t>
      </w:r>
      <w:r>
        <w:t>seperti</w:t>
      </w:r>
      <w:r w:rsidRPr="006B3DCC">
        <w:t>, "gpp", "bgt", "bgs") dengan bentuk baku atau resminya (</w:t>
      </w:r>
      <w:r>
        <w:t>seperti</w:t>
      </w:r>
      <w:r w:rsidRPr="006B3DCC">
        <w:t>, "tidak apa-apa", "banget", "bagus"). Implementasi normalisasi ini memastikan konsistensi leksikal dalam korpus data, yang pada gilirannya akan meningkatkan akurasi analisis selanjutnya.</w:t>
      </w:r>
    </w:p>
    <w:p w14:paraId="34369DFC" w14:textId="77777777" w:rsidR="00FE21D3" w:rsidRDefault="00FE21D3" w:rsidP="00FE21D3">
      <w:pPr>
        <w:pStyle w:val="PARAF"/>
        <w:ind w:firstLine="0"/>
      </w:pPr>
      <w:r>
        <w:t>Contoh normalisasi:</w:t>
      </w:r>
    </w:p>
    <w:p w14:paraId="2E578EB6" w14:textId="77777777" w:rsidR="00BF7D96" w:rsidRDefault="00FE21D3" w:rsidP="008A2987">
      <w:pPr>
        <w:pStyle w:val="ListParagraph"/>
        <w:numPr>
          <w:ilvl w:val="0"/>
          <w:numId w:val="63"/>
        </w:numPr>
      </w:pPr>
      <w:r>
        <w:t>“gk”→ “tidak”</w:t>
      </w:r>
    </w:p>
    <w:p w14:paraId="700A9E80" w14:textId="77777777" w:rsidR="00BF7D96" w:rsidRDefault="00FE21D3" w:rsidP="008A2987">
      <w:pPr>
        <w:pStyle w:val="ListParagraph"/>
        <w:numPr>
          <w:ilvl w:val="0"/>
          <w:numId w:val="63"/>
        </w:numPr>
      </w:pPr>
      <w:r>
        <w:t>“bgt” → “banget”</w:t>
      </w:r>
    </w:p>
    <w:p w14:paraId="626F9227" w14:textId="77777777" w:rsidR="00FE21D3" w:rsidRDefault="00FE21D3" w:rsidP="008A2987">
      <w:pPr>
        <w:pStyle w:val="ListParagraph"/>
        <w:numPr>
          <w:ilvl w:val="0"/>
          <w:numId w:val="63"/>
        </w:numPr>
      </w:pPr>
      <w:r>
        <w:lastRenderedPageBreak/>
        <w:t>“smngt” → “semangat”</w:t>
      </w:r>
    </w:p>
    <w:p w14:paraId="6D46D388" w14:textId="77777777" w:rsidR="00FE21D3" w:rsidRDefault="00FE21D3" w:rsidP="00FE21D3">
      <w:pPr>
        <w:pStyle w:val="PARAF"/>
      </w:pPr>
      <w:r w:rsidRPr="006E707E">
        <w:t>Dengan menerapkan proses normalisasi, variasi penulisan informal atau tidak baku dalam komentar dapat diseragamkan secara efektif. Hal ini krusial agar sistem analisis sentimen dapat mengenali makna sesungguhnya dari setiap kata dengan lebih akurat dan konsisten, mengurangi ambiguitas yang mungkin timbul dari penggunaan bahasa informal.</w:t>
      </w:r>
    </w:p>
    <w:p w14:paraId="512E01CA" w14:textId="77777777" w:rsidR="00FE21D3" w:rsidRDefault="00FE21D3" w:rsidP="008A2987">
      <w:pPr>
        <w:pStyle w:val="ListParagraph"/>
        <w:numPr>
          <w:ilvl w:val="0"/>
          <w:numId w:val="36"/>
        </w:numPr>
      </w:pPr>
      <w:r>
        <w:t>Translasi Kedalam Bahasa Inggris</w:t>
      </w:r>
    </w:p>
    <w:p w14:paraId="6D07861C" w14:textId="77777777" w:rsidR="00FE21D3" w:rsidRDefault="00FE21D3" w:rsidP="00FE21D3">
      <w:pPr>
        <w:pStyle w:val="PARAF"/>
      </w:pPr>
      <w:r w:rsidRPr="006E707E">
        <w:t xml:space="preserve">Setelah tahapan pembersihan dan normalisasi data selesai, langkah krusial selanjutnya adalah penerjemahan teks ke dalam Bahasa Inggris. Proses ini esensial karena analisis sentimen VADER dan representasi fitur untuk model </w:t>
      </w:r>
      <w:r w:rsidRPr="006E707E">
        <w:rPr>
          <w:i/>
        </w:rPr>
        <w:t>Machine Learning</w:t>
      </w:r>
      <w:r w:rsidRPr="006E707E">
        <w:t xml:space="preserve"> berbasis TF-IDF secara </w:t>
      </w:r>
      <w:r w:rsidRPr="006E707E">
        <w:rPr>
          <w:i/>
        </w:rPr>
        <w:t>inheren</w:t>
      </w:r>
      <w:r w:rsidRPr="006E707E">
        <w:t xml:space="preserve"> dirancang untuk bekerja dengan korpus teks berbahasa Inggris. </w:t>
      </w:r>
    </w:p>
    <w:p w14:paraId="54B0D74F" w14:textId="77777777" w:rsidR="00FE21D3" w:rsidRDefault="00FE21D3" w:rsidP="00FE21D3">
      <w:pPr>
        <w:pStyle w:val="PARAF"/>
      </w:pPr>
      <w:r w:rsidRPr="006E707E">
        <w:t xml:space="preserve">Sebelum proses penerjemahan umum dilakukan, sistem mengimplementasikan penanganan khusus untuk beberapa </w:t>
      </w:r>
      <w:r w:rsidRPr="006E707E">
        <w:rPr>
          <w:i/>
        </w:rPr>
        <w:t>idiom</w:t>
      </w:r>
      <w:r w:rsidRPr="006E707E">
        <w:t xml:space="preserve"> atau frasa khas Bahasa Indonesia yang mungkin tidak memiliki terjemahan literal yang sesuai atau dapat mengubah makna sentimen. Tujuannya adalah untuk memastikan sentimen yang terkandung dalam </w:t>
      </w:r>
      <w:r w:rsidRPr="006E707E">
        <w:rPr>
          <w:i/>
        </w:rPr>
        <w:t>idiom</w:t>
      </w:r>
      <w:r w:rsidRPr="006E707E">
        <w:t xml:space="preserve"> tersebut dapat tertangkap dengan akurat setelah diterjemahkan. </w:t>
      </w:r>
    </w:p>
    <w:p w14:paraId="1F40C459" w14:textId="77777777" w:rsidR="00FE21D3" w:rsidRDefault="00FE21D3" w:rsidP="00FE21D3">
      <w:pPr>
        <w:pStyle w:val="PARAF"/>
        <w:ind w:firstLine="0"/>
      </w:pPr>
      <w:r>
        <w:t>Contoh translasi akhir:</w:t>
      </w:r>
    </w:p>
    <w:p w14:paraId="12B94B39" w14:textId="77777777" w:rsidR="00FE21D3" w:rsidRDefault="00FE21D3" w:rsidP="008A2987">
      <w:pPr>
        <w:pStyle w:val="ListParagraph"/>
        <w:numPr>
          <w:ilvl w:val="0"/>
          <w:numId w:val="24"/>
        </w:numPr>
      </w:pPr>
      <w:r>
        <w:t>Komentar: “gass lanjut pak jaksa”</w:t>
      </w:r>
    </w:p>
    <w:p w14:paraId="698788B8" w14:textId="77777777" w:rsidR="00FE21D3" w:rsidRDefault="00FE21D3" w:rsidP="008A2987">
      <w:pPr>
        <w:pStyle w:val="PARAF"/>
        <w:numPr>
          <w:ilvl w:val="0"/>
          <w:numId w:val="24"/>
        </w:numPr>
      </w:pPr>
      <w:r>
        <w:t>Setelah idion: “go lanjut pak jaksa”</w:t>
      </w:r>
    </w:p>
    <w:p w14:paraId="0F94F1D5" w14:textId="77777777" w:rsidR="00FE21D3" w:rsidRDefault="00FE21D3" w:rsidP="008A2987">
      <w:pPr>
        <w:pStyle w:val="PARAF"/>
        <w:numPr>
          <w:ilvl w:val="0"/>
          <w:numId w:val="24"/>
        </w:numPr>
      </w:pPr>
      <w:r>
        <w:t>Setelah translasi: “go ahead mr. prosecutor”</w:t>
      </w:r>
    </w:p>
    <w:p w14:paraId="600E3CF0" w14:textId="77777777" w:rsidR="00FE21D3" w:rsidRDefault="00FE21D3" w:rsidP="00FE21D3">
      <w:pPr>
        <w:pStyle w:val="PARAF"/>
      </w:pPr>
      <w:r w:rsidRPr="006E707E">
        <w:t xml:space="preserve">Seluruh tahapan </w:t>
      </w:r>
      <w:r w:rsidRPr="006E707E">
        <w:rPr>
          <w:i/>
        </w:rPr>
        <w:t>preprocessing</w:t>
      </w:r>
      <w:r>
        <w:t xml:space="preserve"> </w:t>
      </w:r>
      <w:r w:rsidRPr="006E707E">
        <w:t>mulai dari pembersihan teks, normalisasi kata, hingga</w:t>
      </w:r>
      <w:r>
        <w:t xml:space="preserve"> penerjemahan ke Bahasa Inggris </w:t>
      </w:r>
      <w:r w:rsidRPr="006E707E">
        <w:t xml:space="preserve">diintegrasikan </w:t>
      </w:r>
      <w:r w:rsidRPr="006E707E">
        <w:lastRenderedPageBreak/>
        <w:t xml:space="preserve">secara kohesif dalam sebuah pipeline sistem. Fungsi </w:t>
      </w:r>
      <w:r w:rsidRPr="006E707E">
        <w:rPr>
          <w:i/>
        </w:rPr>
        <w:t>preprocessing</w:t>
      </w:r>
      <w:r w:rsidRPr="006E707E">
        <w:t xml:space="preserve"> ini dipanggil secara otomatis setiap kali sistem akan menganalisis komentar. Ini berlaku baik untuk proses pelabelan sentimen menggunakan metode VADER maupun untuk prediksi sentimen melalui model </w:t>
      </w:r>
      <w:r w:rsidRPr="006E707E">
        <w:rPr>
          <w:i/>
        </w:rPr>
        <w:t>Random Forest</w:t>
      </w:r>
      <w:r w:rsidRPr="006E707E">
        <w:t xml:space="preserve">. Dengan adanya </w:t>
      </w:r>
      <w:r w:rsidRPr="006E707E">
        <w:rPr>
          <w:i/>
        </w:rPr>
        <w:t>preprocessing</w:t>
      </w:r>
      <w:r w:rsidRPr="006E707E">
        <w:t xml:space="preserve"> yang seragam dan terotomatisasi, sistem mampu menghasilkan input data yang bersih, baku, dan siap dianalisis. Konsistensi ini krusial karena secara langsung meningkatkan akurasi hasil analisis sentimen, memastikan bahwa model menerima data dalam format optimal untuk kinerja terbaiknya.</w:t>
      </w:r>
    </w:p>
    <w:p w14:paraId="1D44A4BF" w14:textId="77777777" w:rsidR="000776D9" w:rsidRDefault="000776D9" w:rsidP="00213148">
      <w:pPr>
        <w:pStyle w:val="341"/>
      </w:pPr>
      <w:bookmarkStart w:id="155" w:name="_Toc202646213"/>
      <w:r>
        <w:t>Pelabelan Komentar dengan VADER</w:t>
      </w:r>
      <w:bookmarkEnd w:id="155"/>
      <w:r>
        <w:t xml:space="preserve"> </w:t>
      </w:r>
    </w:p>
    <w:p w14:paraId="6D70F9E4" w14:textId="77777777" w:rsidR="000776D9" w:rsidRDefault="000776D9" w:rsidP="000776D9">
      <w:pPr>
        <w:pStyle w:val="PARAF"/>
      </w:pPr>
      <w:r w:rsidRPr="000776D9">
        <w:t>Pelabelan komentar merupakan tahap penting dalam membentuk dataset berlabel yang diperlukan untuk melatih model Machine Learning. Pada penelitian ini, pelabelan dilakukan secara otomatis menggunakan pendekatan lexicon-based, yaitu VADER (</w:t>
      </w:r>
      <w:r w:rsidRPr="009D388C">
        <w:rPr>
          <w:i/>
        </w:rPr>
        <w:t>Valence Aware Dictionary and sEntiment Reasoner</w:t>
      </w:r>
      <w:r w:rsidRPr="000776D9">
        <w:t>). VADER merupakan metode analisis sentimen berbasis kamus (lexicon) yang telah dirancang untuk menganalisis teks pendek dan informal seperti komentar media sosial.</w:t>
      </w:r>
    </w:p>
    <w:p w14:paraId="222F9D1C" w14:textId="77777777" w:rsidR="00F57F57" w:rsidRDefault="009D388C" w:rsidP="000776D9">
      <w:pPr>
        <w:pStyle w:val="PARAF"/>
      </w:pPr>
      <w:r w:rsidRPr="009D388C">
        <w:t xml:space="preserve">Sebelum dianalisis menggunakan VADER, komentar yang dikumpulkan melalui proses scraping terlebih dahulu diproses melalui tahap </w:t>
      </w:r>
      <w:r w:rsidRPr="00F57F57">
        <w:rPr>
          <w:i/>
        </w:rPr>
        <w:t>preprocessing</w:t>
      </w:r>
      <w:r w:rsidRPr="009D388C">
        <w:t xml:space="preserve"> meliputi: pembersihan teks (</w:t>
      </w:r>
      <w:r w:rsidRPr="00F57F57">
        <w:rPr>
          <w:i/>
        </w:rPr>
        <w:t>cleaning</w:t>
      </w:r>
      <w:r w:rsidRPr="009D388C">
        <w:t xml:space="preserve">), </w:t>
      </w:r>
      <w:r w:rsidRPr="00F57F57">
        <w:rPr>
          <w:i/>
        </w:rPr>
        <w:t>case folding</w:t>
      </w:r>
      <w:r w:rsidRPr="009D388C">
        <w:t>, normalisasi menggunakan kamus, serta translasi dari Bahasa Indonesia ke Bahasa Inggris. Translasi dilakukan karena kamus lexicon bawaan VADER hanya mengenali kata-kata dalam Bahasa Inggris.</w:t>
      </w:r>
    </w:p>
    <w:p w14:paraId="17AB09A0" w14:textId="77777777" w:rsidR="00F57F57" w:rsidRDefault="00F57F57" w:rsidP="008A2987">
      <w:pPr>
        <w:pStyle w:val="ListParagraph"/>
        <w:numPr>
          <w:ilvl w:val="0"/>
          <w:numId w:val="38"/>
        </w:numPr>
      </w:pPr>
      <w:r>
        <w:t>Tahapan proses</w:t>
      </w:r>
    </w:p>
    <w:p w14:paraId="179CF96C" w14:textId="77777777" w:rsidR="00F57F57" w:rsidRDefault="00F57F57" w:rsidP="008A2987">
      <w:pPr>
        <w:pStyle w:val="ListParagraph"/>
        <w:numPr>
          <w:ilvl w:val="0"/>
          <w:numId w:val="39"/>
        </w:numPr>
        <w:ind w:left="1276"/>
      </w:pPr>
      <w:r>
        <w:rPr>
          <w:i/>
        </w:rPr>
        <w:lastRenderedPageBreak/>
        <w:t>Preprocessing</w:t>
      </w:r>
    </w:p>
    <w:p w14:paraId="7C1963D8" w14:textId="77777777" w:rsidR="00F57F57" w:rsidRDefault="00F57F57" w:rsidP="00737295">
      <w:pPr>
        <w:pStyle w:val="ListParagraph"/>
        <w:ind w:left="1276" w:firstLine="0"/>
      </w:pPr>
      <w:r w:rsidRPr="00F57F57">
        <w:t>Setiap komentar hasil scraping dari TikTok dibersihkan melalui proses cleaning, case folding, dan normalisasi.</w:t>
      </w:r>
      <w:r>
        <w:t xml:space="preserve"> </w:t>
      </w:r>
      <w:r w:rsidRPr="00F57F57">
        <w:t>Kata tidak baku seperti "kejagung" akan diubah menjadi "kejaksaan agung" menggunakan kamus normalisasi internal.</w:t>
      </w:r>
    </w:p>
    <w:p w14:paraId="75185DD6" w14:textId="77777777" w:rsidR="00F57F57" w:rsidRDefault="00F57F57" w:rsidP="008A2987">
      <w:pPr>
        <w:pStyle w:val="ListParagraph"/>
        <w:numPr>
          <w:ilvl w:val="0"/>
          <w:numId w:val="39"/>
        </w:numPr>
        <w:ind w:left="1276"/>
      </w:pPr>
      <w:r>
        <w:t xml:space="preserve">Translasi </w:t>
      </w:r>
    </w:p>
    <w:p w14:paraId="42D4CB0F" w14:textId="77777777" w:rsidR="007A1DFF" w:rsidRDefault="007A1DFF" w:rsidP="00737295">
      <w:pPr>
        <w:pStyle w:val="ListParagraph"/>
        <w:ind w:left="1276" w:firstLine="0"/>
      </w:pPr>
      <w:r w:rsidRPr="007A1DFF">
        <w:t xml:space="preserve">Karena VADER hanya mendukung Bahasa Inggris, komentar akan diterjemahkan menggunakan </w:t>
      </w:r>
      <w:r w:rsidRPr="007A1DFF">
        <w:rPr>
          <w:i/>
        </w:rPr>
        <w:t>GoogleTranslator</w:t>
      </w:r>
      <w:r w:rsidRPr="007A1DFF">
        <w:t>.</w:t>
      </w:r>
      <w:r>
        <w:t xml:space="preserve"> Sebelum translasi, sistem juga menggunakan </w:t>
      </w:r>
      <w:r w:rsidRPr="007A1DFF">
        <w:t xml:space="preserve">kamus idiom sederhana untuk mengganti istilah lokal (seperti </w:t>
      </w:r>
      <w:r>
        <w:t>“</w:t>
      </w:r>
      <w:r w:rsidRPr="007A1DFF">
        <w:t>jos</w:t>
      </w:r>
      <w:r>
        <w:t>”</w:t>
      </w:r>
      <w:r w:rsidRPr="007A1DFF">
        <w:t xml:space="preserve">, </w:t>
      </w:r>
      <w:r>
        <w:t>“</w:t>
      </w:r>
      <w:r w:rsidRPr="007A1DFF">
        <w:t>gass</w:t>
      </w:r>
      <w:r>
        <w:t>”</w:t>
      </w:r>
      <w:r w:rsidRPr="007A1DFF">
        <w:t xml:space="preserve">, atau </w:t>
      </w:r>
      <w:r>
        <w:t>“</w:t>
      </w:r>
      <w:r w:rsidRPr="007A1DFF">
        <w:t>maung</w:t>
      </w:r>
      <w:r>
        <w:t>”</w:t>
      </w:r>
      <w:r w:rsidRPr="007A1DFF">
        <w:t xml:space="preserve">) menjadi padanan makna internasional (misalnya </w:t>
      </w:r>
      <w:r>
        <w:t>“</w:t>
      </w:r>
      <w:r w:rsidRPr="007A1DFF">
        <w:t>awesome</w:t>
      </w:r>
      <w:r>
        <w:t>”</w:t>
      </w:r>
      <w:r w:rsidRPr="007A1DFF">
        <w:t xml:space="preserve">, </w:t>
      </w:r>
      <w:r>
        <w:t>“</w:t>
      </w:r>
      <w:r w:rsidRPr="007A1DFF">
        <w:t>go</w:t>
      </w:r>
      <w:r>
        <w:t>”</w:t>
      </w:r>
      <w:r w:rsidRPr="007A1DFF">
        <w:t xml:space="preserve">, atau </w:t>
      </w:r>
      <w:r>
        <w:t>“</w:t>
      </w:r>
      <w:r w:rsidRPr="007A1DFF">
        <w:t>hero</w:t>
      </w:r>
      <w:r>
        <w:t>”</w:t>
      </w:r>
      <w:r w:rsidRPr="007A1DFF">
        <w:t>).</w:t>
      </w:r>
    </w:p>
    <w:p w14:paraId="787EE313" w14:textId="77777777" w:rsidR="00737295" w:rsidRDefault="00737295" w:rsidP="008A2987">
      <w:pPr>
        <w:pStyle w:val="ListParagraph"/>
        <w:numPr>
          <w:ilvl w:val="0"/>
          <w:numId w:val="39"/>
        </w:numPr>
        <w:ind w:left="1276"/>
      </w:pPr>
      <w:r>
        <w:t>Analisis sentimen</w:t>
      </w:r>
    </w:p>
    <w:p w14:paraId="36DA4DEF" w14:textId="77777777" w:rsidR="00737295" w:rsidRDefault="00737295" w:rsidP="00737295">
      <w:pPr>
        <w:pStyle w:val="ListParagraph"/>
        <w:ind w:left="1276" w:firstLine="0"/>
      </w:pPr>
      <w:r w:rsidRPr="00737295">
        <w:t xml:space="preserve">Komentar yang telah diterjemahkan dianalisis menggunakan fungsi </w:t>
      </w:r>
      <w:r w:rsidRPr="00737295">
        <w:rPr>
          <w:i/>
        </w:rPr>
        <w:t>SentimentIntensityAnalyzer</w:t>
      </w:r>
      <w:r w:rsidRPr="00737295">
        <w:t xml:space="preserve"> dari pustaka nltk.sentiment.vader.</w:t>
      </w:r>
    </w:p>
    <w:p w14:paraId="6FEC9161" w14:textId="77777777" w:rsidR="00737295" w:rsidRDefault="00737295" w:rsidP="00737295">
      <w:pPr>
        <w:pStyle w:val="ListParagraph"/>
        <w:ind w:left="1276" w:firstLine="0"/>
      </w:pPr>
      <w:r>
        <w:t>Fungsi ini menghasilkan:</w:t>
      </w:r>
    </w:p>
    <w:p w14:paraId="619221FC" w14:textId="77777777" w:rsidR="00737295" w:rsidRDefault="00737295" w:rsidP="008A2987">
      <w:pPr>
        <w:pStyle w:val="ListParagraph"/>
        <w:numPr>
          <w:ilvl w:val="0"/>
          <w:numId w:val="40"/>
        </w:numPr>
      </w:pPr>
      <w:r>
        <w:t>vader_pos → proporsi sentimen positif</w:t>
      </w:r>
    </w:p>
    <w:p w14:paraId="3E2EA22E" w14:textId="77777777" w:rsidR="00737295" w:rsidRDefault="00737295" w:rsidP="008A2987">
      <w:pPr>
        <w:pStyle w:val="ListParagraph"/>
        <w:numPr>
          <w:ilvl w:val="0"/>
          <w:numId w:val="40"/>
        </w:numPr>
      </w:pPr>
      <w:r>
        <w:t>vader_neu → proporsi sentimen netral</w:t>
      </w:r>
    </w:p>
    <w:p w14:paraId="1E108C30" w14:textId="77777777" w:rsidR="00737295" w:rsidRDefault="00737295" w:rsidP="008A2987">
      <w:pPr>
        <w:pStyle w:val="ListParagraph"/>
        <w:numPr>
          <w:ilvl w:val="0"/>
          <w:numId w:val="40"/>
        </w:numPr>
      </w:pPr>
      <w:r>
        <w:t>vader_neg → proporsi sentimen negatif</w:t>
      </w:r>
    </w:p>
    <w:p w14:paraId="7BDEE03B" w14:textId="77777777" w:rsidR="00737295" w:rsidRDefault="00737295" w:rsidP="008A2987">
      <w:pPr>
        <w:pStyle w:val="ListParagraph"/>
        <w:numPr>
          <w:ilvl w:val="0"/>
          <w:numId w:val="40"/>
        </w:numPr>
      </w:pPr>
      <w:r>
        <w:t>compound →skor keseluruhan yang menunjukkan polaritas utama komentar.</w:t>
      </w:r>
    </w:p>
    <w:p w14:paraId="304D2C9F" w14:textId="77777777" w:rsidR="00737295" w:rsidRDefault="00737295" w:rsidP="008A2987">
      <w:pPr>
        <w:pStyle w:val="ListParagraph"/>
        <w:numPr>
          <w:ilvl w:val="0"/>
          <w:numId w:val="38"/>
        </w:numPr>
      </w:pPr>
      <w:r>
        <w:t xml:space="preserve">Rumus perhitungan </w:t>
      </w:r>
      <w:r>
        <w:rPr>
          <w:i/>
        </w:rPr>
        <w:t>compound score</w:t>
      </w:r>
    </w:p>
    <w:p w14:paraId="1BB5ACE6" w14:textId="77777777" w:rsidR="00F57F57" w:rsidRDefault="00737295" w:rsidP="009C4F56">
      <w:pPr>
        <w:pStyle w:val="ListParagraph"/>
        <w:ind w:left="928" w:firstLine="0"/>
      </w:pPr>
      <w:r w:rsidRPr="00737295">
        <w:t xml:space="preserve">Nilai </w:t>
      </w:r>
      <w:r w:rsidRPr="00737295">
        <w:rPr>
          <w:i/>
        </w:rPr>
        <w:t>compound</w:t>
      </w:r>
      <w:r w:rsidRPr="00737295">
        <w:t xml:space="preserve"> dihitung dari total skor valensi kata-kata dalam komentar, dengan rumus normalisasi:</w:t>
      </w:r>
    </w:p>
    <w:p w14:paraId="23B6C4EE" w14:textId="77777777" w:rsidR="009C4F56" w:rsidRPr="009C4F56" w:rsidRDefault="009C4F56" w:rsidP="009C4F56">
      <w:pPr>
        <w:pStyle w:val="ListParagraph"/>
        <w:ind w:left="0"/>
        <w:jc w:val="center"/>
        <w:rPr>
          <w:rFonts w:eastAsiaTheme="minorEastAsia"/>
          <w:sz w:val="32"/>
        </w:rPr>
      </w:pPr>
      <w:r w:rsidRPr="009C4F56">
        <w:rPr>
          <w:rFonts w:eastAsiaTheme="minorEastAsia"/>
          <w:sz w:val="32"/>
        </w:rPr>
        <w:t xml:space="preserve">Compount = </w:t>
      </w:r>
      <m:oMath>
        <m:f>
          <m:fPr>
            <m:ctrlPr>
              <w:rPr>
                <w:rFonts w:ascii="Cambria Math" w:hAnsi="Cambria Math"/>
                <w:i/>
                <w:sz w:val="32"/>
              </w:rPr>
            </m:ctrlPr>
          </m:fPr>
          <m:num>
            <m:r>
              <w:rPr>
                <w:rFonts w:ascii="Cambria Math" w:hAnsi="Cambria Math"/>
                <w:sz w:val="32"/>
              </w:rPr>
              <m:t>x</m:t>
            </m:r>
          </m:num>
          <m:den>
            <m:rad>
              <m:radPr>
                <m:degHide m:val="1"/>
                <m:ctrlPr>
                  <w:rPr>
                    <w:rFonts w:ascii="Cambria Math" w:hAnsi="Cambria Math"/>
                    <w:i/>
                    <w:sz w:val="32"/>
                  </w:rPr>
                </m:ctrlPr>
              </m:radPr>
              <m:deg/>
              <m:e>
                <m:sSup>
                  <m:sSupPr>
                    <m:ctrlPr>
                      <w:rPr>
                        <w:rFonts w:ascii="Cambria Math" w:hAnsi="Cambria Math"/>
                        <w:sz w:val="32"/>
                      </w:rPr>
                    </m:ctrlPr>
                  </m:sSupPr>
                  <m:e>
                    <m:r>
                      <w:rPr>
                        <w:rFonts w:ascii="Cambria Math" w:hAnsi="Cambria Math"/>
                        <w:sz w:val="32"/>
                      </w:rPr>
                      <m:t>x</m:t>
                    </m:r>
                  </m:e>
                  <m:sup>
                    <m:r>
                      <w:rPr>
                        <w:rFonts w:ascii="Cambria Math"/>
                        <w:sz w:val="32"/>
                      </w:rPr>
                      <m:t>2</m:t>
                    </m:r>
                  </m:sup>
                </m:sSup>
                <m:r>
                  <w:rPr>
                    <w:rFonts w:ascii="Cambria Math"/>
                    <w:sz w:val="32"/>
                  </w:rPr>
                  <m:t>+α</m:t>
                </m:r>
              </m:e>
            </m:rad>
          </m:den>
        </m:f>
      </m:oMath>
    </w:p>
    <w:p w14:paraId="35AD9BFA" w14:textId="77777777" w:rsidR="009C4F56" w:rsidRDefault="009C4F56" w:rsidP="008A2987">
      <w:pPr>
        <w:pStyle w:val="ListParagraph"/>
        <w:numPr>
          <w:ilvl w:val="0"/>
          <w:numId w:val="41"/>
        </w:numPr>
      </w:pPr>
      <w:r>
        <w:lastRenderedPageBreak/>
        <w:t>“</w:t>
      </w:r>
      <m:oMath>
        <m:r>
          <w:rPr>
            <w:rFonts w:ascii="Cambria Math" w:hAnsi="Cambria Math"/>
            <w:sz w:val="32"/>
          </w:rPr>
          <m:t>x</m:t>
        </m:r>
      </m:oMath>
      <w:r>
        <w:t>”: merupakan jumlah total valensi positif dan negatif berdasarkan leksikon VADER.</w:t>
      </w:r>
    </w:p>
    <w:p w14:paraId="6045A487" w14:textId="77777777" w:rsidR="009C4F56" w:rsidRDefault="009C4F56" w:rsidP="008A2987">
      <w:pPr>
        <w:pStyle w:val="ListParagraph"/>
        <w:numPr>
          <w:ilvl w:val="0"/>
          <w:numId w:val="41"/>
        </w:numPr>
      </w:pPr>
      <w:r>
        <w:t>“</w:t>
      </w:r>
      <m:oMath>
        <m:r>
          <w:rPr>
            <w:rFonts w:ascii="Cambria Math"/>
            <w:sz w:val="32"/>
          </w:rPr>
          <m:t>α</m:t>
        </m:r>
      </m:oMath>
      <w:r>
        <w:t>”: merupakan konstanta penyesuaian dengan nilai default “15”</w:t>
      </w:r>
    </w:p>
    <w:p w14:paraId="6AC5BFA8" w14:textId="77777777" w:rsidR="009C4F56" w:rsidRDefault="009C4F56" w:rsidP="009C4F56">
      <w:pPr>
        <w:pStyle w:val="PARAF"/>
      </w:pPr>
      <w:r>
        <w:t xml:space="preserve">Hasil </w:t>
      </w:r>
      <w:r w:rsidRPr="009C4F56">
        <w:rPr>
          <w:i/>
        </w:rPr>
        <w:t>compound</w:t>
      </w:r>
      <w:r>
        <w:t xml:space="preserve"> akan selalu berada dalam rentang -1 sampai +1 dan digunakan untuk menentukan label sentimen. Berdasarkan nilai </w:t>
      </w:r>
      <w:r w:rsidRPr="009C4F56">
        <w:rPr>
          <w:i/>
        </w:rPr>
        <w:t>compound</w:t>
      </w:r>
      <w:r>
        <w:t>, label sentimen yang ditentukan sebgai berikut:</w:t>
      </w:r>
    </w:p>
    <w:tbl>
      <w:tblPr>
        <w:tblStyle w:val="TableGrid"/>
        <w:tblW w:w="0" w:type="auto"/>
        <w:jc w:val="center"/>
        <w:tblLook w:val="04A0" w:firstRow="1" w:lastRow="0" w:firstColumn="1" w:lastColumn="0" w:noHBand="0" w:noVBand="1"/>
      </w:tblPr>
      <w:tblGrid>
        <w:gridCol w:w="2518"/>
        <w:gridCol w:w="1559"/>
      </w:tblGrid>
      <w:tr w:rsidR="009C4F56" w:rsidRPr="009C4F56" w14:paraId="0CE51566" w14:textId="77777777" w:rsidTr="009C4F56">
        <w:trPr>
          <w:trHeight w:val="553"/>
          <w:jc w:val="center"/>
        </w:trPr>
        <w:tc>
          <w:tcPr>
            <w:tcW w:w="2518" w:type="dxa"/>
            <w:vAlign w:val="center"/>
          </w:tcPr>
          <w:p w14:paraId="3F569075" w14:textId="77777777" w:rsidR="009C4F56" w:rsidRPr="009C4F56" w:rsidRDefault="009C4F56" w:rsidP="009C4F56">
            <w:pPr>
              <w:pStyle w:val="PARAF"/>
              <w:spacing w:line="360" w:lineRule="auto"/>
              <w:ind w:left="0" w:firstLine="0"/>
              <w:jc w:val="left"/>
              <w:rPr>
                <w:rFonts w:ascii="Times New Roman" w:hAnsi="Times New Roman" w:cs="Times New Roman"/>
                <w:i/>
                <w:sz w:val="24"/>
                <w:lang w:val="en-US"/>
              </w:rPr>
            </w:pPr>
            <w:r w:rsidRPr="009C4F56">
              <w:rPr>
                <w:rFonts w:ascii="Times New Roman" w:hAnsi="Times New Roman" w:cs="Times New Roman"/>
                <w:sz w:val="24"/>
                <w:lang w:val="en-US"/>
              </w:rPr>
              <w:t xml:space="preserve">Nilai </w:t>
            </w:r>
            <w:r>
              <w:rPr>
                <w:rFonts w:ascii="Times New Roman" w:hAnsi="Times New Roman" w:cs="Times New Roman"/>
                <w:i/>
                <w:sz w:val="24"/>
                <w:lang w:val="en-US"/>
              </w:rPr>
              <w:t>C</w:t>
            </w:r>
            <w:r w:rsidRPr="009C4F56">
              <w:rPr>
                <w:rFonts w:ascii="Times New Roman" w:hAnsi="Times New Roman" w:cs="Times New Roman"/>
                <w:i/>
                <w:sz w:val="24"/>
                <w:lang w:val="en-US"/>
              </w:rPr>
              <w:t>ompound</w:t>
            </w:r>
          </w:p>
        </w:tc>
        <w:tc>
          <w:tcPr>
            <w:tcW w:w="1559" w:type="dxa"/>
            <w:vAlign w:val="center"/>
          </w:tcPr>
          <w:p w14:paraId="76F0BF3A" w14:textId="77777777" w:rsidR="009C4F56" w:rsidRPr="009C4F56" w:rsidRDefault="009C4F56" w:rsidP="009C4F56">
            <w:pPr>
              <w:pStyle w:val="PARAF"/>
              <w:spacing w:line="360" w:lineRule="auto"/>
              <w:ind w:left="0" w:firstLine="0"/>
              <w:jc w:val="left"/>
              <w:rPr>
                <w:rFonts w:ascii="Times New Roman" w:hAnsi="Times New Roman" w:cs="Times New Roman"/>
                <w:sz w:val="24"/>
                <w:lang w:val="en-US"/>
              </w:rPr>
            </w:pPr>
            <w:r w:rsidRPr="009C4F56">
              <w:rPr>
                <w:rFonts w:ascii="Times New Roman" w:hAnsi="Times New Roman" w:cs="Times New Roman"/>
                <w:sz w:val="24"/>
                <w:lang w:val="en-US"/>
              </w:rPr>
              <w:t>Label</w:t>
            </w:r>
          </w:p>
        </w:tc>
      </w:tr>
      <w:tr w:rsidR="009C4F56" w:rsidRPr="009C4F56" w14:paraId="1A34D7CB" w14:textId="77777777" w:rsidTr="009C4F56">
        <w:trPr>
          <w:jc w:val="center"/>
        </w:trPr>
        <w:tc>
          <w:tcPr>
            <w:tcW w:w="2518" w:type="dxa"/>
          </w:tcPr>
          <w:p w14:paraId="4B72B150" w14:textId="77777777" w:rsidR="009C4F56" w:rsidRPr="009C4F56" w:rsidRDefault="009C4F56" w:rsidP="009C4F56">
            <w:pPr>
              <w:pStyle w:val="PARAF"/>
              <w:ind w:left="0" w:firstLine="0"/>
              <w:rPr>
                <w:rFonts w:ascii="Times New Roman" w:hAnsi="Times New Roman" w:cs="Times New Roman"/>
                <w:sz w:val="24"/>
              </w:rPr>
            </w:pPr>
            <w:r w:rsidRPr="009C4F56">
              <w:rPr>
                <w:rFonts w:ascii="Times New Roman" w:hAnsi="Times New Roman" w:cs="Times New Roman"/>
                <w:sz w:val="24"/>
              </w:rPr>
              <w:t>≥ 0.3</w:t>
            </w:r>
          </w:p>
        </w:tc>
        <w:tc>
          <w:tcPr>
            <w:tcW w:w="1559" w:type="dxa"/>
          </w:tcPr>
          <w:p w14:paraId="0A0919F1" w14:textId="77777777" w:rsidR="009C4F56" w:rsidRPr="009C4F56" w:rsidRDefault="009C4F56" w:rsidP="009C4F56">
            <w:pPr>
              <w:pStyle w:val="PARAF"/>
              <w:ind w:left="0" w:firstLine="0"/>
              <w:rPr>
                <w:rFonts w:ascii="Times New Roman" w:hAnsi="Times New Roman" w:cs="Times New Roman"/>
                <w:sz w:val="24"/>
              </w:rPr>
            </w:pPr>
            <w:r w:rsidRPr="009C4F56">
              <w:rPr>
                <w:rFonts w:ascii="Times New Roman" w:hAnsi="Times New Roman" w:cs="Times New Roman"/>
                <w:sz w:val="24"/>
              </w:rPr>
              <w:t>Positif</w:t>
            </w:r>
          </w:p>
        </w:tc>
      </w:tr>
      <w:tr w:rsidR="009C4F56" w:rsidRPr="009C4F56" w14:paraId="260CAB4A" w14:textId="77777777" w:rsidTr="009C4F56">
        <w:trPr>
          <w:jc w:val="center"/>
        </w:trPr>
        <w:tc>
          <w:tcPr>
            <w:tcW w:w="2518" w:type="dxa"/>
          </w:tcPr>
          <w:p w14:paraId="784744C9" w14:textId="77777777" w:rsidR="009C4F56" w:rsidRPr="009C4F56" w:rsidRDefault="009C4F56" w:rsidP="009C4F56">
            <w:pPr>
              <w:pStyle w:val="PARAF"/>
              <w:ind w:left="0" w:firstLine="0"/>
              <w:rPr>
                <w:rFonts w:ascii="Times New Roman" w:hAnsi="Times New Roman" w:cs="Times New Roman"/>
                <w:sz w:val="24"/>
              </w:rPr>
            </w:pPr>
            <w:r w:rsidRPr="009C4F56">
              <w:rPr>
                <w:rFonts w:ascii="Times New Roman" w:hAnsi="Times New Roman" w:cs="Times New Roman"/>
                <w:sz w:val="24"/>
              </w:rPr>
              <w:t>≤ -0.3</w:t>
            </w:r>
            <w:r w:rsidRPr="009C4F56">
              <w:rPr>
                <w:rFonts w:ascii="Times New Roman" w:hAnsi="Times New Roman" w:cs="Times New Roman"/>
                <w:sz w:val="24"/>
                <w:lang w:val="en-US"/>
              </w:rPr>
              <w:t xml:space="preserve"> </w:t>
            </w:r>
            <w:r w:rsidRPr="009C4F56">
              <w:rPr>
                <w:rFonts w:ascii="Times New Roman" w:hAnsi="Times New Roman" w:cs="Times New Roman"/>
                <w:sz w:val="24"/>
              </w:rPr>
              <w:t>compound ≤ 0.3</w:t>
            </w:r>
          </w:p>
        </w:tc>
        <w:tc>
          <w:tcPr>
            <w:tcW w:w="1559" w:type="dxa"/>
          </w:tcPr>
          <w:p w14:paraId="6126BC24" w14:textId="77777777" w:rsidR="009C4F56" w:rsidRPr="009C4F56" w:rsidRDefault="009C4F56" w:rsidP="009C4F56">
            <w:pPr>
              <w:pStyle w:val="PARAF"/>
              <w:ind w:left="0" w:firstLine="0"/>
              <w:rPr>
                <w:rFonts w:ascii="Times New Roman" w:hAnsi="Times New Roman" w:cs="Times New Roman"/>
                <w:sz w:val="24"/>
                <w:lang w:val="en-US"/>
              </w:rPr>
            </w:pPr>
            <w:r w:rsidRPr="009C4F56">
              <w:rPr>
                <w:rFonts w:ascii="Times New Roman" w:hAnsi="Times New Roman" w:cs="Times New Roman"/>
                <w:sz w:val="24"/>
                <w:lang w:val="en-US"/>
              </w:rPr>
              <w:t>Netral</w:t>
            </w:r>
          </w:p>
        </w:tc>
      </w:tr>
      <w:tr w:rsidR="009C4F56" w:rsidRPr="009C4F56" w14:paraId="756BE1C8" w14:textId="77777777" w:rsidTr="009C4F56">
        <w:trPr>
          <w:jc w:val="center"/>
        </w:trPr>
        <w:tc>
          <w:tcPr>
            <w:tcW w:w="2518" w:type="dxa"/>
          </w:tcPr>
          <w:p w14:paraId="4F13F32C" w14:textId="77777777" w:rsidR="009C4F56" w:rsidRPr="009C4F56" w:rsidRDefault="009C4F56" w:rsidP="009C4F56">
            <w:pPr>
              <w:pStyle w:val="PARAF"/>
              <w:ind w:left="0" w:firstLine="0"/>
              <w:rPr>
                <w:rFonts w:ascii="Times New Roman" w:hAnsi="Times New Roman" w:cs="Times New Roman"/>
                <w:sz w:val="24"/>
              </w:rPr>
            </w:pPr>
            <w:r w:rsidRPr="009C4F56">
              <w:rPr>
                <w:rFonts w:ascii="Times New Roman" w:hAnsi="Times New Roman" w:cs="Times New Roman"/>
                <w:sz w:val="24"/>
              </w:rPr>
              <w:t>≤ -0.3</w:t>
            </w:r>
          </w:p>
        </w:tc>
        <w:tc>
          <w:tcPr>
            <w:tcW w:w="1559" w:type="dxa"/>
          </w:tcPr>
          <w:p w14:paraId="4B64CF27" w14:textId="77777777" w:rsidR="009C4F56" w:rsidRPr="009C4F56" w:rsidRDefault="009C4F56" w:rsidP="009C4F56">
            <w:pPr>
              <w:pStyle w:val="PARAF"/>
              <w:ind w:left="0" w:firstLine="0"/>
              <w:rPr>
                <w:rFonts w:ascii="Times New Roman" w:hAnsi="Times New Roman" w:cs="Times New Roman"/>
                <w:sz w:val="24"/>
                <w:lang w:val="en-US"/>
              </w:rPr>
            </w:pPr>
            <w:r w:rsidRPr="009C4F56">
              <w:rPr>
                <w:rFonts w:ascii="Times New Roman" w:hAnsi="Times New Roman" w:cs="Times New Roman"/>
                <w:sz w:val="24"/>
                <w:lang w:val="en-US"/>
              </w:rPr>
              <w:t>Negatif</w:t>
            </w:r>
          </w:p>
        </w:tc>
      </w:tr>
    </w:tbl>
    <w:p w14:paraId="46C1B4F6" w14:textId="77777777" w:rsidR="009C4F56" w:rsidRDefault="009C4F56" w:rsidP="009C4F56">
      <w:pPr>
        <w:pStyle w:val="PARAF"/>
        <w:spacing w:before="100" w:beforeAutospacing="1"/>
      </w:pPr>
      <w:r w:rsidRPr="009C4F56">
        <w:t>Ambang batas ini digunakan karena dinilai paling representatif untuk data informal, dan juga didukung oleh penelitian sebelumnya seperti</w:t>
      </w:r>
      <w:r w:rsidR="00AE695D">
        <w:t xml:space="preserve"> N.</w:t>
      </w:r>
      <w:r w:rsidR="00AE695D" w:rsidRPr="00D860B3">
        <w:t xml:space="preserve"> </w:t>
      </w:r>
      <w:r w:rsidR="00AE695D">
        <w:t>Sham</w:t>
      </w:r>
      <w:r w:rsidR="00AE695D" w:rsidRPr="00D860B3">
        <w:t xml:space="preserve"> </w:t>
      </w:r>
      <w:r w:rsidR="00AE695D" w:rsidRPr="00FF2624">
        <w:t>et. al. (2016)</w:t>
      </w:r>
      <w:r w:rsidR="00AE695D">
        <w:t xml:space="preserve"> dengan judul penelitian “</w:t>
      </w:r>
      <w:r w:rsidR="00AE695D" w:rsidRPr="00AE695D">
        <w:rPr>
          <w:i/>
        </w:rPr>
        <w:t>Climate Change Sentiment Analysis Using Lexicon, Machine Learning and Hybrid Approaches</w:t>
      </w:r>
      <w:r w:rsidR="00AE695D">
        <w:t xml:space="preserve">” </w:t>
      </w:r>
      <w:r w:rsidR="00337E13">
        <w:fldChar w:fldCharType="begin" w:fldLock="1"/>
      </w:r>
      <w:r w:rsidR="00AE695D">
        <w:instrText>ADDIN CSL_CITATION {"citationItems":[{"id":"ITEM-1","itemData":{"DOI":"10.3390/su14084723","ISSN":"20711050","abstract":"The emissions of greenhouse gases, such as carbon dioxide, into the biosphere have the consequence of warming up the planet, hence the existence of climate change. Sentiment analysis has been a popular subject and there has been a plethora of research conducted in this area in recent decades, typically on social media platforms such as Twitter, due to the proliferation of data generated today during discussions on climate change. However, there is not much research on the performances of different sentiment analysis approaches using lexicon, machine learning and hybrid methods, particularly within this domain-specific sentiment. This study aims to find the most effective sentiment analysis approach for climate change tweets and related domains by performing a comparative evaluation of various sentiment analysis approaches. In this context, seven lexicon-based approaches were used, namely SentiWordNet, TextBlob, VADER, SentiStrength, Hu and Liu, MPQA, and WKWSCI. Meanwhile, three machine learning classifiers were used, namely Support Vector Machine, Naïve Bayes, and Logistic Regression, by using two feature extraction techniques, which were Bag-of-Words and TF–IDF. Next, the hybridization between lexicon-based and machine learningbased approaches was performed. The results indicate that the hybrid method outperformed the other two approaches, with hybrid TextBlob and Logistic Regression achieving an F1-score of 75.3%; thus, this has been chosen as the most effective approach. This study also found that lemmatization improved the accuracy of machine learning and hybrid approaches by 1.6%. Meanwhile, the TF–IDF feature extraction technique was slightly better than BoW by increasing the accuracy of the Logistic Regression classifier by 0.6%. However, TF–IDF and BoW had an identical effect on SVM and NB. Future works will include investigating the suitability of deep learning approaches toward this domain-specific sentiment on social media platforms.","author":[{"dropping-particle":"","family":"Sham","given":"Nabila Mohamad","non-dropping-particle":"","parse-names":false,"suffix":""},{"dropping-particle":"","family":"Mohamed","given":"Azlinah","non-dropping-particle":"","parse-names":false,"suffix":""}],"container-title":"Sustainability (Switzerland)","id":"ITEM-1","issue":"8","issued":{"date-parts":[["2022"]]},"page":"1-28","title":"Climate Change Sentiment Analysis Using Lexicon, Machine Learning and Hybrid Approaches","type":"article-journal","volume":"14"},"uris":["http://www.mendeley.com/documents/?uuid=29e4bb02-2c84-418c-95d1-55fc7064822b"]}],"mendeley":{"formattedCitation":"[7]","plainTextFormattedCitation":"[7]"},"properties":{"noteIndex":0},"schema":"https://github.com/citation-style-language/schema/raw/master/csl-citation.json"}</w:instrText>
      </w:r>
      <w:r w:rsidR="00337E13">
        <w:fldChar w:fldCharType="separate"/>
      </w:r>
      <w:r w:rsidR="00AE695D" w:rsidRPr="00AE695D">
        <w:rPr>
          <w:noProof/>
        </w:rPr>
        <w:t>[7]</w:t>
      </w:r>
      <w:r w:rsidR="00337E13">
        <w:fldChar w:fldCharType="end"/>
      </w:r>
      <w:r w:rsidR="00AE695D">
        <w:t>.</w:t>
      </w:r>
    </w:p>
    <w:p w14:paraId="10480C39" w14:textId="77777777" w:rsidR="00CD63ED" w:rsidRDefault="00CD63ED" w:rsidP="008A2987">
      <w:pPr>
        <w:pStyle w:val="ListParagraph"/>
        <w:numPr>
          <w:ilvl w:val="0"/>
          <w:numId w:val="38"/>
        </w:numPr>
      </w:pPr>
      <w:r>
        <w:t>Contoh implementasi</w:t>
      </w:r>
    </w:p>
    <w:p w14:paraId="3709ABCB" w14:textId="77777777" w:rsidR="00CD63ED" w:rsidRDefault="00CD63ED" w:rsidP="00CD63ED">
      <w:pPr>
        <w:pStyle w:val="PARAF"/>
        <w:ind w:left="924" w:firstLine="0"/>
      </w:pPr>
      <w:r>
        <w:t>Komentar asli: “kejagung mantap, kami bangga memiliki kalian, bagus nya kalian yg ddk di MK”</w:t>
      </w:r>
    </w:p>
    <w:p w14:paraId="0910505C" w14:textId="77777777" w:rsidR="00CD63ED" w:rsidRDefault="00CD63ED" w:rsidP="00CD63ED">
      <w:pPr>
        <w:pStyle w:val="PARAF"/>
        <w:ind w:left="924" w:firstLine="0"/>
      </w:pPr>
      <w:r>
        <w:t>Hasil normalisasi: “kejaksaan agung mantap kami bangga memiliki kalian bagus nya kalian yang duduk di mk”</w:t>
      </w:r>
    </w:p>
    <w:p w14:paraId="51E78315" w14:textId="77777777" w:rsidR="00CD63ED" w:rsidRDefault="00CD63ED" w:rsidP="00CD63ED">
      <w:pPr>
        <w:pStyle w:val="PARAF"/>
        <w:ind w:left="924" w:firstLine="0"/>
      </w:pPr>
      <w:r>
        <w:t>Hasil translasi kedalam bahasa inggris: “</w:t>
      </w:r>
      <w:r w:rsidRPr="00CD63ED">
        <w:t>The Attorney General's Office is great, we are proud to have you guys who are sitting in the MK</w:t>
      </w:r>
      <w:r>
        <w:t>”</w:t>
      </w:r>
    </w:p>
    <w:p w14:paraId="399C962B" w14:textId="77777777" w:rsidR="00CD63ED" w:rsidRDefault="00CD63ED" w:rsidP="00CD63ED">
      <w:pPr>
        <w:pStyle w:val="PARAF"/>
        <w:ind w:left="924" w:firstLine="0"/>
      </w:pPr>
      <w:r>
        <w:t>Setelah dianalisis oleh VADER, akan diperoleh hasil:</w:t>
      </w:r>
    </w:p>
    <w:p w14:paraId="4739CBC8" w14:textId="552871BC" w:rsidR="00CD63ED" w:rsidRDefault="00CD63ED" w:rsidP="00CD63ED">
      <w:pPr>
        <w:pStyle w:val="Caption"/>
      </w:pPr>
      <w:bookmarkStart w:id="156" w:name="_Toc202648370"/>
      <w:r>
        <w:t xml:space="preserve">Tabel 3. </w:t>
      </w:r>
      <w:fldSimple w:instr=" SEQ Tabel_3. \* ARABIC ">
        <w:r w:rsidR="00C721A1">
          <w:rPr>
            <w:noProof/>
          </w:rPr>
          <w:t>9</w:t>
        </w:r>
      </w:fldSimple>
      <w:r>
        <w:t xml:space="preserve"> Contoh implementasi</w:t>
      </w:r>
      <w:bookmarkEnd w:id="156"/>
    </w:p>
    <w:tbl>
      <w:tblPr>
        <w:tblStyle w:val="TableGrid"/>
        <w:tblW w:w="0" w:type="auto"/>
        <w:tblInd w:w="924" w:type="dxa"/>
        <w:tblLook w:val="04A0" w:firstRow="1" w:lastRow="0" w:firstColumn="1" w:lastColumn="0" w:noHBand="0" w:noVBand="1"/>
      </w:tblPr>
      <w:tblGrid>
        <w:gridCol w:w="2019"/>
        <w:gridCol w:w="5211"/>
      </w:tblGrid>
      <w:tr w:rsidR="00CD63ED" w:rsidRPr="00CD63ED" w14:paraId="5A321130" w14:textId="77777777" w:rsidTr="00CD63ED">
        <w:trPr>
          <w:trHeight w:val="471"/>
        </w:trPr>
        <w:tc>
          <w:tcPr>
            <w:tcW w:w="2019" w:type="dxa"/>
            <w:vAlign w:val="center"/>
          </w:tcPr>
          <w:p w14:paraId="0F4BA189" w14:textId="77777777" w:rsidR="00CD63ED" w:rsidRPr="00CD63ED" w:rsidRDefault="00CD63ED" w:rsidP="00CD63ED">
            <w:pPr>
              <w:pStyle w:val="PARAF"/>
              <w:spacing w:line="360" w:lineRule="auto"/>
              <w:ind w:left="0" w:firstLine="0"/>
              <w:jc w:val="left"/>
              <w:rPr>
                <w:rFonts w:ascii="Times New Roman" w:hAnsi="Times New Roman" w:cs="Times New Roman"/>
                <w:sz w:val="24"/>
                <w:lang w:val="en-US"/>
              </w:rPr>
            </w:pPr>
            <w:r>
              <w:rPr>
                <w:rFonts w:ascii="Times New Roman" w:hAnsi="Times New Roman" w:cs="Times New Roman"/>
                <w:sz w:val="24"/>
                <w:lang w:val="en-US"/>
              </w:rPr>
              <w:lastRenderedPageBreak/>
              <w:t>Metrik</w:t>
            </w:r>
          </w:p>
        </w:tc>
        <w:tc>
          <w:tcPr>
            <w:tcW w:w="5211" w:type="dxa"/>
            <w:vAlign w:val="center"/>
          </w:tcPr>
          <w:p w14:paraId="6380AB22" w14:textId="77777777" w:rsidR="00CD63ED" w:rsidRPr="00CD63ED" w:rsidRDefault="00CD63ED" w:rsidP="00CD63ED">
            <w:pPr>
              <w:pStyle w:val="PARAF"/>
              <w:spacing w:line="360" w:lineRule="auto"/>
              <w:ind w:left="0" w:firstLine="0"/>
              <w:jc w:val="left"/>
              <w:rPr>
                <w:rFonts w:ascii="Times New Roman" w:hAnsi="Times New Roman" w:cs="Times New Roman"/>
                <w:sz w:val="24"/>
                <w:lang w:val="en-US"/>
              </w:rPr>
            </w:pPr>
            <w:r>
              <w:rPr>
                <w:rFonts w:ascii="Times New Roman" w:hAnsi="Times New Roman" w:cs="Times New Roman"/>
                <w:sz w:val="24"/>
                <w:lang w:val="en-US"/>
              </w:rPr>
              <w:t>Nilai</w:t>
            </w:r>
          </w:p>
        </w:tc>
      </w:tr>
      <w:tr w:rsidR="00CD63ED" w:rsidRPr="00CD63ED" w14:paraId="2DF8D98F" w14:textId="77777777" w:rsidTr="00CD63ED">
        <w:tc>
          <w:tcPr>
            <w:tcW w:w="2019" w:type="dxa"/>
          </w:tcPr>
          <w:p w14:paraId="4DCA5679" w14:textId="77777777" w:rsidR="00CD63ED" w:rsidRPr="00CD63ED" w:rsidRDefault="00CD63ED" w:rsidP="00CD63ED">
            <w:pPr>
              <w:pStyle w:val="PARAF"/>
              <w:ind w:left="0" w:firstLine="0"/>
              <w:rPr>
                <w:rFonts w:ascii="Times New Roman" w:hAnsi="Times New Roman" w:cs="Times New Roman"/>
                <w:sz w:val="24"/>
                <w:lang w:val="en-US"/>
              </w:rPr>
            </w:pPr>
            <w:r>
              <w:rPr>
                <w:rFonts w:ascii="Times New Roman" w:hAnsi="Times New Roman" w:cs="Times New Roman"/>
                <w:sz w:val="24"/>
                <w:lang w:val="en-US"/>
              </w:rPr>
              <w:t>Vader_pos</w:t>
            </w:r>
          </w:p>
        </w:tc>
        <w:tc>
          <w:tcPr>
            <w:tcW w:w="5211" w:type="dxa"/>
          </w:tcPr>
          <w:p w14:paraId="66643958" w14:textId="77777777" w:rsidR="00CD63ED" w:rsidRPr="00CD63ED" w:rsidRDefault="00CD63ED" w:rsidP="00CD63ED">
            <w:pPr>
              <w:pStyle w:val="PARAF"/>
              <w:ind w:left="0" w:firstLine="0"/>
              <w:rPr>
                <w:rFonts w:ascii="Times New Roman" w:hAnsi="Times New Roman" w:cs="Times New Roman"/>
                <w:sz w:val="24"/>
                <w:lang w:val="en-US"/>
              </w:rPr>
            </w:pPr>
            <w:r>
              <w:rPr>
                <w:rFonts w:ascii="Times New Roman" w:hAnsi="Times New Roman" w:cs="Times New Roman"/>
                <w:sz w:val="24"/>
                <w:lang w:val="en-US"/>
              </w:rPr>
              <w:t xml:space="preserve">0.298 </w:t>
            </w:r>
            <w:r w:rsidRPr="00CD63ED">
              <w:rPr>
                <w:rFonts w:ascii="Times New Roman" w:hAnsi="Times New Roman" w:cs="Times New Roman"/>
                <w:sz w:val="24"/>
                <w:lang w:val="en-US"/>
              </w:rPr>
              <w:t>→ Sekitar 29.8% dari teks dianggap positif</w:t>
            </w:r>
          </w:p>
        </w:tc>
      </w:tr>
      <w:tr w:rsidR="00CD63ED" w:rsidRPr="00CD63ED" w14:paraId="23238608" w14:textId="77777777" w:rsidTr="00CD63ED">
        <w:tc>
          <w:tcPr>
            <w:tcW w:w="2019" w:type="dxa"/>
          </w:tcPr>
          <w:p w14:paraId="3EBF0EB4" w14:textId="77777777" w:rsidR="00CD63ED" w:rsidRPr="00CD63ED" w:rsidRDefault="00CD63ED" w:rsidP="00CD63ED">
            <w:pPr>
              <w:pStyle w:val="PARAF"/>
              <w:ind w:left="0" w:firstLine="0"/>
              <w:rPr>
                <w:rFonts w:ascii="Times New Roman" w:hAnsi="Times New Roman" w:cs="Times New Roman"/>
                <w:sz w:val="24"/>
                <w:lang w:val="en-US"/>
              </w:rPr>
            </w:pPr>
            <w:r>
              <w:rPr>
                <w:rFonts w:ascii="Times New Roman" w:hAnsi="Times New Roman" w:cs="Times New Roman"/>
                <w:sz w:val="24"/>
                <w:lang w:val="en-US"/>
              </w:rPr>
              <w:t>Vader_neu</w:t>
            </w:r>
          </w:p>
        </w:tc>
        <w:tc>
          <w:tcPr>
            <w:tcW w:w="5211" w:type="dxa"/>
          </w:tcPr>
          <w:p w14:paraId="42A3DB5E" w14:textId="77777777" w:rsidR="00CD63ED" w:rsidRPr="00CD63ED" w:rsidRDefault="00CD63ED" w:rsidP="00CD63ED">
            <w:pPr>
              <w:pStyle w:val="PARAF"/>
              <w:ind w:left="0" w:firstLine="0"/>
              <w:rPr>
                <w:rFonts w:ascii="Times New Roman" w:hAnsi="Times New Roman" w:cs="Times New Roman"/>
                <w:sz w:val="24"/>
                <w:lang w:val="en-US"/>
              </w:rPr>
            </w:pPr>
            <w:r>
              <w:rPr>
                <w:rFonts w:ascii="Times New Roman" w:hAnsi="Times New Roman" w:cs="Times New Roman"/>
                <w:sz w:val="24"/>
                <w:lang w:val="en-US"/>
              </w:rPr>
              <w:t xml:space="preserve">0.702 </w:t>
            </w:r>
            <w:r w:rsidRPr="00CD63ED">
              <w:rPr>
                <w:rFonts w:ascii="Times New Roman" w:hAnsi="Times New Roman" w:cs="Times New Roman"/>
                <w:sz w:val="24"/>
                <w:lang w:val="en-US"/>
              </w:rPr>
              <w:t>Sekitar 70.2% dari teks dianggap netral</w:t>
            </w:r>
          </w:p>
        </w:tc>
      </w:tr>
      <w:tr w:rsidR="00CD63ED" w:rsidRPr="00CD63ED" w14:paraId="7DA0D199" w14:textId="77777777" w:rsidTr="00CD63ED">
        <w:tc>
          <w:tcPr>
            <w:tcW w:w="2019" w:type="dxa"/>
          </w:tcPr>
          <w:p w14:paraId="24D9B56D" w14:textId="77777777" w:rsidR="00CD63ED" w:rsidRPr="00CD63ED" w:rsidRDefault="00CD63ED" w:rsidP="00CD63ED">
            <w:pPr>
              <w:pStyle w:val="PARAF"/>
              <w:ind w:left="0" w:firstLine="0"/>
              <w:rPr>
                <w:rFonts w:ascii="Times New Roman" w:hAnsi="Times New Roman" w:cs="Times New Roman"/>
                <w:sz w:val="24"/>
                <w:lang w:val="en-US"/>
              </w:rPr>
            </w:pPr>
            <w:r>
              <w:rPr>
                <w:rFonts w:ascii="Times New Roman" w:hAnsi="Times New Roman" w:cs="Times New Roman"/>
                <w:sz w:val="24"/>
                <w:lang w:val="en-US"/>
              </w:rPr>
              <w:t>Vader_neg</w:t>
            </w:r>
          </w:p>
        </w:tc>
        <w:tc>
          <w:tcPr>
            <w:tcW w:w="5211" w:type="dxa"/>
          </w:tcPr>
          <w:p w14:paraId="4F11EC3D" w14:textId="77777777" w:rsidR="00CD63ED" w:rsidRPr="00CD63ED" w:rsidRDefault="00CD63ED" w:rsidP="00CD63ED">
            <w:pPr>
              <w:pStyle w:val="PARAF"/>
              <w:ind w:left="0" w:firstLine="0"/>
              <w:rPr>
                <w:rFonts w:ascii="Times New Roman" w:hAnsi="Times New Roman" w:cs="Times New Roman"/>
                <w:sz w:val="24"/>
                <w:lang w:val="en-US"/>
              </w:rPr>
            </w:pPr>
            <w:r>
              <w:rPr>
                <w:rFonts w:ascii="Times New Roman" w:hAnsi="Times New Roman" w:cs="Times New Roman"/>
                <w:sz w:val="24"/>
                <w:lang w:val="en-US"/>
              </w:rPr>
              <w:t xml:space="preserve">0.000 </w:t>
            </w:r>
            <w:r w:rsidRPr="00CD63ED">
              <w:rPr>
                <w:rFonts w:ascii="Times New Roman" w:hAnsi="Times New Roman" w:cs="Times New Roman"/>
                <w:sz w:val="24"/>
                <w:lang w:val="en-US"/>
              </w:rPr>
              <w:t>→ Tidak ada bagian komentar yang bersifat negatif</w:t>
            </w:r>
            <w:r>
              <w:rPr>
                <w:rFonts w:ascii="Times New Roman" w:hAnsi="Times New Roman" w:cs="Times New Roman"/>
                <w:sz w:val="24"/>
                <w:lang w:val="en-US"/>
              </w:rPr>
              <w:t>.</w:t>
            </w:r>
          </w:p>
        </w:tc>
      </w:tr>
      <w:tr w:rsidR="00CD63ED" w:rsidRPr="00CD63ED" w14:paraId="388A6D58" w14:textId="77777777" w:rsidTr="00CD63ED">
        <w:tc>
          <w:tcPr>
            <w:tcW w:w="2019" w:type="dxa"/>
          </w:tcPr>
          <w:p w14:paraId="1D95DAF0" w14:textId="77777777" w:rsidR="00CD63ED" w:rsidRPr="00CD63ED" w:rsidRDefault="00CD63ED" w:rsidP="00CD63ED">
            <w:pPr>
              <w:pStyle w:val="PARAF"/>
              <w:ind w:left="0" w:firstLine="0"/>
              <w:rPr>
                <w:rFonts w:ascii="Times New Roman" w:hAnsi="Times New Roman" w:cs="Times New Roman"/>
                <w:sz w:val="24"/>
                <w:lang w:val="en-US"/>
              </w:rPr>
            </w:pPr>
            <w:r>
              <w:rPr>
                <w:rFonts w:ascii="Times New Roman" w:hAnsi="Times New Roman" w:cs="Times New Roman"/>
                <w:sz w:val="24"/>
                <w:lang w:val="en-US"/>
              </w:rPr>
              <w:t>Compound_score</w:t>
            </w:r>
          </w:p>
        </w:tc>
        <w:tc>
          <w:tcPr>
            <w:tcW w:w="5211" w:type="dxa"/>
          </w:tcPr>
          <w:p w14:paraId="18FCE283" w14:textId="77777777" w:rsidR="00CD63ED" w:rsidRPr="00CD63ED" w:rsidRDefault="00CD63ED" w:rsidP="00CD63ED">
            <w:pPr>
              <w:pStyle w:val="PARAF"/>
              <w:ind w:left="0" w:firstLine="0"/>
              <w:rPr>
                <w:rFonts w:ascii="Times New Roman" w:hAnsi="Times New Roman" w:cs="Times New Roman"/>
                <w:sz w:val="24"/>
                <w:lang w:val="en-US"/>
              </w:rPr>
            </w:pPr>
            <w:r>
              <w:rPr>
                <w:rFonts w:ascii="Times New Roman" w:hAnsi="Times New Roman" w:cs="Times New Roman"/>
                <w:sz w:val="24"/>
                <w:lang w:val="en-US"/>
              </w:rPr>
              <w:t xml:space="preserve">0.802 </w:t>
            </w:r>
            <w:r w:rsidRPr="00CD63ED">
              <w:rPr>
                <w:rFonts w:ascii="Times New Roman" w:hAnsi="Times New Roman" w:cs="Times New Roman"/>
                <w:sz w:val="24"/>
                <w:lang w:val="en-US"/>
              </w:rPr>
              <w:t>→</w:t>
            </w:r>
            <w:r>
              <w:rPr>
                <w:rFonts w:ascii="Times New Roman" w:hAnsi="Times New Roman" w:cs="Times New Roman"/>
                <w:sz w:val="24"/>
                <w:lang w:val="en-US"/>
              </w:rPr>
              <w:t xml:space="preserve"> </w:t>
            </w:r>
            <w:r w:rsidRPr="00CD63ED">
              <w:rPr>
                <w:rFonts w:ascii="Times New Roman" w:hAnsi="Times New Roman" w:cs="Times New Roman"/>
                <w:sz w:val="24"/>
                <w:lang w:val="en-US"/>
              </w:rPr>
              <w:t>Skor akhir keseluruhan gabungan, hasil dari rumus normalisasi</w:t>
            </w:r>
          </w:p>
        </w:tc>
      </w:tr>
      <w:tr w:rsidR="00CD63ED" w:rsidRPr="00CD63ED" w14:paraId="22CE7A45" w14:textId="77777777" w:rsidTr="00CD63ED">
        <w:tc>
          <w:tcPr>
            <w:tcW w:w="2019" w:type="dxa"/>
          </w:tcPr>
          <w:p w14:paraId="319193D3" w14:textId="77777777" w:rsidR="00CD63ED" w:rsidRPr="00CD63ED" w:rsidRDefault="00CD63ED" w:rsidP="00CD63ED">
            <w:pPr>
              <w:pStyle w:val="PARAF"/>
              <w:ind w:left="0" w:firstLine="0"/>
              <w:rPr>
                <w:rFonts w:ascii="Times New Roman" w:hAnsi="Times New Roman" w:cs="Times New Roman"/>
                <w:sz w:val="24"/>
                <w:lang w:val="en-US"/>
              </w:rPr>
            </w:pPr>
            <w:r>
              <w:rPr>
                <w:rFonts w:ascii="Times New Roman" w:hAnsi="Times New Roman" w:cs="Times New Roman"/>
                <w:sz w:val="24"/>
                <w:lang w:val="en-US"/>
              </w:rPr>
              <w:t>Label_vader</w:t>
            </w:r>
          </w:p>
        </w:tc>
        <w:tc>
          <w:tcPr>
            <w:tcW w:w="5211" w:type="dxa"/>
          </w:tcPr>
          <w:p w14:paraId="38E0CABD" w14:textId="77777777" w:rsidR="00CD63ED" w:rsidRPr="00CD63ED" w:rsidRDefault="00CD63ED" w:rsidP="00CD63ED">
            <w:pPr>
              <w:pStyle w:val="PARAF"/>
              <w:ind w:left="0" w:firstLine="0"/>
              <w:rPr>
                <w:rFonts w:ascii="Times New Roman" w:hAnsi="Times New Roman" w:cs="Times New Roman"/>
                <w:sz w:val="24"/>
                <w:lang w:val="en-US"/>
              </w:rPr>
            </w:pPr>
            <w:r>
              <w:rPr>
                <w:rFonts w:ascii="Times New Roman" w:hAnsi="Times New Roman" w:cs="Times New Roman"/>
                <w:sz w:val="24"/>
                <w:lang w:val="en-US"/>
              </w:rPr>
              <w:t>positif</w:t>
            </w:r>
          </w:p>
        </w:tc>
      </w:tr>
    </w:tbl>
    <w:p w14:paraId="66357916" w14:textId="77777777" w:rsidR="00CD63ED" w:rsidRDefault="00CD63ED" w:rsidP="00CD63ED">
      <w:pPr>
        <w:spacing w:before="100" w:beforeAutospacing="1"/>
        <w:ind w:firstLine="0"/>
      </w:pPr>
      <w:r>
        <w:t xml:space="preserve"> Penjelasan:</w:t>
      </w:r>
    </w:p>
    <w:p w14:paraId="2C7340E5" w14:textId="77777777" w:rsidR="00CD63ED" w:rsidRDefault="00CD63ED" w:rsidP="008A2987">
      <w:pPr>
        <w:pStyle w:val="ListParagraph"/>
        <w:numPr>
          <w:ilvl w:val="0"/>
          <w:numId w:val="42"/>
        </w:numPr>
      </w:pPr>
      <w:r w:rsidRPr="00CD63ED">
        <w:t>Kata “great” dan “proud” dikenali oleh VADER sebagai kata positif, masing-masing memiliki valensi sekitar +3.1 dan +2.1.</w:t>
      </w:r>
    </w:p>
    <w:p w14:paraId="5C8D6D5A" w14:textId="77777777" w:rsidR="00CD63ED" w:rsidRDefault="00CD63ED" w:rsidP="008A2987">
      <w:pPr>
        <w:pStyle w:val="ListParagraph"/>
        <w:numPr>
          <w:ilvl w:val="0"/>
          <w:numId w:val="42"/>
        </w:numPr>
      </w:pPr>
      <w:r w:rsidRPr="00CD63ED">
        <w:t>Kata-kata lainnya netral, seperti “the”, “you”, “guys”</w:t>
      </w:r>
      <w:r>
        <w:t>, “attorney”</w:t>
      </w:r>
      <w:r w:rsidRPr="00CD63ED">
        <w:t>.</w:t>
      </w:r>
    </w:p>
    <w:p w14:paraId="38A8FF92" w14:textId="77777777" w:rsidR="00CD63ED" w:rsidRDefault="00CD63ED" w:rsidP="008A2987">
      <w:pPr>
        <w:pStyle w:val="ListParagraph"/>
        <w:numPr>
          <w:ilvl w:val="0"/>
          <w:numId w:val="42"/>
        </w:numPr>
      </w:pPr>
      <w:r w:rsidRPr="00CD63ED">
        <w:t xml:space="preserve">Maka total valensi </w:t>
      </w:r>
      <m:oMath>
        <m:r>
          <w:rPr>
            <w:rFonts w:ascii="Cambria Math" w:hAnsi="Cambria Math"/>
            <w:sz w:val="32"/>
          </w:rPr>
          <m:t>x</m:t>
        </m:r>
      </m:oMath>
      <w:r w:rsidRPr="00CD63ED">
        <w:t xml:space="preserve"> </w:t>
      </w:r>
      <w:r>
        <w:t xml:space="preserve">= </w:t>
      </w:r>
      <w:r w:rsidRPr="00CD63ED">
        <w:t>5.2</w:t>
      </w:r>
    </w:p>
    <w:p w14:paraId="466150C4" w14:textId="77777777" w:rsidR="00CD63ED" w:rsidRDefault="00CD63ED" w:rsidP="00CD63ED">
      <w:pPr>
        <w:pStyle w:val="ListParagraph"/>
        <w:ind w:left="1494" w:firstLine="0"/>
      </w:pPr>
      <w:r>
        <w:t>Menggunakan rumus:</w:t>
      </w:r>
    </w:p>
    <w:p w14:paraId="1E64490B" w14:textId="77777777" w:rsidR="00CD63ED" w:rsidRPr="00CD63ED" w:rsidRDefault="00CD63ED" w:rsidP="00CD63ED">
      <w:pPr>
        <w:pStyle w:val="ListParagraph"/>
        <w:ind w:left="0"/>
        <w:jc w:val="center"/>
        <w:rPr>
          <w:rFonts w:eastAsiaTheme="minorEastAsia"/>
          <w:sz w:val="28"/>
        </w:rPr>
      </w:pPr>
      <w:r w:rsidRPr="00CD63ED">
        <w:rPr>
          <w:rFonts w:eastAsiaTheme="minorEastAsia"/>
          <w:sz w:val="28"/>
        </w:rPr>
        <w:t xml:space="preserve">Compount = </w:t>
      </w:r>
      <m:oMath>
        <m:f>
          <m:fPr>
            <m:ctrlPr>
              <w:rPr>
                <w:rFonts w:ascii="Cambria Math" w:hAnsi="Cambria Math"/>
                <w:i/>
                <w:sz w:val="28"/>
              </w:rPr>
            </m:ctrlPr>
          </m:fPr>
          <m:num>
            <m:r>
              <w:rPr>
                <w:rFonts w:ascii="Cambria Math" w:hAnsi="Cambria Math"/>
                <w:sz w:val="28"/>
              </w:rPr>
              <m:t>5.2</m:t>
            </m:r>
          </m:num>
          <m:den>
            <m:rad>
              <m:radPr>
                <m:degHide m:val="1"/>
                <m:ctrlPr>
                  <w:rPr>
                    <w:rFonts w:ascii="Cambria Math" w:hAnsi="Cambria Math"/>
                    <w:i/>
                    <w:sz w:val="28"/>
                  </w:rPr>
                </m:ctrlPr>
              </m:radPr>
              <m:deg/>
              <m:e>
                <m:sSup>
                  <m:sSupPr>
                    <m:ctrlPr>
                      <w:rPr>
                        <w:rFonts w:ascii="Cambria Math" w:hAnsi="Cambria Math"/>
                        <w:sz w:val="28"/>
                      </w:rPr>
                    </m:ctrlPr>
                  </m:sSupPr>
                  <m:e>
                    <m:r>
                      <w:rPr>
                        <w:rFonts w:ascii="Cambria Math" w:hAnsi="Cambria Math"/>
                        <w:sz w:val="28"/>
                      </w:rPr>
                      <m:t>5.2</m:t>
                    </m:r>
                  </m:e>
                  <m:sup>
                    <m:r>
                      <w:rPr>
                        <w:rFonts w:ascii="Cambria Math"/>
                        <w:sz w:val="28"/>
                      </w:rPr>
                      <m:t>2</m:t>
                    </m:r>
                  </m:sup>
                </m:sSup>
                <m:r>
                  <w:rPr>
                    <w:rFonts w:ascii="Cambria Math"/>
                    <w:sz w:val="28"/>
                  </w:rPr>
                  <m:t>+15</m:t>
                </m:r>
              </m:e>
            </m:rad>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5.2</m:t>
            </m:r>
          </m:num>
          <m:den>
            <m:rad>
              <m:radPr>
                <m:degHide m:val="1"/>
                <m:ctrlPr>
                  <w:rPr>
                    <w:rFonts w:ascii="Cambria Math" w:hAnsi="Cambria Math"/>
                    <w:i/>
                    <w:sz w:val="28"/>
                  </w:rPr>
                </m:ctrlPr>
              </m:radPr>
              <m:deg/>
              <m:e>
                <m:r>
                  <m:rPr>
                    <m:sty m:val="p"/>
                  </m:rPr>
                  <w:rPr>
                    <w:rFonts w:ascii="Cambria Math" w:hAnsi="Cambria Math"/>
                    <w:sz w:val="28"/>
                  </w:rPr>
                  <m:t>27.04+15</m:t>
                </m:r>
              </m:e>
            </m:rad>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5.2</m:t>
            </m:r>
          </m:num>
          <m:den>
            <m:rad>
              <m:radPr>
                <m:degHide m:val="1"/>
                <m:ctrlPr>
                  <w:rPr>
                    <w:rFonts w:ascii="Cambria Math" w:hAnsi="Cambria Math"/>
                    <w:i/>
                    <w:sz w:val="28"/>
                  </w:rPr>
                </m:ctrlPr>
              </m:radPr>
              <m:deg/>
              <m:e>
                <m:r>
                  <m:rPr>
                    <m:sty m:val="p"/>
                  </m:rPr>
                  <w:rPr>
                    <w:rFonts w:ascii="Cambria Math" w:hAnsi="Cambria Math"/>
                    <w:sz w:val="28"/>
                  </w:rPr>
                  <m:t>42.04</m:t>
                </m:r>
              </m:e>
            </m:rad>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5.2</m:t>
            </m:r>
          </m:num>
          <m:den>
            <m:rad>
              <m:radPr>
                <m:degHide m:val="1"/>
                <m:ctrlPr>
                  <w:rPr>
                    <w:rFonts w:ascii="Cambria Math" w:hAnsi="Cambria Math"/>
                    <w:i/>
                    <w:sz w:val="28"/>
                  </w:rPr>
                </m:ctrlPr>
              </m:radPr>
              <m:deg/>
              <m:e>
                <m:r>
                  <m:rPr>
                    <m:sty m:val="p"/>
                  </m:rPr>
                  <w:rPr>
                    <w:rFonts w:ascii="Cambria Math" w:hAnsi="Cambria Math"/>
                    <w:sz w:val="28"/>
                  </w:rPr>
                  <m:t>6.48</m:t>
                </m:r>
              </m:e>
            </m:rad>
          </m:den>
        </m:f>
        <m:r>
          <w:rPr>
            <w:rFonts w:ascii="Cambria Math" w:hAnsi="Cambria Math"/>
            <w:sz w:val="28"/>
          </w:rPr>
          <m:t>=0.802</m:t>
        </m:r>
      </m:oMath>
    </w:p>
    <w:p w14:paraId="0852FCAC" w14:textId="77777777" w:rsidR="00CD63ED" w:rsidRDefault="00CD63ED" w:rsidP="00CD63ED">
      <w:pPr>
        <w:pStyle w:val="ListParagraph"/>
        <w:ind w:left="1494" w:firstLine="0"/>
      </w:pPr>
    </w:p>
    <w:p w14:paraId="72B40582" w14:textId="77777777" w:rsidR="00CD63ED" w:rsidRDefault="00CD63ED" w:rsidP="008A2987">
      <w:pPr>
        <w:pStyle w:val="ListParagraph"/>
        <w:numPr>
          <w:ilvl w:val="0"/>
          <w:numId w:val="42"/>
        </w:numPr>
      </w:pPr>
      <w:r>
        <w:t xml:space="preserve">Karena nilai </w:t>
      </w:r>
      <w:r w:rsidRPr="009C4F56">
        <w:t>≥ 0.3</w:t>
      </w:r>
      <w:r>
        <w:t>, maka sistem memberi label: Positif</w:t>
      </w:r>
    </w:p>
    <w:p w14:paraId="7F4440D0" w14:textId="77777777" w:rsidR="00CD63ED" w:rsidRDefault="00CD63ED" w:rsidP="008A2987">
      <w:pPr>
        <w:pStyle w:val="ListParagraph"/>
        <w:numPr>
          <w:ilvl w:val="0"/>
          <w:numId w:val="38"/>
        </w:numPr>
      </w:pPr>
      <w:r>
        <w:t>Penyimpanan kedalam database</w:t>
      </w:r>
    </w:p>
    <w:p w14:paraId="78775DAD" w14:textId="77777777" w:rsidR="00CD63ED" w:rsidRDefault="00CD63ED" w:rsidP="00CD63ED">
      <w:pPr>
        <w:pStyle w:val="ListParagraph"/>
        <w:ind w:left="928" w:firstLine="0"/>
      </w:pPr>
      <w:r>
        <w:t>Hasil pelabelan disimpan kedalam tabel komentar_sentimen_vader dengan struktur data berikut:</w:t>
      </w:r>
    </w:p>
    <w:p w14:paraId="1651A844" w14:textId="77777777" w:rsidR="00CD63ED" w:rsidRDefault="00CD63ED" w:rsidP="008A2987">
      <w:pPr>
        <w:pStyle w:val="ListParagraph"/>
        <w:numPr>
          <w:ilvl w:val="0"/>
          <w:numId w:val="43"/>
        </w:numPr>
      </w:pPr>
      <w:r>
        <w:t>ID Komentar</w:t>
      </w:r>
    </w:p>
    <w:p w14:paraId="55B0FA44" w14:textId="77777777" w:rsidR="00CD63ED" w:rsidRDefault="00CD63ED" w:rsidP="008A2987">
      <w:pPr>
        <w:pStyle w:val="ListParagraph"/>
        <w:numPr>
          <w:ilvl w:val="0"/>
          <w:numId w:val="43"/>
        </w:numPr>
      </w:pPr>
      <w:r>
        <w:t>Komentar asli (comment)</w:t>
      </w:r>
    </w:p>
    <w:p w14:paraId="017DDA13" w14:textId="77777777" w:rsidR="00CD63ED" w:rsidRDefault="00CD63ED" w:rsidP="008A2987">
      <w:pPr>
        <w:pStyle w:val="ListParagraph"/>
        <w:numPr>
          <w:ilvl w:val="0"/>
          <w:numId w:val="43"/>
        </w:numPr>
      </w:pPr>
      <w:r>
        <w:t>Komentar bersih setelah preprocessin (cleaned_commend)</w:t>
      </w:r>
    </w:p>
    <w:p w14:paraId="5423B66F" w14:textId="77777777" w:rsidR="00CD63ED" w:rsidRDefault="00CD63ED" w:rsidP="008A2987">
      <w:pPr>
        <w:pStyle w:val="ListParagraph"/>
        <w:numPr>
          <w:ilvl w:val="0"/>
          <w:numId w:val="43"/>
        </w:numPr>
      </w:pPr>
      <w:r>
        <w:lastRenderedPageBreak/>
        <w:t>Komentar trjemahan (comment_translate)</w:t>
      </w:r>
    </w:p>
    <w:p w14:paraId="791AAE9E" w14:textId="77777777" w:rsidR="00CD63ED" w:rsidRDefault="00CD63ED" w:rsidP="008A2987">
      <w:pPr>
        <w:pStyle w:val="ListParagraph"/>
        <w:numPr>
          <w:ilvl w:val="0"/>
          <w:numId w:val="43"/>
        </w:numPr>
      </w:pPr>
      <w:r>
        <w:t>Skor vader_pos, vader_neu, vader_neg, compound_score</w:t>
      </w:r>
    </w:p>
    <w:p w14:paraId="0FA9D717" w14:textId="77777777" w:rsidR="00CD63ED" w:rsidRDefault="00CD63ED" w:rsidP="008A2987">
      <w:pPr>
        <w:pStyle w:val="ListParagraph"/>
        <w:numPr>
          <w:ilvl w:val="0"/>
          <w:numId w:val="43"/>
        </w:numPr>
      </w:pPr>
      <w:r>
        <w:t>Label akhir (label_vader)</w:t>
      </w:r>
    </w:p>
    <w:p w14:paraId="01AD5238" w14:textId="77777777" w:rsidR="00CD63ED" w:rsidRDefault="00CD63ED" w:rsidP="008A2987">
      <w:pPr>
        <w:pStyle w:val="ListParagraph"/>
        <w:numPr>
          <w:ilvl w:val="0"/>
          <w:numId w:val="43"/>
        </w:numPr>
      </w:pPr>
      <w:r>
        <w:t>Waktu pemrosesan (processed_at)</w:t>
      </w:r>
    </w:p>
    <w:p w14:paraId="7137DF0B" w14:textId="77777777" w:rsidR="00CD63ED" w:rsidRDefault="00CD63ED" w:rsidP="008A2987">
      <w:pPr>
        <w:pStyle w:val="ListParagraph"/>
        <w:numPr>
          <w:ilvl w:val="0"/>
          <w:numId w:val="38"/>
        </w:numPr>
      </w:pPr>
      <w:r>
        <w:t>Contoh hasil dalam database:</w:t>
      </w:r>
    </w:p>
    <w:p w14:paraId="0774ABC1" w14:textId="77777777" w:rsidR="00CD63ED" w:rsidRDefault="00CD63ED" w:rsidP="00CD63ED">
      <w:pPr>
        <w:pStyle w:val="ListParagraph"/>
        <w:ind w:left="928" w:firstLine="0"/>
      </w:pPr>
      <w:r>
        <w:rPr>
          <w:noProof/>
        </w:rPr>
        <w:drawing>
          <wp:inline distT="0" distB="0" distL="0" distR="0" wp14:anchorId="7DBD8F4D" wp14:editId="6C2F869D">
            <wp:extent cx="4276725" cy="828901"/>
            <wp:effectExtent l="19050" t="0" r="9525" b="0"/>
            <wp:docPr id="54" name="Picture 5" descr="E:\contoh komentar vader\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ntoh komentar vader\123.JPG"/>
                    <pic:cNvPicPr>
                      <a:picLocks noChangeAspect="1" noChangeArrowheads="1"/>
                    </pic:cNvPicPr>
                  </pic:nvPicPr>
                  <pic:blipFill>
                    <a:blip r:embed="rId44"/>
                    <a:srcRect/>
                    <a:stretch>
                      <a:fillRect/>
                    </a:stretch>
                  </pic:blipFill>
                  <pic:spPr bwMode="auto">
                    <a:xfrm>
                      <a:off x="0" y="0"/>
                      <a:ext cx="4276725" cy="828901"/>
                    </a:xfrm>
                    <a:prstGeom prst="rect">
                      <a:avLst/>
                    </a:prstGeom>
                    <a:noFill/>
                    <a:ln w="9525">
                      <a:noFill/>
                      <a:miter lim="800000"/>
                      <a:headEnd/>
                      <a:tailEnd/>
                    </a:ln>
                  </pic:spPr>
                </pic:pic>
              </a:graphicData>
            </a:graphic>
          </wp:inline>
        </w:drawing>
      </w:r>
    </w:p>
    <w:p w14:paraId="21EDADCF" w14:textId="10B59F52" w:rsidR="00CD63ED" w:rsidRDefault="00CD63ED" w:rsidP="00CD63ED">
      <w:pPr>
        <w:pStyle w:val="Caption"/>
      </w:pPr>
      <w:bookmarkStart w:id="157" w:name="_Toc202648424"/>
      <w:r>
        <w:t xml:space="preserve">Gambar 3. </w:t>
      </w:r>
      <w:fldSimple w:instr=" SEQ Gambar_3. \* ARABIC ">
        <w:r w:rsidR="00C721A1">
          <w:rPr>
            <w:noProof/>
          </w:rPr>
          <w:t>33</w:t>
        </w:r>
      </w:fldSimple>
      <w:r>
        <w:t xml:space="preserve"> Contoh hasil dalam database</w:t>
      </w:r>
      <w:bookmarkEnd w:id="157"/>
    </w:p>
    <w:p w14:paraId="3631957F" w14:textId="77777777" w:rsidR="00CD63ED" w:rsidRDefault="00CD63ED" w:rsidP="00CD63ED">
      <w:pPr>
        <w:pStyle w:val="PARAF"/>
      </w:pPr>
      <w:r w:rsidRPr="00CD63ED">
        <w:t xml:space="preserve">Tahapan pelabelan komentar dengan VADER pada penelitian ini berfungsi sebagai dasar pembentukan dataset berlabel yang akan digunakan untuk proses pelatihan dan pengujian model klasifikasi </w:t>
      </w:r>
      <w:r w:rsidRPr="00CD63ED">
        <w:rPr>
          <w:i/>
        </w:rPr>
        <w:t>Machine Learning</w:t>
      </w:r>
      <w:r w:rsidRPr="00CD63ED">
        <w:t xml:space="preserve"> (</w:t>
      </w:r>
      <w:r w:rsidRPr="00CD63ED">
        <w:rPr>
          <w:i/>
        </w:rPr>
        <w:t>Random Forest</w:t>
      </w:r>
      <w:r w:rsidRPr="00CD63ED">
        <w:t>). Pemilihan VADER sebagai metode pelabelan memberikan keunggulan dari sisi kecepatan, otomatisasi, dan keakuratannya dalam menangani bahasa informal yang umum ditemukan dalam komentar TikTok.</w:t>
      </w:r>
    </w:p>
    <w:p w14:paraId="274104ED" w14:textId="77777777" w:rsidR="00000392" w:rsidRDefault="00703214" w:rsidP="00213148">
      <w:pPr>
        <w:pStyle w:val="341"/>
      </w:pPr>
      <w:bookmarkStart w:id="158" w:name="_Toc202646214"/>
      <w:r>
        <w:t xml:space="preserve">Prediksi Sentimen </w:t>
      </w:r>
      <w:r w:rsidR="00417918">
        <w:t xml:space="preserve">Menggunakan model </w:t>
      </w:r>
      <w:r w:rsidR="00417918">
        <w:rPr>
          <w:i/>
        </w:rPr>
        <w:t>Random Forest</w:t>
      </w:r>
      <w:bookmarkEnd w:id="158"/>
    </w:p>
    <w:p w14:paraId="0466BF22" w14:textId="77777777" w:rsidR="00417918" w:rsidRDefault="00417918" w:rsidP="00417918">
      <w:pPr>
        <w:pStyle w:val="PARAF"/>
      </w:pPr>
      <w:r w:rsidRPr="00417918">
        <w:t xml:space="preserve">Tahap prediksi merupakan fase implementatif dalam sistem analisis sentimen yang dikembangkan. Pada tahap ini, model </w:t>
      </w:r>
      <w:r w:rsidRPr="00417918">
        <w:rPr>
          <w:i/>
        </w:rPr>
        <w:t>Machine Learning</w:t>
      </w:r>
      <w:r w:rsidRPr="00417918">
        <w:t xml:space="preserve"> (</w:t>
      </w:r>
      <w:r w:rsidRPr="00417918">
        <w:rPr>
          <w:i/>
        </w:rPr>
        <w:t>Random Forest</w:t>
      </w:r>
      <w:r w:rsidRPr="00417918">
        <w:t xml:space="preserve">) yang telah berhasil dilatih dan dievaluasi pada tahap sebelumnya, diaplikasikan untuk melakukan klasifikasi sentimen secara otomatis terhadap data komentar TikTok terbaru. Tujuan utama dari proses ini adalah untuk mengklasifikasikan komentar-komentar baru ke dalam kategori sentimen positif, netral, atau negatif secara konsisten dan efisien. </w:t>
      </w:r>
      <w:r w:rsidRPr="00417918">
        <w:lastRenderedPageBreak/>
        <w:t>Proses ini dirancang untuk berjalan secara otomatis, menggantikan metode pelabelan awal (VADER) dengan model prediktif yang telah terlatih, sehingga mendukung keberlanjutan sistem dalam menganalisis data secara real-time.</w:t>
      </w:r>
    </w:p>
    <w:p w14:paraId="74BF3651" w14:textId="77777777" w:rsidR="00417918" w:rsidRDefault="00417918" w:rsidP="008A2987">
      <w:pPr>
        <w:pStyle w:val="ListParagraph"/>
        <w:numPr>
          <w:ilvl w:val="0"/>
          <w:numId w:val="56"/>
        </w:numPr>
      </w:pPr>
      <w:r>
        <w:t>Sumber data untuk prediksi</w:t>
      </w:r>
    </w:p>
    <w:p w14:paraId="6693BFC1" w14:textId="77777777" w:rsidR="00417918" w:rsidRDefault="00417918" w:rsidP="00417918">
      <w:pPr>
        <w:pStyle w:val="PARAF"/>
      </w:pPr>
      <w:r w:rsidRPr="00417918">
        <w:t>Data yang digunakan dalam tahap prediksi adalah komentar-komentar baru yang diperoleh dari hasil scraping pada platform TikTok. Secara teknis, data ini bersumber dari tabel komentar_mentah dalam database MySQL. Kriteria spesifik untuk data yang akan diproses adalah baris yang memiliki nilai pada kolom is_processed_ml adalah 0 dan is_processed_vader adalah 0. Status ganda ini memastikan bahwa komentar yang diproses oleh model ML adalah data yang benar-benar baru dan belum pernah dianalisis oleh metode apa pun sebelumnya.</w:t>
      </w:r>
    </w:p>
    <w:p w14:paraId="4D30328B" w14:textId="77777777" w:rsidR="00417918" w:rsidRDefault="00417918" w:rsidP="008A2987">
      <w:pPr>
        <w:pStyle w:val="ListParagraph"/>
        <w:numPr>
          <w:ilvl w:val="0"/>
          <w:numId w:val="56"/>
        </w:numPr>
      </w:pPr>
      <w:r>
        <w:t>Arsitektur dan Alur kerja prediksi</w:t>
      </w:r>
    </w:p>
    <w:p w14:paraId="4D0FD9C2" w14:textId="77777777" w:rsidR="00417918" w:rsidRDefault="00417918" w:rsidP="00417918">
      <w:pPr>
        <w:pStyle w:val="PARAF"/>
      </w:pPr>
      <w:r w:rsidRPr="00417918">
        <w:t>Proses prediksi sentimen dibangun di atas arsitektur sistem yang mengintegrasikan framework web Laravel dengan Flask API. Flask API berperan sebagai backend yang secara khusus menangani eksekusi skrip Python untuk pemrosesan Machine Learning. Alur kerja prediksi, sebagaimana diimplementasikan dalam skrip ml_predict.py, berjalan secara otomatis ketika dipicu oleh pengguna dan dapat diuraikan melalui tahapan-tahapan berikut:</w:t>
      </w:r>
    </w:p>
    <w:p w14:paraId="7421CA74" w14:textId="77777777" w:rsidR="00417918" w:rsidRDefault="00417918" w:rsidP="008A2987">
      <w:pPr>
        <w:pStyle w:val="ListParagraph"/>
        <w:numPr>
          <w:ilvl w:val="0"/>
          <w:numId w:val="57"/>
        </w:numPr>
      </w:pPr>
      <w:r>
        <w:t>Pemicuan proses prediksi oleh Admin</w:t>
      </w:r>
    </w:p>
    <w:p w14:paraId="4F60C252" w14:textId="77777777" w:rsidR="00417918" w:rsidRDefault="00417918" w:rsidP="00417918">
      <w:pPr>
        <w:pStyle w:val="PARAF"/>
      </w:pPr>
      <w:r w:rsidRPr="00417918">
        <w:t xml:space="preserve">Proses diawali oleh tindakan pengguna dengan peran Admin yang memicu sistem Laravel untuk mengirimkan permintaan HTTP. Permintaan </w:t>
      </w:r>
      <w:r w:rsidRPr="00417918">
        <w:lastRenderedPageBreak/>
        <w:t>ini memanggil fungsi run_ML_analysis dalam skrip ml_predict.py, yang berfungsi sebagai titik masuk untuk memulai keseluruhan proses analisis.</w:t>
      </w:r>
    </w:p>
    <w:p w14:paraId="4E0B9922" w14:textId="77777777" w:rsidR="00417918" w:rsidRDefault="00417918" w:rsidP="008A2987">
      <w:pPr>
        <w:pStyle w:val="ListParagraph"/>
        <w:numPr>
          <w:ilvl w:val="0"/>
          <w:numId w:val="57"/>
        </w:numPr>
      </w:pPr>
      <w:r>
        <w:t>Akuisisi data komentar baru</w:t>
      </w:r>
    </w:p>
    <w:p w14:paraId="2DFE82EC" w14:textId="77777777" w:rsidR="00417918" w:rsidRDefault="00417918" w:rsidP="00417918">
      <w:pPr>
        <w:pStyle w:val="PARAF"/>
      </w:pPr>
      <w:r w:rsidRPr="00417918">
        <w:t>Setelah dipicu, skrip akan menjalankan fungsi exec_main_script. Fungsi ini melakukan kueri ke database MySQL untuk mengambil data komentar dari tabel komentar_mentah yang memenuhi kriteria is_processed_ml = 0 dan is_processed_vader = 0. Sesuai dengan implementasi pada skrip, pengambilan data dibatasi hingga maksimal 200 komentar terbaru pada setiap eksekusi untuk menjaga efisiensi dan performa sistem. Jika tidak ada data yang memenuhi kriteria, skrip akan berhenti.</w:t>
      </w:r>
    </w:p>
    <w:p w14:paraId="17F15BD9" w14:textId="77777777" w:rsidR="00417918" w:rsidRDefault="00417918" w:rsidP="008A2987">
      <w:pPr>
        <w:pStyle w:val="ListParagraph"/>
        <w:numPr>
          <w:ilvl w:val="0"/>
          <w:numId w:val="57"/>
        </w:numPr>
      </w:pPr>
      <w:r>
        <w:t xml:space="preserve">Tahap </w:t>
      </w:r>
      <w:r>
        <w:rPr>
          <w:i/>
        </w:rPr>
        <w:t xml:space="preserve">preprocessing </w:t>
      </w:r>
      <w:r>
        <w:t>data</w:t>
      </w:r>
    </w:p>
    <w:p w14:paraId="215D4B95" w14:textId="77777777" w:rsidR="00417918" w:rsidRDefault="00417918" w:rsidP="00417918">
      <w:pPr>
        <w:pStyle w:val="PARAF"/>
      </w:pPr>
      <w:r w:rsidRPr="00417918">
        <w:t>Setiap komentar yang telah diambil akan melewati serangkaian tahap preprocessing yang identik dengan tahap persiapan data pada saat pelatihan model. Hal ini bertujuan untuk memastikan konsistensi format data antara data latih dan data baru. Tahapan tersebut meliputi:</w:t>
      </w:r>
    </w:p>
    <w:p w14:paraId="13294C01" w14:textId="77777777" w:rsidR="00417918" w:rsidRDefault="00417918" w:rsidP="008A2987">
      <w:pPr>
        <w:pStyle w:val="ListParagraph"/>
        <w:numPr>
          <w:ilvl w:val="0"/>
          <w:numId w:val="58"/>
        </w:numPr>
      </w:pPr>
      <w:r w:rsidRPr="00417918">
        <w:t xml:space="preserve">Case Folding: Mengonversi seluruh teks komentar menjadi format huruf kecil (lowercase). </w:t>
      </w:r>
    </w:p>
    <w:p w14:paraId="325570AC" w14:textId="77777777" w:rsidR="00417918" w:rsidRDefault="00417918" w:rsidP="008A2987">
      <w:pPr>
        <w:pStyle w:val="ListParagraph"/>
        <w:numPr>
          <w:ilvl w:val="0"/>
          <w:numId w:val="58"/>
        </w:numPr>
      </w:pPr>
      <w:r w:rsidRPr="00417918">
        <w:t xml:space="preserve">Pembersihan Karakter (Cleaning): Menghapus karakter-karakter yang tidak relevan seperti URL, mention (@username), tagar (#hashtag), angka, dan tanda baca menggunakan ekspresi reguler. </w:t>
      </w:r>
    </w:p>
    <w:p w14:paraId="12D033B4" w14:textId="77777777" w:rsidR="00417918" w:rsidRDefault="00417918" w:rsidP="008A2987">
      <w:pPr>
        <w:pStyle w:val="ListParagraph"/>
        <w:numPr>
          <w:ilvl w:val="0"/>
          <w:numId w:val="58"/>
        </w:numPr>
      </w:pPr>
      <w:r w:rsidRPr="00417918">
        <w:t xml:space="preserve">Normalisasi Kata: Mengubah kata-kata tidak baku atau singkatan menjadi bentuk baku sesuai dengan kamus kamus_normalisasi.json yang telah dimuat. </w:t>
      </w:r>
    </w:p>
    <w:p w14:paraId="585C433A" w14:textId="77777777" w:rsidR="00417918" w:rsidRDefault="00417918" w:rsidP="008A2987">
      <w:pPr>
        <w:pStyle w:val="ListParagraph"/>
        <w:numPr>
          <w:ilvl w:val="0"/>
          <w:numId w:val="58"/>
        </w:numPr>
      </w:pPr>
      <w:r w:rsidRPr="00417918">
        <w:lastRenderedPageBreak/>
        <w:t xml:space="preserve">Penggantian Idiom: Menerjemahkan istilah-istilah informal atau idiom seperti "maung" atau "jos" menjadi padanan kata berbahasa Inggris menggunakan kamus yang telah didefinisikan di dalam fungsi apply_idioms. </w:t>
      </w:r>
    </w:p>
    <w:p w14:paraId="668BE2CE" w14:textId="77777777" w:rsidR="00417918" w:rsidRDefault="00417918" w:rsidP="008A2987">
      <w:pPr>
        <w:pStyle w:val="ListParagraph"/>
        <w:numPr>
          <w:ilvl w:val="0"/>
          <w:numId w:val="58"/>
        </w:numPr>
      </w:pPr>
      <w:r w:rsidRPr="00417918">
        <w:t xml:space="preserve">Translasi Bahasa: Menerjemahkan komentar dari Bahasa Indonesia ke Bahasa Inggris menggunakan </w:t>
      </w:r>
      <w:r w:rsidRPr="00417918">
        <w:rPr>
          <w:i/>
        </w:rPr>
        <w:t>GoogleTranslator</w:t>
      </w:r>
      <w:r w:rsidRPr="00417918">
        <w:t>. Tahap ini krusial karena model Random Forest dilatih menggunakan data berbahasa Inggris.</w:t>
      </w:r>
    </w:p>
    <w:p w14:paraId="1F88F7C4" w14:textId="77777777" w:rsidR="00417918" w:rsidRDefault="00417918" w:rsidP="008A2987">
      <w:pPr>
        <w:pStyle w:val="ListParagraph"/>
        <w:numPr>
          <w:ilvl w:val="0"/>
          <w:numId w:val="57"/>
        </w:numPr>
      </w:pPr>
      <w:r>
        <w:t>Ekstraksi fitur dengan TF-IDF (</w:t>
      </w:r>
      <w:r w:rsidRPr="00417918">
        <w:rPr>
          <w:i/>
        </w:rPr>
        <w:t>Term Frequency-Inverse Document Frequency</w:t>
      </w:r>
      <w:r>
        <w:t>)</w:t>
      </w:r>
    </w:p>
    <w:p w14:paraId="6495E880" w14:textId="77777777" w:rsidR="00417918" w:rsidRDefault="00417918" w:rsidP="00417918">
      <w:pPr>
        <w:pStyle w:val="PARAF"/>
      </w:pPr>
      <w:r w:rsidRPr="00417918">
        <w:t>Komentar yang telah melalui seluruh tahap preprocessing selanjutnya ditransformasikan dari format teks menjadi representasi vektor numerik. Proses ini menggunakan model TF-IDF Vectorizer yang dimuat dari berkas public/scripts/tfidf_model.pkl.</w:t>
      </w:r>
    </w:p>
    <w:p w14:paraId="66056F95" w14:textId="77777777" w:rsidR="00417918" w:rsidRPr="00417918" w:rsidRDefault="00417918" w:rsidP="008A2987">
      <w:pPr>
        <w:pStyle w:val="ListParagraph"/>
        <w:numPr>
          <w:ilvl w:val="0"/>
          <w:numId w:val="57"/>
        </w:numPr>
      </w:pPr>
      <w:r>
        <w:t xml:space="preserve">Klasifikasi sentimen dengan model </w:t>
      </w:r>
      <w:r>
        <w:rPr>
          <w:i/>
        </w:rPr>
        <w:t>random forest</w:t>
      </w:r>
    </w:p>
    <w:p w14:paraId="79969558" w14:textId="77777777" w:rsidR="00417918" w:rsidRDefault="00417918" w:rsidP="00417918">
      <w:pPr>
        <w:pStyle w:val="PARAF"/>
      </w:pPr>
      <w:r w:rsidRPr="00417918">
        <w:t>Vektor numerik yang dihasilkan dari tahap TF-IDF kemudian diumpankan sebagai masukan (input) ke dalam model klasifikasi Random Forest yang dimuat dari public/scripts/ml_model.pkl. Model ini akan memproses vektor tersebut untuk menghasilkan prediksi label sentimen ('positif', 'netral', atau 'negatif') serta skor probabilitas untuk setiap kelas.</w:t>
      </w:r>
    </w:p>
    <w:p w14:paraId="20EC5897" w14:textId="77777777" w:rsidR="00417918" w:rsidRDefault="00417918" w:rsidP="008A2987">
      <w:pPr>
        <w:pStyle w:val="ListParagraph"/>
        <w:numPr>
          <w:ilvl w:val="0"/>
          <w:numId w:val="57"/>
        </w:numPr>
      </w:pPr>
      <w:r>
        <w:t>Persistensi hasil prediksi kedalam database</w:t>
      </w:r>
    </w:p>
    <w:p w14:paraId="260F6A01" w14:textId="77777777" w:rsidR="00417918" w:rsidRDefault="00417918" w:rsidP="00417918">
      <w:pPr>
        <w:pStyle w:val="PARAF"/>
      </w:pPr>
      <w:r w:rsidRPr="00417918">
        <w:t xml:space="preserve">Hasil klasifikasi dari model disimpan ke dalam database untuk keperluan analisis lebih lanjut. Proses ini dilakukan sebagai berikut: </w:t>
      </w:r>
    </w:p>
    <w:p w14:paraId="38627757" w14:textId="77777777" w:rsidR="00417918" w:rsidRDefault="00417918" w:rsidP="008A2987">
      <w:pPr>
        <w:pStyle w:val="PARAF"/>
        <w:numPr>
          <w:ilvl w:val="0"/>
          <w:numId w:val="59"/>
        </w:numPr>
      </w:pPr>
      <w:r w:rsidRPr="00417918">
        <w:lastRenderedPageBreak/>
        <w:t xml:space="preserve">Data hasil prediksi, yang mencakup mentah_id, video_id, username, comment (komentar asli), tanggal_komentar, cleaned_comment (hasil normalisasi), comment_translate (hasil translasi), predicted_label (label prediksi), dan confidence_score (skor kepercayaan), disimpan sebagai entri baru di dalam tabel komentar_sentimen_ml. </w:t>
      </w:r>
    </w:p>
    <w:p w14:paraId="34890951" w14:textId="77777777" w:rsidR="00417918" w:rsidRDefault="00417918" w:rsidP="008A2987">
      <w:pPr>
        <w:pStyle w:val="PARAF"/>
        <w:numPr>
          <w:ilvl w:val="0"/>
          <w:numId w:val="59"/>
        </w:numPr>
      </w:pPr>
      <w:r w:rsidRPr="00417918">
        <w:t>Status komentar pada tabel komentar_mentah diperbarui dengan mengubah nilai kolom is_processed_ml dari 0 menjadi 1 untuk setiap ID komentar yang telah berhasil diproses. Pembaruan ini berfungsi sebagai penanda untuk mencegah terjadinya pemrosesan ulang di masa mendatang.</w:t>
      </w:r>
    </w:p>
    <w:p w14:paraId="0837318F" w14:textId="77777777" w:rsidR="00417918" w:rsidRDefault="00417918" w:rsidP="008A2987">
      <w:pPr>
        <w:pStyle w:val="ListParagraph"/>
        <w:numPr>
          <w:ilvl w:val="0"/>
          <w:numId w:val="56"/>
        </w:numPr>
      </w:pPr>
      <w:r>
        <w:t>Status keluaran dan penanganan eksepsi</w:t>
      </w:r>
    </w:p>
    <w:p w14:paraId="4874F937" w14:textId="77777777" w:rsidR="00417918" w:rsidRDefault="00417918" w:rsidP="00417918">
      <w:pPr>
        <w:pStyle w:val="PARAF"/>
      </w:pPr>
      <w:r w:rsidRPr="00417918">
        <w:t xml:space="preserve">Skrip ml_predict.py dirancang untuk memberikan umpan balik yang jelas mengenai status eksekusinya, yang penting untuk integrasi dengan sistem Laravel. </w:t>
      </w:r>
    </w:p>
    <w:p w14:paraId="4A898AA5" w14:textId="77777777" w:rsidR="00417918" w:rsidRDefault="00417918" w:rsidP="008A2987">
      <w:pPr>
        <w:pStyle w:val="PARAF"/>
        <w:numPr>
          <w:ilvl w:val="0"/>
          <w:numId w:val="60"/>
        </w:numPr>
      </w:pPr>
      <w:r w:rsidRPr="00417918">
        <w:t xml:space="preserve">Eksekusi Berhasil: Jika keseluruhan proses berjalan tanpa kesalahan, fungsi run_ML_analysis akan mengembalikan sebuah objek JSON dengan status: "success" beserta pesan dan log keluaran dari konsol. </w:t>
      </w:r>
    </w:p>
    <w:p w14:paraId="1998C9B7" w14:textId="77777777" w:rsidR="00417918" w:rsidRDefault="00417918" w:rsidP="008A2987">
      <w:pPr>
        <w:pStyle w:val="PARAF"/>
        <w:numPr>
          <w:ilvl w:val="0"/>
          <w:numId w:val="60"/>
        </w:numPr>
      </w:pPr>
      <w:r w:rsidRPr="00417918">
        <w:t xml:space="preserve">Tidak Ada Data: Apabila tidak ditemukan komentar baru untuk dianalisis (LIMIT 200 tidak mengembalikan data), skrip akan keluar dan fungsi pembungkusnya akan mengembalikan objek JSON dengan status: "warning" dan pesan "Tidak ada data untuk diproses". </w:t>
      </w:r>
    </w:p>
    <w:p w14:paraId="157F28EE" w14:textId="77777777" w:rsidR="00417918" w:rsidRDefault="00417918" w:rsidP="008A2987">
      <w:pPr>
        <w:pStyle w:val="PARAF"/>
        <w:numPr>
          <w:ilvl w:val="0"/>
          <w:numId w:val="60"/>
        </w:numPr>
      </w:pPr>
      <w:r w:rsidRPr="00417918">
        <w:lastRenderedPageBreak/>
        <w:t>Penanganan Kesalahan Lain: Jika terjadi kesalahan lain selama eksekusi (misalnya, koneksi database gagal atau berkas model tidak ditemukan), try-except akan menangkap kesalahan tersebut dan menghentikan proses untuk mencegah perilaku tak terduga, kemudian melaporkan kesalahan tersebut ke sistem pemanggil.</w:t>
      </w:r>
    </w:p>
    <w:p w14:paraId="4A51F5D2" w14:textId="77777777" w:rsidR="00417918" w:rsidRDefault="00E77B05" w:rsidP="00417918">
      <w:pPr>
        <w:pStyle w:val="31"/>
      </w:pPr>
      <w:bookmarkStart w:id="159" w:name="_Toc202646215"/>
      <w:r>
        <w:t>Per</w:t>
      </w:r>
      <w:r w:rsidR="00417918">
        <w:t>ancangan Teknik Pengujian</w:t>
      </w:r>
      <w:bookmarkEnd w:id="159"/>
      <w:r w:rsidR="00417918">
        <w:t xml:space="preserve"> </w:t>
      </w:r>
    </w:p>
    <w:p w14:paraId="45505E71" w14:textId="77777777" w:rsidR="00BF7D96" w:rsidRDefault="00BF7D96" w:rsidP="00295C53">
      <w:pPr>
        <w:pStyle w:val="351"/>
      </w:pPr>
      <w:bookmarkStart w:id="160" w:name="_Toc202646216"/>
      <w:r>
        <w:t xml:space="preserve">Pelatihan model </w:t>
      </w:r>
      <w:r>
        <w:rPr>
          <w:i/>
        </w:rPr>
        <w:t>Random forest</w:t>
      </w:r>
      <w:bookmarkEnd w:id="160"/>
    </w:p>
    <w:p w14:paraId="3743F722" w14:textId="77777777" w:rsidR="00BF7D96" w:rsidRDefault="00BF7D96" w:rsidP="00BF7D96">
      <w:pPr>
        <w:pStyle w:val="PARAF"/>
      </w:pPr>
      <w:r w:rsidRPr="009079A7">
        <w:t xml:space="preserve">Setelah proses pelabelan otomatis komentar TikTok menggunakan pendekatan VADER berbasis leksikon, tahapan selanjutnya adalah pembangunan model </w:t>
      </w:r>
      <w:r w:rsidRPr="009079A7">
        <w:rPr>
          <w:i/>
        </w:rPr>
        <w:t>Machine Learning</w:t>
      </w:r>
      <w:r w:rsidRPr="009079A7">
        <w:t xml:space="preserve"> untuk memprediksi sentimen komentar baru. Model ini dilatih menggunakan dataset yang telah dilabeli sebelumnya. Dalam penelitian ini, algoritma yang digunakan adalah </w:t>
      </w:r>
      <w:r w:rsidRPr="009079A7">
        <w:rPr>
          <w:i/>
        </w:rPr>
        <w:t>Random Forest Classifier</w:t>
      </w:r>
      <w:r w:rsidRPr="009079A7">
        <w:t xml:space="preserve">. Algoritma ini merupakan algoritma </w:t>
      </w:r>
      <w:r w:rsidRPr="009079A7">
        <w:rPr>
          <w:i/>
        </w:rPr>
        <w:t>ensemble</w:t>
      </w:r>
      <w:r w:rsidRPr="009079A7">
        <w:t xml:space="preserve"> yang mengintegrasikan berbagai pohon keputusan (</w:t>
      </w:r>
      <w:r w:rsidRPr="009079A7">
        <w:rPr>
          <w:i/>
        </w:rPr>
        <w:t>decision tree</w:t>
      </w:r>
      <w:r w:rsidRPr="009079A7">
        <w:t>) guna menghasilkan prediksi yang lebih akurat dan stabil.</w:t>
      </w:r>
    </w:p>
    <w:p w14:paraId="456CA446" w14:textId="77777777" w:rsidR="00BF7D96" w:rsidRDefault="00BF7D96" w:rsidP="008A2987">
      <w:pPr>
        <w:pStyle w:val="ListParagraph"/>
        <w:numPr>
          <w:ilvl w:val="0"/>
          <w:numId w:val="44"/>
        </w:numPr>
      </w:pPr>
      <w:r>
        <w:t>Transformasi komentar menjadi representasi numerik (TF-IDF)</w:t>
      </w:r>
    </w:p>
    <w:p w14:paraId="73E6F1DC" w14:textId="77777777" w:rsidR="00BF7D96" w:rsidRDefault="00BF7D96" w:rsidP="00BF7D96">
      <w:pPr>
        <w:pStyle w:val="PARAF"/>
      </w:pPr>
      <w:r w:rsidRPr="009079A7">
        <w:t xml:space="preserve">Komentar TikTok yang awalnya berbentuk teks mentah tidak dapat secara langsung diinterpretasikan oleh algoritma </w:t>
      </w:r>
      <w:r w:rsidRPr="009079A7">
        <w:rPr>
          <w:i/>
        </w:rPr>
        <w:t>Machine Learning</w:t>
      </w:r>
      <w:r w:rsidRPr="009079A7">
        <w:t>. Oleh karena itu, diperlukan tahapan vektorisasi teks untuk mengubahnya menjadi representasi numerik. Metode yang digunakan dalam penelitian ini adalah TF-IDF (</w:t>
      </w:r>
      <w:r w:rsidRPr="009079A7">
        <w:rPr>
          <w:i/>
        </w:rPr>
        <w:t>Term Frequency–Inverse Document Frequency</w:t>
      </w:r>
      <w:r w:rsidRPr="009079A7">
        <w:t>). TF-IDF bekerja dengan memberikan bobot pada setiap kata. Bobot ini ditentukan berdasarkan dua faktor utama: frekuensi kemunculan kata tersebut dalam suatu dokumen spesifik (</w:t>
      </w:r>
      <w:r w:rsidRPr="009079A7">
        <w:rPr>
          <w:i/>
        </w:rPr>
        <w:t>Term Frequency</w:t>
      </w:r>
      <w:r w:rsidRPr="009079A7">
        <w:t xml:space="preserve">) dan jarang atau seringnya kata </w:t>
      </w:r>
      <w:r w:rsidRPr="009079A7">
        <w:lastRenderedPageBreak/>
        <w:t>tersebut muncul di seluruh korpus dokumen (</w:t>
      </w:r>
      <w:r w:rsidRPr="009079A7">
        <w:rPr>
          <w:i/>
        </w:rPr>
        <w:t>Inverse Document Frequency</w:t>
      </w:r>
      <w:r w:rsidRPr="009079A7">
        <w:t>). Dengan demikian, kata-kata yang relevan dan memiliki daya diskriminasi tinggi akan mendapatkan bobot yang lebih besar.</w:t>
      </w:r>
    </w:p>
    <w:p w14:paraId="7DD97C5B" w14:textId="77777777" w:rsidR="00BF7D96" w:rsidRDefault="00BF7D96" w:rsidP="00BF7D96">
      <w:pPr>
        <w:ind w:firstLine="0"/>
      </w:pPr>
      <w:r>
        <w:t>Rumus perhitungan TF-IDF:</w:t>
      </w:r>
    </w:p>
    <w:p w14:paraId="1B849D95" w14:textId="77777777" w:rsidR="00BF7D96" w:rsidRPr="003E18FA" w:rsidRDefault="00BF7D96" w:rsidP="00BF7D96">
      <w:pPr>
        <w:pStyle w:val="ListParagraph"/>
        <w:ind w:left="0"/>
        <w:jc w:val="center"/>
        <w:rPr>
          <w:rFonts w:eastAsiaTheme="minorEastAsia"/>
          <w:i/>
          <w:sz w:val="32"/>
        </w:rPr>
      </w:pPr>
      <w:r w:rsidRPr="003E18FA">
        <w:rPr>
          <w:rFonts w:eastAsiaTheme="minorEastAsia"/>
          <w:i/>
          <w:sz w:val="32"/>
        </w:rPr>
        <w:t xml:space="preserve">tf-idf(t, d) = tf(t, d) </w:t>
      </w:r>
      <w:r>
        <w:rPr>
          <w:rFonts w:eastAsiaTheme="minorEastAsia"/>
          <w:i/>
          <w:sz w:val="32"/>
        </w:rPr>
        <w:t>.</w:t>
      </w:r>
      <w:r w:rsidRPr="003E18FA">
        <w:rPr>
          <w:rFonts w:eastAsiaTheme="minorEastAsia"/>
          <w:i/>
          <w:sz w:val="32"/>
        </w:rPr>
        <w:t xml:space="preserve"> log </w:t>
      </w:r>
      <m:oMath>
        <m:d>
          <m:dPr>
            <m:ctrlPr>
              <w:rPr>
                <w:rFonts w:ascii="Cambria Math" w:eastAsiaTheme="minorEastAsia" w:hAnsi="Cambria Math"/>
                <w:i/>
                <w:sz w:val="32"/>
              </w:rPr>
            </m:ctrlPr>
          </m:dPr>
          <m:e>
            <m:f>
              <m:fPr>
                <m:ctrlPr>
                  <w:rPr>
                    <w:rFonts w:ascii="Cambria Math" w:eastAsiaTheme="minorEastAsia" w:hAnsi="Cambria Math"/>
                    <w:i/>
                    <w:sz w:val="32"/>
                  </w:rPr>
                </m:ctrlPr>
              </m:fPr>
              <m:num>
                <m:r>
                  <w:rPr>
                    <w:rFonts w:ascii="Cambria Math" w:eastAsiaTheme="minorEastAsia" w:hAnsi="Cambria Math"/>
                    <w:sz w:val="32"/>
                  </w:rPr>
                  <m:t>N</m:t>
                </m:r>
              </m:num>
              <m:den>
                <m:r>
                  <w:rPr>
                    <w:rFonts w:ascii="Cambria Math" w:eastAsiaTheme="minorEastAsia" w:hAnsi="Cambria Math"/>
                    <w:sz w:val="32"/>
                  </w:rPr>
                  <m:t>df(t)</m:t>
                </m:r>
              </m:den>
            </m:f>
          </m:e>
        </m:d>
      </m:oMath>
      <w:r w:rsidRPr="003E18FA">
        <w:rPr>
          <w:rFonts w:eastAsiaTheme="minorEastAsia"/>
          <w:i/>
          <w:sz w:val="32"/>
        </w:rPr>
        <w:t xml:space="preserve"> </w:t>
      </w:r>
    </w:p>
    <w:p w14:paraId="499E0D9B" w14:textId="77777777" w:rsidR="00BF7D96" w:rsidRDefault="00BF7D96" w:rsidP="00BF7D96">
      <w:pPr>
        <w:ind w:firstLine="0"/>
      </w:pPr>
      <w:r>
        <w:t>Keterangan:</w:t>
      </w:r>
    </w:p>
    <w:p w14:paraId="4F7CE127" w14:textId="77777777" w:rsidR="00BF7D96" w:rsidRPr="0079439B" w:rsidRDefault="00BF7D96" w:rsidP="008A2987">
      <w:pPr>
        <w:pStyle w:val="ListParagraph"/>
        <w:numPr>
          <w:ilvl w:val="0"/>
          <w:numId w:val="45"/>
        </w:numPr>
        <w:rPr>
          <w:sz w:val="20"/>
        </w:rPr>
      </w:pPr>
      <w:r w:rsidRPr="0079439B">
        <w:rPr>
          <w:rFonts w:eastAsiaTheme="minorEastAsia"/>
          <w:i/>
        </w:rPr>
        <w:t>tf(t, d)</w:t>
      </w:r>
      <w:r w:rsidRPr="0079439B">
        <w:rPr>
          <w:rFonts w:eastAsiaTheme="minorEastAsia"/>
        </w:rPr>
        <w:t xml:space="preserve">: merupakan jumlah kemunculan kata </w:t>
      </w:r>
      <w:r w:rsidRPr="0079439B">
        <w:rPr>
          <w:rFonts w:eastAsiaTheme="minorEastAsia"/>
          <w:i/>
        </w:rPr>
        <w:t>t</w:t>
      </w:r>
      <w:r w:rsidRPr="0079439B">
        <w:rPr>
          <w:rFonts w:eastAsiaTheme="minorEastAsia"/>
        </w:rPr>
        <w:t xml:space="preserve"> dalam dokumen </w:t>
      </w:r>
      <w:r w:rsidRPr="0079439B">
        <w:rPr>
          <w:rFonts w:eastAsiaTheme="minorEastAsia"/>
          <w:i/>
        </w:rPr>
        <w:t>d</w:t>
      </w:r>
      <w:r w:rsidRPr="0079439B">
        <w:rPr>
          <w:rFonts w:eastAsiaTheme="minorEastAsia"/>
        </w:rPr>
        <w:t>.</w:t>
      </w:r>
    </w:p>
    <w:p w14:paraId="04D679F3" w14:textId="77777777" w:rsidR="00BF7D96" w:rsidRPr="0079439B" w:rsidRDefault="00BF7D96" w:rsidP="008A2987">
      <w:pPr>
        <w:pStyle w:val="ListParagraph"/>
        <w:numPr>
          <w:ilvl w:val="0"/>
          <w:numId w:val="45"/>
        </w:numPr>
        <w:rPr>
          <w:sz w:val="20"/>
        </w:rPr>
      </w:pPr>
      <w:r w:rsidRPr="0079439B">
        <w:rPr>
          <w:rFonts w:eastAsiaTheme="minorEastAsia"/>
          <w:i/>
        </w:rPr>
        <w:t>df(t)</w:t>
      </w:r>
      <w:r w:rsidRPr="0079439B">
        <w:rPr>
          <w:rFonts w:eastAsiaTheme="minorEastAsia"/>
        </w:rPr>
        <w:t xml:space="preserve">: jumlah dokumen yang mengandung kata </w:t>
      </w:r>
      <w:r w:rsidRPr="0079439B">
        <w:rPr>
          <w:rFonts w:eastAsiaTheme="minorEastAsia"/>
          <w:i/>
        </w:rPr>
        <w:t>t</w:t>
      </w:r>
    </w:p>
    <w:p w14:paraId="33111E85" w14:textId="77777777" w:rsidR="00BF7D96" w:rsidRPr="0079439B" w:rsidRDefault="00BF7D96" w:rsidP="008A2987">
      <w:pPr>
        <w:pStyle w:val="ListParagraph"/>
        <w:numPr>
          <w:ilvl w:val="0"/>
          <w:numId w:val="45"/>
        </w:numPr>
        <w:rPr>
          <w:sz w:val="20"/>
        </w:rPr>
      </w:pPr>
      <w:r w:rsidRPr="0079439B">
        <w:rPr>
          <w:rFonts w:eastAsiaTheme="minorEastAsia"/>
          <w:i/>
        </w:rPr>
        <w:t>N</w:t>
      </w:r>
      <w:r w:rsidRPr="0079439B">
        <w:rPr>
          <w:rFonts w:eastAsiaTheme="minorEastAsia"/>
        </w:rPr>
        <w:t xml:space="preserve">: total jumlah dokumen </w:t>
      </w:r>
    </w:p>
    <w:p w14:paraId="32CC937B" w14:textId="77777777" w:rsidR="00BF7D96" w:rsidRDefault="00BF7D96" w:rsidP="00BF7D96">
      <w:r w:rsidRPr="0079439B">
        <w:t>Sebagai hasil dari proses vektorisasi teks menggunakan TF-IDF, data komentar TikTok yang semula berbentuk narasi kini direpresentasikan dalam bentuk matriks fitur numerik. Setiap baris dalam matriks ini merepresentasikan satu komentar dan setiap kolom menunjukkan bobot TF-IDF dari suatu kata dalam komentar tersebut, yang secara efektif mengubah setiap komentar menjadi vektor numerik.</w:t>
      </w:r>
    </w:p>
    <w:p w14:paraId="6D42B43E" w14:textId="77777777" w:rsidR="00BF7D96" w:rsidRDefault="00BF7D96" w:rsidP="00BF7D96">
      <w:pPr>
        <w:pStyle w:val="ListParagraph"/>
        <w:ind w:left="567" w:firstLine="0"/>
      </w:pPr>
      <w:r>
        <w:t xml:space="preserve">Rumus voting pada </w:t>
      </w:r>
      <w:r>
        <w:rPr>
          <w:i/>
        </w:rPr>
        <w:t>random forest</w:t>
      </w:r>
      <w:r>
        <w:t>:</w:t>
      </w:r>
    </w:p>
    <w:p w14:paraId="33099135" w14:textId="77777777" w:rsidR="00BF7D96" w:rsidRPr="00BF242A" w:rsidRDefault="00BF7D96" w:rsidP="00BF7D96">
      <w:pPr>
        <w:pStyle w:val="ListParagraph"/>
        <w:ind w:left="567" w:firstLine="0"/>
        <w:rPr>
          <w:i/>
        </w:rPr>
      </w:pPr>
      <m:oMathPara>
        <m:oMath>
          <m:r>
            <w:rPr>
              <w:rFonts w:ascii="Cambria Math" w:hAnsi="Cambria Math"/>
              <w:sz w:val="28"/>
            </w:rPr>
            <m:t>ŷ</m:t>
          </m:r>
          <m:r>
            <w:rPr>
              <w:rFonts w:ascii="Cambria Math" w:eastAsia="Cambria Math"/>
              <w:sz w:val="28"/>
            </w:rPr>
            <m:t>=</m:t>
          </m:r>
          <m:r>
            <w:rPr>
              <w:rFonts w:ascii="Cambria Math" w:eastAsia="Cambria Math" w:hAnsi="Cambria Math"/>
              <w:sz w:val="28"/>
            </w:rPr>
            <m:t>mode</m:t>
          </m:r>
          <m:d>
            <m:dPr>
              <m:begChr m:val="{"/>
              <m:endChr m:val="}"/>
              <m:ctrlPr>
                <w:rPr>
                  <w:rFonts w:ascii="Cambria Math" w:hAnsi="Cambria Math"/>
                  <w:i/>
                  <w:sz w:val="28"/>
                </w:rPr>
              </m:ctrlPr>
            </m:dPr>
            <m:e>
              <m:sSub>
                <m:sSubPr>
                  <m:ctrlPr>
                    <w:rPr>
                      <w:rFonts w:ascii="Cambria Math" w:hAnsi="Cambria Math"/>
                      <w:i/>
                      <w:sz w:val="28"/>
                    </w:rPr>
                  </m:ctrlPr>
                </m:sSubPr>
                <m:e>
                  <m:r>
                    <w:rPr>
                      <w:rFonts w:hAnsi="Cambria Math"/>
                      <w:sz w:val="28"/>
                    </w:rPr>
                    <m:t>h</m:t>
                  </m:r>
                </m:e>
                <m:sub>
                  <m:r>
                    <w:rPr>
                      <w:rFonts w:ascii="Cambria Math"/>
                      <w:sz w:val="28"/>
                    </w:rPr>
                    <m:t>1</m:t>
                  </m:r>
                </m:sub>
              </m:sSub>
              <m:d>
                <m:dPr>
                  <m:ctrlPr>
                    <w:rPr>
                      <w:rFonts w:ascii="Cambria Math" w:hAnsi="Cambria Math"/>
                      <w:i/>
                      <w:sz w:val="28"/>
                    </w:rPr>
                  </m:ctrlPr>
                </m:dPr>
                <m:e>
                  <m:r>
                    <w:rPr>
                      <w:rFonts w:ascii="Cambria Math" w:hAnsi="Cambria Math"/>
                      <w:sz w:val="28"/>
                    </w:rPr>
                    <m:t>x</m:t>
                  </m:r>
                </m:e>
              </m:d>
              <m:r>
                <w:rPr>
                  <w:rFonts w:ascii="Cambria Math"/>
                  <w:sz w:val="28"/>
                </w:rPr>
                <m:t xml:space="preserve">, </m:t>
              </m:r>
              <m:sSub>
                <m:sSubPr>
                  <m:ctrlPr>
                    <w:rPr>
                      <w:rFonts w:ascii="Cambria Math" w:hAnsi="Cambria Math"/>
                      <w:i/>
                      <w:sz w:val="28"/>
                    </w:rPr>
                  </m:ctrlPr>
                </m:sSubPr>
                <m:e>
                  <m:r>
                    <w:rPr>
                      <w:rFonts w:hAnsi="Cambria Math"/>
                      <w:sz w:val="28"/>
                    </w:rPr>
                    <m:t>h</m:t>
                  </m:r>
                </m:e>
                <m:sub>
                  <m:r>
                    <w:rPr>
                      <w:rFonts w:ascii="Cambria Math"/>
                      <w:sz w:val="28"/>
                    </w:rPr>
                    <m:t>2</m:t>
                  </m:r>
                </m:sub>
              </m:sSub>
              <m:d>
                <m:dPr>
                  <m:ctrlPr>
                    <w:rPr>
                      <w:rFonts w:ascii="Cambria Math" w:hAnsi="Cambria Math"/>
                      <w:i/>
                      <w:sz w:val="28"/>
                    </w:rPr>
                  </m:ctrlPr>
                </m:dPr>
                <m:e>
                  <m:r>
                    <w:rPr>
                      <w:rFonts w:ascii="Cambria Math" w:hAnsi="Cambria Math"/>
                      <w:sz w:val="28"/>
                    </w:rPr>
                    <m:t>x</m:t>
                  </m:r>
                </m:e>
              </m:d>
              <m:r>
                <w:rPr>
                  <w:rFonts w:ascii="Cambria Math"/>
                  <w:sz w:val="28"/>
                </w:rPr>
                <m:t>,</m:t>
              </m:r>
              <m:r>
                <w:rPr>
                  <w:rFonts w:ascii="Cambria Math" w:hAnsi="Cambria Math"/>
                  <w:sz w:val="28"/>
                </w:rPr>
                <m:t>…</m:t>
              </m:r>
              <m:r>
                <w:rPr>
                  <w:rFonts w:ascii="Cambria Math"/>
                  <w:sz w:val="28"/>
                </w:rPr>
                <m:t xml:space="preserve">, </m:t>
              </m:r>
              <m:sSub>
                <m:sSubPr>
                  <m:ctrlPr>
                    <w:rPr>
                      <w:rFonts w:ascii="Cambria Math" w:hAnsi="Cambria Math"/>
                      <w:i/>
                      <w:sz w:val="28"/>
                    </w:rPr>
                  </m:ctrlPr>
                </m:sSubPr>
                <m:e>
                  <m:r>
                    <w:rPr>
                      <w:rFonts w:hAnsi="Cambria Math"/>
                      <w:sz w:val="28"/>
                    </w:rPr>
                    <m:t>h</m:t>
                  </m:r>
                </m:e>
                <m:sub>
                  <m:r>
                    <w:rPr>
                      <w:rFonts w:ascii="Cambria Math" w:hAnsi="Cambria Math"/>
                      <w:sz w:val="28"/>
                    </w:rPr>
                    <m:t>T</m:t>
                  </m:r>
                </m:sub>
              </m:sSub>
              <m:r>
                <w:rPr>
                  <w:rFonts w:ascii="Cambria Math"/>
                  <w:sz w:val="28"/>
                </w:rPr>
                <m:t>(</m:t>
              </m:r>
              <m:r>
                <w:rPr>
                  <w:rFonts w:ascii="Cambria Math" w:hAnsi="Cambria Math"/>
                  <w:sz w:val="28"/>
                </w:rPr>
                <m:t>x</m:t>
              </m:r>
              <m:r>
                <w:rPr>
                  <w:rFonts w:ascii="Cambria Math"/>
                  <w:sz w:val="28"/>
                </w:rPr>
                <m:t>)</m:t>
              </m:r>
            </m:e>
          </m:d>
        </m:oMath>
      </m:oMathPara>
    </w:p>
    <w:p w14:paraId="11145A46" w14:textId="77777777" w:rsidR="00BF7D96" w:rsidRDefault="00BF7D96" w:rsidP="00BF7D96">
      <w:pPr>
        <w:ind w:firstLine="0"/>
      </w:pPr>
      <w:r>
        <w:t>Keterangan:</w:t>
      </w:r>
    </w:p>
    <w:p w14:paraId="54D7F5DD" w14:textId="77777777" w:rsidR="00BF7D96" w:rsidRPr="00BF242A" w:rsidRDefault="00000000" w:rsidP="008A2987">
      <w:pPr>
        <w:pStyle w:val="ListParagraph"/>
        <w:numPr>
          <w:ilvl w:val="0"/>
          <w:numId w:val="46"/>
        </w:numPr>
        <w:rPr>
          <w:sz w:val="20"/>
        </w:rPr>
      </w:pP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x)</m:t>
        </m:r>
      </m:oMath>
      <w:r w:rsidR="00BF7D96" w:rsidRPr="00BF242A">
        <w:rPr>
          <w:rFonts w:eastAsiaTheme="minorEastAsia"/>
          <w:sz w:val="22"/>
        </w:rPr>
        <w:t xml:space="preserve">: </w:t>
      </w:r>
      <w:r w:rsidR="00BF7D96">
        <w:rPr>
          <w:rFonts w:eastAsiaTheme="minorEastAsia"/>
        </w:rPr>
        <w:t>prediksi dari pohon ke-i</w:t>
      </w:r>
    </w:p>
    <w:p w14:paraId="7BFFEF3B" w14:textId="77777777" w:rsidR="00BF7D96" w:rsidRPr="00BF242A" w:rsidRDefault="00BF7D96" w:rsidP="008A2987">
      <w:pPr>
        <w:pStyle w:val="ListParagraph"/>
        <w:numPr>
          <w:ilvl w:val="0"/>
          <w:numId w:val="46"/>
        </w:numPr>
        <w:rPr>
          <w:sz w:val="20"/>
        </w:rPr>
      </w:pPr>
      <m:oMath>
        <m:r>
          <w:rPr>
            <w:rFonts w:ascii="Cambria Math" w:hAnsi="Cambria Math"/>
          </w:rPr>
          <m:t>ŷ</m:t>
        </m:r>
      </m:oMath>
      <w:r w:rsidRPr="00BF242A">
        <w:rPr>
          <w:rFonts w:eastAsiaTheme="minorEastAsia"/>
        </w:rPr>
        <w:t>: hasil akhir prediksi</w:t>
      </w:r>
    </w:p>
    <w:p w14:paraId="2489A35F" w14:textId="77777777" w:rsidR="00BF7D96" w:rsidRPr="00000392" w:rsidRDefault="00BF7D96" w:rsidP="008A2987">
      <w:pPr>
        <w:pStyle w:val="ListParagraph"/>
        <w:numPr>
          <w:ilvl w:val="0"/>
          <w:numId w:val="46"/>
        </w:numPr>
        <w:rPr>
          <w:sz w:val="20"/>
        </w:rPr>
      </w:pPr>
      <w:r>
        <w:rPr>
          <w:rFonts w:eastAsiaTheme="minorEastAsia"/>
          <w:i/>
        </w:rPr>
        <w:t>mode</w:t>
      </w:r>
      <w:r>
        <w:rPr>
          <w:rFonts w:eastAsiaTheme="minorEastAsia"/>
        </w:rPr>
        <w:t>: label yang paling sering muncul</w:t>
      </w:r>
    </w:p>
    <w:p w14:paraId="4F4D2D95" w14:textId="77777777" w:rsidR="00BF7D96" w:rsidRDefault="00BF7D96" w:rsidP="008A2987">
      <w:pPr>
        <w:pStyle w:val="ListParagraph"/>
        <w:numPr>
          <w:ilvl w:val="0"/>
          <w:numId w:val="44"/>
        </w:numPr>
      </w:pPr>
      <w:r>
        <w:t>Simulasi perhitungan dan contoh Implementasi</w:t>
      </w:r>
    </w:p>
    <w:p w14:paraId="5EDA7E33" w14:textId="77777777" w:rsidR="00BF7D96" w:rsidRDefault="00BF7D96" w:rsidP="00BF7D96">
      <w:pPr>
        <w:pStyle w:val="ListParagraph"/>
        <w:ind w:left="928" w:firstLine="0"/>
      </w:pPr>
      <w:r>
        <w:t>Contoh komentar: “mantap bangga, kejagung hebat”</w:t>
      </w:r>
    </w:p>
    <w:p w14:paraId="7F2858E5" w14:textId="77777777" w:rsidR="00BF7D96" w:rsidRDefault="00BF7D96" w:rsidP="00BF7D96">
      <w:pPr>
        <w:pStyle w:val="ListParagraph"/>
        <w:ind w:left="928" w:firstLine="0"/>
      </w:pPr>
      <w:r>
        <w:lastRenderedPageBreak/>
        <w:t xml:space="preserve">Hasil </w:t>
      </w:r>
      <w:r>
        <w:rPr>
          <w:i/>
        </w:rPr>
        <w:t xml:space="preserve">preprocessing </w:t>
      </w:r>
      <w:r>
        <w:t>dan normalisasi: “mantap bangga kejaksaan agung hebat”</w:t>
      </w:r>
    </w:p>
    <w:p w14:paraId="49E73862" w14:textId="77777777" w:rsidR="00BF7D96" w:rsidRDefault="00BF7D96" w:rsidP="00BF7D96">
      <w:pPr>
        <w:pStyle w:val="ListParagraph"/>
        <w:ind w:left="928" w:firstLine="0"/>
      </w:pPr>
      <w:r>
        <w:t>Translasi kedalam bahasa inggris: “great proud attorney general great”</w:t>
      </w:r>
    </w:p>
    <w:p w14:paraId="466AF6B8" w14:textId="77777777" w:rsidR="00BF7D96" w:rsidRDefault="00BF7D96" w:rsidP="008A2987">
      <w:pPr>
        <w:pStyle w:val="ListParagraph"/>
        <w:numPr>
          <w:ilvl w:val="0"/>
          <w:numId w:val="47"/>
        </w:numPr>
      </w:pPr>
      <w:r>
        <w:t>Perhitungan tf-idf</w:t>
      </w:r>
    </w:p>
    <w:p w14:paraId="1087D8FF" w14:textId="77777777" w:rsidR="00BF7D96" w:rsidRDefault="00BF7D96" w:rsidP="00BF7D96">
      <w:pPr>
        <w:pStyle w:val="ListParagraph"/>
        <w:ind w:left="1288" w:firstLine="0"/>
      </w:pPr>
      <w:r>
        <w:t>Contohnya nilai-nilai berikut diketahui:</w:t>
      </w:r>
    </w:p>
    <w:p w14:paraId="469C748B" w14:textId="77777777" w:rsidR="00BF7D96" w:rsidRDefault="00BF7D96" w:rsidP="008A2987">
      <w:pPr>
        <w:pStyle w:val="ListParagraph"/>
        <w:numPr>
          <w:ilvl w:val="0"/>
          <w:numId w:val="48"/>
        </w:numPr>
      </w:pPr>
      <w:r>
        <w:t>N (jumlah total komentar): 1000</w:t>
      </w:r>
    </w:p>
    <w:p w14:paraId="7B2FE464" w14:textId="77777777" w:rsidR="00BF7D96" w:rsidRDefault="00BF7D96" w:rsidP="008A2987">
      <w:pPr>
        <w:pStyle w:val="ListParagraph"/>
        <w:numPr>
          <w:ilvl w:val="0"/>
          <w:numId w:val="48"/>
        </w:numPr>
      </w:pPr>
      <w:r>
        <w:t>Kata “great” muncul 2 kali dikomentar dan di 100 komentar df = 100</w:t>
      </w:r>
    </w:p>
    <w:p w14:paraId="7759BFBE" w14:textId="77777777" w:rsidR="00BF7D96" w:rsidRDefault="00BF7D96" w:rsidP="008A2987">
      <w:pPr>
        <w:pStyle w:val="ListParagraph"/>
        <w:numPr>
          <w:ilvl w:val="0"/>
          <w:numId w:val="48"/>
        </w:numPr>
      </w:pPr>
      <w:r>
        <w:t>Kata “proud” muncul 1 kali dikomentar dan di 10 komentar df = 10</w:t>
      </w:r>
    </w:p>
    <w:p w14:paraId="491DE01F" w14:textId="77777777" w:rsidR="00BF7D96" w:rsidRDefault="00BF7D96" w:rsidP="008A2987">
      <w:pPr>
        <w:pStyle w:val="ListParagraph"/>
        <w:numPr>
          <w:ilvl w:val="0"/>
          <w:numId w:val="48"/>
        </w:numPr>
      </w:pPr>
      <w:r>
        <w:t>Kata “attorney general” muncul 1 kali dan di 200 komentar df = 200</w:t>
      </w:r>
    </w:p>
    <w:p w14:paraId="1A2BE818" w14:textId="287E342C" w:rsidR="00BF7D96" w:rsidRDefault="00BF7D96" w:rsidP="00BF7D96">
      <w:pPr>
        <w:pStyle w:val="Caption"/>
      </w:pPr>
      <w:bookmarkStart w:id="161" w:name="_Toc202648371"/>
      <w:r>
        <w:t xml:space="preserve">Tabel 3. </w:t>
      </w:r>
      <w:fldSimple w:instr=" SEQ Tabel_3. \* ARABIC ">
        <w:r w:rsidR="00C721A1">
          <w:rPr>
            <w:noProof/>
          </w:rPr>
          <w:t>10</w:t>
        </w:r>
      </w:fldSimple>
      <w:r>
        <w:t xml:space="preserve"> Contoh implementasi</w:t>
      </w:r>
      <w:bookmarkEnd w:id="161"/>
    </w:p>
    <w:tbl>
      <w:tblPr>
        <w:tblStyle w:val="TableGrid"/>
        <w:tblW w:w="0" w:type="auto"/>
        <w:tblInd w:w="1242" w:type="dxa"/>
        <w:tblLook w:val="04A0" w:firstRow="1" w:lastRow="0" w:firstColumn="1" w:lastColumn="0" w:noHBand="0" w:noVBand="1"/>
      </w:tblPr>
      <w:tblGrid>
        <w:gridCol w:w="1070"/>
        <w:gridCol w:w="1112"/>
        <w:gridCol w:w="843"/>
        <w:gridCol w:w="2416"/>
        <w:gridCol w:w="1471"/>
      </w:tblGrid>
      <w:tr w:rsidR="00BF7D96" w:rsidRPr="005D5A4D" w14:paraId="319D0452" w14:textId="77777777" w:rsidTr="00EE3FF0">
        <w:tc>
          <w:tcPr>
            <w:tcW w:w="870" w:type="dxa"/>
          </w:tcPr>
          <w:p w14:paraId="2173AA9A" w14:textId="77777777" w:rsidR="00BF7D96" w:rsidRPr="005D5A4D" w:rsidRDefault="00BF7D96" w:rsidP="00EE3FF0">
            <w:pPr>
              <w:pStyle w:val="ListParagraph"/>
              <w:ind w:left="0" w:firstLine="0"/>
              <w:rPr>
                <w:rFonts w:ascii="Times New Roman" w:hAnsi="Times New Roman" w:cs="Times New Roman"/>
                <w:sz w:val="24"/>
                <w:szCs w:val="24"/>
                <w:lang w:val="en-US"/>
              </w:rPr>
            </w:pPr>
            <w:r w:rsidRPr="005D5A4D">
              <w:rPr>
                <w:rFonts w:ascii="Times New Roman" w:hAnsi="Times New Roman" w:cs="Times New Roman"/>
                <w:sz w:val="24"/>
                <w:szCs w:val="24"/>
                <w:lang w:val="en-US"/>
              </w:rPr>
              <w:t xml:space="preserve">Kata </w:t>
            </w:r>
          </w:p>
        </w:tc>
        <w:tc>
          <w:tcPr>
            <w:tcW w:w="1134" w:type="dxa"/>
          </w:tcPr>
          <w:p w14:paraId="6D648D2A" w14:textId="77777777" w:rsidR="00BF7D96" w:rsidRPr="005D5A4D" w:rsidRDefault="00BF7D96" w:rsidP="00EE3FF0">
            <w:pPr>
              <w:pStyle w:val="ListParagraph"/>
              <w:ind w:left="0" w:firstLine="0"/>
              <w:rPr>
                <w:rFonts w:ascii="Times New Roman" w:hAnsi="Times New Roman" w:cs="Times New Roman"/>
                <w:sz w:val="24"/>
                <w:szCs w:val="24"/>
                <w:lang w:val="en-US"/>
              </w:rPr>
            </w:pPr>
            <w:r w:rsidRPr="005D5A4D">
              <w:rPr>
                <w:rFonts w:ascii="Times New Roman" w:hAnsi="Times New Roman" w:cs="Times New Roman"/>
                <w:sz w:val="24"/>
                <w:szCs w:val="24"/>
                <w:lang w:val="en-US"/>
              </w:rPr>
              <w:t>TF</w:t>
            </w:r>
          </w:p>
        </w:tc>
        <w:tc>
          <w:tcPr>
            <w:tcW w:w="851" w:type="dxa"/>
          </w:tcPr>
          <w:p w14:paraId="45887F71" w14:textId="77777777" w:rsidR="00BF7D96" w:rsidRPr="005D5A4D" w:rsidRDefault="00BF7D96" w:rsidP="00EE3FF0">
            <w:pPr>
              <w:pStyle w:val="ListParagraph"/>
              <w:ind w:left="0" w:firstLine="0"/>
              <w:rPr>
                <w:rFonts w:ascii="Times New Roman" w:hAnsi="Times New Roman" w:cs="Times New Roman"/>
                <w:sz w:val="24"/>
                <w:szCs w:val="24"/>
                <w:lang w:val="en-US"/>
              </w:rPr>
            </w:pPr>
            <w:r w:rsidRPr="005D5A4D">
              <w:rPr>
                <w:rFonts w:ascii="Times New Roman" w:hAnsi="Times New Roman" w:cs="Times New Roman"/>
                <w:sz w:val="24"/>
                <w:szCs w:val="24"/>
                <w:lang w:val="en-US"/>
              </w:rPr>
              <w:t>IDF</w:t>
            </w:r>
          </w:p>
        </w:tc>
        <w:tc>
          <w:tcPr>
            <w:tcW w:w="2448" w:type="dxa"/>
          </w:tcPr>
          <w:p w14:paraId="208DDD35" w14:textId="77777777" w:rsidR="00BF7D96" w:rsidRPr="005D5A4D" w:rsidRDefault="00BF7D96" w:rsidP="00EE3FF0">
            <w:pPr>
              <w:pStyle w:val="ListParagraph"/>
              <w:ind w:left="0" w:firstLine="0"/>
              <w:rPr>
                <w:rFonts w:ascii="Times New Roman" w:hAnsi="Times New Roman" w:cs="Times New Roman"/>
                <w:sz w:val="24"/>
                <w:szCs w:val="24"/>
                <w:lang w:val="en-US"/>
              </w:rPr>
            </w:pPr>
            <w:r w:rsidRPr="005D5A4D">
              <w:rPr>
                <w:rFonts w:ascii="Times New Roman" w:hAnsi="Times New Roman" w:cs="Times New Roman"/>
                <w:sz w:val="24"/>
                <w:szCs w:val="24"/>
                <w:lang w:val="en-US"/>
              </w:rPr>
              <w:t>IDF (</w:t>
            </w:r>
            <w:r w:rsidRPr="005D5A4D">
              <w:rPr>
                <w:rFonts w:ascii="Times New Roman" w:eastAsiaTheme="minorEastAsia" w:hAnsi="Times New Roman" w:cs="Times New Roman"/>
                <w:i/>
                <w:sz w:val="24"/>
                <w:szCs w:val="24"/>
              </w:rPr>
              <w:t xml:space="preserve">log </w:t>
            </w:r>
            <m:oMath>
              <m:d>
                <m:dPr>
                  <m:ctrlPr>
                    <w:rPr>
                      <w:rFonts w:ascii="Cambria Math" w:eastAsiaTheme="minorEastAsia" w:hAnsi="Times New Roman" w:cs="Times New Roman"/>
                      <w:i/>
                      <w:sz w:val="24"/>
                      <w:szCs w:val="24"/>
                    </w:rPr>
                  </m:ctrlPr>
                </m:dPr>
                <m:e>
                  <m:f>
                    <m:fPr>
                      <m:ctrlPr>
                        <w:rPr>
                          <w:rFonts w:ascii="Cambria Math" w:eastAsiaTheme="minorEastAsia" w:hAnsi="Times New Roman" w:cs="Times New Roman"/>
                          <w:i/>
                          <w:sz w:val="24"/>
                          <w:szCs w:val="24"/>
                          <w:lang w:val="en-US"/>
                        </w:rPr>
                      </m:ctrlPr>
                    </m:fPr>
                    <m:num>
                      <m:r>
                        <w:rPr>
                          <w:rFonts w:ascii="Cambria Math" w:eastAsiaTheme="minorEastAsia" w:hAnsi="Cambria Math" w:cs="Times New Roman"/>
                          <w:sz w:val="24"/>
                          <w:szCs w:val="24"/>
                        </w:rPr>
                        <m:t>N</m:t>
                      </m:r>
                    </m:num>
                    <m:den>
                      <m:r>
                        <w:rPr>
                          <w:rFonts w:ascii="Cambria Math" w:eastAsiaTheme="minorEastAsia" w:hAnsi="Cambria Math" w:cs="Times New Roman"/>
                          <w:sz w:val="24"/>
                          <w:szCs w:val="24"/>
                        </w:rPr>
                        <m:t>df</m:t>
                      </m:r>
                    </m:den>
                  </m:f>
                </m:e>
              </m:d>
            </m:oMath>
            <w:r w:rsidRPr="005D5A4D">
              <w:rPr>
                <w:rFonts w:ascii="Times New Roman" w:hAnsi="Times New Roman" w:cs="Times New Roman"/>
                <w:sz w:val="24"/>
                <w:szCs w:val="24"/>
                <w:lang w:val="en-US"/>
              </w:rPr>
              <w:t>)</w:t>
            </w:r>
          </w:p>
        </w:tc>
        <w:tc>
          <w:tcPr>
            <w:tcW w:w="1501" w:type="dxa"/>
          </w:tcPr>
          <w:p w14:paraId="7D6BF4D8" w14:textId="77777777" w:rsidR="00BF7D96" w:rsidRPr="005D5A4D" w:rsidRDefault="00BF7D96" w:rsidP="00EE3FF0">
            <w:pPr>
              <w:pStyle w:val="ListParagraph"/>
              <w:ind w:left="0" w:firstLine="0"/>
              <w:rPr>
                <w:rFonts w:ascii="Times New Roman" w:hAnsi="Times New Roman" w:cs="Times New Roman"/>
                <w:sz w:val="24"/>
                <w:szCs w:val="24"/>
              </w:rPr>
            </w:pPr>
            <w:r w:rsidRPr="005D5A4D">
              <w:rPr>
                <w:rFonts w:ascii="Times New Roman" w:hAnsi="Times New Roman" w:cs="Times New Roman"/>
                <w:sz w:val="24"/>
                <w:szCs w:val="24"/>
              </w:rPr>
              <w:t>TF × IDF</w:t>
            </w:r>
          </w:p>
        </w:tc>
      </w:tr>
      <w:tr w:rsidR="00BF7D96" w:rsidRPr="005D5A4D" w14:paraId="65E49116" w14:textId="77777777" w:rsidTr="00EE3FF0">
        <w:tc>
          <w:tcPr>
            <w:tcW w:w="870" w:type="dxa"/>
          </w:tcPr>
          <w:p w14:paraId="6FBB8F62" w14:textId="77777777" w:rsidR="00BF7D96" w:rsidRPr="005D5A4D" w:rsidRDefault="00BF7D96" w:rsidP="00EE3FF0">
            <w:pPr>
              <w:pStyle w:val="ListParagraph"/>
              <w:ind w:left="0" w:firstLine="0"/>
              <w:rPr>
                <w:rFonts w:ascii="Times New Roman" w:hAnsi="Times New Roman" w:cs="Times New Roman"/>
                <w:sz w:val="24"/>
                <w:szCs w:val="24"/>
                <w:lang w:val="en-US"/>
              </w:rPr>
            </w:pPr>
            <w:r>
              <w:rPr>
                <w:rFonts w:ascii="Times New Roman" w:hAnsi="Times New Roman" w:cs="Times New Roman"/>
                <w:sz w:val="24"/>
                <w:szCs w:val="24"/>
                <w:lang w:val="en-US"/>
              </w:rPr>
              <w:t>Great</w:t>
            </w:r>
          </w:p>
        </w:tc>
        <w:tc>
          <w:tcPr>
            <w:tcW w:w="1134" w:type="dxa"/>
          </w:tcPr>
          <w:p w14:paraId="09789B64" w14:textId="77777777" w:rsidR="00BF7D96" w:rsidRPr="005D5A4D" w:rsidRDefault="00BF7D96" w:rsidP="00EE3FF0">
            <w:pPr>
              <w:pStyle w:val="ListParagraph"/>
              <w:ind w:left="0" w:firstLine="0"/>
              <w:rPr>
                <w:rFonts w:ascii="Times New Roman" w:hAnsi="Times New Roman" w:cs="Times New Roman"/>
                <w:sz w:val="24"/>
                <w:szCs w:val="24"/>
                <w:lang w:val="en-US"/>
              </w:rPr>
            </w:pPr>
            <w:r w:rsidRPr="005D5A4D">
              <w:rPr>
                <w:rFonts w:ascii="Times New Roman" w:hAnsi="Times New Roman" w:cs="Times New Roman"/>
                <w:sz w:val="24"/>
                <w:szCs w:val="24"/>
                <w:lang w:val="en-US"/>
              </w:rPr>
              <w:t>2</w:t>
            </w:r>
          </w:p>
        </w:tc>
        <w:tc>
          <w:tcPr>
            <w:tcW w:w="851" w:type="dxa"/>
          </w:tcPr>
          <w:p w14:paraId="72EDF74F" w14:textId="77777777" w:rsidR="00BF7D96" w:rsidRPr="005D5A4D" w:rsidRDefault="00BF7D96" w:rsidP="00EE3FF0">
            <w:pPr>
              <w:pStyle w:val="ListParagraph"/>
              <w:ind w:left="0" w:firstLine="0"/>
              <w:rPr>
                <w:rFonts w:ascii="Times New Roman" w:hAnsi="Times New Roman" w:cs="Times New Roman"/>
                <w:sz w:val="24"/>
                <w:szCs w:val="24"/>
                <w:lang w:val="en-US"/>
              </w:rPr>
            </w:pPr>
            <w:r w:rsidRPr="005D5A4D">
              <w:rPr>
                <w:rFonts w:ascii="Times New Roman" w:hAnsi="Times New Roman" w:cs="Times New Roman"/>
                <w:sz w:val="24"/>
                <w:szCs w:val="24"/>
                <w:lang w:val="en-US"/>
              </w:rPr>
              <w:t>100</w:t>
            </w:r>
          </w:p>
        </w:tc>
        <w:tc>
          <w:tcPr>
            <w:tcW w:w="2448" w:type="dxa"/>
          </w:tcPr>
          <w:p w14:paraId="2E358371" w14:textId="77777777" w:rsidR="00BF7D96" w:rsidRPr="005D5A4D" w:rsidRDefault="00BF7D96" w:rsidP="00EE3FF0">
            <w:pPr>
              <w:pStyle w:val="ListParagraph"/>
              <w:ind w:left="0" w:firstLine="0"/>
              <w:rPr>
                <w:rFonts w:ascii="Times New Roman" w:hAnsi="Times New Roman" w:cs="Times New Roman"/>
                <w:sz w:val="24"/>
                <w:szCs w:val="24"/>
              </w:rPr>
            </w:pPr>
            <w:r w:rsidRPr="005D5A4D">
              <w:rPr>
                <w:rFonts w:ascii="Times New Roman" w:hAnsi="Times New Roman" w:cs="Times New Roman"/>
                <w:sz w:val="24"/>
                <w:szCs w:val="24"/>
              </w:rPr>
              <w:t>log(10)=1.0</w:t>
            </w:r>
          </w:p>
        </w:tc>
        <w:tc>
          <w:tcPr>
            <w:tcW w:w="1501" w:type="dxa"/>
          </w:tcPr>
          <w:p w14:paraId="560055B3" w14:textId="77777777" w:rsidR="00BF7D96" w:rsidRPr="005D5A4D" w:rsidRDefault="00BF7D96" w:rsidP="00EE3FF0">
            <w:pPr>
              <w:pStyle w:val="ListParagraph"/>
              <w:ind w:left="0" w:firstLine="0"/>
              <w:rPr>
                <w:rFonts w:ascii="Times New Roman" w:hAnsi="Times New Roman" w:cs="Times New Roman"/>
                <w:sz w:val="24"/>
                <w:szCs w:val="24"/>
              </w:rPr>
            </w:pPr>
            <w:r w:rsidRPr="005D5A4D">
              <w:rPr>
                <w:rFonts w:ascii="Times New Roman" w:hAnsi="Times New Roman" w:cs="Times New Roman"/>
                <w:sz w:val="24"/>
                <w:szCs w:val="24"/>
              </w:rPr>
              <w:t>2 × 1.0 = 2.0</w:t>
            </w:r>
          </w:p>
        </w:tc>
      </w:tr>
      <w:tr w:rsidR="00BF7D96" w:rsidRPr="005D5A4D" w14:paraId="1B3B8992" w14:textId="77777777" w:rsidTr="00EE3FF0">
        <w:tc>
          <w:tcPr>
            <w:tcW w:w="870" w:type="dxa"/>
          </w:tcPr>
          <w:p w14:paraId="0C9EE9C3" w14:textId="77777777" w:rsidR="00BF7D96" w:rsidRPr="005D5A4D" w:rsidRDefault="00BF7D96" w:rsidP="00EE3FF0">
            <w:pPr>
              <w:pStyle w:val="ListParagraph"/>
              <w:ind w:left="0" w:firstLine="0"/>
              <w:rPr>
                <w:rFonts w:ascii="Times New Roman" w:hAnsi="Times New Roman" w:cs="Times New Roman"/>
                <w:sz w:val="24"/>
                <w:szCs w:val="24"/>
                <w:lang w:val="en-US"/>
              </w:rPr>
            </w:pPr>
            <w:r>
              <w:rPr>
                <w:rFonts w:ascii="Times New Roman" w:hAnsi="Times New Roman" w:cs="Times New Roman"/>
                <w:sz w:val="24"/>
                <w:szCs w:val="24"/>
                <w:lang w:val="en-US"/>
              </w:rPr>
              <w:t>Proud</w:t>
            </w:r>
          </w:p>
        </w:tc>
        <w:tc>
          <w:tcPr>
            <w:tcW w:w="1134" w:type="dxa"/>
          </w:tcPr>
          <w:p w14:paraId="477A9F7A" w14:textId="77777777" w:rsidR="00BF7D96" w:rsidRPr="005D5A4D" w:rsidRDefault="00BF7D96" w:rsidP="00EE3FF0">
            <w:pPr>
              <w:pStyle w:val="ListParagraph"/>
              <w:ind w:left="0" w:firstLine="0"/>
              <w:rPr>
                <w:rFonts w:ascii="Times New Roman" w:hAnsi="Times New Roman" w:cs="Times New Roman"/>
                <w:sz w:val="24"/>
                <w:szCs w:val="24"/>
                <w:lang w:val="en-US"/>
              </w:rPr>
            </w:pPr>
            <w:r w:rsidRPr="005D5A4D">
              <w:rPr>
                <w:rFonts w:ascii="Times New Roman" w:hAnsi="Times New Roman" w:cs="Times New Roman"/>
                <w:sz w:val="24"/>
                <w:szCs w:val="24"/>
                <w:lang w:val="en-US"/>
              </w:rPr>
              <w:t>1</w:t>
            </w:r>
          </w:p>
        </w:tc>
        <w:tc>
          <w:tcPr>
            <w:tcW w:w="851" w:type="dxa"/>
          </w:tcPr>
          <w:p w14:paraId="4644E9A8" w14:textId="77777777" w:rsidR="00BF7D96" w:rsidRPr="005D5A4D" w:rsidRDefault="00BF7D96" w:rsidP="00EE3FF0">
            <w:pPr>
              <w:pStyle w:val="ListParagraph"/>
              <w:ind w:left="0" w:firstLine="0"/>
              <w:rPr>
                <w:rFonts w:ascii="Times New Roman" w:hAnsi="Times New Roman" w:cs="Times New Roman"/>
                <w:sz w:val="24"/>
                <w:szCs w:val="24"/>
                <w:lang w:val="en-US"/>
              </w:rPr>
            </w:pPr>
            <w:r w:rsidRPr="005D5A4D">
              <w:rPr>
                <w:rFonts w:ascii="Times New Roman" w:hAnsi="Times New Roman" w:cs="Times New Roman"/>
                <w:sz w:val="24"/>
                <w:szCs w:val="24"/>
                <w:lang w:val="en-US"/>
              </w:rPr>
              <w:t>10</w:t>
            </w:r>
          </w:p>
        </w:tc>
        <w:tc>
          <w:tcPr>
            <w:tcW w:w="2448" w:type="dxa"/>
          </w:tcPr>
          <w:p w14:paraId="5CC49FCE" w14:textId="77777777" w:rsidR="00BF7D96" w:rsidRPr="005D5A4D" w:rsidRDefault="00BF7D96" w:rsidP="00EE3FF0">
            <w:pPr>
              <w:pStyle w:val="ListParagraph"/>
              <w:ind w:left="0" w:firstLine="0"/>
              <w:rPr>
                <w:rFonts w:ascii="Times New Roman" w:hAnsi="Times New Roman" w:cs="Times New Roman"/>
                <w:sz w:val="24"/>
                <w:szCs w:val="24"/>
              </w:rPr>
            </w:pPr>
            <w:r w:rsidRPr="005D5A4D">
              <w:rPr>
                <w:rFonts w:ascii="Times New Roman" w:hAnsi="Times New Roman" w:cs="Times New Roman"/>
                <w:sz w:val="24"/>
                <w:szCs w:val="24"/>
              </w:rPr>
              <w:t>log(100)=2.0</w:t>
            </w:r>
          </w:p>
        </w:tc>
        <w:tc>
          <w:tcPr>
            <w:tcW w:w="1501" w:type="dxa"/>
          </w:tcPr>
          <w:p w14:paraId="7E339080" w14:textId="77777777" w:rsidR="00BF7D96" w:rsidRPr="005D5A4D" w:rsidRDefault="00BF7D96" w:rsidP="00EE3FF0">
            <w:pPr>
              <w:pStyle w:val="ListParagraph"/>
              <w:ind w:left="0" w:firstLine="0"/>
              <w:rPr>
                <w:rFonts w:ascii="Times New Roman" w:hAnsi="Times New Roman" w:cs="Times New Roman"/>
                <w:sz w:val="24"/>
                <w:szCs w:val="24"/>
              </w:rPr>
            </w:pPr>
            <w:r w:rsidRPr="005D5A4D">
              <w:rPr>
                <w:rFonts w:ascii="Times New Roman" w:hAnsi="Times New Roman" w:cs="Times New Roman"/>
                <w:sz w:val="24"/>
                <w:szCs w:val="24"/>
                <w:lang w:val="en-US"/>
              </w:rPr>
              <w:t>1</w:t>
            </w:r>
            <w:r w:rsidRPr="005D5A4D">
              <w:rPr>
                <w:rFonts w:ascii="Times New Roman" w:hAnsi="Times New Roman" w:cs="Times New Roman"/>
                <w:sz w:val="24"/>
                <w:szCs w:val="24"/>
              </w:rPr>
              <w:t xml:space="preserve"> × </w:t>
            </w:r>
            <w:r w:rsidRPr="005D5A4D">
              <w:rPr>
                <w:rFonts w:ascii="Times New Roman" w:hAnsi="Times New Roman" w:cs="Times New Roman"/>
                <w:sz w:val="24"/>
                <w:szCs w:val="24"/>
                <w:lang w:val="en-US"/>
              </w:rPr>
              <w:t>2</w:t>
            </w:r>
            <w:r w:rsidRPr="005D5A4D">
              <w:rPr>
                <w:rFonts w:ascii="Times New Roman" w:hAnsi="Times New Roman" w:cs="Times New Roman"/>
                <w:sz w:val="24"/>
                <w:szCs w:val="24"/>
              </w:rPr>
              <w:t>.0 = 2.0</w:t>
            </w:r>
          </w:p>
        </w:tc>
      </w:tr>
      <w:tr w:rsidR="00BF7D96" w:rsidRPr="005D5A4D" w14:paraId="25D97E39" w14:textId="77777777" w:rsidTr="00EE3FF0">
        <w:tc>
          <w:tcPr>
            <w:tcW w:w="870" w:type="dxa"/>
          </w:tcPr>
          <w:p w14:paraId="56195E4F" w14:textId="77777777" w:rsidR="00BF7D96" w:rsidRPr="005D5A4D" w:rsidRDefault="00BF7D96" w:rsidP="00EE3FF0">
            <w:pPr>
              <w:pStyle w:val="ListParagraph"/>
              <w:ind w:left="0" w:firstLine="0"/>
              <w:rPr>
                <w:rFonts w:ascii="Times New Roman" w:hAnsi="Times New Roman" w:cs="Times New Roman"/>
                <w:sz w:val="24"/>
                <w:szCs w:val="24"/>
                <w:lang w:val="en-US"/>
              </w:rPr>
            </w:pPr>
            <w:r>
              <w:rPr>
                <w:rFonts w:ascii="Times New Roman" w:hAnsi="Times New Roman" w:cs="Times New Roman"/>
                <w:sz w:val="24"/>
                <w:szCs w:val="24"/>
                <w:lang w:val="en-US"/>
              </w:rPr>
              <w:t>Attorney general</w:t>
            </w:r>
          </w:p>
        </w:tc>
        <w:tc>
          <w:tcPr>
            <w:tcW w:w="1134" w:type="dxa"/>
          </w:tcPr>
          <w:p w14:paraId="2643E65A" w14:textId="77777777" w:rsidR="00BF7D96" w:rsidRPr="005D5A4D" w:rsidRDefault="00BF7D96" w:rsidP="00EE3FF0">
            <w:pPr>
              <w:pStyle w:val="ListParagraph"/>
              <w:ind w:left="0" w:firstLine="0"/>
              <w:rPr>
                <w:rFonts w:ascii="Times New Roman" w:hAnsi="Times New Roman" w:cs="Times New Roman"/>
                <w:sz w:val="24"/>
                <w:szCs w:val="24"/>
                <w:lang w:val="en-US"/>
              </w:rPr>
            </w:pPr>
            <w:r w:rsidRPr="005D5A4D">
              <w:rPr>
                <w:rFonts w:ascii="Times New Roman" w:hAnsi="Times New Roman" w:cs="Times New Roman"/>
                <w:sz w:val="24"/>
                <w:szCs w:val="24"/>
                <w:lang w:val="en-US"/>
              </w:rPr>
              <w:t>1</w:t>
            </w:r>
          </w:p>
        </w:tc>
        <w:tc>
          <w:tcPr>
            <w:tcW w:w="851" w:type="dxa"/>
          </w:tcPr>
          <w:p w14:paraId="15E8C285" w14:textId="77777777" w:rsidR="00BF7D96" w:rsidRPr="005D5A4D" w:rsidRDefault="00BF7D96" w:rsidP="00EE3FF0">
            <w:pPr>
              <w:pStyle w:val="ListParagraph"/>
              <w:ind w:left="0" w:firstLine="0"/>
              <w:rPr>
                <w:rFonts w:ascii="Times New Roman" w:hAnsi="Times New Roman" w:cs="Times New Roman"/>
                <w:sz w:val="24"/>
                <w:szCs w:val="24"/>
                <w:lang w:val="en-US"/>
              </w:rPr>
            </w:pPr>
            <w:r w:rsidRPr="005D5A4D">
              <w:rPr>
                <w:rFonts w:ascii="Times New Roman" w:hAnsi="Times New Roman" w:cs="Times New Roman"/>
                <w:sz w:val="24"/>
                <w:szCs w:val="24"/>
                <w:lang w:val="en-US"/>
              </w:rPr>
              <w:t>200</w:t>
            </w:r>
          </w:p>
        </w:tc>
        <w:tc>
          <w:tcPr>
            <w:tcW w:w="2448" w:type="dxa"/>
          </w:tcPr>
          <w:p w14:paraId="1D7B2828" w14:textId="77777777" w:rsidR="00BF7D96" w:rsidRPr="005D5A4D" w:rsidRDefault="00BF7D96" w:rsidP="00EE3FF0">
            <w:pPr>
              <w:pStyle w:val="ListParagraph"/>
              <w:ind w:left="0" w:firstLine="0"/>
              <w:rPr>
                <w:rFonts w:ascii="Times New Roman" w:hAnsi="Times New Roman" w:cs="Times New Roman"/>
                <w:sz w:val="24"/>
                <w:szCs w:val="24"/>
              </w:rPr>
            </w:pPr>
            <w:r w:rsidRPr="005D5A4D">
              <w:rPr>
                <w:rFonts w:ascii="Times New Roman" w:hAnsi="Times New Roman" w:cs="Times New Roman"/>
                <w:sz w:val="24"/>
                <w:szCs w:val="24"/>
              </w:rPr>
              <w:t>log(5)≈0.7</w:t>
            </w:r>
          </w:p>
        </w:tc>
        <w:tc>
          <w:tcPr>
            <w:tcW w:w="1501" w:type="dxa"/>
          </w:tcPr>
          <w:p w14:paraId="18C05715" w14:textId="77777777" w:rsidR="00BF7D96" w:rsidRPr="005D5A4D" w:rsidRDefault="00BF7D96" w:rsidP="00EE3FF0">
            <w:pPr>
              <w:pStyle w:val="ListParagraph"/>
              <w:ind w:left="0" w:firstLine="0"/>
              <w:rPr>
                <w:rFonts w:ascii="Times New Roman" w:hAnsi="Times New Roman" w:cs="Times New Roman"/>
                <w:sz w:val="24"/>
                <w:szCs w:val="24"/>
              </w:rPr>
            </w:pPr>
            <w:r w:rsidRPr="005D5A4D">
              <w:rPr>
                <w:rFonts w:ascii="Times New Roman" w:hAnsi="Times New Roman" w:cs="Times New Roman"/>
                <w:sz w:val="24"/>
                <w:szCs w:val="24"/>
              </w:rPr>
              <w:t>1 × 0.7 = 0.7</w:t>
            </w:r>
          </w:p>
        </w:tc>
      </w:tr>
    </w:tbl>
    <w:p w14:paraId="23CC1006" w14:textId="77777777" w:rsidR="00BF7D96" w:rsidRDefault="00BF7D96" w:rsidP="008A2987">
      <w:pPr>
        <w:pStyle w:val="ListParagraph"/>
        <w:numPr>
          <w:ilvl w:val="0"/>
          <w:numId w:val="47"/>
        </w:numPr>
        <w:spacing w:before="100" w:beforeAutospacing="1"/>
        <w:ind w:left="1287" w:hanging="357"/>
        <w:contextualSpacing w:val="0"/>
      </w:pPr>
      <w:r>
        <w:t>Normalisasi (L2 Normalization)</w:t>
      </w:r>
    </w:p>
    <w:p w14:paraId="668F7C4F" w14:textId="77777777" w:rsidR="00BF7D96" w:rsidRPr="005D5A4D" w:rsidRDefault="00BF7D96" w:rsidP="00BF7D96">
      <w:pPr>
        <w:pStyle w:val="ListParagraph"/>
        <w:spacing w:before="100" w:beforeAutospacing="1" w:after="100" w:afterAutospacing="1"/>
        <w:ind w:left="709" w:firstLine="0"/>
        <w:contextualSpacing w:val="0"/>
      </w:pPr>
      <m:oMathPara>
        <m:oMath>
          <m:r>
            <w:rPr>
              <w:rFonts w:ascii="Cambria Math" w:hAnsi="Cambria Math" w:cs="Cambria Math"/>
            </w:rPr>
            <m:t>norm</m:t>
          </m:r>
          <m:r>
            <m:rPr>
              <m:sty m:val="p"/>
            </m:rPr>
            <w:rPr>
              <w:rFonts w:ascii="Cambria Math" w:hAnsi="Cambria Math" w:cs="Cambria Math"/>
            </w:rPr>
            <m:t>=</m:t>
          </m:r>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0.7)</m:t>
                  </m:r>
                </m:e>
                <m:sup>
                  <m:r>
                    <m:rPr>
                      <m:sty m:val="p"/>
                    </m:rPr>
                    <w:rPr>
                      <w:rFonts w:ascii="Cambria Math" w:hAnsi="Cambria Math"/>
                    </w:rPr>
                    <m:t>2</m:t>
                  </m:r>
                </m:sup>
              </m:sSup>
              <m:r>
                <m:rPr>
                  <m:sty m:val="p"/>
                </m:rPr>
                <w:rPr>
                  <w:rFonts w:ascii="Cambria Math" w:hAnsi="Cambria Math"/>
                </w:rPr>
                <m:t>=</m:t>
              </m:r>
            </m:e>
          </m:rad>
          <m:rad>
            <m:radPr>
              <m:degHide m:val="1"/>
              <m:ctrlPr>
                <w:rPr>
                  <w:rFonts w:ascii="Cambria Math" w:hAnsi="Cambria Math"/>
                </w:rPr>
              </m:ctrlPr>
            </m:radPr>
            <m:deg/>
            <m:e>
              <m:r>
                <m:rPr>
                  <m:sty m:val="p"/>
                </m:rPr>
                <w:rPr>
                  <w:rFonts w:ascii="Cambria Math" w:hAnsi="Cambria Math"/>
                </w:rPr>
                <m:t>4+ 4+ 0.49=</m:t>
              </m:r>
            </m:e>
          </m:rad>
          <m:rad>
            <m:radPr>
              <m:degHide m:val="1"/>
              <m:ctrlPr>
                <w:rPr>
                  <w:rFonts w:ascii="Cambria Math" w:hAnsi="Cambria Math"/>
                </w:rPr>
              </m:ctrlPr>
            </m:radPr>
            <m:deg/>
            <m:e>
              <m:r>
                <m:rPr>
                  <m:sty m:val="p"/>
                </m:rPr>
                <w:rPr>
                  <w:rFonts w:ascii="Cambria Math" w:hAnsi="Cambria Math"/>
                </w:rPr>
                <m:t xml:space="preserve">8.49 </m:t>
              </m:r>
            </m:e>
          </m:rad>
          <m:r>
            <m:rPr>
              <m:sty m:val="p"/>
            </m:rPr>
            <w:rPr>
              <w:rFonts w:ascii="Cambria Math" w:hAnsi="Cambria Math"/>
            </w:rPr>
            <m:t>=2.91</m:t>
          </m:r>
        </m:oMath>
      </m:oMathPara>
    </w:p>
    <w:p w14:paraId="29A0E381" w14:textId="77777777" w:rsidR="00BF7D96" w:rsidRDefault="00BF7D96" w:rsidP="00BF7D96">
      <w:r>
        <w:t>Lalu :</w:t>
      </w:r>
    </w:p>
    <w:p w14:paraId="1C44888F" w14:textId="77777777" w:rsidR="00BF7D96" w:rsidRDefault="00BF7D96" w:rsidP="008A2987">
      <w:pPr>
        <w:pStyle w:val="ListParagraph"/>
        <w:numPr>
          <w:ilvl w:val="0"/>
          <w:numId w:val="49"/>
        </w:numPr>
        <w:rPr>
          <w:rFonts w:eastAsiaTheme="minorEastAsia"/>
        </w:rPr>
      </w:pPr>
      <w:r>
        <w:rPr>
          <w:rFonts w:eastAsiaTheme="minorEastAsia"/>
        </w:rPr>
        <w:t xml:space="preserve">great: 2.0/2.91 = </w:t>
      </w:r>
      <w:r w:rsidRPr="005D5A4D">
        <w:rPr>
          <w:rFonts w:eastAsiaTheme="minorEastAsia"/>
        </w:rPr>
        <w:t>0.687 → 0.65</w:t>
      </w:r>
    </w:p>
    <w:p w14:paraId="0C378E60" w14:textId="77777777" w:rsidR="00BF7D96" w:rsidRDefault="00BF7D96" w:rsidP="008A2987">
      <w:pPr>
        <w:pStyle w:val="ListParagraph"/>
        <w:numPr>
          <w:ilvl w:val="0"/>
          <w:numId w:val="49"/>
        </w:numPr>
        <w:rPr>
          <w:rFonts w:eastAsiaTheme="minorEastAsia"/>
        </w:rPr>
      </w:pPr>
      <w:r>
        <w:rPr>
          <w:rFonts w:eastAsiaTheme="minorEastAsia"/>
        </w:rPr>
        <w:lastRenderedPageBreak/>
        <w:t xml:space="preserve"> </w:t>
      </w:r>
      <w:r w:rsidRPr="005D5A4D">
        <w:rPr>
          <w:rFonts w:eastAsiaTheme="minorEastAsia"/>
        </w:rPr>
        <w:t>pro</w:t>
      </w:r>
      <w:r>
        <w:rPr>
          <w:rFonts w:eastAsiaTheme="minorEastAsia"/>
        </w:rPr>
        <w:t xml:space="preserve">ud: 2.0 / 2.91 = 0.687 </w:t>
      </w:r>
      <w:r w:rsidRPr="005D5A4D">
        <w:rPr>
          <w:rFonts w:eastAsiaTheme="minorEastAsia"/>
        </w:rPr>
        <w:t>→ 0.70</w:t>
      </w:r>
    </w:p>
    <w:p w14:paraId="4A5DA3BC" w14:textId="77777777" w:rsidR="00BF7D96" w:rsidRDefault="00BF7D96" w:rsidP="008A2987">
      <w:pPr>
        <w:pStyle w:val="ListParagraph"/>
        <w:numPr>
          <w:ilvl w:val="0"/>
          <w:numId w:val="49"/>
        </w:numPr>
        <w:rPr>
          <w:rFonts w:eastAsiaTheme="minorEastAsia"/>
        </w:rPr>
      </w:pPr>
      <w:r w:rsidRPr="00422FA3">
        <w:rPr>
          <w:rFonts w:eastAsiaTheme="minorEastAsia"/>
        </w:rPr>
        <w:t>attorney gene</w:t>
      </w:r>
      <w:r>
        <w:rPr>
          <w:rFonts w:eastAsiaTheme="minorEastAsia"/>
        </w:rPr>
        <w:t xml:space="preserve">ral: 0.7 / 2.91 = </w:t>
      </w:r>
      <w:r w:rsidRPr="00422FA3">
        <w:rPr>
          <w:rFonts w:eastAsiaTheme="minorEastAsia"/>
        </w:rPr>
        <w:t>0.24 → 0.50</w:t>
      </w:r>
    </w:p>
    <w:p w14:paraId="055F393E" w14:textId="77777777" w:rsidR="00BF7D96" w:rsidRDefault="00BF7D96" w:rsidP="00BF7D96">
      <w:pPr>
        <w:rPr>
          <w:rFonts w:eastAsiaTheme="minorEastAsia"/>
        </w:rPr>
      </w:pPr>
      <w:r>
        <w:rPr>
          <w:rFonts w:eastAsiaTheme="minorEastAsia"/>
        </w:rPr>
        <w:t>dengan vektor akhir komentar: 0.65, 0.70, 0.50</w:t>
      </w:r>
    </w:p>
    <w:p w14:paraId="3123C01D" w14:textId="77777777" w:rsidR="00BF7D96" w:rsidRDefault="00BF7D96" w:rsidP="008A2987">
      <w:pPr>
        <w:pStyle w:val="ListParagraph"/>
        <w:numPr>
          <w:ilvl w:val="0"/>
          <w:numId w:val="44"/>
        </w:numPr>
        <w:rPr>
          <w:rFonts w:eastAsiaTheme="minorEastAsia"/>
        </w:rPr>
      </w:pPr>
      <w:r>
        <w:rPr>
          <w:rFonts w:eastAsiaTheme="minorEastAsia"/>
        </w:rPr>
        <w:t>prediksi model</w:t>
      </w:r>
    </w:p>
    <w:p w14:paraId="438DE20A" w14:textId="77777777" w:rsidR="00BF7D96" w:rsidRDefault="00BF7D96" w:rsidP="00BF7D96">
      <w:pPr>
        <w:pStyle w:val="ListParagraph"/>
        <w:ind w:left="928" w:firstLine="0"/>
        <w:rPr>
          <w:rFonts w:eastAsiaTheme="minorEastAsia"/>
        </w:rPr>
      </w:pPr>
      <w:r>
        <w:rPr>
          <w:rFonts w:eastAsiaTheme="minorEastAsia"/>
        </w:rPr>
        <w:t>vektor di atas diberikan ke model random forest. Misal terdapat 5 decision tree:</w:t>
      </w:r>
    </w:p>
    <w:tbl>
      <w:tblPr>
        <w:tblStyle w:val="TableGrid"/>
        <w:tblW w:w="3686" w:type="dxa"/>
        <w:jc w:val="center"/>
        <w:tblLook w:val="04A0" w:firstRow="1" w:lastRow="0" w:firstColumn="1" w:lastColumn="0" w:noHBand="0" w:noVBand="1"/>
      </w:tblPr>
      <w:tblGrid>
        <w:gridCol w:w="1134"/>
        <w:gridCol w:w="2552"/>
      </w:tblGrid>
      <w:tr w:rsidR="00BF7D96" w:rsidRPr="00422FA3" w14:paraId="0371AB47" w14:textId="77777777" w:rsidTr="00EE3FF0">
        <w:trPr>
          <w:jc w:val="center"/>
        </w:trPr>
        <w:tc>
          <w:tcPr>
            <w:tcW w:w="1134" w:type="dxa"/>
          </w:tcPr>
          <w:p w14:paraId="35257ABE" w14:textId="77777777" w:rsidR="00BF7D96" w:rsidRPr="00422FA3" w:rsidRDefault="00BF7D96" w:rsidP="00EE3FF0">
            <w:pPr>
              <w:pStyle w:val="ListParagraph"/>
              <w:ind w:left="0" w:firstLine="0"/>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 xml:space="preserve">Tree </w:t>
            </w:r>
          </w:p>
        </w:tc>
        <w:tc>
          <w:tcPr>
            <w:tcW w:w="2552" w:type="dxa"/>
          </w:tcPr>
          <w:p w14:paraId="79E28E15" w14:textId="77777777" w:rsidR="00BF7D96" w:rsidRPr="00422FA3" w:rsidRDefault="00BF7D96" w:rsidP="00EE3FF0">
            <w:pPr>
              <w:pStyle w:val="ListParagraph"/>
              <w:ind w:left="0" w:firstLine="0"/>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 xml:space="preserve">Prediksi </w:t>
            </w:r>
          </w:p>
        </w:tc>
      </w:tr>
      <w:tr w:rsidR="00BF7D96" w:rsidRPr="00422FA3" w14:paraId="125EE5BC" w14:textId="77777777" w:rsidTr="00EE3FF0">
        <w:trPr>
          <w:jc w:val="center"/>
        </w:trPr>
        <w:tc>
          <w:tcPr>
            <w:tcW w:w="1134" w:type="dxa"/>
          </w:tcPr>
          <w:p w14:paraId="3AC468C8" w14:textId="77777777" w:rsidR="00BF7D96" w:rsidRPr="00422FA3" w:rsidRDefault="00BF7D96" w:rsidP="00EE3FF0">
            <w:pPr>
              <w:pStyle w:val="ListParagraph"/>
              <w:ind w:left="0" w:firstLine="0"/>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1</w:t>
            </w:r>
          </w:p>
        </w:tc>
        <w:tc>
          <w:tcPr>
            <w:tcW w:w="2552" w:type="dxa"/>
          </w:tcPr>
          <w:p w14:paraId="1BF49E05" w14:textId="77777777" w:rsidR="00BF7D96" w:rsidRPr="00422FA3" w:rsidRDefault="00BF7D96" w:rsidP="00EE3FF0">
            <w:pPr>
              <w:pStyle w:val="ListParagraph"/>
              <w:ind w:left="0" w:firstLine="0"/>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 xml:space="preserve">Positif </w:t>
            </w:r>
          </w:p>
        </w:tc>
      </w:tr>
      <w:tr w:rsidR="00BF7D96" w:rsidRPr="00422FA3" w14:paraId="0C1713BA" w14:textId="77777777" w:rsidTr="00EE3FF0">
        <w:trPr>
          <w:jc w:val="center"/>
        </w:trPr>
        <w:tc>
          <w:tcPr>
            <w:tcW w:w="1134" w:type="dxa"/>
          </w:tcPr>
          <w:p w14:paraId="5DA00E73" w14:textId="77777777" w:rsidR="00BF7D96" w:rsidRPr="00422FA3" w:rsidRDefault="00BF7D96" w:rsidP="00EE3FF0">
            <w:pPr>
              <w:pStyle w:val="ListParagraph"/>
              <w:ind w:left="0" w:firstLine="0"/>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2</w:t>
            </w:r>
          </w:p>
        </w:tc>
        <w:tc>
          <w:tcPr>
            <w:tcW w:w="2552" w:type="dxa"/>
          </w:tcPr>
          <w:p w14:paraId="6057319C" w14:textId="77777777" w:rsidR="00BF7D96" w:rsidRPr="00422FA3" w:rsidRDefault="00BF7D96" w:rsidP="00EE3FF0">
            <w:pPr>
              <w:pStyle w:val="ListParagraph"/>
              <w:ind w:left="0" w:firstLine="0"/>
              <w:rPr>
                <w:rFonts w:ascii="Times New Roman" w:eastAsiaTheme="minorEastAsia" w:hAnsi="Times New Roman" w:cs="Times New Roman"/>
                <w:sz w:val="24"/>
              </w:rPr>
            </w:pPr>
            <w:r>
              <w:rPr>
                <w:rFonts w:ascii="Times New Roman" w:eastAsiaTheme="minorEastAsia" w:hAnsi="Times New Roman" w:cs="Times New Roman"/>
                <w:sz w:val="24"/>
                <w:lang w:val="en-US"/>
              </w:rPr>
              <w:t>Positif</w:t>
            </w:r>
          </w:p>
        </w:tc>
      </w:tr>
      <w:tr w:rsidR="00BF7D96" w:rsidRPr="00422FA3" w14:paraId="7F0ECA35" w14:textId="77777777" w:rsidTr="00EE3FF0">
        <w:trPr>
          <w:jc w:val="center"/>
        </w:trPr>
        <w:tc>
          <w:tcPr>
            <w:tcW w:w="1134" w:type="dxa"/>
          </w:tcPr>
          <w:p w14:paraId="6C5C892E" w14:textId="77777777" w:rsidR="00BF7D96" w:rsidRPr="00422FA3" w:rsidRDefault="00BF7D96" w:rsidP="00EE3FF0">
            <w:pPr>
              <w:pStyle w:val="ListParagraph"/>
              <w:ind w:left="0" w:firstLine="0"/>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3</w:t>
            </w:r>
          </w:p>
        </w:tc>
        <w:tc>
          <w:tcPr>
            <w:tcW w:w="2552" w:type="dxa"/>
          </w:tcPr>
          <w:p w14:paraId="350795E9" w14:textId="77777777" w:rsidR="00BF7D96" w:rsidRPr="00422FA3" w:rsidRDefault="00BF7D96" w:rsidP="00EE3FF0">
            <w:pPr>
              <w:pStyle w:val="ListParagraph"/>
              <w:ind w:left="0" w:firstLine="0"/>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 xml:space="preserve">Netral </w:t>
            </w:r>
          </w:p>
        </w:tc>
      </w:tr>
      <w:tr w:rsidR="00BF7D96" w:rsidRPr="00422FA3" w14:paraId="39784D08" w14:textId="77777777" w:rsidTr="00EE3FF0">
        <w:trPr>
          <w:jc w:val="center"/>
        </w:trPr>
        <w:tc>
          <w:tcPr>
            <w:tcW w:w="1134" w:type="dxa"/>
          </w:tcPr>
          <w:p w14:paraId="757046CA" w14:textId="77777777" w:rsidR="00BF7D96" w:rsidRPr="00422FA3" w:rsidRDefault="00BF7D96" w:rsidP="00EE3FF0">
            <w:pPr>
              <w:pStyle w:val="ListParagraph"/>
              <w:ind w:left="0" w:firstLine="0"/>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4</w:t>
            </w:r>
          </w:p>
        </w:tc>
        <w:tc>
          <w:tcPr>
            <w:tcW w:w="2552" w:type="dxa"/>
          </w:tcPr>
          <w:p w14:paraId="6F58B72E" w14:textId="77777777" w:rsidR="00BF7D96" w:rsidRPr="00422FA3" w:rsidRDefault="00BF7D96" w:rsidP="00EE3FF0">
            <w:pPr>
              <w:pStyle w:val="ListParagraph"/>
              <w:ind w:left="0" w:firstLine="0"/>
              <w:rPr>
                <w:rFonts w:ascii="Times New Roman" w:eastAsiaTheme="minorEastAsia" w:hAnsi="Times New Roman" w:cs="Times New Roman"/>
                <w:sz w:val="24"/>
              </w:rPr>
            </w:pPr>
            <w:r>
              <w:rPr>
                <w:rFonts w:ascii="Times New Roman" w:eastAsiaTheme="minorEastAsia" w:hAnsi="Times New Roman" w:cs="Times New Roman"/>
                <w:sz w:val="24"/>
                <w:lang w:val="en-US"/>
              </w:rPr>
              <w:t>Positif</w:t>
            </w:r>
          </w:p>
        </w:tc>
      </w:tr>
      <w:tr w:rsidR="00BF7D96" w:rsidRPr="00422FA3" w14:paraId="357B61F7" w14:textId="77777777" w:rsidTr="00EE3FF0">
        <w:trPr>
          <w:jc w:val="center"/>
        </w:trPr>
        <w:tc>
          <w:tcPr>
            <w:tcW w:w="1134" w:type="dxa"/>
          </w:tcPr>
          <w:p w14:paraId="57300658" w14:textId="77777777" w:rsidR="00BF7D96" w:rsidRPr="00422FA3" w:rsidRDefault="00BF7D96" w:rsidP="00EE3FF0">
            <w:pPr>
              <w:pStyle w:val="ListParagraph"/>
              <w:ind w:left="0" w:firstLine="0"/>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5</w:t>
            </w:r>
          </w:p>
        </w:tc>
        <w:tc>
          <w:tcPr>
            <w:tcW w:w="2552" w:type="dxa"/>
          </w:tcPr>
          <w:p w14:paraId="68704106" w14:textId="77777777" w:rsidR="00BF7D96" w:rsidRPr="00422FA3" w:rsidRDefault="00BF7D96" w:rsidP="00EE3FF0">
            <w:pPr>
              <w:pStyle w:val="ListParagraph"/>
              <w:ind w:left="0" w:firstLine="0"/>
              <w:rPr>
                <w:rFonts w:ascii="Times New Roman" w:eastAsiaTheme="minorEastAsia" w:hAnsi="Times New Roman" w:cs="Times New Roman"/>
                <w:sz w:val="24"/>
              </w:rPr>
            </w:pPr>
            <w:r>
              <w:rPr>
                <w:rFonts w:ascii="Times New Roman" w:eastAsiaTheme="minorEastAsia" w:hAnsi="Times New Roman" w:cs="Times New Roman"/>
                <w:sz w:val="24"/>
                <w:lang w:val="en-US"/>
              </w:rPr>
              <w:t>Positif</w:t>
            </w:r>
          </w:p>
        </w:tc>
      </w:tr>
    </w:tbl>
    <w:p w14:paraId="596A11F4" w14:textId="77777777" w:rsidR="00BF7D96" w:rsidRDefault="00BF7D96" w:rsidP="00BF7D96">
      <w:pPr>
        <w:pStyle w:val="ListParagraph"/>
        <w:spacing w:before="100" w:beforeAutospacing="1"/>
        <w:ind w:left="930" w:firstLine="0"/>
        <w:contextualSpacing w:val="0"/>
        <w:rPr>
          <w:rFonts w:eastAsiaTheme="minorEastAsia"/>
        </w:rPr>
      </w:pPr>
      <w:r w:rsidRPr="00422FA3">
        <w:rPr>
          <w:rFonts w:eastAsiaTheme="minorEastAsia"/>
        </w:rPr>
        <w:t>Melalui proses majority voting, 4 dari 5 pohon memprediksi “positif”, maka hasil akhir adalah:</w:t>
      </w:r>
      <w:r>
        <w:rPr>
          <w:rFonts w:eastAsiaTheme="minorEastAsia"/>
        </w:rPr>
        <w:t xml:space="preserve"> positif</w:t>
      </w:r>
    </w:p>
    <w:p w14:paraId="553F9395" w14:textId="77777777" w:rsidR="00BF7D96" w:rsidRDefault="00BF7D96" w:rsidP="008A2987">
      <w:pPr>
        <w:pStyle w:val="ListParagraph"/>
        <w:numPr>
          <w:ilvl w:val="0"/>
          <w:numId w:val="44"/>
        </w:numPr>
        <w:ind w:left="924" w:hanging="357"/>
        <w:contextualSpacing w:val="0"/>
        <w:rPr>
          <w:rFonts w:eastAsiaTheme="minorEastAsia"/>
        </w:rPr>
      </w:pPr>
      <w:r>
        <w:rPr>
          <w:rFonts w:eastAsiaTheme="minorEastAsia"/>
        </w:rPr>
        <w:t>penyimpanan dan integrasi sistem</w:t>
      </w:r>
    </w:p>
    <w:p w14:paraId="030DA216" w14:textId="77777777" w:rsidR="00BF7D96" w:rsidRDefault="00BF7D96" w:rsidP="00BF7D96">
      <w:pPr>
        <w:pStyle w:val="PARAF"/>
      </w:pPr>
      <w:r w:rsidRPr="00422FA3">
        <w:t xml:space="preserve">Hasil prediksi kemudian disimpan ke dalam database tabel komentar_sentimen_ml, dan ditampilkan di dashboard Laravel secara real-time. Model dan vectorizer disimpan dalam file .pkl untuk digunakan kembali saat melakukan analisis komentar baru: </w:t>
      </w:r>
    </w:p>
    <w:p w14:paraId="3D0FC922" w14:textId="77777777" w:rsidR="00BF7D96" w:rsidRDefault="00BF7D96" w:rsidP="008A2987">
      <w:pPr>
        <w:pStyle w:val="ListParagraph"/>
        <w:numPr>
          <w:ilvl w:val="0"/>
          <w:numId w:val="50"/>
        </w:numPr>
      </w:pPr>
      <w:r w:rsidRPr="00422FA3">
        <w:t xml:space="preserve">ml_model.pkl → model Random Forest </w:t>
      </w:r>
    </w:p>
    <w:p w14:paraId="21A3FE77" w14:textId="77777777" w:rsidR="00BF7D96" w:rsidRDefault="00BF7D96" w:rsidP="008A2987">
      <w:pPr>
        <w:pStyle w:val="ListParagraph"/>
        <w:numPr>
          <w:ilvl w:val="0"/>
          <w:numId w:val="50"/>
        </w:numPr>
      </w:pPr>
      <w:r w:rsidRPr="00422FA3">
        <w:t>tfidf_vectorizer.pkl → vectorizer TF-IDF yang digunakan</w:t>
      </w:r>
    </w:p>
    <w:p w14:paraId="2B65CEEF" w14:textId="77777777" w:rsidR="00BF7D96" w:rsidRDefault="00BF7D96" w:rsidP="00BF7D96">
      <w:pPr>
        <w:pStyle w:val="PARAF"/>
      </w:pPr>
      <w:r w:rsidRPr="00422FA3">
        <w:t xml:space="preserve">Tahapan pelatihan model dilakukan dengan memanfaatkan dataset hasil pelabelan dari VADER, yang kemudian diubah menjadi fitur numerik </w:t>
      </w:r>
      <w:r w:rsidRPr="00422FA3">
        <w:lastRenderedPageBreak/>
        <w:t xml:space="preserve">menggunakan TF-IDF. Nilai-nilai TF-IDF dihitung berdasarkan kemunculan kata dan jarak penyebarannya dalam seluruh korpus, kemudian dinormalisasi agar dapat digunakan secara optimal oleh algoritma </w:t>
      </w:r>
      <w:r w:rsidRPr="00422FA3">
        <w:rPr>
          <w:i/>
        </w:rPr>
        <w:t>Random Forest</w:t>
      </w:r>
      <w:r w:rsidRPr="00422FA3">
        <w:t>. Proses pelatihan menghasilkan model klasifikasi yang dapat memprediksi sentimen komentar baru secara otomatis, sehingga dapat mempercepat dan mengotomatisasi analisis opini publik di media sosial.</w:t>
      </w:r>
    </w:p>
    <w:p w14:paraId="7BC06709" w14:textId="77777777" w:rsidR="00295C53" w:rsidRDefault="00295C53" w:rsidP="00295C53">
      <w:pPr>
        <w:pStyle w:val="351"/>
      </w:pPr>
      <w:bookmarkStart w:id="162" w:name="_Toc202646217"/>
      <w:r>
        <w:rPr>
          <w:i/>
        </w:rPr>
        <w:t>K-Fold Cross validation</w:t>
      </w:r>
      <w:bookmarkEnd w:id="162"/>
    </w:p>
    <w:p w14:paraId="1F3DB7A9" w14:textId="77777777" w:rsidR="00295C53" w:rsidRDefault="00295C53" w:rsidP="00295C53">
      <w:pPr>
        <w:pStyle w:val="PARAF"/>
      </w:pPr>
      <w:r w:rsidRPr="00295C53">
        <w:t>K-Fold Cross Validation adalah metode validasi yang digunakan untuk mengevaluasi performa model Machine Learning dengan membagi dataset menjadi beberapa bagian (fold). Pada setiap iterasi, satu fold digunakan sebagai data uji, sementara fold lainnya digunakan untuk data latih. Proses ini diulang hingga setiap fold menjadi data uji satu kali. Teknik ini membantu memastikan bahwa evaluasi model tidak bergantung pada satu pembagian data saja, sehingga hasilnya lebih akurat dan dapat diandalkan.</w:t>
      </w:r>
    </w:p>
    <w:p w14:paraId="1DBB9DBF" w14:textId="77777777" w:rsidR="00295C53" w:rsidRDefault="00295C53" w:rsidP="00295C53">
      <w:pPr>
        <w:pStyle w:val="PARAF"/>
      </w:pPr>
      <w:r w:rsidRPr="00295C53">
        <w:t>Metode ini dipilih karena mampu mengurangi risiko overfitting dan memberikan estimasi performa model yang lebih stabil. Setiap data dalam dataset memiliki kesempatan yang sama untuk menjadi data latih maupun data uji. Selain itu, metode ini memaksimalkan penggunaan data yang tersedia, sehingga model dapat dilatih dengan data sebanyak mungkin pada setiap iterasi.</w:t>
      </w:r>
    </w:p>
    <w:p w14:paraId="419F6993" w14:textId="77777777" w:rsidR="00295C53" w:rsidRDefault="00295C53" w:rsidP="00295C53">
      <w:pPr>
        <w:pStyle w:val="PARAF"/>
      </w:pPr>
      <w:r w:rsidRPr="00295C53">
        <w:t xml:space="preserve">Dalam penelitian ini, digunakan K-Fold Cross Validation dengan nilai K=5. Artinya, dataset dibagi menjadi lima bagian. Model dijalankan sebanyak lima kali, dimana setiap kali satu fold digunakan sebagai data uji </w:t>
      </w:r>
      <w:r w:rsidRPr="00295C53">
        <w:lastRenderedPageBreak/>
        <w:t>dan empat fold lainnya digunakan sebagai data latih. Hasil dari kelima percobaan kemudian dirata-rata untuk mendapatkan nilai akhir dari performa model. Proses ini diterapkan pada dataset yang telah dilabeli menggunakan metode VADER. Model Random Forest dilatih dan divalidasi menggunakan pembagian data berdasarkan metode K-Fold ini, sebelum akhirnya model terbaik digunakan untuk melakukan prediksi komentar TikTok.</w:t>
      </w:r>
    </w:p>
    <w:p w14:paraId="1BA2074B" w14:textId="77777777" w:rsidR="00295C53" w:rsidRDefault="00295C53" w:rsidP="00295C53">
      <w:pPr>
        <w:ind w:firstLine="0"/>
      </w:pPr>
      <w:r w:rsidRPr="00295C53">
        <w:t xml:space="preserve">Penerapan K-Fold Cross Validation pada penelitian ini memberikan beberapa keuntungan, yaitu: </w:t>
      </w:r>
    </w:p>
    <w:p w14:paraId="31FE8863" w14:textId="77777777" w:rsidR="00295C53" w:rsidRDefault="00295C53" w:rsidP="008A2987">
      <w:pPr>
        <w:pStyle w:val="ListParagraph"/>
        <w:numPr>
          <w:ilvl w:val="2"/>
          <w:numId w:val="13"/>
        </w:numPr>
      </w:pPr>
      <w:r w:rsidRPr="00295C53">
        <w:t xml:space="preserve">Menjamin hasil evaluasi lebih general dan tidak bias terhadap pembagian data tertentu. </w:t>
      </w:r>
    </w:p>
    <w:p w14:paraId="0CC30407" w14:textId="77777777" w:rsidR="00295C53" w:rsidRDefault="00295C53" w:rsidP="008A2987">
      <w:pPr>
        <w:pStyle w:val="ListParagraph"/>
        <w:numPr>
          <w:ilvl w:val="2"/>
          <w:numId w:val="13"/>
        </w:numPr>
      </w:pPr>
      <w:r w:rsidRPr="00295C53">
        <w:t xml:space="preserve">Meminimalkan kesalahan estimasi performa model. </w:t>
      </w:r>
    </w:p>
    <w:p w14:paraId="307E2DA7" w14:textId="77777777" w:rsidR="00295C53" w:rsidRDefault="00295C53" w:rsidP="008A2987">
      <w:pPr>
        <w:pStyle w:val="ListParagraph"/>
        <w:numPr>
          <w:ilvl w:val="2"/>
          <w:numId w:val="13"/>
        </w:numPr>
      </w:pPr>
      <w:r w:rsidRPr="00295C53">
        <w:t xml:space="preserve">Memastikan model yang dihasilkan benar-benar mampu melakukan generalisasi terhadap data baru. </w:t>
      </w:r>
    </w:p>
    <w:p w14:paraId="73AA207A" w14:textId="77777777" w:rsidR="00295C53" w:rsidRDefault="00295C53" w:rsidP="008A2987">
      <w:pPr>
        <w:pStyle w:val="ListParagraph"/>
        <w:numPr>
          <w:ilvl w:val="2"/>
          <w:numId w:val="13"/>
        </w:numPr>
      </w:pPr>
      <w:r w:rsidRPr="00295C53">
        <w:t>Memaksimalkan penggunaan seluruh data yang tersedia baik untuk pelatihan maupun validasi.</w:t>
      </w:r>
      <w:r>
        <w:t xml:space="preserve"> </w:t>
      </w:r>
    </w:p>
    <w:p w14:paraId="60ACED17" w14:textId="77777777" w:rsidR="00295C53" w:rsidRDefault="00295C53" w:rsidP="008A2987">
      <w:pPr>
        <w:pStyle w:val="ListParagraph"/>
        <w:numPr>
          <w:ilvl w:val="0"/>
          <w:numId w:val="65"/>
        </w:numPr>
      </w:pPr>
      <w:r>
        <w:t>Ilustrasi proses</w:t>
      </w:r>
    </w:p>
    <w:p w14:paraId="65108676" w14:textId="77777777" w:rsidR="00295C53" w:rsidRDefault="00295C53" w:rsidP="00295C53">
      <w:pPr>
        <w:pStyle w:val="ListParagraph"/>
        <w:ind w:left="927" w:firstLine="0"/>
      </w:pPr>
      <w:r w:rsidRPr="00295C53">
        <w:t xml:space="preserve">Secara sederhana, proses K-Fold pada penelitian ini berjalan seperti berikut: </w:t>
      </w:r>
    </w:p>
    <w:p w14:paraId="4603476A" w14:textId="77777777" w:rsidR="00295C53" w:rsidRDefault="00295C53" w:rsidP="008A2987">
      <w:pPr>
        <w:pStyle w:val="ListParagraph"/>
        <w:numPr>
          <w:ilvl w:val="0"/>
          <w:numId w:val="66"/>
        </w:numPr>
      </w:pPr>
      <w:r w:rsidRPr="00295C53">
        <w:t xml:space="preserve">Iterasi 1: Data latih (Fold 2,3,4,5), Data uji (Fold 1) </w:t>
      </w:r>
    </w:p>
    <w:p w14:paraId="06D79297" w14:textId="77777777" w:rsidR="00295C53" w:rsidRDefault="00295C53" w:rsidP="008A2987">
      <w:pPr>
        <w:pStyle w:val="ListParagraph"/>
        <w:numPr>
          <w:ilvl w:val="0"/>
          <w:numId w:val="66"/>
        </w:numPr>
      </w:pPr>
      <w:r w:rsidRPr="00295C53">
        <w:t xml:space="preserve">Iterasi 2: Data latih (Fold 1,3,4,5), Data uji (Fold 2) </w:t>
      </w:r>
    </w:p>
    <w:p w14:paraId="171F5F9C" w14:textId="77777777" w:rsidR="00295C53" w:rsidRDefault="00295C53" w:rsidP="008A2987">
      <w:pPr>
        <w:pStyle w:val="ListParagraph"/>
        <w:numPr>
          <w:ilvl w:val="0"/>
          <w:numId w:val="66"/>
        </w:numPr>
      </w:pPr>
      <w:r w:rsidRPr="00295C53">
        <w:t xml:space="preserve">Iterasi 3: Data latih (Fold 1,2,4,5), Data uji (Fold 3) </w:t>
      </w:r>
    </w:p>
    <w:p w14:paraId="29A3925B" w14:textId="77777777" w:rsidR="00295C53" w:rsidRDefault="00295C53" w:rsidP="008A2987">
      <w:pPr>
        <w:pStyle w:val="ListParagraph"/>
        <w:numPr>
          <w:ilvl w:val="0"/>
          <w:numId w:val="66"/>
        </w:numPr>
      </w:pPr>
      <w:r w:rsidRPr="00295C53">
        <w:t xml:space="preserve">Iterasi 4: Data latih (Fold 1,2,3,5), Data uji (Fold 4) </w:t>
      </w:r>
    </w:p>
    <w:p w14:paraId="033266C2" w14:textId="77777777" w:rsidR="00295C53" w:rsidRDefault="00295C53" w:rsidP="008A2987">
      <w:pPr>
        <w:pStyle w:val="ListParagraph"/>
        <w:numPr>
          <w:ilvl w:val="0"/>
          <w:numId w:val="66"/>
        </w:numPr>
      </w:pPr>
      <w:r w:rsidRPr="00295C53">
        <w:t xml:space="preserve">Iterasi 5: Data latih (Fold 1,2,3,4), Data uji (Fold 5) </w:t>
      </w:r>
    </w:p>
    <w:p w14:paraId="3F9CCEB5" w14:textId="77777777" w:rsidR="00295C53" w:rsidRDefault="00295C53" w:rsidP="00295C53">
      <w:r w:rsidRPr="00295C53">
        <w:lastRenderedPageBreak/>
        <w:t>Setiap iterasi menghasilkan nilai akurasi, presisi, recall, dan F1-score, yang kemudian dirata-rata untuk mendapatkan hasil akhir evaluasi model.</w:t>
      </w:r>
    </w:p>
    <w:p w14:paraId="7DB2D25D" w14:textId="77777777" w:rsidR="00BF7D96" w:rsidRPr="00595B13" w:rsidRDefault="00595B13" w:rsidP="00295C53">
      <w:pPr>
        <w:pStyle w:val="351"/>
        <w:rPr>
          <w:i/>
        </w:rPr>
      </w:pPr>
      <w:bookmarkStart w:id="163" w:name="_Toc202646218"/>
      <w:r>
        <w:rPr>
          <w:i/>
        </w:rPr>
        <w:t>Confusion Matrix</w:t>
      </w:r>
      <w:bookmarkEnd w:id="163"/>
    </w:p>
    <w:p w14:paraId="503D3E1C" w14:textId="77777777" w:rsidR="00BF7D96" w:rsidRDefault="00BF7D96" w:rsidP="00BF7D96">
      <w:pPr>
        <w:pStyle w:val="PARAF"/>
      </w:pPr>
      <w:r w:rsidRPr="00000392">
        <w:t xml:space="preserve">Evaluasi model klasifikasi bertujuan untuk mengukur performa model </w:t>
      </w:r>
      <w:r w:rsidRPr="0072083B">
        <w:rPr>
          <w:i/>
        </w:rPr>
        <w:t xml:space="preserve">Machine Learning </w:t>
      </w:r>
      <w:r w:rsidR="0072083B">
        <w:t>(</w:t>
      </w:r>
      <w:r w:rsidRPr="0072083B">
        <w:rPr>
          <w:i/>
        </w:rPr>
        <w:t>Random Forest</w:t>
      </w:r>
      <w:r w:rsidR="0072083B">
        <w:t>)</w:t>
      </w:r>
      <w:r w:rsidRPr="00000392">
        <w:t xml:space="preserve"> yang telah dibangun berdasarkan data komentar TikTok. Model ini dievaluasi menggunakan beberapa metrik umum untuk klasifikasi multikelas agar dapat mengetahui efektivitas dan akurasi prediksi yang dihasilkan. Hasil evaluasi akan menjadi acuan dalam menentukan model terbaik yang akan digunakan pada tahap prediksi komentar baru.</w:t>
      </w:r>
    </w:p>
    <w:p w14:paraId="5884899E" w14:textId="77777777" w:rsidR="00BF7D96" w:rsidRDefault="00BF7D96" w:rsidP="008A2987">
      <w:pPr>
        <w:pStyle w:val="ListParagraph"/>
        <w:numPr>
          <w:ilvl w:val="0"/>
          <w:numId w:val="51"/>
        </w:numPr>
      </w:pPr>
      <w:r>
        <w:t>Metode evaluasi</w:t>
      </w:r>
    </w:p>
    <w:p w14:paraId="6FA05D3E" w14:textId="77777777" w:rsidR="00BF7D96" w:rsidRDefault="00BF7D96" w:rsidP="00BF7D96">
      <w:pPr>
        <w:pStyle w:val="ListParagraph"/>
        <w:ind w:left="1070" w:firstLine="0"/>
      </w:pPr>
      <w:r>
        <w:t>Proses evaluasi dilakukan dengan menggunakan beberapa variasi rasio data latih dan data uji, yaitu:</w:t>
      </w:r>
    </w:p>
    <w:p w14:paraId="76261479" w14:textId="3411B3AC" w:rsidR="00BF7D96" w:rsidRDefault="00BF7D96" w:rsidP="00BF7D96">
      <w:pPr>
        <w:pStyle w:val="Caption"/>
      </w:pPr>
      <w:bookmarkStart w:id="164" w:name="_Toc202648372"/>
      <w:r>
        <w:t xml:space="preserve">Tabel 3. </w:t>
      </w:r>
      <w:fldSimple w:instr=" SEQ Tabel_3. \* ARABIC ">
        <w:r w:rsidR="00C721A1">
          <w:rPr>
            <w:noProof/>
          </w:rPr>
          <w:t>11</w:t>
        </w:r>
      </w:fldSimple>
      <w:r>
        <w:t xml:space="preserve"> pembagian data latih dan data uji</w:t>
      </w:r>
      <w:bookmarkEnd w:id="164"/>
    </w:p>
    <w:tbl>
      <w:tblPr>
        <w:tblStyle w:val="TableGrid"/>
        <w:tblW w:w="0" w:type="auto"/>
        <w:jc w:val="center"/>
        <w:tblLook w:val="04A0" w:firstRow="1" w:lastRow="0" w:firstColumn="1" w:lastColumn="0" w:noHBand="0" w:noVBand="1"/>
      </w:tblPr>
      <w:tblGrid>
        <w:gridCol w:w="534"/>
        <w:gridCol w:w="1984"/>
        <w:gridCol w:w="1701"/>
      </w:tblGrid>
      <w:tr w:rsidR="00BF7D96" w:rsidRPr="00000392" w14:paraId="5F756355" w14:textId="77777777" w:rsidTr="00EE3FF0">
        <w:trPr>
          <w:jc w:val="center"/>
        </w:trPr>
        <w:tc>
          <w:tcPr>
            <w:tcW w:w="534" w:type="dxa"/>
          </w:tcPr>
          <w:p w14:paraId="2DEC5706" w14:textId="77777777" w:rsidR="00BF7D96" w:rsidRPr="00000392" w:rsidRDefault="00BF7D96" w:rsidP="00EE3FF0">
            <w:pPr>
              <w:ind w:left="0" w:firstLine="0"/>
              <w:rPr>
                <w:rFonts w:ascii="Times New Roman" w:hAnsi="Times New Roman" w:cs="Times New Roman"/>
                <w:sz w:val="24"/>
                <w:lang w:val="en-US"/>
              </w:rPr>
            </w:pPr>
            <w:r w:rsidRPr="00000392">
              <w:rPr>
                <w:rFonts w:ascii="Times New Roman" w:hAnsi="Times New Roman" w:cs="Times New Roman"/>
                <w:sz w:val="24"/>
                <w:lang w:val="en-US"/>
              </w:rPr>
              <w:t>No</w:t>
            </w:r>
          </w:p>
        </w:tc>
        <w:tc>
          <w:tcPr>
            <w:tcW w:w="1984" w:type="dxa"/>
          </w:tcPr>
          <w:p w14:paraId="5ED35EC3" w14:textId="77777777" w:rsidR="00BF7D96" w:rsidRPr="00000392" w:rsidRDefault="00BF7D96" w:rsidP="00EE3FF0">
            <w:pPr>
              <w:ind w:left="0" w:firstLine="0"/>
              <w:rPr>
                <w:rFonts w:ascii="Times New Roman" w:hAnsi="Times New Roman" w:cs="Times New Roman"/>
                <w:sz w:val="24"/>
                <w:lang w:val="en-US"/>
              </w:rPr>
            </w:pPr>
            <w:r w:rsidRPr="00000392">
              <w:rPr>
                <w:rFonts w:ascii="Times New Roman" w:hAnsi="Times New Roman" w:cs="Times New Roman"/>
                <w:sz w:val="24"/>
                <w:lang w:val="en-US"/>
              </w:rPr>
              <w:t>Data latih</w:t>
            </w:r>
          </w:p>
        </w:tc>
        <w:tc>
          <w:tcPr>
            <w:tcW w:w="1701" w:type="dxa"/>
          </w:tcPr>
          <w:p w14:paraId="6DE75A05" w14:textId="77777777" w:rsidR="00BF7D96" w:rsidRPr="00000392" w:rsidRDefault="00BF7D96" w:rsidP="00EE3FF0">
            <w:pPr>
              <w:ind w:left="0" w:firstLine="0"/>
              <w:rPr>
                <w:rFonts w:ascii="Times New Roman" w:hAnsi="Times New Roman" w:cs="Times New Roman"/>
                <w:sz w:val="24"/>
                <w:lang w:val="en-US"/>
              </w:rPr>
            </w:pPr>
            <w:r w:rsidRPr="00000392">
              <w:rPr>
                <w:rFonts w:ascii="Times New Roman" w:hAnsi="Times New Roman" w:cs="Times New Roman"/>
                <w:sz w:val="24"/>
                <w:lang w:val="en-US"/>
              </w:rPr>
              <w:t>Data uji</w:t>
            </w:r>
          </w:p>
        </w:tc>
      </w:tr>
      <w:tr w:rsidR="00BF7D96" w:rsidRPr="00000392" w14:paraId="7B5DD3A8" w14:textId="77777777" w:rsidTr="00EE3FF0">
        <w:trPr>
          <w:jc w:val="center"/>
        </w:trPr>
        <w:tc>
          <w:tcPr>
            <w:tcW w:w="534" w:type="dxa"/>
          </w:tcPr>
          <w:p w14:paraId="357094E9" w14:textId="77777777" w:rsidR="00BF7D96" w:rsidRPr="00000392" w:rsidRDefault="00BF7D96" w:rsidP="00EE3FF0">
            <w:pPr>
              <w:ind w:left="0" w:firstLine="0"/>
              <w:rPr>
                <w:rFonts w:ascii="Times New Roman" w:hAnsi="Times New Roman" w:cs="Times New Roman"/>
                <w:sz w:val="24"/>
                <w:lang w:val="en-US"/>
              </w:rPr>
            </w:pPr>
            <w:r w:rsidRPr="00000392">
              <w:rPr>
                <w:rFonts w:ascii="Times New Roman" w:hAnsi="Times New Roman" w:cs="Times New Roman"/>
                <w:sz w:val="24"/>
                <w:lang w:val="en-US"/>
              </w:rPr>
              <w:t>1</w:t>
            </w:r>
          </w:p>
        </w:tc>
        <w:tc>
          <w:tcPr>
            <w:tcW w:w="1984" w:type="dxa"/>
          </w:tcPr>
          <w:p w14:paraId="3B0D911A" w14:textId="77777777" w:rsidR="00BF7D96" w:rsidRPr="00000392" w:rsidRDefault="00BF7D96" w:rsidP="00EE3FF0">
            <w:pPr>
              <w:ind w:left="0" w:firstLine="0"/>
              <w:rPr>
                <w:rFonts w:ascii="Times New Roman" w:hAnsi="Times New Roman" w:cs="Times New Roman"/>
                <w:sz w:val="24"/>
              </w:rPr>
            </w:pPr>
            <w:r w:rsidRPr="00000392">
              <w:rPr>
                <w:rFonts w:ascii="Times New Roman" w:hAnsi="Times New Roman" w:cs="Times New Roman"/>
                <w:sz w:val="24"/>
              </w:rPr>
              <w:t>70% data latih</w:t>
            </w:r>
          </w:p>
        </w:tc>
        <w:tc>
          <w:tcPr>
            <w:tcW w:w="1701" w:type="dxa"/>
          </w:tcPr>
          <w:p w14:paraId="12845FD9" w14:textId="77777777" w:rsidR="00BF7D96" w:rsidRPr="00000392" w:rsidRDefault="00BF7D96" w:rsidP="00EE3FF0">
            <w:pPr>
              <w:ind w:left="0" w:firstLine="0"/>
              <w:rPr>
                <w:rFonts w:ascii="Times New Roman" w:hAnsi="Times New Roman" w:cs="Times New Roman"/>
                <w:sz w:val="24"/>
              </w:rPr>
            </w:pPr>
            <w:r w:rsidRPr="00000392">
              <w:rPr>
                <w:rFonts w:ascii="Times New Roman" w:hAnsi="Times New Roman" w:cs="Times New Roman"/>
                <w:sz w:val="24"/>
              </w:rPr>
              <w:t>30% data uji</w:t>
            </w:r>
          </w:p>
        </w:tc>
      </w:tr>
      <w:tr w:rsidR="00BF7D96" w:rsidRPr="00000392" w14:paraId="600ED802" w14:textId="77777777" w:rsidTr="00EE3FF0">
        <w:trPr>
          <w:jc w:val="center"/>
        </w:trPr>
        <w:tc>
          <w:tcPr>
            <w:tcW w:w="534" w:type="dxa"/>
          </w:tcPr>
          <w:p w14:paraId="598DCD57" w14:textId="77777777" w:rsidR="00BF7D96" w:rsidRPr="00000392" w:rsidRDefault="00BF7D96" w:rsidP="00EE3FF0">
            <w:pPr>
              <w:ind w:left="0" w:firstLine="0"/>
              <w:rPr>
                <w:rFonts w:ascii="Times New Roman" w:hAnsi="Times New Roman" w:cs="Times New Roman"/>
                <w:sz w:val="24"/>
                <w:lang w:val="en-US"/>
              </w:rPr>
            </w:pPr>
            <w:r w:rsidRPr="00000392">
              <w:rPr>
                <w:rFonts w:ascii="Times New Roman" w:hAnsi="Times New Roman" w:cs="Times New Roman"/>
                <w:sz w:val="24"/>
                <w:lang w:val="en-US"/>
              </w:rPr>
              <w:t>2</w:t>
            </w:r>
          </w:p>
        </w:tc>
        <w:tc>
          <w:tcPr>
            <w:tcW w:w="1984" w:type="dxa"/>
          </w:tcPr>
          <w:p w14:paraId="300B5F71" w14:textId="77777777" w:rsidR="00BF7D96" w:rsidRPr="00000392" w:rsidRDefault="00BF7D96" w:rsidP="00EE3FF0">
            <w:pPr>
              <w:ind w:left="0" w:firstLine="0"/>
              <w:rPr>
                <w:rFonts w:ascii="Times New Roman" w:hAnsi="Times New Roman" w:cs="Times New Roman"/>
                <w:sz w:val="24"/>
              </w:rPr>
            </w:pPr>
            <w:r w:rsidRPr="00000392">
              <w:rPr>
                <w:rFonts w:ascii="Times New Roman" w:hAnsi="Times New Roman" w:cs="Times New Roman"/>
                <w:sz w:val="24"/>
              </w:rPr>
              <w:t>80% data latih</w:t>
            </w:r>
          </w:p>
        </w:tc>
        <w:tc>
          <w:tcPr>
            <w:tcW w:w="1701" w:type="dxa"/>
          </w:tcPr>
          <w:p w14:paraId="3F594DEA" w14:textId="77777777" w:rsidR="00BF7D96" w:rsidRPr="00000392" w:rsidRDefault="00BF7D96" w:rsidP="00EE3FF0">
            <w:pPr>
              <w:ind w:left="0" w:firstLine="0"/>
              <w:rPr>
                <w:rFonts w:ascii="Times New Roman" w:hAnsi="Times New Roman" w:cs="Times New Roman"/>
                <w:sz w:val="24"/>
              </w:rPr>
            </w:pPr>
            <w:r w:rsidRPr="00000392">
              <w:rPr>
                <w:rFonts w:ascii="Times New Roman" w:hAnsi="Times New Roman" w:cs="Times New Roman"/>
                <w:sz w:val="24"/>
              </w:rPr>
              <w:t>20% data uji</w:t>
            </w:r>
          </w:p>
        </w:tc>
      </w:tr>
      <w:tr w:rsidR="00BF7D96" w:rsidRPr="00000392" w14:paraId="3283B5B5" w14:textId="77777777" w:rsidTr="00EE3FF0">
        <w:trPr>
          <w:jc w:val="center"/>
        </w:trPr>
        <w:tc>
          <w:tcPr>
            <w:tcW w:w="534" w:type="dxa"/>
          </w:tcPr>
          <w:p w14:paraId="3481A1F0" w14:textId="77777777" w:rsidR="00BF7D96" w:rsidRPr="00000392" w:rsidRDefault="00BF7D96" w:rsidP="00EE3FF0">
            <w:pPr>
              <w:ind w:left="0" w:firstLine="0"/>
              <w:rPr>
                <w:rFonts w:ascii="Times New Roman" w:hAnsi="Times New Roman" w:cs="Times New Roman"/>
                <w:sz w:val="24"/>
                <w:lang w:val="en-US"/>
              </w:rPr>
            </w:pPr>
            <w:r w:rsidRPr="00000392">
              <w:rPr>
                <w:rFonts w:ascii="Times New Roman" w:hAnsi="Times New Roman" w:cs="Times New Roman"/>
                <w:sz w:val="24"/>
                <w:lang w:val="en-US"/>
              </w:rPr>
              <w:t>3</w:t>
            </w:r>
          </w:p>
        </w:tc>
        <w:tc>
          <w:tcPr>
            <w:tcW w:w="1984" w:type="dxa"/>
          </w:tcPr>
          <w:p w14:paraId="6C2E4C87" w14:textId="77777777" w:rsidR="00BF7D96" w:rsidRPr="00000392" w:rsidRDefault="00BF7D96" w:rsidP="00EE3FF0">
            <w:pPr>
              <w:ind w:left="0" w:firstLine="0"/>
              <w:rPr>
                <w:rFonts w:ascii="Times New Roman" w:hAnsi="Times New Roman" w:cs="Times New Roman"/>
                <w:sz w:val="24"/>
              </w:rPr>
            </w:pPr>
            <w:r w:rsidRPr="00000392">
              <w:rPr>
                <w:rFonts w:ascii="Times New Roman" w:hAnsi="Times New Roman" w:cs="Times New Roman"/>
                <w:sz w:val="24"/>
              </w:rPr>
              <w:t>90% data latih</w:t>
            </w:r>
          </w:p>
        </w:tc>
        <w:tc>
          <w:tcPr>
            <w:tcW w:w="1701" w:type="dxa"/>
          </w:tcPr>
          <w:p w14:paraId="473AB6CD" w14:textId="77777777" w:rsidR="00BF7D96" w:rsidRPr="00000392" w:rsidRDefault="00BF7D96" w:rsidP="00EE3FF0">
            <w:pPr>
              <w:ind w:left="0" w:firstLine="0"/>
              <w:rPr>
                <w:rFonts w:ascii="Times New Roman" w:hAnsi="Times New Roman" w:cs="Times New Roman"/>
                <w:sz w:val="24"/>
              </w:rPr>
            </w:pPr>
            <w:r w:rsidRPr="00000392">
              <w:rPr>
                <w:rFonts w:ascii="Times New Roman" w:hAnsi="Times New Roman" w:cs="Times New Roman"/>
                <w:sz w:val="24"/>
              </w:rPr>
              <w:t>10% data uji</w:t>
            </w:r>
          </w:p>
        </w:tc>
      </w:tr>
    </w:tbl>
    <w:p w14:paraId="01DEB56D" w14:textId="77777777" w:rsidR="00BF7D96" w:rsidRPr="00000392" w:rsidRDefault="00BF7D96" w:rsidP="00BF7D96"/>
    <w:p w14:paraId="57E2D3D0" w14:textId="77777777" w:rsidR="00BF7D96" w:rsidRDefault="00BF7D96" w:rsidP="00BF7D96">
      <w:pPr>
        <w:pStyle w:val="PARAF"/>
      </w:pPr>
      <w:r w:rsidRPr="00000392">
        <w:t>Tujuan dari variasi ini adalah untuk mengidentifikasi skenario terbaik yang memberikan performa optimal dalam klasifikasi. Model dievaluasi menggunakan beberapa metrik, yaitu:</w:t>
      </w:r>
    </w:p>
    <w:p w14:paraId="33E4BBC4" w14:textId="77777777" w:rsidR="00BF7D96" w:rsidRDefault="00BF7D96" w:rsidP="008A2987">
      <w:pPr>
        <w:pStyle w:val="ListParagraph"/>
        <w:numPr>
          <w:ilvl w:val="0"/>
          <w:numId w:val="52"/>
        </w:numPr>
      </w:pPr>
      <w:r>
        <w:t>Confusion matrix</w:t>
      </w:r>
    </w:p>
    <w:p w14:paraId="69041994" w14:textId="77777777" w:rsidR="00BF7D96" w:rsidRDefault="00BF7D96" w:rsidP="008A2987">
      <w:pPr>
        <w:pStyle w:val="ListParagraph"/>
        <w:numPr>
          <w:ilvl w:val="0"/>
          <w:numId w:val="52"/>
        </w:numPr>
      </w:pPr>
      <w:r>
        <w:t>Accuracy</w:t>
      </w:r>
    </w:p>
    <w:p w14:paraId="5D5638A0" w14:textId="77777777" w:rsidR="00BF7D96" w:rsidRDefault="00BF7D96" w:rsidP="008A2987">
      <w:pPr>
        <w:pStyle w:val="ListParagraph"/>
        <w:numPr>
          <w:ilvl w:val="0"/>
          <w:numId w:val="52"/>
        </w:numPr>
      </w:pPr>
      <w:r>
        <w:lastRenderedPageBreak/>
        <w:t>Precision</w:t>
      </w:r>
    </w:p>
    <w:p w14:paraId="4FC7479D" w14:textId="77777777" w:rsidR="00BF7D96" w:rsidRDefault="00BF7D96" w:rsidP="008A2987">
      <w:pPr>
        <w:pStyle w:val="ListParagraph"/>
        <w:numPr>
          <w:ilvl w:val="0"/>
          <w:numId w:val="52"/>
        </w:numPr>
      </w:pPr>
      <w:r>
        <w:t xml:space="preserve">Recall </w:t>
      </w:r>
    </w:p>
    <w:p w14:paraId="2B1324AF" w14:textId="77777777" w:rsidR="00BF7D96" w:rsidRDefault="00BF7D96" w:rsidP="008A2987">
      <w:pPr>
        <w:pStyle w:val="ListParagraph"/>
        <w:numPr>
          <w:ilvl w:val="0"/>
          <w:numId w:val="52"/>
        </w:numPr>
      </w:pPr>
      <w:r>
        <w:t>F1-Score</w:t>
      </w:r>
    </w:p>
    <w:p w14:paraId="18730E77" w14:textId="77777777" w:rsidR="00BF7D96" w:rsidRDefault="00BF7D96" w:rsidP="008A2987">
      <w:pPr>
        <w:pStyle w:val="ListParagraph"/>
        <w:numPr>
          <w:ilvl w:val="0"/>
          <w:numId w:val="51"/>
        </w:numPr>
      </w:pPr>
      <w:r>
        <w:t>Confusion matrix</w:t>
      </w:r>
    </w:p>
    <w:p w14:paraId="10FEAA40" w14:textId="77777777" w:rsidR="00BF7D96" w:rsidRDefault="00BF7D96" w:rsidP="00BF7D96">
      <w:pPr>
        <w:pStyle w:val="PARAF"/>
      </w:pPr>
      <w:r w:rsidRPr="00000392">
        <w:t>Confusion Matrix digunakan untuk menggambarkan performa klasifikasi dalam bentuk tabel, dengan membandingkan nilai prediksi model terhadap nilai aktual pada dataset uji. Pada kasus klasifikasi tiga kelas (positif, netral, negatif), confusion matrix berbentuk matriks 3x3 sebagai berikut:</w:t>
      </w:r>
    </w:p>
    <w:p w14:paraId="14D60383" w14:textId="6322A5EF" w:rsidR="00BF7D96" w:rsidRDefault="00BF7D96" w:rsidP="00BF7D96">
      <w:pPr>
        <w:pStyle w:val="Caption"/>
      </w:pPr>
      <w:bookmarkStart w:id="165" w:name="_Toc202648373"/>
      <w:r>
        <w:t xml:space="preserve">Tabel 3. </w:t>
      </w:r>
      <w:fldSimple w:instr=" SEQ Tabel_3. \* ARABIC ">
        <w:r w:rsidR="00C721A1">
          <w:rPr>
            <w:noProof/>
          </w:rPr>
          <w:t>12</w:t>
        </w:r>
      </w:fldSimple>
      <w:r>
        <w:t xml:space="preserve"> Rancangan confusion matrix</w:t>
      </w:r>
      <w:bookmarkEnd w:id="165"/>
    </w:p>
    <w:tbl>
      <w:tblPr>
        <w:tblStyle w:val="TableGrid"/>
        <w:tblW w:w="0" w:type="auto"/>
        <w:tblInd w:w="567" w:type="dxa"/>
        <w:tblLook w:val="04A0" w:firstRow="1" w:lastRow="0" w:firstColumn="1" w:lastColumn="0" w:noHBand="0" w:noVBand="1"/>
      </w:tblPr>
      <w:tblGrid>
        <w:gridCol w:w="1837"/>
        <w:gridCol w:w="1917"/>
        <w:gridCol w:w="1906"/>
        <w:gridCol w:w="1927"/>
      </w:tblGrid>
      <w:tr w:rsidR="00BF7D96" w:rsidRPr="00000392" w14:paraId="4CB5037D" w14:textId="77777777" w:rsidTr="00EE3FF0">
        <w:tc>
          <w:tcPr>
            <w:tcW w:w="2038" w:type="dxa"/>
          </w:tcPr>
          <w:p w14:paraId="71517D26" w14:textId="77777777" w:rsidR="00BF7D96" w:rsidRPr="00000392" w:rsidRDefault="00BF7D96" w:rsidP="00820067">
            <w:pPr>
              <w:spacing w:line="276" w:lineRule="auto"/>
              <w:ind w:left="0" w:firstLine="0"/>
              <w:rPr>
                <w:rFonts w:ascii="Times New Roman" w:hAnsi="Times New Roman" w:cs="Times New Roman"/>
                <w:sz w:val="24"/>
              </w:rPr>
            </w:pPr>
          </w:p>
        </w:tc>
        <w:tc>
          <w:tcPr>
            <w:tcW w:w="2038" w:type="dxa"/>
          </w:tcPr>
          <w:p w14:paraId="5E3AFC5C" w14:textId="77777777" w:rsidR="00BF7D96" w:rsidRPr="00000392" w:rsidRDefault="00BF7D96" w:rsidP="00820067">
            <w:pPr>
              <w:spacing w:line="276" w:lineRule="auto"/>
              <w:ind w:left="0" w:firstLine="0"/>
              <w:rPr>
                <w:rFonts w:ascii="Times New Roman" w:hAnsi="Times New Roman" w:cs="Times New Roman"/>
                <w:sz w:val="24"/>
                <w:lang w:val="en-US"/>
              </w:rPr>
            </w:pPr>
            <w:r w:rsidRPr="00000392">
              <w:rPr>
                <w:rFonts w:ascii="Times New Roman" w:hAnsi="Times New Roman" w:cs="Times New Roman"/>
                <w:sz w:val="24"/>
                <w:lang w:val="en-US"/>
              </w:rPr>
              <w:t>Pred:positif</w:t>
            </w:r>
          </w:p>
        </w:tc>
        <w:tc>
          <w:tcPr>
            <w:tcW w:w="2039" w:type="dxa"/>
          </w:tcPr>
          <w:p w14:paraId="17F04272" w14:textId="77777777" w:rsidR="00BF7D96" w:rsidRPr="00000392" w:rsidRDefault="00BF7D96" w:rsidP="00820067">
            <w:pPr>
              <w:spacing w:line="276" w:lineRule="auto"/>
              <w:ind w:left="0" w:firstLine="0"/>
              <w:rPr>
                <w:rFonts w:ascii="Times New Roman" w:hAnsi="Times New Roman" w:cs="Times New Roman"/>
                <w:sz w:val="24"/>
                <w:lang w:val="en-US"/>
              </w:rPr>
            </w:pPr>
            <w:r w:rsidRPr="00000392">
              <w:rPr>
                <w:rFonts w:ascii="Times New Roman" w:hAnsi="Times New Roman" w:cs="Times New Roman"/>
                <w:sz w:val="24"/>
                <w:lang w:val="en-US"/>
              </w:rPr>
              <w:t>Pred:netral</w:t>
            </w:r>
          </w:p>
        </w:tc>
        <w:tc>
          <w:tcPr>
            <w:tcW w:w="2039" w:type="dxa"/>
          </w:tcPr>
          <w:p w14:paraId="7731CDE7" w14:textId="77777777" w:rsidR="00BF7D96" w:rsidRPr="00000392" w:rsidRDefault="00BF7D96" w:rsidP="00820067">
            <w:pPr>
              <w:spacing w:line="276" w:lineRule="auto"/>
              <w:ind w:left="0" w:firstLine="0"/>
              <w:rPr>
                <w:rFonts w:ascii="Times New Roman" w:hAnsi="Times New Roman" w:cs="Times New Roman"/>
                <w:sz w:val="24"/>
                <w:lang w:val="en-US"/>
              </w:rPr>
            </w:pPr>
            <w:r w:rsidRPr="00000392">
              <w:rPr>
                <w:rFonts w:ascii="Times New Roman" w:hAnsi="Times New Roman" w:cs="Times New Roman"/>
                <w:sz w:val="24"/>
                <w:lang w:val="en-US"/>
              </w:rPr>
              <w:t>Pred:negatif</w:t>
            </w:r>
          </w:p>
        </w:tc>
      </w:tr>
      <w:tr w:rsidR="00BF7D96" w:rsidRPr="00000392" w14:paraId="62077E95" w14:textId="77777777" w:rsidTr="00EE3FF0">
        <w:tc>
          <w:tcPr>
            <w:tcW w:w="2038" w:type="dxa"/>
          </w:tcPr>
          <w:p w14:paraId="5753B3E4" w14:textId="77777777" w:rsidR="00BF7D96" w:rsidRPr="00000392" w:rsidRDefault="00BF7D96" w:rsidP="00820067">
            <w:pPr>
              <w:spacing w:line="276" w:lineRule="auto"/>
              <w:ind w:left="0" w:firstLine="0"/>
              <w:rPr>
                <w:rFonts w:ascii="Times New Roman" w:hAnsi="Times New Roman" w:cs="Times New Roman"/>
                <w:sz w:val="24"/>
                <w:lang w:val="en-US"/>
              </w:rPr>
            </w:pPr>
            <w:r w:rsidRPr="00000392">
              <w:rPr>
                <w:rFonts w:ascii="Times New Roman" w:hAnsi="Times New Roman" w:cs="Times New Roman"/>
                <w:sz w:val="24"/>
                <w:lang w:val="en-US"/>
              </w:rPr>
              <w:t>Aktual positif</w:t>
            </w:r>
          </w:p>
        </w:tc>
        <w:tc>
          <w:tcPr>
            <w:tcW w:w="2038" w:type="dxa"/>
          </w:tcPr>
          <w:p w14:paraId="412917BB" w14:textId="77777777" w:rsidR="00BF7D96" w:rsidRPr="00000392" w:rsidRDefault="00BF7D96" w:rsidP="00820067">
            <w:pPr>
              <w:spacing w:line="276" w:lineRule="auto"/>
              <w:ind w:left="0" w:firstLine="0"/>
              <w:rPr>
                <w:rFonts w:ascii="Times New Roman" w:hAnsi="Times New Roman" w:cs="Times New Roman"/>
                <w:sz w:val="24"/>
                <w:lang w:val="en-US"/>
              </w:rPr>
            </w:pPr>
            <w:r w:rsidRPr="00000392">
              <w:rPr>
                <w:rFonts w:ascii="Times New Roman" w:hAnsi="Times New Roman" w:cs="Times New Roman"/>
                <w:sz w:val="24"/>
                <w:lang w:val="en-US"/>
              </w:rPr>
              <w:t>TP</w:t>
            </w:r>
          </w:p>
        </w:tc>
        <w:tc>
          <w:tcPr>
            <w:tcW w:w="2039" w:type="dxa"/>
          </w:tcPr>
          <w:p w14:paraId="60803BF8" w14:textId="77777777" w:rsidR="00BF7D96" w:rsidRPr="00000392" w:rsidRDefault="00BF7D96" w:rsidP="00820067">
            <w:pPr>
              <w:spacing w:line="276" w:lineRule="auto"/>
              <w:ind w:left="0" w:firstLine="0"/>
              <w:rPr>
                <w:rFonts w:ascii="Times New Roman" w:hAnsi="Times New Roman" w:cs="Times New Roman"/>
                <w:sz w:val="24"/>
                <w:lang w:val="en-US"/>
              </w:rPr>
            </w:pPr>
            <w:r w:rsidRPr="00000392">
              <w:rPr>
                <w:rFonts w:ascii="Times New Roman" w:hAnsi="Times New Roman" w:cs="Times New Roman"/>
                <w:sz w:val="24"/>
                <w:lang w:val="en-US"/>
              </w:rPr>
              <w:t>FN1</w:t>
            </w:r>
          </w:p>
        </w:tc>
        <w:tc>
          <w:tcPr>
            <w:tcW w:w="2039" w:type="dxa"/>
          </w:tcPr>
          <w:p w14:paraId="32898D89" w14:textId="77777777" w:rsidR="00BF7D96" w:rsidRPr="00000392" w:rsidRDefault="00BF7D96" w:rsidP="00820067">
            <w:pPr>
              <w:spacing w:line="276" w:lineRule="auto"/>
              <w:ind w:left="0" w:firstLine="0"/>
              <w:rPr>
                <w:rFonts w:ascii="Times New Roman" w:hAnsi="Times New Roman" w:cs="Times New Roman"/>
                <w:sz w:val="24"/>
                <w:lang w:val="en-US"/>
              </w:rPr>
            </w:pPr>
            <w:r w:rsidRPr="00000392">
              <w:rPr>
                <w:rFonts w:ascii="Times New Roman" w:hAnsi="Times New Roman" w:cs="Times New Roman"/>
                <w:sz w:val="24"/>
                <w:lang w:val="en-US"/>
              </w:rPr>
              <w:t>FN2</w:t>
            </w:r>
          </w:p>
        </w:tc>
      </w:tr>
      <w:tr w:rsidR="00BF7D96" w:rsidRPr="00000392" w14:paraId="2092E86B" w14:textId="77777777" w:rsidTr="00EE3FF0">
        <w:tc>
          <w:tcPr>
            <w:tcW w:w="2038" w:type="dxa"/>
          </w:tcPr>
          <w:p w14:paraId="549014B6" w14:textId="77777777" w:rsidR="00BF7D96" w:rsidRPr="00000392" w:rsidRDefault="00BF7D96" w:rsidP="00820067">
            <w:pPr>
              <w:spacing w:line="276" w:lineRule="auto"/>
              <w:ind w:left="0" w:firstLine="0"/>
              <w:rPr>
                <w:rFonts w:ascii="Times New Roman" w:hAnsi="Times New Roman" w:cs="Times New Roman"/>
                <w:sz w:val="24"/>
                <w:lang w:val="en-US"/>
              </w:rPr>
            </w:pPr>
            <w:r w:rsidRPr="00000392">
              <w:rPr>
                <w:rFonts w:ascii="Times New Roman" w:hAnsi="Times New Roman" w:cs="Times New Roman"/>
                <w:sz w:val="24"/>
                <w:lang w:val="en-US"/>
              </w:rPr>
              <w:t>Aktual netral</w:t>
            </w:r>
          </w:p>
        </w:tc>
        <w:tc>
          <w:tcPr>
            <w:tcW w:w="2038" w:type="dxa"/>
          </w:tcPr>
          <w:p w14:paraId="36776A40" w14:textId="77777777" w:rsidR="00BF7D96" w:rsidRPr="00000392" w:rsidRDefault="00BF7D96" w:rsidP="00820067">
            <w:pPr>
              <w:spacing w:line="276" w:lineRule="auto"/>
              <w:ind w:left="0" w:firstLine="0"/>
              <w:rPr>
                <w:rFonts w:ascii="Times New Roman" w:hAnsi="Times New Roman" w:cs="Times New Roman"/>
                <w:sz w:val="24"/>
                <w:lang w:val="en-US"/>
              </w:rPr>
            </w:pPr>
            <w:r w:rsidRPr="00000392">
              <w:rPr>
                <w:rFonts w:ascii="Times New Roman" w:hAnsi="Times New Roman" w:cs="Times New Roman"/>
                <w:sz w:val="24"/>
                <w:lang w:val="en-US"/>
              </w:rPr>
              <w:t>FP1</w:t>
            </w:r>
          </w:p>
        </w:tc>
        <w:tc>
          <w:tcPr>
            <w:tcW w:w="2039" w:type="dxa"/>
          </w:tcPr>
          <w:p w14:paraId="1E33F4D1" w14:textId="77777777" w:rsidR="00BF7D96" w:rsidRPr="00000392" w:rsidRDefault="00BF7D96" w:rsidP="00820067">
            <w:pPr>
              <w:spacing w:line="276" w:lineRule="auto"/>
              <w:ind w:left="0" w:firstLine="0"/>
              <w:rPr>
                <w:rFonts w:ascii="Times New Roman" w:hAnsi="Times New Roman" w:cs="Times New Roman"/>
                <w:sz w:val="24"/>
                <w:lang w:val="en-US"/>
              </w:rPr>
            </w:pPr>
            <w:r w:rsidRPr="00000392">
              <w:rPr>
                <w:rFonts w:ascii="Times New Roman" w:hAnsi="Times New Roman" w:cs="Times New Roman"/>
                <w:sz w:val="24"/>
                <w:lang w:val="en-US"/>
              </w:rPr>
              <w:t>TN</w:t>
            </w:r>
          </w:p>
        </w:tc>
        <w:tc>
          <w:tcPr>
            <w:tcW w:w="2039" w:type="dxa"/>
          </w:tcPr>
          <w:p w14:paraId="4A43A80D" w14:textId="77777777" w:rsidR="00BF7D96" w:rsidRPr="00000392" w:rsidRDefault="00BF7D96" w:rsidP="00820067">
            <w:pPr>
              <w:spacing w:line="276" w:lineRule="auto"/>
              <w:ind w:left="0" w:firstLine="0"/>
              <w:rPr>
                <w:rFonts w:ascii="Times New Roman" w:hAnsi="Times New Roman" w:cs="Times New Roman"/>
                <w:sz w:val="24"/>
                <w:lang w:val="en-US"/>
              </w:rPr>
            </w:pPr>
            <w:r w:rsidRPr="00000392">
              <w:rPr>
                <w:rFonts w:ascii="Times New Roman" w:hAnsi="Times New Roman" w:cs="Times New Roman"/>
                <w:sz w:val="24"/>
                <w:lang w:val="en-US"/>
              </w:rPr>
              <w:t>FN3</w:t>
            </w:r>
          </w:p>
        </w:tc>
      </w:tr>
      <w:tr w:rsidR="00BF7D96" w:rsidRPr="00000392" w14:paraId="551FC086" w14:textId="77777777" w:rsidTr="00EE3FF0">
        <w:tc>
          <w:tcPr>
            <w:tcW w:w="2038" w:type="dxa"/>
          </w:tcPr>
          <w:p w14:paraId="3EEB27B7" w14:textId="77777777" w:rsidR="00BF7D96" w:rsidRPr="00000392" w:rsidRDefault="00BF7D96" w:rsidP="00820067">
            <w:pPr>
              <w:spacing w:line="276" w:lineRule="auto"/>
              <w:ind w:left="0" w:firstLine="0"/>
              <w:rPr>
                <w:rFonts w:ascii="Times New Roman" w:hAnsi="Times New Roman" w:cs="Times New Roman"/>
                <w:sz w:val="24"/>
                <w:lang w:val="en-US"/>
              </w:rPr>
            </w:pPr>
            <w:r w:rsidRPr="00000392">
              <w:rPr>
                <w:rFonts w:ascii="Times New Roman" w:hAnsi="Times New Roman" w:cs="Times New Roman"/>
                <w:sz w:val="24"/>
                <w:lang w:val="en-US"/>
              </w:rPr>
              <w:t>Aktual negatif</w:t>
            </w:r>
          </w:p>
        </w:tc>
        <w:tc>
          <w:tcPr>
            <w:tcW w:w="2038" w:type="dxa"/>
          </w:tcPr>
          <w:p w14:paraId="5E5F5EF6" w14:textId="77777777" w:rsidR="00BF7D96" w:rsidRPr="00000392" w:rsidRDefault="00BF7D96" w:rsidP="00820067">
            <w:pPr>
              <w:spacing w:line="276" w:lineRule="auto"/>
              <w:ind w:left="0" w:firstLine="0"/>
              <w:rPr>
                <w:rFonts w:ascii="Times New Roman" w:hAnsi="Times New Roman" w:cs="Times New Roman"/>
                <w:sz w:val="24"/>
                <w:lang w:val="en-US"/>
              </w:rPr>
            </w:pPr>
            <w:r w:rsidRPr="00000392">
              <w:rPr>
                <w:rFonts w:ascii="Times New Roman" w:hAnsi="Times New Roman" w:cs="Times New Roman"/>
                <w:sz w:val="24"/>
                <w:lang w:val="en-US"/>
              </w:rPr>
              <w:t>FP2</w:t>
            </w:r>
          </w:p>
        </w:tc>
        <w:tc>
          <w:tcPr>
            <w:tcW w:w="2039" w:type="dxa"/>
          </w:tcPr>
          <w:p w14:paraId="0BCAE826" w14:textId="77777777" w:rsidR="00BF7D96" w:rsidRPr="00000392" w:rsidRDefault="00BF7D96" w:rsidP="00820067">
            <w:pPr>
              <w:spacing w:line="276" w:lineRule="auto"/>
              <w:ind w:left="0" w:firstLine="0"/>
              <w:rPr>
                <w:rFonts w:ascii="Times New Roman" w:hAnsi="Times New Roman" w:cs="Times New Roman"/>
                <w:sz w:val="24"/>
                <w:lang w:val="en-US"/>
              </w:rPr>
            </w:pPr>
            <w:r w:rsidRPr="00000392">
              <w:rPr>
                <w:rFonts w:ascii="Times New Roman" w:hAnsi="Times New Roman" w:cs="Times New Roman"/>
                <w:sz w:val="24"/>
                <w:lang w:val="en-US"/>
              </w:rPr>
              <w:t>FP3</w:t>
            </w:r>
          </w:p>
        </w:tc>
        <w:tc>
          <w:tcPr>
            <w:tcW w:w="2039" w:type="dxa"/>
          </w:tcPr>
          <w:p w14:paraId="0238B90C" w14:textId="77777777" w:rsidR="00BF7D96" w:rsidRPr="00000392" w:rsidRDefault="00BF7D96" w:rsidP="00820067">
            <w:pPr>
              <w:spacing w:line="276" w:lineRule="auto"/>
              <w:ind w:left="0" w:firstLine="0"/>
              <w:rPr>
                <w:rFonts w:ascii="Times New Roman" w:hAnsi="Times New Roman" w:cs="Times New Roman"/>
                <w:sz w:val="24"/>
                <w:lang w:val="en-US"/>
              </w:rPr>
            </w:pPr>
            <w:r w:rsidRPr="00000392">
              <w:rPr>
                <w:rFonts w:ascii="Times New Roman" w:hAnsi="Times New Roman" w:cs="Times New Roman"/>
                <w:sz w:val="24"/>
                <w:lang w:val="en-US"/>
              </w:rPr>
              <w:t>TN2</w:t>
            </w:r>
          </w:p>
        </w:tc>
      </w:tr>
    </w:tbl>
    <w:p w14:paraId="3E29B33E" w14:textId="77777777" w:rsidR="00BF7D96" w:rsidRDefault="00BF7D96" w:rsidP="00BF7D96">
      <w:pPr>
        <w:pStyle w:val="ListParagraph"/>
        <w:spacing w:before="100" w:beforeAutospacing="1"/>
        <w:ind w:left="567" w:firstLine="0"/>
        <w:contextualSpacing w:val="0"/>
      </w:pPr>
      <w:r>
        <w:t>Berikut merupakan Rumus – rumus metrik evaluasi yang digunakan:</w:t>
      </w:r>
    </w:p>
    <w:p w14:paraId="60CE24D8" w14:textId="77777777" w:rsidR="00BF7D96" w:rsidRDefault="00BF7D96" w:rsidP="00820067">
      <w:pPr>
        <w:pStyle w:val="ListParagraph"/>
        <w:numPr>
          <w:ilvl w:val="0"/>
          <w:numId w:val="53"/>
        </w:numPr>
        <w:ind w:left="924" w:hanging="357"/>
        <w:contextualSpacing w:val="0"/>
      </w:pPr>
      <w:r>
        <w:t xml:space="preserve">Akurasi </w:t>
      </w:r>
    </w:p>
    <w:p w14:paraId="5F684BB5" w14:textId="77777777" w:rsidR="00BF7D96" w:rsidRPr="00000392" w:rsidRDefault="00BF7D96" w:rsidP="00BF7D96">
      <w:pPr>
        <w:pStyle w:val="PARAF"/>
        <w:ind w:left="927" w:firstLine="0"/>
        <w:rPr>
          <w:rFonts w:eastAsiaTheme="minorEastAsia"/>
        </w:rPr>
      </w:pPr>
      <m:oMathPara>
        <m:oMath>
          <m:r>
            <w:rPr>
              <w:rFonts w:ascii="Cambria Math" w:hAnsi="Cambria Math" w:cs="Cambria Math"/>
            </w:rPr>
            <m:t xml:space="preserve">akurasi </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TP+TN</m:t>
              </m:r>
            </m:num>
            <m:den>
              <m:r>
                <m:rPr>
                  <m:sty m:val="p"/>
                </m:rPr>
                <w:rPr>
                  <w:rFonts w:ascii="Cambria Math" w:hAnsi="Cambria Math" w:cs="Cambria Math"/>
                </w:rPr>
                <m:t>TP+TN+FP+FN</m:t>
              </m:r>
            </m:den>
          </m:f>
        </m:oMath>
      </m:oMathPara>
    </w:p>
    <w:p w14:paraId="3F2D4568" w14:textId="77777777" w:rsidR="00BF7D96" w:rsidRPr="004A5F44" w:rsidRDefault="00BF7D96" w:rsidP="008A2987">
      <w:pPr>
        <w:pStyle w:val="PARAF"/>
        <w:numPr>
          <w:ilvl w:val="0"/>
          <w:numId w:val="53"/>
        </w:numPr>
      </w:pPr>
      <w:r>
        <w:t xml:space="preserve">Presisi </w:t>
      </w:r>
      <w:r>
        <w:rPr>
          <w:rFonts w:ascii="Cambria Math" w:hAnsi="Cambria Math" w:cs="Cambria Math"/>
        </w:rPr>
        <w:br/>
      </w:r>
      <m:oMathPara>
        <m:oMath>
          <m:r>
            <w:rPr>
              <w:rFonts w:ascii="Cambria Math" w:hAnsi="Cambria Math" w:cs="Cambria Math"/>
            </w:rPr>
            <m:t>Precision</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TP</m:t>
              </m:r>
            </m:num>
            <m:den>
              <m:r>
                <m:rPr>
                  <m:sty m:val="p"/>
                </m:rPr>
                <w:rPr>
                  <w:rFonts w:ascii="Cambria Math" w:hAnsi="Cambria Math" w:cs="Cambria Math"/>
                </w:rPr>
                <m:t>TP+FP</m:t>
              </m:r>
            </m:den>
          </m:f>
        </m:oMath>
      </m:oMathPara>
    </w:p>
    <w:p w14:paraId="46CC7AC7" w14:textId="77777777" w:rsidR="00BF7D96" w:rsidRDefault="00BF7D96" w:rsidP="00BF7D96">
      <w:pPr>
        <w:pStyle w:val="PARAF"/>
        <w:ind w:left="927" w:firstLine="0"/>
      </w:pPr>
      <w:r>
        <w:t xml:space="preserve">Recall </w:t>
      </w:r>
      <w:r>
        <w:rPr>
          <w:rFonts w:ascii="Cambria Math" w:hAnsi="Cambria Math" w:cs="Cambria Math"/>
        </w:rPr>
        <w:br/>
      </w:r>
      <m:oMathPara>
        <m:oMath>
          <m:r>
            <w:rPr>
              <w:rFonts w:ascii="Cambria Math" w:hAnsi="Cambria Math" w:cs="Cambria Math"/>
            </w:rPr>
            <m:t>Recall</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TP</m:t>
              </m:r>
            </m:num>
            <m:den>
              <m:r>
                <m:rPr>
                  <m:sty m:val="p"/>
                </m:rPr>
                <w:rPr>
                  <w:rFonts w:ascii="Cambria Math" w:hAnsi="Cambria Math" w:cs="Cambria Math"/>
                </w:rPr>
                <m:t>TP+FN</m:t>
              </m:r>
            </m:den>
          </m:f>
        </m:oMath>
      </m:oMathPara>
    </w:p>
    <w:p w14:paraId="2D8EEF86" w14:textId="77777777" w:rsidR="00BF7D96" w:rsidRDefault="00BF7D96" w:rsidP="00820067">
      <w:pPr>
        <w:pStyle w:val="ListParagraph"/>
        <w:numPr>
          <w:ilvl w:val="0"/>
          <w:numId w:val="53"/>
        </w:numPr>
        <w:ind w:left="924" w:hanging="357"/>
        <w:contextualSpacing w:val="0"/>
      </w:pPr>
      <w:r>
        <w:t>F1-Score</w:t>
      </w:r>
    </w:p>
    <w:p w14:paraId="5F87A93E" w14:textId="77777777" w:rsidR="00BF7D96" w:rsidRDefault="00BF7D96" w:rsidP="00BF7D96">
      <w:pPr>
        <w:pStyle w:val="PARAF"/>
        <w:ind w:left="927" w:firstLine="0"/>
        <w:rPr>
          <w:rFonts w:eastAsiaTheme="minorEastAsia"/>
        </w:rPr>
      </w:pPr>
      <m:oMathPara>
        <m:oMath>
          <m:r>
            <w:rPr>
              <w:rFonts w:ascii="Cambria Math" w:hAnsi="Cambria Math" w:cs="Cambria Math"/>
            </w:rPr>
            <m:t>F1-Score</m:t>
          </m:r>
          <m:r>
            <m:rPr>
              <m:sty m:val="p"/>
            </m:rPr>
            <w:rPr>
              <w:rFonts w:ascii="Cambria Math" w:hAnsi="Cambria Math" w:cs="Cambria Math"/>
            </w:rPr>
            <m:t xml:space="preserve">=2 × </m:t>
          </m:r>
          <m:f>
            <m:fPr>
              <m:ctrlPr>
                <w:rPr>
                  <w:rFonts w:ascii="Cambria Math" w:hAnsi="Cambria Math"/>
                </w:rPr>
              </m:ctrlPr>
            </m:fPr>
            <m:num>
              <m:r>
                <m:rPr>
                  <m:sty m:val="p"/>
                </m:rPr>
                <w:rPr>
                  <w:rFonts w:ascii="Cambria Math" w:hAnsi="Cambria Math" w:cs="Cambria Math"/>
                </w:rPr>
                <m:t>Precision × Recall</m:t>
              </m:r>
            </m:num>
            <m:den>
              <m:r>
                <m:rPr>
                  <m:sty m:val="p"/>
                </m:rPr>
                <w:rPr>
                  <w:rFonts w:ascii="Cambria Math" w:hAnsi="Cambria Math" w:cs="Cambria Math"/>
                </w:rPr>
                <m:t>Precision +Recall</m:t>
              </m:r>
            </m:den>
          </m:f>
        </m:oMath>
      </m:oMathPara>
    </w:p>
    <w:p w14:paraId="727486E3" w14:textId="77777777" w:rsidR="00BF7D96" w:rsidRPr="00000392" w:rsidRDefault="00BF7D96" w:rsidP="00BF7D96">
      <w:pPr>
        <w:pStyle w:val="PARAF"/>
        <w:ind w:firstLine="0"/>
      </w:pPr>
      <w:r>
        <w:rPr>
          <w:rStyle w:val="Emphasis"/>
        </w:rPr>
        <w:lastRenderedPageBreak/>
        <w:t>Confusion Matrix</w:t>
      </w:r>
      <w:r>
        <w:t xml:space="preserve"> mencakup beberapa elemen utama, antara lain:</w:t>
      </w:r>
    </w:p>
    <w:p w14:paraId="7B67AAB9" w14:textId="77777777" w:rsidR="00BF7D96" w:rsidRDefault="00BF7D96" w:rsidP="008A2987">
      <w:pPr>
        <w:pStyle w:val="ListParagraph"/>
        <w:numPr>
          <w:ilvl w:val="0"/>
          <w:numId w:val="54"/>
        </w:numPr>
        <w:ind w:left="1418" w:hanging="357"/>
        <w:contextualSpacing w:val="0"/>
      </w:pPr>
      <w:r w:rsidRPr="00000392">
        <w:rPr>
          <w:i/>
        </w:rPr>
        <w:t>True Positive</w:t>
      </w:r>
      <w:r>
        <w:t xml:space="preserve"> (TP): jumlah instansi positif yang diprediksi dengan benar.</w:t>
      </w:r>
    </w:p>
    <w:p w14:paraId="530D6993" w14:textId="77777777" w:rsidR="00BF7D96" w:rsidRDefault="00BF7D96" w:rsidP="008A2987">
      <w:pPr>
        <w:pStyle w:val="ListParagraph"/>
        <w:numPr>
          <w:ilvl w:val="0"/>
          <w:numId w:val="54"/>
        </w:numPr>
        <w:spacing w:before="100" w:beforeAutospacing="1"/>
        <w:ind w:left="1418"/>
        <w:contextualSpacing w:val="0"/>
      </w:pPr>
      <w:r w:rsidRPr="00000392">
        <w:rPr>
          <w:i/>
        </w:rPr>
        <w:t xml:space="preserve">True Negative </w:t>
      </w:r>
      <w:r>
        <w:t>(TN): jumlah instansi negatif yang diprediksi dengan benar.</w:t>
      </w:r>
    </w:p>
    <w:p w14:paraId="44981BAC" w14:textId="77777777" w:rsidR="00BF7D96" w:rsidRDefault="00BF7D96" w:rsidP="008A2987">
      <w:pPr>
        <w:pStyle w:val="ListParagraph"/>
        <w:numPr>
          <w:ilvl w:val="0"/>
          <w:numId w:val="54"/>
        </w:numPr>
        <w:spacing w:before="100" w:beforeAutospacing="1"/>
        <w:ind w:left="1418"/>
        <w:contextualSpacing w:val="0"/>
      </w:pPr>
      <w:r w:rsidRPr="00000392">
        <w:rPr>
          <w:i/>
        </w:rPr>
        <w:t xml:space="preserve">False Positive </w:t>
      </w:r>
      <w:r>
        <w:t>(FP): jumlah instansi negatif yang salah diprediksi sebagai positif.</w:t>
      </w:r>
    </w:p>
    <w:p w14:paraId="1A6A6536" w14:textId="77777777" w:rsidR="00BF7D96" w:rsidRDefault="00BF7D96" w:rsidP="008A2987">
      <w:pPr>
        <w:pStyle w:val="ListParagraph"/>
        <w:numPr>
          <w:ilvl w:val="0"/>
          <w:numId w:val="54"/>
        </w:numPr>
        <w:spacing w:before="100" w:beforeAutospacing="1"/>
        <w:ind w:left="1418"/>
        <w:contextualSpacing w:val="0"/>
      </w:pPr>
      <w:r w:rsidRPr="00000392">
        <w:rPr>
          <w:i/>
        </w:rPr>
        <w:t xml:space="preserve">False Negative </w:t>
      </w:r>
      <w:r>
        <w:t>(FN): jumlah instansi positif yang salah diprediksi sebagai negatif.</w:t>
      </w:r>
    </w:p>
    <w:p w14:paraId="7EB98648" w14:textId="77777777" w:rsidR="00BF7D96" w:rsidRDefault="00BF7D96" w:rsidP="008A2987">
      <w:pPr>
        <w:pStyle w:val="ListParagraph"/>
        <w:numPr>
          <w:ilvl w:val="0"/>
          <w:numId w:val="51"/>
        </w:numPr>
        <w:spacing w:before="100" w:beforeAutospacing="1"/>
      </w:pPr>
      <w:r>
        <w:t>Prosedur evaluasi</w:t>
      </w:r>
    </w:p>
    <w:p w14:paraId="2E6164CE" w14:textId="77777777" w:rsidR="00BF7D96" w:rsidRDefault="00BF7D96" w:rsidP="00BF7D96">
      <w:pPr>
        <w:pStyle w:val="ListParagraph"/>
        <w:spacing w:before="100" w:beforeAutospacing="1"/>
        <w:ind w:left="1070" w:firstLine="0"/>
      </w:pPr>
      <w:r>
        <w:t>Langkah-langkah evaluasi model dalam penelitian ini meliputi:</w:t>
      </w:r>
    </w:p>
    <w:p w14:paraId="6964F4FF" w14:textId="77777777" w:rsidR="00BF7D96" w:rsidRDefault="00BF7D96" w:rsidP="008A2987">
      <w:pPr>
        <w:pStyle w:val="ListParagraph"/>
        <w:numPr>
          <w:ilvl w:val="0"/>
          <w:numId w:val="55"/>
        </w:numPr>
        <w:spacing w:before="100" w:beforeAutospacing="1"/>
      </w:pPr>
      <w:r>
        <w:t>Mengambil dataset hasil pelabelan sentimen menggunakan VADER dari tabel komentar_sentimen_vader</w:t>
      </w:r>
    </w:p>
    <w:p w14:paraId="6117C363" w14:textId="77777777" w:rsidR="00BF7D96" w:rsidRDefault="00BF7D96" w:rsidP="008A2987">
      <w:pPr>
        <w:pStyle w:val="ListParagraph"/>
        <w:numPr>
          <w:ilvl w:val="0"/>
          <w:numId w:val="55"/>
        </w:numPr>
        <w:spacing w:before="100" w:beforeAutospacing="1"/>
      </w:pPr>
      <w:r>
        <w:t xml:space="preserve">Melakukan </w:t>
      </w:r>
      <w:r w:rsidRPr="00000392">
        <w:t>dan transformasi komentar ke bentuk numeri</w:t>
      </w:r>
      <w:r>
        <w:t>k menggunakan TF-IDF Vectorizer.</w:t>
      </w:r>
    </w:p>
    <w:p w14:paraId="67AF8441" w14:textId="77777777" w:rsidR="00BF7D96" w:rsidRDefault="00BF7D96" w:rsidP="008A2987">
      <w:pPr>
        <w:pStyle w:val="ListParagraph"/>
        <w:numPr>
          <w:ilvl w:val="0"/>
          <w:numId w:val="55"/>
        </w:numPr>
        <w:spacing w:before="100" w:beforeAutospacing="1"/>
      </w:pPr>
      <w:r>
        <w:t>M</w:t>
      </w:r>
      <w:r w:rsidRPr="00000392">
        <w:t>embagi dataset menjadi data latih dan data uji</w:t>
      </w:r>
      <w:r>
        <w:t>.</w:t>
      </w:r>
    </w:p>
    <w:p w14:paraId="5371A2E7" w14:textId="77777777" w:rsidR="00BF7D96" w:rsidRDefault="00BF7D96" w:rsidP="008A2987">
      <w:pPr>
        <w:pStyle w:val="ListParagraph"/>
        <w:numPr>
          <w:ilvl w:val="0"/>
          <w:numId w:val="55"/>
        </w:numPr>
        <w:spacing w:before="100" w:beforeAutospacing="1"/>
      </w:pPr>
      <w:r>
        <w:t xml:space="preserve">Melatih model </w:t>
      </w:r>
      <w:r>
        <w:rPr>
          <w:i/>
        </w:rPr>
        <w:t xml:space="preserve">random forest </w:t>
      </w:r>
      <w:r>
        <w:t>menggunakan data latih</w:t>
      </w:r>
    </w:p>
    <w:p w14:paraId="49836A55" w14:textId="77777777" w:rsidR="00BF7D96" w:rsidRDefault="00BF7D96" w:rsidP="008A2987">
      <w:pPr>
        <w:pStyle w:val="ListParagraph"/>
        <w:numPr>
          <w:ilvl w:val="0"/>
          <w:numId w:val="55"/>
        </w:numPr>
        <w:spacing w:before="100" w:beforeAutospacing="1"/>
      </w:pPr>
      <w:r>
        <w:t>Menguji model terhadap data uji untuk setiap skenario.</w:t>
      </w:r>
    </w:p>
    <w:p w14:paraId="519326BB" w14:textId="77777777" w:rsidR="00BF7D96" w:rsidRDefault="00BF7D96" w:rsidP="008A2987">
      <w:pPr>
        <w:pStyle w:val="ListParagraph"/>
        <w:numPr>
          <w:ilvl w:val="0"/>
          <w:numId w:val="55"/>
        </w:numPr>
        <w:spacing w:before="100" w:beforeAutospacing="1"/>
      </w:pPr>
      <w:r>
        <w:t>Menghitung nilai metrik evaluasi untuk setiap skenario menggunakan confusion matrix.</w:t>
      </w:r>
    </w:p>
    <w:p w14:paraId="1541A456" w14:textId="77777777" w:rsidR="00BF7D96" w:rsidRDefault="00BF7D96" w:rsidP="008A2987">
      <w:pPr>
        <w:pStyle w:val="ListParagraph"/>
        <w:numPr>
          <w:ilvl w:val="0"/>
          <w:numId w:val="55"/>
        </w:numPr>
        <w:spacing w:before="100" w:beforeAutospacing="1"/>
      </w:pPr>
      <w:r>
        <w:t>Membandingkan hasil evaluasi dari setiap skenario yang dilakukan.</w:t>
      </w:r>
    </w:p>
    <w:p w14:paraId="124A26E6" w14:textId="77777777" w:rsidR="00417918" w:rsidRDefault="00E77B05" w:rsidP="00295C53">
      <w:pPr>
        <w:pStyle w:val="351"/>
      </w:pPr>
      <w:bookmarkStart w:id="166" w:name="_Toc202646219"/>
      <w:r>
        <w:t xml:space="preserve">Perancangan Teknik pengujian </w:t>
      </w:r>
      <w:r>
        <w:rPr>
          <w:i/>
        </w:rPr>
        <w:t>Black Box</w:t>
      </w:r>
      <w:bookmarkEnd w:id="166"/>
    </w:p>
    <w:p w14:paraId="41C30D1D" w14:textId="77777777" w:rsidR="00E77B05" w:rsidRDefault="00E77B05" w:rsidP="00E77B05">
      <w:pPr>
        <w:pStyle w:val="PARAF"/>
      </w:pPr>
      <w:r>
        <w:t xml:space="preserve">Pengujian black box bertujuan untuk menguji fungsi-fungsi utama dalam sistem berdasarkan skenario penggunaan aktual tanpa melihat </w:t>
      </w:r>
      <w:r>
        <w:lastRenderedPageBreak/>
        <w:t>struktur internal kode program. Fokus pengujian adalah memastikan bahwa sistem dapat merespons masukan pengguna secara benar dan menghasilkan keluaran yang sesuai harapan. Pengujian dilakukan pada fitur-fitur utama seperti registrasi, login, scraping komentar, analisis sentimen, serta proses unduh hasil, baik untuk peran Admin maupun User.</w:t>
      </w:r>
    </w:p>
    <w:p w14:paraId="72DAD6EA" w14:textId="260EFF49" w:rsidR="00E77B05" w:rsidRDefault="00E77B05" w:rsidP="00E77B05">
      <w:pPr>
        <w:pStyle w:val="Caption"/>
      </w:pPr>
      <w:bookmarkStart w:id="167" w:name="_Toc202648374"/>
      <w:r>
        <w:t xml:space="preserve">Tabel 3. </w:t>
      </w:r>
      <w:fldSimple w:instr=" SEQ Tabel_3. \* ARABIC ">
        <w:r w:rsidR="00C721A1">
          <w:rPr>
            <w:noProof/>
          </w:rPr>
          <w:t>13</w:t>
        </w:r>
      </w:fldSimple>
      <w:r>
        <w:t xml:space="preserve"> Perancangan skenario pengujian black box</w:t>
      </w:r>
      <w:bookmarkEnd w:id="167"/>
    </w:p>
    <w:tbl>
      <w:tblPr>
        <w:tblStyle w:val="TableGrid5"/>
        <w:tblW w:w="8680" w:type="dxa"/>
        <w:tblInd w:w="392" w:type="dxa"/>
        <w:tblLook w:val="04A0" w:firstRow="1" w:lastRow="0" w:firstColumn="1" w:lastColumn="0" w:noHBand="0" w:noVBand="1"/>
      </w:tblPr>
      <w:tblGrid>
        <w:gridCol w:w="534"/>
        <w:gridCol w:w="2551"/>
        <w:gridCol w:w="2693"/>
        <w:gridCol w:w="2902"/>
      </w:tblGrid>
      <w:tr w:rsidR="00E77B05" w:rsidRPr="00E77B05" w14:paraId="206153A0" w14:textId="77777777" w:rsidTr="002D2D08">
        <w:tc>
          <w:tcPr>
            <w:tcW w:w="534" w:type="dxa"/>
          </w:tcPr>
          <w:p w14:paraId="5073D6DA"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No</w:t>
            </w:r>
          </w:p>
        </w:tc>
        <w:tc>
          <w:tcPr>
            <w:tcW w:w="2551" w:type="dxa"/>
          </w:tcPr>
          <w:p w14:paraId="07064F2D"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Pengujian</w:t>
            </w:r>
          </w:p>
        </w:tc>
        <w:tc>
          <w:tcPr>
            <w:tcW w:w="2693" w:type="dxa"/>
          </w:tcPr>
          <w:p w14:paraId="18182CFE"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Test Case</w:t>
            </w:r>
          </w:p>
        </w:tc>
        <w:tc>
          <w:tcPr>
            <w:tcW w:w="2902" w:type="dxa"/>
          </w:tcPr>
          <w:p w14:paraId="7282D63A"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Hasil yang Diharapkan</w:t>
            </w:r>
          </w:p>
        </w:tc>
      </w:tr>
      <w:tr w:rsidR="00E77B05" w:rsidRPr="00E77B05" w14:paraId="7EB69F11" w14:textId="77777777" w:rsidTr="002D2D08">
        <w:tc>
          <w:tcPr>
            <w:tcW w:w="534" w:type="dxa"/>
          </w:tcPr>
          <w:p w14:paraId="50D1F1F9"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1</w:t>
            </w:r>
          </w:p>
        </w:tc>
        <w:tc>
          <w:tcPr>
            <w:tcW w:w="2551" w:type="dxa"/>
          </w:tcPr>
          <w:p w14:paraId="213CB6EC"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Registrasi Pengguna</w:t>
            </w:r>
          </w:p>
        </w:tc>
        <w:tc>
          <w:tcPr>
            <w:tcW w:w="2693" w:type="dxa"/>
          </w:tcPr>
          <w:p w14:paraId="314250EE"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Melakukan registrasi dengan data yang valid</w:t>
            </w:r>
          </w:p>
        </w:tc>
        <w:tc>
          <w:tcPr>
            <w:tcW w:w="2902" w:type="dxa"/>
          </w:tcPr>
          <w:p w14:paraId="58278217"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Sistem menampilkan pesan “Registrasi Berhasil”</w:t>
            </w:r>
          </w:p>
        </w:tc>
      </w:tr>
      <w:tr w:rsidR="00E77B05" w:rsidRPr="00E77B05" w14:paraId="0A164EA4" w14:textId="77777777" w:rsidTr="002D2D08">
        <w:tc>
          <w:tcPr>
            <w:tcW w:w="534" w:type="dxa"/>
          </w:tcPr>
          <w:p w14:paraId="3F0152E6"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2</w:t>
            </w:r>
          </w:p>
        </w:tc>
        <w:tc>
          <w:tcPr>
            <w:tcW w:w="2551" w:type="dxa"/>
          </w:tcPr>
          <w:p w14:paraId="30D627FC"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Registrasi Pengguna</w:t>
            </w:r>
          </w:p>
        </w:tc>
        <w:tc>
          <w:tcPr>
            <w:tcW w:w="2693" w:type="dxa"/>
          </w:tcPr>
          <w:p w14:paraId="22C8ADA3"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Melakukan registrasi dengan input kosong atau format email tidak valid</w:t>
            </w:r>
          </w:p>
        </w:tc>
        <w:tc>
          <w:tcPr>
            <w:tcW w:w="2902" w:type="dxa"/>
          </w:tcPr>
          <w:p w14:paraId="07BA1DCF"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Sistem menampilkan pesan error dan registrasi ditolak</w:t>
            </w:r>
          </w:p>
        </w:tc>
      </w:tr>
      <w:tr w:rsidR="00E77B05" w:rsidRPr="00E77B05" w14:paraId="09E304FC" w14:textId="77777777" w:rsidTr="002D2D08">
        <w:tc>
          <w:tcPr>
            <w:tcW w:w="534" w:type="dxa"/>
          </w:tcPr>
          <w:p w14:paraId="14D3A526"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3</w:t>
            </w:r>
          </w:p>
        </w:tc>
        <w:tc>
          <w:tcPr>
            <w:tcW w:w="2551" w:type="dxa"/>
          </w:tcPr>
          <w:p w14:paraId="167365CB"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Login Pengguna (Admin)</w:t>
            </w:r>
          </w:p>
        </w:tc>
        <w:tc>
          <w:tcPr>
            <w:tcW w:w="2693" w:type="dxa"/>
          </w:tcPr>
          <w:p w14:paraId="6414DF0E"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Login dengan username dan password yang valid</w:t>
            </w:r>
          </w:p>
        </w:tc>
        <w:tc>
          <w:tcPr>
            <w:tcW w:w="2902" w:type="dxa"/>
          </w:tcPr>
          <w:p w14:paraId="0FBE12C7"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Pengguna diarahkan ke halaman dashboard sesuai peran</w:t>
            </w:r>
          </w:p>
        </w:tc>
      </w:tr>
      <w:tr w:rsidR="00E77B05" w:rsidRPr="00E77B05" w14:paraId="478697DB" w14:textId="77777777" w:rsidTr="002D2D08">
        <w:tc>
          <w:tcPr>
            <w:tcW w:w="534" w:type="dxa"/>
          </w:tcPr>
          <w:p w14:paraId="6542DCDC"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4</w:t>
            </w:r>
          </w:p>
        </w:tc>
        <w:tc>
          <w:tcPr>
            <w:tcW w:w="2551" w:type="dxa"/>
          </w:tcPr>
          <w:p w14:paraId="511FCF4B"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Login Pengguna (Admin/User)</w:t>
            </w:r>
          </w:p>
        </w:tc>
        <w:tc>
          <w:tcPr>
            <w:tcW w:w="2693" w:type="dxa"/>
          </w:tcPr>
          <w:p w14:paraId="4C605540"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Login dengan username atau password yang salah</w:t>
            </w:r>
          </w:p>
        </w:tc>
        <w:tc>
          <w:tcPr>
            <w:tcW w:w="2902" w:type="dxa"/>
          </w:tcPr>
          <w:p w14:paraId="26B34C65"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Sistem menampilkan pesan “Login Gagal”</w:t>
            </w:r>
          </w:p>
        </w:tc>
      </w:tr>
      <w:tr w:rsidR="00E77B05" w:rsidRPr="00E77B05" w14:paraId="15D590A0" w14:textId="77777777" w:rsidTr="002D2D08">
        <w:tc>
          <w:tcPr>
            <w:tcW w:w="534" w:type="dxa"/>
          </w:tcPr>
          <w:p w14:paraId="117C8C3F"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5</w:t>
            </w:r>
          </w:p>
        </w:tc>
        <w:tc>
          <w:tcPr>
            <w:tcW w:w="2551" w:type="dxa"/>
          </w:tcPr>
          <w:p w14:paraId="721CFEA3"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Scraping Komentar TikTok</w:t>
            </w:r>
          </w:p>
        </w:tc>
        <w:tc>
          <w:tcPr>
            <w:tcW w:w="2693" w:type="dxa"/>
          </w:tcPr>
          <w:p w14:paraId="5D61A46E"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Admin menekan tombol “Scraping”</w:t>
            </w:r>
          </w:p>
        </w:tc>
        <w:tc>
          <w:tcPr>
            <w:tcW w:w="2902" w:type="dxa"/>
          </w:tcPr>
          <w:p w14:paraId="05EDFB7D"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Sistem menjalankan proses scraping dan menyimpan data</w:t>
            </w:r>
          </w:p>
        </w:tc>
      </w:tr>
      <w:tr w:rsidR="00E77B05" w:rsidRPr="00E77B05" w14:paraId="58A791B7" w14:textId="77777777" w:rsidTr="002D2D08">
        <w:tc>
          <w:tcPr>
            <w:tcW w:w="534" w:type="dxa"/>
          </w:tcPr>
          <w:p w14:paraId="3D1A1607"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6</w:t>
            </w:r>
          </w:p>
        </w:tc>
        <w:tc>
          <w:tcPr>
            <w:tcW w:w="2551" w:type="dxa"/>
          </w:tcPr>
          <w:p w14:paraId="2CCBE475"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Scraping Komentar TikTok</w:t>
            </w:r>
          </w:p>
        </w:tc>
        <w:tc>
          <w:tcPr>
            <w:tcW w:w="2693" w:type="dxa"/>
          </w:tcPr>
          <w:p w14:paraId="25083525"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Proses scraping gagal (misalnya koneksi ke API gagal)</w:t>
            </w:r>
          </w:p>
        </w:tc>
        <w:tc>
          <w:tcPr>
            <w:tcW w:w="2902" w:type="dxa"/>
          </w:tcPr>
          <w:p w14:paraId="46EBA1B6"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Sistem menampilkan notifikasi gagal</w:t>
            </w:r>
          </w:p>
        </w:tc>
      </w:tr>
      <w:tr w:rsidR="00E77B05" w:rsidRPr="00E77B05" w14:paraId="7F6CBBAB" w14:textId="77777777" w:rsidTr="002D2D08">
        <w:tc>
          <w:tcPr>
            <w:tcW w:w="534" w:type="dxa"/>
          </w:tcPr>
          <w:p w14:paraId="2F8E0813"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7</w:t>
            </w:r>
          </w:p>
        </w:tc>
        <w:tc>
          <w:tcPr>
            <w:tcW w:w="2551" w:type="dxa"/>
          </w:tcPr>
          <w:p w14:paraId="76D89EA2"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Analisis Sentimen ML</w:t>
            </w:r>
          </w:p>
        </w:tc>
        <w:tc>
          <w:tcPr>
            <w:tcW w:w="2693" w:type="dxa"/>
          </w:tcPr>
          <w:p w14:paraId="6F4AB5F8"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 xml:space="preserve">Admin menekan tombol </w:t>
            </w:r>
            <w:r w:rsidRPr="00E77B05">
              <w:rPr>
                <w:rFonts w:ascii="Times New Roman" w:hAnsi="Times New Roman"/>
                <w:sz w:val="24"/>
                <w:szCs w:val="24"/>
              </w:rPr>
              <w:lastRenderedPageBreak/>
              <w:t>“Analisis ML” saat data tersedia</w:t>
            </w:r>
          </w:p>
        </w:tc>
        <w:tc>
          <w:tcPr>
            <w:tcW w:w="2902" w:type="dxa"/>
          </w:tcPr>
          <w:p w14:paraId="2033D485"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lastRenderedPageBreak/>
              <w:t xml:space="preserve">Sistem menjalankan </w:t>
            </w:r>
            <w:r w:rsidRPr="00E77B05">
              <w:rPr>
                <w:rFonts w:ascii="Times New Roman" w:hAnsi="Times New Roman"/>
                <w:sz w:val="24"/>
                <w:szCs w:val="24"/>
              </w:rPr>
              <w:lastRenderedPageBreak/>
              <w:t>analisis dan menyimpan hasil</w:t>
            </w:r>
          </w:p>
        </w:tc>
      </w:tr>
      <w:tr w:rsidR="00E77B05" w:rsidRPr="00E77B05" w14:paraId="74E97706" w14:textId="77777777" w:rsidTr="002D2D08">
        <w:tc>
          <w:tcPr>
            <w:tcW w:w="534" w:type="dxa"/>
          </w:tcPr>
          <w:p w14:paraId="096888A9"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lastRenderedPageBreak/>
              <w:t>8</w:t>
            </w:r>
          </w:p>
        </w:tc>
        <w:tc>
          <w:tcPr>
            <w:tcW w:w="2551" w:type="dxa"/>
          </w:tcPr>
          <w:p w14:paraId="0A4F607D"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Analisis Sentimen ML</w:t>
            </w:r>
          </w:p>
        </w:tc>
        <w:tc>
          <w:tcPr>
            <w:tcW w:w="2693" w:type="dxa"/>
          </w:tcPr>
          <w:p w14:paraId="22354B84"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Admin menekan tombol “Analisis ML” saat tidak ada komentar baru</w:t>
            </w:r>
          </w:p>
        </w:tc>
        <w:tc>
          <w:tcPr>
            <w:tcW w:w="2902" w:type="dxa"/>
          </w:tcPr>
          <w:p w14:paraId="719ED1F4"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Sistem menampilkan pesan “Tidak ada komentar untuk dianalisis”</w:t>
            </w:r>
          </w:p>
        </w:tc>
      </w:tr>
      <w:tr w:rsidR="00E77B05" w:rsidRPr="00E77B05" w14:paraId="39B85D6F" w14:textId="77777777" w:rsidTr="002D2D08">
        <w:tc>
          <w:tcPr>
            <w:tcW w:w="534" w:type="dxa"/>
          </w:tcPr>
          <w:p w14:paraId="3B8804E9"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9</w:t>
            </w:r>
          </w:p>
        </w:tc>
        <w:tc>
          <w:tcPr>
            <w:tcW w:w="2551" w:type="dxa"/>
          </w:tcPr>
          <w:p w14:paraId="6C312F7D"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Lihat Hasil Analisis (Admin)</w:t>
            </w:r>
          </w:p>
        </w:tc>
        <w:tc>
          <w:tcPr>
            <w:tcW w:w="2693" w:type="dxa"/>
          </w:tcPr>
          <w:p w14:paraId="35F7CE3D"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Admin membuka halaman analisis sentimen</w:t>
            </w:r>
          </w:p>
        </w:tc>
        <w:tc>
          <w:tcPr>
            <w:tcW w:w="2902" w:type="dxa"/>
          </w:tcPr>
          <w:p w14:paraId="7EAFCF80"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Sistem menampilkan tabel hasil analisis lengkap</w:t>
            </w:r>
          </w:p>
        </w:tc>
      </w:tr>
      <w:tr w:rsidR="00E77B05" w:rsidRPr="00E77B05" w14:paraId="1C303580" w14:textId="77777777" w:rsidTr="002D2D08">
        <w:tc>
          <w:tcPr>
            <w:tcW w:w="534" w:type="dxa"/>
          </w:tcPr>
          <w:p w14:paraId="70E52F95"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10</w:t>
            </w:r>
          </w:p>
        </w:tc>
        <w:tc>
          <w:tcPr>
            <w:tcW w:w="2551" w:type="dxa"/>
          </w:tcPr>
          <w:p w14:paraId="235F532D"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Lihat Hasil Analisis (User)</w:t>
            </w:r>
          </w:p>
        </w:tc>
        <w:tc>
          <w:tcPr>
            <w:tcW w:w="2693" w:type="dxa"/>
          </w:tcPr>
          <w:p w14:paraId="1B06BC7E"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User membuka halaman analisis sentimen</w:t>
            </w:r>
          </w:p>
        </w:tc>
        <w:tc>
          <w:tcPr>
            <w:tcW w:w="2902" w:type="dxa"/>
          </w:tcPr>
          <w:p w14:paraId="6C79EAC3"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Sistem menampilkan tabel hasil tanpa informasi username</w:t>
            </w:r>
          </w:p>
        </w:tc>
      </w:tr>
      <w:tr w:rsidR="00E77B05" w:rsidRPr="00E77B05" w14:paraId="68A7BE6F" w14:textId="77777777" w:rsidTr="002D2D08">
        <w:tc>
          <w:tcPr>
            <w:tcW w:w="534" w:type="dxa"/>
          </w:tcPr>
          <w:p w14:paraId="00813051"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11</w:t>
            </w:r>
          </w:p>
        </w:tc>
        <w:tc>
          <w:tcPr>
            <w:tcW w:w="2551" w:type="dxa"/>
          </w:tcPr>
          <w:p w14:paraId="77274B78"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Unduh Hasil Analisis (Admin)</w:t>
            </w:r>
          </w:p>
        </w:tc>
        <w:tc>
          <w:tcPr>
            <w:tcW w:w="2693" w:type="dxa"/>
          </w:tcPr>
          <w:p w14:paraId="398735B4"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Admin mengunduh hasil analisis melalui dashboard</w:t>
            </w:r>
          </w:p>
        </w:tc>
        <w:tc>
          <w:tcPr>
            <w:tcW w:w="2902" w:type="dxa"/>
          </w:tcPr>
          <w:p w14:paraId="13240A31"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Sistem menghasilkan file .xlsx berisi seluruh hasil analisis</w:t>
            </w:r>
          </w:p>
        </w:tc>
      </w:tr>
      <w:tr w:rsidR="00E77B05" w:rsidRPr="00E77B05" w14:paraId="74935D4F" w14:textId="77777777" w:rsidTr="002D2D08">
        <w:tc>
          <w:tcPr>
            <w:tcW w:w="534" w:type="dxa"/>
          </w:tcPr>
          <w:p w14:paraId="064190DA"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12</w:t>
            </w:r>
          </w:p>
        </w:tc>
        <w:tc>
          <w:tcPr>
            <w:tcW w:w="2551" w:type="dxa"/>
          </w:tcPr>
          <w:p w14:paraId="1C5EBD96"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Unduh Hasil Analisis (User)</w:t>
            </w:r>
          </w:p>
        </w:tc>
        <w:tc>
          <w:tcPr>
            <w:tcW w:w="2693" w:type="dxa"/>
          </w:tcPr>
          <w:p w14:paraId="799BD46B"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User mengunduh hasil analisis</w:t>
            </w:r>
          </w:p>
        </w:tc>
        <w:tc>
          <w:tcPr>
            <w:tcW w:w="2902" w:type="dxa"/>
          </w:tcPr>
          <w:p w14:paraId="6A30FE29"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Sistem menghasilkan file .xlsx tanpa menampilkan username</w:t>
            </w:r>
          </w:p>
        </w:tc>
      </w:tr>
      <w:tr w:rsidR="00E77B05" w:rsidRPr="00E77B05" w14:paraId="2D9300C5" w14:textId="77777777" w:rsidTr="002D2D08">
        <w:tc>
          <w:tcPr>
            <w:tcW w:w="534" w:type="dxa"/>
          </w:tcPr>
          <w:p w14:paraId="546F878D"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13</w:t>
            </w:r>
          </w:p>
        </w:tc>
        <w:tc>
          <w:tcPr>
            <w:tcW w:w="2551" w:type="dxa"/>
          </w:tcPr>
          <w:p w14:paraId="55AFFCC5"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Logout</w:t>
            </w:r>
          </w:p>
        </w:tc>
        <w:tc>
          <w:tcPr>
            <w:tcW w:w="2693" w:type="dxa"/>
          </w:tcPr>
          <w:p w14:paraId="5B80F585"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Pengguna menekan tombol logout</w:t>
            </w:r>
          </w:p>
        </w:tc>
        <w:tc>
          <w:tcPr>
            <w:tcW w:w="2902" w:type="dxa"/>
          </w:tcPr>
          <w:p w14:paraId="7D57D4FE" w14:textId="77777777" w:rsidR="00E77B05" w:rsidRPr="00E77B05" w:rsidRDefault="00E77B05" w:rsidP="00E77B05">
            <w:pPr>
              <w:spacing w:line="480" w:lineRule="auto"/>
              <w:rPr>
                <w:rFonts w:ascii="Times New Roman" w:hAnsi="Times New Roman"/>
                <w:sz w:val="24"/>
                <w:szCs w:val="24"/>
              </w:rPr>
            </w:pPr>
            <w:r w:rsidRPr="00E77B05">
              <w:rPr>
                <w:rFonts w:ascii="Times New Roman" w:hAnsi="Times New Roman"/>
                <w:sz w:val="24"/>
                <w:szCs w:val="24"/>
              </w:rPr>
              <w:t>Sistem mengakhiri sesi login dan mengarahkan kembali ke halaman login</w:t>
            </w:r>
          </w:p>
        </w:tc>
      </w:tr>
    </w:tbl>
    <w:p w14:paraId="7B916000" w14:textId="77777777" w:rsidR="00E77B05" w:rsidRDefault="00E77B05" w:rsidP="00295C53">
      <w:pPr>
        <w:pStyle w:val="351"/>
      </w:pPr>
      <w:bookmarkStart w:id="168" w:name="_Toc202646220"/>
      <w:r>
        <w:t>Perancangan Teknik Pengujian White Box</w:t>
      </w:r>
      <w:bookmarkEnd w:id="168"/>
    </w:p>
    <w:p w14:paraId="131CE96C" w14:textId="77777777" w:rsidR="00E77B05" w:rsidRDefault="00E77B05" w:rsidP="00E77B05">
      <w:pPr>
        <w:pStyle w:val="PARAF"/>
      </w:pPr>
      <w:r w:rsidRPr="00E77B05">
        <w:t xml:space="preserve">Pengujian white-box adalah metode yang digunakan untuk menguji logika internal dan struktur kontrol program secara menyeluruh. Dalam pengujian ini, penguji harus memahami alur kode dan mencakup setiap </w:t>
      </w:r>
      <w:r w:rsidRPr="00E77B05">
        <w:lastRenderedPageBreak/>
        <w:t xml:space="preserve">bagian logika yang ada. Tujuan utamanya adalah memastikan semua alur program telah diuji. Dalam penelitian ini, rancangan pengujian white-box difokuskan pada proses prediksi komentar. Pengujian dilakukan dengan pendekatan coverage testing yang terdiri dari: </w:t>
      </w:r>
    </w:p>
    <w:p w14:paraId="57338CCE" w14:textId="77777777" w:rsidR="00E77B05" w:rsidRDefault="00E77B05" w:rsidP="008A2987">
      <w:pPr>
        <w:pStyle w:val="ListParagraph"/>
        <w:numPr>
          <w:ilvl w:val="2"/>
          <w:numId w:val="13"/>
        </w:numPr>
      </w:pPr>
      <w:r w:rsidRPr="00E77B05">
        <w:rPr>
          <w:i/>
        </w:rPr>
        <w:t>Statement Coverage</w:t>
      </w:r>
      <w:r w:rsidRPr="00E77B05">
        <w:t xml:space="preserve">: Memastikan seluruh baris kode dieksekusi minimal satu kali. </w:t>
      </w:r>
    </w:p>
    <w:p w14:paraId="6FAD99FE" w14:textId="77777777" w:rsidR="00E77B05" w:rsidRDefault="00E77B05" w:rsidP="008A2987">
      <w:pPr>
        <w:pStyle w:val="ListParagraph"/>
        <w:numPr>
          <w:ilvl w:val="2"/>
          <w:numId w:val="13"/>
        </w:numPr>
      </w:pPr>
      <w:r w:rsidRPr="00E77B05">
        <w:rPr>
          <w:i/>
        </w:rPr>
        <w:t>Decision Coverage</w:t>
      </w:r>
      <w:r w:rsidRPr="00E77B05">
        <w:t xml:space="preserve">: Memastikan setiap cabang percabangan (if-else) diuji. </w:t>
      </w:r>
    </w:p>
    <w:p w14:paraId="71F99956" w14:textId="77777777" w:rsidR="00E77B05" w:rsidRDefault="00E77B05" w:rsidP="008A2987">
      <w:pPr>
        <w:pStyle w:val="ListParagraph"/>
        <w:numPr>
          <w:ilvl w:val="2"/>
          <w:numId w:val="13"/>
        </w:numPr>
      </w:pPr>
      <w:r w:rsidRPr="00E77B05">
        <w:rPr>
          <w:i/>
        </w:rPr>
        <w:t>Path Coverage</w:t>
      </w:r>
      <w:r w:rsidRPr="00E77B05">
        <w:t xml:space="preserve">: Memastikan seluruh jalur logika program diuji dari awal hingga akhir. </w:t>
      </w:r>
    </w:p>
    <w:p w14:paraId="0F7C6005" w14:textId="77777777" w:rsidR="00E77B05" w:rsidRDefault="00E77B05" w:rsidP="00E77B05">
      <w:pPr>
        <w:pStyle w:val="PARAF"/>
      </w:pPr>
      <w:r w:rsidRPr="00E77B05">
        <w:t>Berikut merupakan diagram struktur dari teknik coverage yang digunakan dalam pengujian white-box:</w:t>
      </w:r>
    </w:p>
    <w:p w14:paraId="317C6953" w14:textId="77777777" w:rsidR="00E77B05" w:rsidRDefault="00E77B05" w:rsidP="00E77B05">
      <w:pPr>
        <w:ind w:left="0" w:firstLine="0"/>
        <w:jc w:val="center"/>
      </w:pPr>
      <w:r>
        <w:rPr>
          <w:noProof/>
        </w:rPr>
        <w:drawing>
          <wp:inline distT="0" distB="0" distL="0" distR="0" wp14:anchorId="764C28CC" wp14:editId="02272DA3">
            <wp:extent cx="3032724" cy="1054196"/>
            <wp:effectExtent l="0" t="0" r="0" b="0"/>
            <wp:docPr id="51" name="Picture 1" descr="D:\download\mermaid-diagram-2025-06-22-2223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mermaid-diagram-2025-06-22-222336.png"/>
                    <pic:cNvPicPr>
                      <a:picLocks noChangeAspect="1" noChangeArrowheads="1"/>
                    </pic:cNvPicPr>
                  </pic:nvPicPr>
                  <pic:blipFill>
                    <a:blip r:embed="rId45" cstate="print"/>
                    <a:srcRect t="26471" b="22794"/>
                    <a:stretch>
                      <a:fillRect/>
                    </a:stretch>
                  </pic:blipFill>
                  <pic:spPr bwMode="auto">
                    <a:xfrm>
                      <a:off x="0" y="0"/>
                      <a:ext cx="3048531" cy="1059691"/>
                    </a:xfrm>
                    <a:prstGeom prst="rect">
                      <a:avLst/>
                    </a:prstGeom>
                    <a:noFill/>
                    <a:ln w="9525">
                      <a:noFill/>
                      <a:miter lim="800000"/>
                      <a:headEnd/>
                      <a:tailEnd/>
                    </a:ln>
                  </pic:spPr>
                </pic:pic>
              </a:graphicData>
            </a:graphic>
          </wp:inline>
        </w:drawing>
      </w:r>
    </w:p>
    <w:p w14:paraId="0CE14FE6" w14:textId="48D7FAFA" w:rsidR="00E77B05" w:rsidRDefault="00E77B05" w:rsidP="00E77B05">
      <w:pPr>
        <w:pStyle w:val="Caption"/>
      </w:pPr>
      <w:bookmarkStart w:id="169" w:name="_Toc202648425"/>
      <w:r>
        <w:t xml:space="preserve">Gambar 3. </w:t>
      </w:r>
      <w:fldSimple w:instr=" SEQ Gambar_3. \* ARABIC ">
        <w:r w:rsidR="00C721A1">
          <w:rPr>
            <w:noProof/>
          </w:rPr>
          <w:t>34</w:t>
        </w:r>
      </w:fldSimple>
      <w:r>
        <w:t xml:space="preserve"> Struktur teknik coverage pada pengujian white blox</w:t>
      </w:r>
      <w:bookmarkEnd w:id="169"/>
    </w:p>
    <w:p w14:paraId="3AC2ED9E" w14:textId="77777777" w:rsidR="00E77B05" w:rsidRDefault="00737DA9" w:rsidP="00E77B05">
      <w:pPr>
        <w:pStyle w:val="PARAF"/>
      </w:pPr>
      <w:r>
        <w:t>Gambar 3.34</w:t>
      </w:r>
      <w:r w:rsidR="00E77B05" w:rsidRPr="00E77B05">
        <w:t xml:space="preserve"> di atas menggambarkan tiga jenis teknik utama yang digunakan dalam pengujian white-box, yang menjadi dasar perancangan pengujian sistem dalam penelitian ini. Pengujian ini akan diterapkan pada proses klasifikasi komentar untuk memastikan kualitas dan ketepatan eksekusi logika program sebelum sistem digunakan secara menyeluruh. Hasil dari pengujian ini akan dijabarkan lebih rinci pada Bab IV.</w:t>
      </w:r>
    </w:p>
    <w:p w14:paraId="63228FAD" w14:textId="77777777" w:rsidR="007C4871" w:rsidRPr="00E77B05" w:rsidRDefault="007C4871" w:rsidP="00E77B05">
      <w:pPr>
        <w:pStyle w:val="PARAF"/>
        <w:sectPr w:rsidR="007C4871" w:rsidRPr="00E77B05" w:rsidSect="00D811B4">
          <w:pgSz w:w="11907" w:h="16839" w:code="9"/>
          <w:pgMar w:top="1701" w:right="1701" w:bottom="1701" w:left="2268" w:header="720" w:footer="720" w:gutter="0"/>
          <w:cols w:space="720"/>
          <w:docGrid w:linePitch="360"/>
        </w:sectPr>
      </w:pPr>
    </w:p>
    <w:p w14:paraId="3FEED26A" w14:textId="77777777" w:rsidR="000D6EAB" w:rsidRDefault="000D6EAB" w:rsidP="00B75455">
      <w:pPr>
        <w:pStyle w:val="Heading1"/>
      </w:pPr>
      <w:bookmarkStart w:id="170" w:name="_Toc199697101"/>
      <w:bookmarkStart w:id="171" w:name="_Toc200656067"/>
      <w:bookmarkStart w:id="172" w:name="_Toc202646221"/>
      <w:r>
        <w:lastRenderedPageBreak/>
        <w:t>BAB IV</w:t>
      </w:r>
      <w:bookmarkEnd w:id="170"/>
      <w:bookmarkEnd w:id="171"/>
      <w:bookmarkEnd w:id="172"/>
      <w:r>
        <w:t xml:space="preserve"> </w:t>
      </w:r>
    </w:p>
    <w:p w14:paraId="480AFBEE" w14:textId="77777777" w:rsidR="000D6EAB" w:rsidRDefault="000D6EAB" w:rsidP="00B75455">
      <w:pPr>
        <w:pStyle w:val="Heading1"/>
      </w:pPr>
      <w:bookmarkStart w:id="173" w:name="_Toc199697102"/>
      <w:bookmarkStart w:id="174" w:name="_Toc200656068"/>
      <w:bookmarkStart w:id="175" w:name="_Toc202646222"/>
      <w:r>
        <w:t>HASIL DAN PEMBAHASAN</w:t>
      </w:r>
      <w:bookmarkEnd w:id="173"/>
      <w:bookmarkEnd w:id="174"/>
      <w:bookmarkEnd w:id="175"/>
    </w:p>
    <w:p w14:paraId="686FC7FA" w14:textId="77777777" w:rsidR="000D6EAB" w:rsidRDefault="000D6EAB" w:rsidP="00A602A2">
      <w:pPr>
        <w:pStyle w:val="41"/>
      </w:pPr>
      <w:bookmarkStart w:id="176" w:name="_Toc199697103"/>
      <w:bookmarkStart w:id="177" w:name="_Toc200656069"/>
      <w:bookmarkStart w:id="178" w:name="_Toc202646223"/>
      <w:r w:rsidRPr="0024317F">
        <w:t>Hasil Tampilan Website</w:t>
      </w:r>
      <w:bookmarkEnd w:id="176"/>
      <w:bookmarkEnd w:id="177"/>
      <w:bookmarkEnd w:id="178"/>
    </w:p>
    <w:p w14:paraId="2357BEF4" w14:textId="77777777" w:rsidR="000D6EAB" w:rsidRDefault="000D6EAB" w:rsidP="002B6EDC">
      <w:pPr>
        <w:pStyle w:val="PARAF"/>
      </w:pPr>
      <w:r>
        <w:t xml:space="preserve">Pada subbab ini menjalaskan mengenai </w:t>
      </w:r>
      <w:r w:rsidRPr="0024317F">
        <w:t>Sistem yang telah dibangun memiliki beberapa antarmuka (</w:t>
      </w:r>
      <w:r w:rsidRPr="0024317F">
        <w:rPr>
          <w:i/>
        </w:rPr>
        <w:t>user interface</w:t>
      </w:r>
      <w:r w:rsidRPr="0024317F">
        <w:t xml:space="preserve">) utama yang digunakan oleh admin dalam mengelola proses </w:t>
      </w:r>
      <w:r w:rsidRPr="0024317F">
        <w:rPr>
          <w:i/>
        </w:rPr>
        <w:t>scraping</w:t>
      </w:r>
      <w:r w:rsidRPr="0024317F">
        <w:t xml:space="preserve"> dan analisis sentimen terhadap komentar TikTok</w:t>
      </w:r>
      <w:r>
        <w:t xml:space="preserve"> dan </w:t>
      </w:r>
      <w:r>
        <w:rPr>
          <w:i/>
        </w:rPr>
        <w:t xml:space="preserve">user </w:t>
      </w:r>
      <w:r>
        <w:t>dalam tampilan hasil analisis sentimen yang telah divisualisasi</w:t>
      </w:r>
      <w:r w:rsidRPr="0024317F">
        <w:t>. Berikut ini adalah tampilan halaman-halaman penting yang terdapat pada website</w:t>
      </w:r>
      <w:r>
        <w:t xml:space="preserve"> yang dibangun</w:t>
      </w:r>
      <w:r w:rsidRPr="0024317F">
        <w:t>.</w:t>
      </w:r>
    </w:p>
    <w:p w14:paraId="78455727" w14:textId="77777777" w:rsidR="000D6EAB" w:rsidRPr="0024317F" w:rsidRDefault="000D6EAB" w:rsidP="008A2987">
      <w:pPr>
        <w:pStyle w:val="ListParagraph"/>
        <w:numPr>
          <w:ilvl w:val="0"/>
          <w:numId w:val="67"/>
        </w:numPr>
      </w:pPr>
      <w:r>
        <w:t xml:space="preserve">Tampilan </w:t>
      </w:r>
      <w:r w:rsidRPr="00C1272D">
        <w:rPr>
          <w:i/>
        </w:rPr>
        <w:t>Register</w:t>
      </w:r>
    </w:p>
    <w:p w14:paraId="172D5C12" w14:textId="77777777" w:rsidR="000D6EAB" w:rsidRDefault="000D6EAB" w:rsidP="002D2D08">
      <w:pPr>
        <w:ind w:firstLine="0"/>
        <w:jc w:val="center"/>
      </w:pPr>
      <w:r>
        <w:rPr>
          <w:noProof/>
        </w:rPr>
        <w:drawing>
          <wp:inline distT="0" distB="0" distL="0" distR="0" wp14:anchorId="62D598DD" wp14:editId="32EF37C8">
            <wp:extent cx="2345461" cy="1696655"/>
            <wp:effectExtent l="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srcRect/>
                    <a:stretch>
                      <a:fillRect/>
                    </a:stretch>
                  </pic:blipFill>
                  <pic:spPr bwMode="auto">
                    <a:xfrm>
                      <a:off x="0" y="0"/>
                      <a:ext cx="2363718" cy="1709861"/>
                    </a:xfrm>
                    <a:prstGeom prst="rect">
                      <a:avLst/>
                    </a:prstGeom>
                    <a:noFill/>
                    <a:ln w="9525">
                      <a:noFill/>
                      <a:miter lim="800000"/>
                      <a:headEnd/>
                      <a:tailEnd/>
                    </a:ln>
                  </pic:spPr>
                </pic:pic>
              </a:graphicData>
            </a:graphic>
          </wp:inline>
        </w:drawing>
      </w:r>
    </w:p>
    <w:p w14:paraId="4231DD67" w14:textId="569B3B74" w:rsidR="000D6EAB" w:rsidRDefault="000D6EAB" w:rsidP="001A2D6C">
      <w:pPr>
        <w:pStyle w:val="Caption"/>
        <w:rPr>
          <w:i/>
        </w:rPr>
      </w:pPr>
      <w:r>
        <w:t xml:space="preserve">Gambar 4. </w:t>
      </w:r>
      <w:fldSimple w:instr=" SEQ Gambar_4. \* ARABIC ">
        <w:r w:rsidR="001556BB">
          <w:rPr>
            <w:noProof/>
          </w:rPr>
          <w:t>1</w:t>
        </w:r>
      </w:fldSimple>
      <w:r>
        <w:t xml:space="preserve"> Hasil tampilan </w:t>
      </w:r>
      <w:r>
        <w:rPr>
          <w:i/>
        </w:rPr>
        <w:t>register</w:t>
      </w:r>
    </w:p>
    <w:p w14:paraId="0E07A179" w14:textId="77777777" w:rsidR="000D6EAB" w:rsidRDefault="000D6EAB" w:rsidP="002B6EDC">
      <w:pPr>
        <w:pStyle w:val="PARAF"/>
      </w:pPr>
      <w:r>
        <w:t xml:space="preserve">Pada Gambar 4.1 menampilkan tampilan </w:t>
      </w:r>
      <w:r>
        <w:rPr>
          <w:i/>
        </w:rPr>
        <w:t>register</w:t>
      </w:r>
      <w:r>
        <w:t xml:space="preserve">. </w:t>
      </w:r>
      <w:r w:rsidRPr="0024317F">
        <w:t xml:space="preserve">Bagi pengguna baru, sistem menyediakan halaman registrasi untuk membuat akun. Form registrasi mencakup nama, </w:t>
      </w:r>
      <w:r w:rsidRPr="0024317F">
        <w:rPr>
          <w:i/>
        </w:rPr>
        <w:t>email</w:t>
      </w:r>
      <w:r w:rsidRPr="0024317F">
        <w:t xml:space="preserve">, </w:t>
      </w:r>
      <w:r w:rsidRPr="0024317F">
        <w:rPr>
          <w:i/>
        </w:rPr>
        <w:t>password</w:t>
      </w:r>
      <w:r w:rsidRPr="0024317F">
        <w:t xml:space="preserve">, dan konfirmasi </w:t>
      </w:r>
      <w:r w:rsidRPr="0024317F">
        <w:rPr>
          <w:i/>
        </w:rPr>
        <w:t>password</w:t>
      </w:r>
      <w:r w:rsidRPr="0024317F">
        <w:t>.</w:t>
      </w:r>
      <w:r>
        <w:t xml:space="preserve"> Jika registrasi berhasil, pengguna akan masuk kehalaman Login.</w:t>
      </w:r>
    </w:p>
    <w:p w14:paraId="55CA4565" w14:textId="77777777" w:rsidR="000D6EAB" w:rsidRPr="0024317F" w:rsidRDefault="000D6EAB" w:rsidP="008A2987">
      <w:pPr>
        <w:pStyle w:val="ListParagraph"/>
        <w:numPr>
          <w:ilvl w:val="0"/>
          <w:numId w:val="67"/>
        </w:numPr>
      </w:pPr>
      <w:r>
        <w:t xml:space="preserve">Tampilan </w:t>
      </w:r>
      <w:r w:rsidRPr="00C1272D">
        <w:rPr>
          <w:i/>
        </w:rPr>
        <w:t>Login</w:t>
      </w:r>
    </w:p>
    <w:p w14:paraId="4BD51480" w14:textId="77777777" w:rsidR="000D6EAB" w:rsidRDefault="000D6EAB" w:rsidP="002D2D08">
      <w:pPr>
        <w:ind w:firstLine="0"/>
        <w:jc w:val="center"/>
      </w:pPr>
      <w:r>
        <w:rPr>
          <w:noProof/>
        </w:rPr>
        <w:lastRenderedPageBreak/>
        <w:drawing>
          <wp:inline distT="0" distB="0" distL="0" distR="0" wp14:anchorId="015E6358" wp14:editId="7A4A7E88">
            <wp:extent cx="2208636" cy="1567938"/>
            <wp:effectExtent l="0" t="0" r="0" b="0"/>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srcRect/>
                    <a:stretch>
                      <a:fillRect/>
                    </a:stretch>
                  </pic:blipFill>
                  <pic:spPr bwMode="auto">
                    <a:xfrm>
                      <a:off x="0" y="0"/>
                      <a:ext cx="2222160" cy="1577539"/>
                    </a:xfrm>
                    <a:prstGeom prst="rect">
                      <a:avLst/>
                    </a:prstGeom>
                    <a:noFill/>
                    <a:ln w="9525">
                      <a:noFill/>
                      <a:miter lim="800000"/>
                      <a:headEnd/>
                      <a:tailEnd/>
                    </a:ln>
                  </pic:spPr>
                </pic:pic>
              </a:graphicData>
            </a:graphic>
          </wp:inline>
        </w:drawing>
      </w:r>
    </w:p>
    <w:p w14:paraId="4880400D" w14:textId="7A0F46D5" w:rsidR="000D6EAB" w:rsidRDefault="000D6EAB" w:rsidP="001A2D6C">
      <w:pPr>
        <w:pStyle w:val="Caption"/>
      </w:pPr>
      <w:r>
        <w:t xml:space="preserve">Gambar 4. </w:t>
      </w:r>
      <w:fldSimple w:instr=" SEQ Gambar_4. \* ARABIC ">
        <w:r w:rsidR="001556BB">
          <w:rPr>
            <w:noProof/>
          </w:rPr>
          <w:t>2</w:t>
        </w:r>
      </w:fldSimple>
      <w:r>
        <w:t xml:space="preserve"> Tampilan halaman </w:t>
      </w:r>
      <w:r>
        <w:rPr>
          <w:i/>
        </w:rPr>
        <w:t>login</w:t>
      </w:r>
    </w:p>
    <w:p w14:paraId="7B260C7C" w14:textId="77777777" w:rsidR="000D6EAB" w:rsidRDefault="000D6EAB" w:rsidP="002B6EDC">
      <w:pPr>
        <w:pStyle w:val="PARAF"/>
      </w:pPr>
      <w:r>
        <w:t xml:space="preserve">Pada Gambar 4.2 menampilkan halaman </w:t>
      </w:r>
      <w:r>
        <w:rPr>
          <w:i/>
        </w:rPr>
        <w:t>login</w:t>
      </w:r>
      <w:r>
        <w:t xml:space="preserve">. </w:t>
      </w:r>
      <w:r w:rsidRPr="0024317F">
        <w:t xml:space="preserve">Sebelum mengakses sistem, pengguna harus melakukan login menggunakan akun yang telah terdaftar. Halaman login terdiri dari form </w:t>
      </w:r>
      <w:r w:rsidRPr="0024317F">
        <w:rPr>
          <w:i/>
        </w:rPr>
        <w:t>email</w:t>
      </w:r>
      <w:r w:rsidRPr="0024317F">
        <w:t xml:space="preserve"> dan </w:t>
      </w:r>
      <w:r w:rsidRPr="0024317F">
        <w:rPr>
          <w:i/>
        </w:rPr>
        <w:t>password</w:t>
      </w:r>
      <w:r w:rsidRPr="0024317F">
        <w:t>.</w:t>
      </w:r>
    </w:p>
    <w:p w14:paraId="7DB9E21C" w14:textId="77777777" w:rsidR="000D6EAB" w:rsidRDefault="000D6EAB" w:rsidP="008A2987">
      <w:pPr>
        <w:pStyle w:val="ListParagraph"/>
        <w:numPr>
          <w:ilvl w:val="0"/>
          <w:numId w:val="67"/>
        </w:numPr>
      </w:pPr>
      <w:r>
        <w:t xml:space="preserve">Tampilan Halaman </w:t>
      </w:r>
      <w:r w:rsidRPr="00C1272D">
        <w:rPr>
          <w:i/>
        </w:rPr>
        <w:t xml:space="preserve">Dashboard </w:t>
      </w:r>
      <w:r>
        <w:t>(Admin)</w:t>
      </w:r>
    </w:p>
    <w:p w14:paraId="5F24501E" w14:textId="77777777" w:rsidR="000D6EAB" w:rsidRDefault="00C1272D" w:rsidP="002D2D08">
      <w:pPr>
        <w:ind w:firstLine="0"/>
        <w:jc w:val="center"/>
      </w:pPr>
      <w:r>
        <w:rPr>
          <w:noProof/>
        </w:rPr>
        <w:drawing>
          <wp:inline distT="0" distB="0" distL="0" distR="0" wp14:anchorId="68C94BD6" wp14:editId="0FD00E1A">
            <wp:extent cx="3917194" cy="2104845"/>
            <wp:effectExtent l="0" t="0" r="0" b="0"/>
            <wp:docPr id="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srcRect/>
                    <a:stretch>
                      <a:fillRect/>
                    </a:stretch>
                  </pic:blipFill>
                  <pic:spPr bwMode="auto">
                    <a:xfrm>
                      <a:off x="0" y="0"/>
                      <a:ext cx="3947206" cy="2120971"/>
                    </a:xfrm>
                    <a:prstGeom prst="rect">
                      <a:avLst/>
                    </a:prstGeom>
                    <a:noFill/>
                    <a:ln w="9525">
                      <a:noFill/>
                      <a:miter lim="800000"/>
                      <a:headEnd/>
                      <a:tailEnd/>
                    </a:ln>
                  </pic:spPr>
                </pic:pic>
              </a:graphicData>
            </a:graphic>
          </wp:inline>
        </w:drawing>
      </w:r>
    </w:p>
    <w:p w14:paraId="0F228A29" w14:textId="7871F762" w:rsidR="000D6EAB" w:rsidRDefault="000D6EAB" w:rsidP="001A2D6C">
      <w:pPr>
        <w:pStyle w:val="Caption"/>
      </w:pPr>
      <w:r>
        <w:t xml:space="preserve">Gambar 4. </w:t>
      </w:r>
      <w:fldSimple w:instr=" SEQ Gambar_4. \* ARABIC ">
        <w:r w:rsidR="001556BB">
          <w:rPr>
            <w:noProof/>
          </w:rPr>
          <w:t>3</w:t>
        </w:r>
      </w:fldSimple>
      <w:r>
        <w:t xml:space="preserve"> Tampilan </w:t>
      </w:r>
      <w:r w:rsidRPr="0024317F">
        <w:t>halaman</w:t>
      </w:r>
      <w:r>
        <w:t xml:space="preserve"> </w:t>
      </w:r>
      <w:r>
        <w:rPr>
          <w:i/>
        </w:rPr>
        <w:t>dashboard</w:t>
      </w:r>
      <w:r w:rsidR="00C1272D">
        <w:rPr>
          <w:i/>
        </w:rPr>
        <w:t xml:space="preserve"> </w:t>
      </w:r>
      <w:r w:rsidR="00C1272D">
        <w:t>1</w:t>
      </w:r>
      <w:r>
        <w:rPr>
          <w:i/>
        </w:rPr>
        <w:t xml:space="preserve"> </w:t>
      </w:r>
      <w:r>
        <w:t>(Admin)</w:t>
      </w:r>
    </w:p>
    <w:p w14:paraId="3B1AF2A7" w14:textId="77777777" w:rsidR="00C1272D" w:rsidRDefault="00C1272D" w:rsidP="002D2D08">
      <w:pPr>
        <w:ind w:firstLine="0"/>
        <w:jc w:val="center"/>
      </w:pPr>
      <w:r>
        <w:rPr>
          <w:noProof/>
        </w:rPr>
        <w:drawing>
          <wp:inline distT="0" distB="0" distL="0" distR="0" wp14:anchorId="01B95E8A" wp14:editId="353B9C6B">
            <wp:extent cx="3869267" cy="2023566"/>
            <wp:effectExtent l="0" t="0" r="0" b="0"/>
            <wp:docPr id="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srcRect/>
                    <a:stretch>
                      <a:fillRect/>
                    </a:stretch>
                  </pic:blipFill>
                  <pic:spPr bwMode="auto">
                    <a:xfrm>
                      <a:off x="0" y="0"/>
                      <a:ext cx="3891808" cy="2035355"/>
                    </a:xfrm>
                    <a:prstGeom prst="rect">
                      <a:avLst/>
                    </a:prstGeom>
                    <a:noFill/>
                    <a:ln w="9525">
                      <a:noFill/>
                      <a:miter lim="800000"/>
                      <a:headEnd/>
                      <a:tailEnd/>
                    </a:ln>
                  </pic:spPr>
                </pic:pic>
              </a:graphicData>
            </a:graphic>
          </wp:inline>
        </w:drawing>
      </w:r>
    </w:p>
    <w:p w14:paraId="13DBCD82" w14:textId="0CF853FF" w:rsidR="00C1272D" w:rsidRPr="00C1272D" w:rsidRDefault="00C1272D" w:rsidP="00C1272D">
      <w:pPr>
        <w:pStyle w:val="Caption"/>
      </w:pPr>
      <w:r>
        <w:t xml:space="preserve">Gambar 4. </w:t>
      </w:r>
      <w:fldSimple w:instr=" SEQ Gambar_4. \* ARABIC ">
        <w:r w:rsidR="001556BB">
          <w:rPr>
            <w:noProof/>
          </w:rPr>
          <w:t>4</w:t>
        </w:r>
      </w:fldSimple>
      <w:r>
        <w:t xml:space="preserve"> Tampilan </w:t>
      </w:r>
      <w:r w:rsidRPr="0024317F">
        <w:t>halaman</w:t>
      </w:r>
      <w:r>
        <w:t xml:space="preserve"> </w:t>
      </w:r>
      <w:r>
        <w:rPr>
          <w:i/>
        </w:rPr>
        <w:t xml:space="preserve">dashboard </w:t>
      </w:r>
      <w:r>
        <w:t>2</w:t>
      </w:r>
      <w:r>
        <w:rPr>
          <w:i/>
        </w:rPr>
        <w:t xml:space="preserve"> </w:t>
      </w:r>
      <w:r>
        <w:t>(Admin)</w:t>
      </w:r>
    </w:p>
    <w:p w14:paraId="7267A9B9" w14:textId="77777777" w:rsidR="000D6EAB" w:rsidRDefault="000D6EAB" w:rsidP="002B6EDC">
      <w:pPr>
        <w:pStyle w:val="PARAF"/>
      </w:pPr>
      <w:r>
        <w:lastRenderedPageBreak/>
        <w:t xml:space="preserve">Pada Gambar 4.3 menampilkan halaman </w:t>
      </w:r>
      <w:r>
        <w:rPr>
          <w:i/>
        </w:rPr>
        <w:t>d</w:t>
      </w:r>
      <w:r w:rsidRPr="0024317F">
        <w:rPr>
          <w:i/>
        </w:rPr>
        <w:t>ashboard</w:t>
      </w:r>
      <w:r w:rsidRPr="0024317F">
        <w:t xml:space="preserve"> untuk admin</w:t>
      </w:r>
      <w:r>
        <w:t>, admin</w:t>
      </w:r>
      <w:r w:rsidRPr="0024317F">
        <w:t xml:space="preserve"> memiliki fitur penuh termasuk untuk memicu proses scraping komentar TikTok dan menjalankan analisis sentimen menggunakan model </w:t>
      </w:r>
      <w:r w:rsidRPr="0024317F">
        <w:rPr>
          <w:i/>
        </w:rPr>
        <w:t>Machine Learning</w:t>
      </w:r>
      <w:r w:rsidRPr="0024317F">
        <w:t xml:space="preserve"> (ML). Terdapat dua tombol utama: “</w:t>
      </w:r>
      <w:r w:rsidRPr="0024317F">
        <w:rPr>
          <w:i/>
        </w:rPr>
        <w:t>Scraping</w:t>
      </w:r>
      <w:r w:rsidRPr="0024317F">
        <w:t xml:space="preserve">” dan “Analisis ML”. Selain itu, hasil analisis ditampilkan dalam bentuk diagram </w:t>
      </w:r>
      <w:r w:rsidRPr="00B476A1">
        <w:rPr>
          <w:i/>
        </w:rPr>
        <w:t>pie chart</w:t>
      </w:r>
      <w:r w:rsidRPr="0024317F">
        <w:t xml:space="preserve"> serta tabel komentar beserta label sentimen dan </w:t>
      </w:r>
      <w:r w:rsidRPr="00B476A1">
        <w:rPr>
          <w:i/>
        </w:rPr>
        <w:t>confidence score</w:t>
      </w:r>
      <w:r w:rsidRPr="0024317F">
        <w:t>.</w:t>
      </w:r>
    </w:p>
    <w:p w14:paraId="0DE71293" w14:textId="77777777" w:rsidR="000D6EAB" w:rsidRDefault="000D6EAB" w:rsidP="008A2987">
      <w:pPr>
        <w:pStyle w:val="ListParagraph"/>
        <w:numPr>
          <w:ilvl w:val="0"/>
          <w:numId w:val="67"/>
        </w:numPr>
      </w:pPr>
      <w:r>
        <w:t xml:space="preserve">Tampilan Halaman </w:t>
      </w:r>
      <w:r w:rsidRPr="00C1272D">
        <w:rPr>
          <w:i/>
        </w:rPr>
        <w:t xml:space="preserve">Dashboard </w:t>
      </w:r>
      <w:r>
        <w:t>(</w:t>
      </w:r>
      <w:r w:rsidRPr="00C1272D">
        <w:rPr>
          <w:i/>
        </w:rPr>
        <w:t>user</w:t>
      </w:r>
      <w:r>
        <w:t>)</w:t>
      </w:r>
    </w:p>
    <w:p w14:paraId="74C04852" w14:textId="77777777" w:rsidR="000D6EAB" w:rsidRDefault="00C1272D" w:rsidP="002D2D08">
      <w:pPr>
        <w:ind w:firstLine="0"/>
        <w:jc w:val="center"/>
      </w:pPr>
      <w:r>
        <w:rPr>
          <w:noProof/>
        </w:rPr>
        <w:drawing>
          <wp:inline distT="0" distB="0" distL="0" distR="0" wp14:anchorId="43B1E54B" wp14:editId="27BA453B">
            <wp:extent cx="3971804" cy="2038239"/>
            <wp:effectExtent l="0" t="0" r="0" b="0"/>
            <wp:docPr id="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srcRect/>
                    <a:stretch>
                      <a:fillRect/>
                    </a:stretch>
                  </pic:blipFill>
                  <pic:spPr bwMode="auto">
                    <a:xfrm>
                      <a:off x="0" y="0"/>
                      <a:ext cx="4013157" cy="2059460"/>
                    </a:xfrm>
                    <a:prstGeom prst="rect">
                      <a:avLst/>
                    </a:prstGeom>
                    <a:noFill/>
                    <a:ln w="9525">
                      <a:noFill/>
                      <a:miter lim="800000"/>
                      <a:headEnd/>
                      <a:tailEnd/>
                    </a:ln>
                  </pic:spPr>
                </pic:pic>
              </a:graphicData>
            </a:graphic>
          </wp:inline>
        </w:drawing>
      </w:r>
    </w:p>
    <w:p w14:paraId="0FA37777" w14:textId="4284E787" w:rsidR="00C1272D" w:rsidRPr="00C1272D" w:rsidRDefault="000D6EAB" w:rsidP="00C1272D">
      <w:pPr>
        <w:pStyle w:val="Caption"/>
      </w:pPr>
      <w:r>
        <w:t xml:space="preserve">Gambar 4. </w:t>
      </w:r>
      <w:fldSimple w:instr=" SEQ Gambar_4. \* ARABIC ">
        <w:r w:rsidR="001556BB">
          <w:rPr>
            <w:noProof/>
          </w:rPr>
          <w:t>5</w:t>
        </w:r>
      </w:fldSimple>
      <w:r>
        <w:t xml:space="preserve"> Tampilan halaman </w:t>
      </w:r>
      <w:r>
        <w:rPr>
          <w:i/>
        </w:rPr>
        <w:t xml:space="preserve">dashboard </w:t>
      </w:r>
      <w:r>
        <w:t>(</w:t>
      </w:r>
      <w:r>
        <w:rPr>
          <w:i/>
        </w:rPr>
        <w:t>user</w:t>
      </w:r>
      <w:r>
        <w:t>)</w:t>
      </w:r>
    </w:p>
    <w:p w14:paraId="0D2AC582" w14:textId="77777777" w:rsidR="000D6EAB" w:rsidRDefault="000D6EAB" w:rsidP="002B6EDC">
      <w:pPr>
        <w:pStyle w:val="PARAF"/>
      </w:pPr>
      <w:r>
        <w:t xml:space="preserve">Pada Gambar 4.4 menampilkan halaman </w:t>
      </w:r>
      <w:r>
        <w:rPr>
          <w:i/>
        </w:rPr>
        <w:t xml:space="preserve">dashboard </w:t>
      </w:r>
      <w:r>
        <w:t>(</w:t>
      </w:r>
      <w:r>
        <w:rPr>
          <w:i/>
        </w:rPr>
        <w:t>user</w:t>
      </w:r>
      <w:r>
        <w:t>), pada</w:t>
      </w:r>
      <w:r>
        <w:rPr>
          <w:i/>
        </w:rPr>
        <w:t xml:space="preserve"> </w:t>
      </w:r>
      <w:r w:rsidRPr="00B476A1">
        <w:t xml:space="preserve">Tampilan dashboard untuk </w:t>
      </w:r>
      <w:r w:rsidRPr="00B476A1">
        <w:rPr>
          <w:i/>
        </w:rPr>
        <w:t>user</w:t>
      </w:r>
      <w:r w:rsidRPr="00B476A1">
        <w:t xml:space="preserve"> biasa hanya menyajikan informasi hasil analisis sentimen tanpa memberikan akses terhadap fitur </w:t>
      </w:r>
      <w:r w:rsidRPr="00B476A1">
        <w:rPr>
          <w:i/>
        </w:rPr>
        <w:t>scraping</w:t>
      </w:r>
      <w:r w:rsidRPr="00B476A1">
        <w:t xml:space="preserve"> atau pemrosesan model. User </w:t>
      </w:r>
      <w:r>
        <w:t xml:space="preserve">hanya </w:t>
      </w:r>
      <w:r w:rsidRPr="00B476A1">
        <w:t xml:space="preserve">dapat melihat visualisasi pie chart dan tabel komentar yang mencakup </w:t>
      </w:r>
      <w:r w:rsidRPr="00B476A1">
        <w:rPr>
          <w:i/>
        </w:rPr>
        <w:t>username</w:t>
      </w:r>
      <w:r w:rsidRPr="00B476A1">
        <w:t xml:space="preserve">, isi komentar, tanggal, label hasil analisis ML, serta </w:t>
      </w:r>
      <w:r w:rsidRPr="00B476A1">
        <w:rPr>
          <w:i/>
        </w:rPr>
        <w:t>confidence score</w:t>
      </w:r>
      <w:r w:rsidRPr="00B476A1">
        <w:t xml:space="preserve">. Peran user bersifat </w:t>
      </w:r>
      <w:r w:rsidRPr="00B476A1">
        <w:rPr>
          <w:i/>
        </w:rPr>
        <w:t>read-only</w:t>
      </w:r>
      <w:r w:rsidRPr="00B476A1">
        <w:t xml:space="preserve"> terhadap data hasil analisis.</w:t>
      </w:r>
    </w:p>
    <w:p w14:paraId="3CE7C553" w14:textId="77777777" w:rsidR="000D6EAB" w:rsidRDefault="000D6EAB" w:rsidP="008A2987">
      <w:pPr>
        <w:pStyle w:val="ListParagraph"/>
        <w:numPr>
          <w:ilvl w:val="0"/>
          <w:numId w:val="67"/>
        </w:numPr>
      </w:pPr>
      <w:r>
        <w:t>Tampilan Halama</w:t>
      </w:r>
      <w:r w:rsidR="00C1272D">
        <w:t>n</w:t>
      </w:r>
      <w:r>
        <w:t xml:space="preserve"> Hasil </w:t>
      </w:r>
      <w:r w:rsidRPr="00C1272D">
        <w:rPr>
          <w:i/>
        </w:rPr>
        <w:t xml:space="preserve">Scraping </w:t>
      </w:r>
      <w:r>
        <w:t>komentar</w:t>
      </w:r>
    </w:p>
    <w:p w14:paraId="2289C45D" w14:textId="77777777" w:rsidR="000D6EAB" w:rsidRDefault="00C1272D" w:rsidP="002D2D08">
      <w:pPr>
        <w:ind w:firstLine="0"/>
        <w:jc w:val="center"/>
      </w:pPr>
      <w:r>
        <w:rPr>
          <w:noProof/>
        </w:rPr>
        <w:lastRenderedPageBreak/>
        <w:drawing>
          <wp:inline distT="0" distB="0" distL="0" distR="0" wp14:anchorId="5BB67FA8" wp14:editId="0901DF56">
            <wp:extent cx="4599808" cy="2468271"/>
            <wp:effectExtent l="0" t="0" r="0" b="0"/>
            <wp:docPr id="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srcRect/>
                    <a:stretch>
                      <a:fillRect/>
                    </a:stretch>
                  </pic:blipFill>
                  <pic:spPr bwMode="auto">
                    <a:xfrm>
                      <a:off x="0" y="0"/>
                      <a:ext cx="4614718" cy="2476272"/>
                    </a:xfrm>
                    <a:prstGeom prst="rect">
                      <a:avLst/>
                    </a:prstGeom>
                    <a:noFill/>
                    <a:ln w="9525">
                      <a:noFill/>
                      <a:miter lim="800000"/>
                      <a:headEnd/>
                      <a:tailEnd/>
                    </a:ln>
                  </pic:spPr>
                </pic:pic>
              </a:graphicData>
            </a:graphic>
          </wp:inline>
        </w:drawing>
      </w:r>
    </w:p>
    <w:p w14:paraId="1A3EFB01" w14:textId="4574BBF0" w:rsidR="000D6EAB" w:rsidRDefault="000D6EAB" w:rsidP="001A2D6C">
      <w:pPr>
        <w:pStyle w:val="Caption"/>
      </w:pPr>
      <w:r>
        <w:t xml:space="preserve">Gambar 4. </w:t>
      </w:r>
      <w:fldSimple w:instr=" SEQ Gambar_4. \* ARABIC ">
        <w:r w:rsidR="001556BB">
          <w:rPr>
            <w:noProof/>
          </w:rPr>
          <w:t>6</w:t>
        </w:r>
      </w:fldSimple>
      <w:r>
        <w:t xml:space="preserve"> Tampilan halaman hasil </w:t>
      </w:r>
      <w:r>
        <w:rPr>
          <w:i/>
        </w:rPr>
        <w:t xml:space="preserve">scraping </w:t>
      </w:r>
      <w:r>
        <w:t>komentar</w:t>
      </w:r>
    </w:p>
    <w:p w14:paraId="7D301952" w14:textId="77777777" w:rsidR="000D6EAB" w:rsidRPr="00B476A1" w:rsidRDefault="00C1272D" w:rsidP="002B6EDC">
      <w:pPr>
        <w:pStyle w:val="PARAF"/>
      </w:pPr>
      <w:r>
        <w:t>Pada Gambar 4.6</w:t>
      </w:r>
      <w:r w:rsidR="000D6EAB">
        <w:t xml:space="preserve"> menampilkan halaman hasil </w:t>
      </w:r>
      <w:r w:rsidR="000D6EAB">
        <w:rPr>
          <w:i/>
        </w:rPr>
        <w:t xml:space="preserve">scraping </w:t>
      </w:r>
      <w:r w:rsidR="000D6EAB">
        <w:t>komentar</w:t>
      </w:r>
      <w:r>
        <w:t xml:space="preserve"> serta pemanfaatan dari fitur tombol </w:t>
      </w:r>
      <w:r>
        <w:rPr>
          <w:i/>
        </w:rPr>
        <w:t xml:space="preserve">scraping </w:t>
      </w:r>
      <w:r>
        <w:t>komentar yang terdapat pada halaman dashboard</w:t>
      </w:r>
      <w:r w:rsidR="000D6EAB">
        <w:t>, Halaman ini menampilkan hasil scraping komentar TikTok secara rinci. Setiap baris berisi ID komentar, tautan video TikTok, username pengguna, isi komentar, jumlah likes dan tanggal komentar yang diperoleh oleh komentar tersebut. Halaman ini mempermudah admin dalam mengecek data mentah yang berhasil dikumpulkan.</w:t>
      </w:r>
    </w:p>
    <w:p w14:paraId="39485554" w14:textId="77777777" w:rsidR="000D6EAB" w:rsidRDefault="000D6EAB" w:rsidP="00A602A2">
      <w:pPr>
        <w:pStyle w:val="41"/>
      </w:pPr>
      <w:bookmarkStart w:id="179" w:name="_Toc199697104"/>
      <w:bookmarkStart w:id="180" w:name="_Toc200656070"/>
      <w:bookmarkStart w:id="181" w:name="_Toc202646224"/>
      <w:r>
        <w:t xml:space="preserve">Hasil </w:t>
      </w:r>
      <w:r>
        <w:rPr>
          <w:i/>
        </w:rPr>
        <w:t xml:space="preserve">Preprocessing </w:t>
      </w:r>
      <w:r>
        <w:t>Data Komentar TikTok</w:t>
      </w:r>
      <w:bookmarkEnd w:id="179"/>
      <w:bookmarkEnd w:id="180"/>
      <w:bookmarkEnd w:id="181"/>
    </w:p>
    <w:p w14:paraId="26FE38C8" w14:textId="77777777" w:rsidR="000D6EAB" w:rsidRDefault="000D6EAB" w:rsidP="002B6EDC">
      <w:pPr>
        <w:pStyle w:val="PARAF"/>
      </w:pPr>
      <w:r w:rsidRPr="007B7EA2">
        <w:t xml:space="preserve">Proses </w:t>
      </w:r>
      <w:r w:rsidRPr="007B7EA2">
        <w:rPr>
          <w:i/>
        </w:rPr>
        <w:t>preprocessing</w:t>
      </w:r>
      <w:r w:rsidRPr="007B7EA2">
        <w:t xml:space="preserve"> merupakan tahap penting yang harus dilalui oleh data sebelum dianalisis lebih lanjut, baik dengan algoritma VADER maupun </w:t>
      </w:r>
      <w:r w:rsidRPr="007B7EA2">
        <w:rPr>
          <w:i/>
        </w:rPr>
        <w:t>Machine Learning</w:t>
      </w:r>
      <w:r w:rsidRPr="007B7EA2">
        <w:t xml:space="preserve"> (</w:t>
      </w:r>
      <w:r w:rsidRPr="007B7EA2">
        <w:rPr>
          <w:i/>
        </w:rPr>
        <w:t>RandomForest</w:t>
      </w:r>
      <w:r w:rsidRPr="007B7EA2">
        <w:t xml:space="preserve">). Berdasarkan implementasi aktual pada </w:t>
      </w:r>
      <w:r w:rsidRPr="007B7EA2">
        <w:rPr>
          <w:i/>
        </w:rPr>
        <w:t>script</w:t>
      </w:r>
      <w:r w:rsidRPr="007B7EA2">
        <w:t xml:space="preserve"> </w:t>
      </w:r>
      <w:r w:rsidRPr="007B7EA2">
        <w:rPr>
          <w:i/>
        </w:rPr>
        <w:t>Python</w:t>
      </w:r>
      <w:r w:rsidRPr="007B7EA2">
        <w:t xml:space="preserve"> yang digunakan, </w:t>
      </w:r>
      <w:r w:rsidRPr="007B7EA2">
        <w:rPr>
          <w:i/>
        </w:rPr>
        <w:t>preprocessing</w:t>
      </w:r>
      <w:r w:rsidRPr="007B7EA2">
        <w:t xml:space="preserve"> terdiri dari beberapa langkah utama, yaitu:</w:t>
      </w:r>
    </w:p>
    <w:p w14:paraId="01D50C27" w14:textId="77777777" w:rsidR="000D6EAB" w:rsidRDefault="000D6EAB" w:rsidP="008A2987">
      <w:pPr>
        <w:pStyle w:val="ListParagraph"/>
        <w:numPr>
          <w:ilvl w:val="0"/>
          <w:numId w:val="68"/>
        </w:numPr>
      </w:pPr>
      <w:r>
        <w:lastRenderedPageBreak/>
        <w:t xml:space="preserve">Penghapusan </w:t>
      </w:r>
      <w:r w:rsidRPr="00C1272D">
        <w:rPr>
          <w:i/>
        </w:rPr>
        <w:t>URL</w:t>
      </w:r>
      <w:r>
        <w:t xml:space="preserve">, </w:t>
      </w:r>
      <w:r w:rsidRPr="00C1272D">
        <w:rPr>
          <w:i/>
        </w:rPr>
        <w:t>Mention</w:t>
      </w:r>
      <w:r>
        <w:t xml:space="preserve">, dan </w:t>
      </w:r>
      <w:r w:rsidRPr="00C1272D">
        <w:rPr>
          <w:i/>
        </w:rPr>
        <w:t>Hastag</w:t>
      </w:r>
      <w:r>
        <w:t xml:space="preserve">. </w:t>
      </w:r>
      <w:r w:rsidRPr="007B7EA2">
        <w:t>Langkah pertama dalam preprocessing adalah menghapus teks yang tidak relevan seperti URL, mention pengguna, dan hashtag.</w:t>
      </w:r>
    </w:p>
    <w:p w14:paraId="653FF02F" w14:textId="23C83035" w:rsidR="00C1272D" w:rsidRDefault="00C1272D" w:rsidP="00C1272D">
      <w:pPr>
        <w:pStyle w:val="Caption"/>
      </w:pPr>
      <w:r>
        <w:t xml:space="preserve">Tabel 4. </w:t>
      </w:r>
      <w:fldSimple w:instr=" SEQ Tabel_4. \* ARABIC ">
        <w:r w:rsidR="001556BB">
          <w:rPr>
            <w:noProof/>
          </w:rPr>
          <w:t>1</w:t>
        </w:r>
      </w:fldSimple>
      <w:r>
        <w:t xml:space="preserve"> Kode penghapusan </w:t>
      </w:r>
      <w:r w:rsidRPr="00C1272D">
        <w:rPr>
          <w:i/>
        </w:rPr>
        <w:t>URL</w:t>
      </w:r>
      <w:r>
        <w:t xml:space="preserve">, </w:t>
      </w:r>
      <w:r w:rsidRPr="00C1272D">
        <w:rPr>
          <w:i/>
        </w:rPr>
        <w:t>Mention</w:t>
      </w:r>
      <w:r>
        <w:t xml:space="preserve">, dan </w:t>
      </w:r>
      <w:r w:rsidRPr="00C1272D">
        <w:rPr>
          <w:i/>
        </w:rPr>
        <w:t>Hastag</w:t>
      </w:r>
    </w:p>
    <w:tbl>
      <w:tblPr>
        <w:tblStyle w:val="TableGrid"/>
        <w:tblW w:w="0" w:type="auto"/>
        <w:tblInd w:w="928" w:type="dxa"/>
        <w:tblLook w:val="04A0" w:firstRow="1" w:lastRow="0" w:firstColumn="1" w:lastColumn="0" w:noHBand="0" w:noVBand="1"/>
      </w:tblPr>
      <w:tblGrid>
        <w:gridCol w:w="7118"/>
      </w:tblGrid>
      <w:tr w:rsidR="00C1272D" w:rsidRPr="00CA0114" w14:paraId="2B7C7CF7" w14:textId="77777777" w:rsidTr="002A39EE">
        <w:tc>
          <w:tcPr>
            <w:tcW w:w="7118" w:type="dxa"/>
          </w:tcPr>
          <w:p w14:paraId="60EE27DF" w14:textId="77777777" w:rsidR="00C1272D" w:rsidRPr="00CA0114" w:rsidRDefault="00C1272D" w:rsidP="00B5771B">
            <w:pPr>
              <w:pStyle w:val="ListParagraph"/>
              <w:spacing w:line="276" w:lineRule="auto"/>
              <w:ind w:left="0" w:firstLine="0"/>
              <w:rPr>
                <w:rFonts w:ascii="Consolas" w:hAnsi="Consolas" w:cs="Consolas"/>
              </w:rPr>
            </w:pPr>
            <w:r w:rsidRPr="00CA0114">
              <w:rPr>
                <w:rFonts w:ascii="Consolas" w:hAnsi="Consolas" w:cs="Consolas"/>
              </w:rPr>
              <w:t>teks = re.sub(r"http\S+|@\S+|#\S+", "", teks)</w:t>
            </w:r>
          </w:p>
        </w:tc>
      </w:tr>
    </w:tbl>
    <w:p w14:paraId="61D2D93C" w14:textId="77777777" w:rsidR="000D6EAB" w:rsidRDefault="000D6EAB" w:rsidP="008A2987">
      <w:pPr>
        <w:pStyle w:val="ListParagraph"/>
        <w:numPr>
          <w:ilvl w:val="0"/>
          <w:numId w:val="68"/>
        </w:numPr>
        <w:spacing w:before="100" w:beforeAutospacing="1"/>
        <w:ind w:left="924" w:hanging="357"/>
        <w:contextualSpacing w:val="0"/>
      </w:pPr>
      <w:r w:rsidRPr="007B7EA2">
        <w:t>Penghapus</w:t>
      </w:r>
      <w:r>
        <w:t>an simbol, angka, dan karakter k</w:t>
      </w:r>
      <w:r w:rsidRPr="007B7EA2">
        <w:t>husus</w:t>
      </w:r>
      <w:r>
        <w:t>.</w:t>
      </w:r>
      <w:r w:rsidRPr="007B7EA2">
        <w:t xml:space="preserve"> Tahapan berikutnya adalah menghilangkan karakter khusus, simbol, angka,</w:t>
      </w:r>
      <w:r w:rsidR="00C1272D">
        <w:t xml:space="preserve"> spasi, spasi berlebih</w:t>
      </w:r>
      <w:r w:rsidRPr="007B7EA2">
        <w:t xml:space="preserve"> dan tanda baca untuk menjaga konsistensi data.</w:t>
      </w:r>
    </w:p>
    <w:p w14:paraId="70E4B3E7" w14:textId="540BABDC" w:rsidR="00C1272D" w:rsidRDefault="00C1272D" w:rsidP="00C1272D">
      <w:pPr>
        <w:pStyle w:val="Caption"/>
      </w:pPr>
      <w:r>
        <w:t xml:space="preserve">Tabel 4. </w:t>
      </w:r>
      <w:fldSimple w:instr=" SEQ Tabel_4. \* ARABIC ">
        <w:r w:rsidR="001556BB">
          <w:rPr>
            <w:noProof/>
          </w:rPr>
          <w:t>2</w:t>
        </w:r>
      </w:fldSimple>
      <w:r>
        <w:t xml:space="preserve"> Kode penghapusan simbol, angka, dan karakter k</w:t>
      </w:r>
      <w:r w:rsidRPr="007B7EA2">
        <w:t>husus</w:t>
      </w:r>
    </w:p>
    <w:tbl>
      <w:tblPr>
        <w:tblStyle w:val="TableGrid"/>
        <w:tblW w:w="0" w:type="auto"/>
        <w:tblInd w:w="928" w:type="dxa"/>
        <w:tblLook w:val="04A0" w:firstRow="1" w:lastRow="0" w:firstColumn="1" w:lastColumn="0" w:noHBand="0" w:noVBand="1"/>
      </w:tblPr>
      <w:tblGrid>
        <w:gridCol w:w="7118"/>
      </w:tblGrid>
      <w:tr w:rsidR="00C1272D" w:rsidRPr="00CA0114" w14:paraId="6B92D974" w14:textId="77777777" w:rsidTr="002A39EE">
        <w:tc>
          <w:tcPr>
            <w:tcW w:w="7118" w:type="dxa"/>
          </w:tcPr>
          <w:p w14:paraId="10D68E58" w14:textId="77777777" w:rsidR="00C1272D" w:rsidRPr="00CA0114" w:rsidRDefault="00C1272D" w:rsidP="00B5771B">
            <w:pPr>
              <w:pStyle w:val="ListParagraph"/>
              <w:spacing w:line="276" w:lineRule="auto"/>
              <w:ind w:left="0" w:firstLine="0"/>
              <w:rPr>
                <w:rFonts w:ascii="Consolas" w:hAnsi="Consolas" w:cs="Consolas"/>
                <w:lang w:val="en-US"/>
              </w:rPr>
            </w:pPr>
            <w:r w:rsidRPr="00CA0114">
              <w:rPr>
                <w:rFonts w:ascii="Consolas" w:hAnsi="Consolas" w:cs="Consolas"/>
              </w:rPr>
              <w:t>teks = re.sub(r"\d+", "", teks)</w:t>
            </w:r>
          </w:p>
          <w:p w14:paraId="121F8F54" w14:textId="77777777" w:rsidR="00C1272D" w:rsidRPr="00CA0114" w:rsidRDefault="00C1272D" w:rsidP="00B5771B">
            <w:pPr>
              <w:pStyle w:val="ListParagraph"/>
              <w:spacing w:line="276" w:lineRule="auto"/>
              <w:ind w:left="0" w:firstLine="0"/>
              <w:rPr>
                <w:rFonts w:ascii="Consolas" w:hAnsi="Consolas" w:cs="Consolas"/>
                <w:lang w:val="en-US"/>
              </w:rPr>
            </w:pPr>
            <w:r w:rsidRPr="00CA0114">
              <w:rPr>
                <w:rFonts w:ascii="Consolas" w:hAnsi="Consolas" w:cs="Consolas"/>
                <w:lang w:val="en-US"/>
              </w:rPr>
              <w:t>teks = re.sub(r"[^\w\s]", " ", teks)</w:t>
            </w:r>
          </w:p>
          <w:p w14:paraId="5FCA3652" w14:textId="77777777" w:rsidR="00C1272D" w:rsidRPr="00CA0114" w:rsidRDefault="00C1272D" w:rsidP="00B5771B">
            <w:pPr>
              <w:pStyle w:val="ListParagraph"/>
              <w:spacing w:line="276" w:lineRule="auto"/>
              <w:ind w:left="0" w:firstLine="0"/>
              <w:rPr>
                <w:rFonts w:ascii="Consolas" w:hAnsi="Consolas" w:cs="Consolas"/>
                <w:lang w:val="en-US"/>
              </w:rPr>
            </w:pPr>
            <w:r w:rsidRPr="00CA0114">
              <w:rPr>
                <w:rFonts w:ascii="Consolas" w:hAnsi="Consolas" w:cs="Consolas"/>
                <w:lang w:val="en-US"/>
              </w:rPr>
              <w:t>teks = re.sub(r'\s+', ' ', teks)</w:t>
            </w:r>
          </w:p>
        </w:tc>
      </w:tr>
    </w:tbl>
    <w:p w14:paraId="7BAD2608" w14:textId="77777777" w:rsidR="00C1272D" w:rsidRDefault="000D6EAB" w:rsidP="008A2987">
      <w:pPr>
        <w:pStyle w:val="ListParagraph"/>
        <w:numPr>
          <w:ilvl w:val="0"/>
          <w:numId w:val="68"/>
        </w:numPr>
        <w:spacing w:before="100" w:beforeAutospacing="1"/>
        <w:ind w:left="924" w:hanging="357"/>
        <w:contextualSpacing w:val="0"/>
      </w:pPr>
      <w:r w:rsidRPr="00C1272D">
        <w:rPr>
          <w:i/>
        </w:rPr>
        <w:t>Lowercasing</w:t>
      </w:r>
      <w:r w:rsidRPr="007B7EA2">
        <w:t xml:space="preserve"> (Mengubah ke Huruf Kecil)</w:t>
      </w:r>
      <w:r>
        <w:t>,</w:t>
      </w:r>
      <w:r w:rsidRPr="007B7EA2">
        <w:t xml:space="preserve"> Semua teks diubah menjadi huruf kecil untuk mencegah duplikasi kata akibat perbedaan kapitalisasi.</w:t>
      </w:r>
      <w:r w:rsidR="00C1272D">
        <w:t xml:space="preserve"> </w:t>
      </w:r>
    </w:p>
    <w:p w14:paraId="3C98FA84" w14:textId="3C8C9C84" w:rsidR="00C1272D" w:rsidRPr="00C1272D" w:rsidRDefault="00C1272D" w:rsidP="00C1272D">
      <w:pPr>
        <w:pStyle w:val="Caption"/>
      </w:pPr>
      <w:r>
        <w:t xml:space="preserve">Tabel 4. </w:t>
      </w:r>
      <w:fldSimple w:instr=" SEQ Tabel_4. \* ARABIC ">
        <w:r w:rsidR="001556BB">
          <w:rPr>
            <w:noProof/>
          </w:rPr>
          <w:t>3</w:t>
        </w:r>
      </w:fldSimple>
      <w:r>
        <w:t xml:space="preserve"> Kode </w:t>
      </w:r>
      <w:r>
        <w:rPr>
          <w:i/>
        </w:rPr>
        <w:t xml:space="preserve">lowercasing </w:t>
      </w:r>
      <w:r>
        <w:t>(mengubah ke huruf kecil)</w:t>
      </w:r>
    </w:p>
    <w:tbl>
      <w:tblPr>
        <w:tblStyle w:val="TableGrid"/>
        <w:tblW w:w="0" w:type="auto"/>
        <w:tblInd w:w="928" w:type="dxa"/>
        <w:tblLook w:val="04A0" w:firstRow="1" w:lastRow="0" w:firstColumn="1" w:lastColumn="0" w:noHBand="0" w:noVBand="1"/>
      </w:tblPr>
      <w:tblGrid>
        <w:gridCol w:w="7118"/>
      </w:tblGrid>
      <w:tr w:rsidR="00C1272D" w:rsidRPr="00CA0114" w14:paraId="577A9159" w14:textId="77777777" w:rsidTr="002A39EE">
        <w:tc>
          <w:tcPr>
            <w:tcW w:w="7118" w:type="dxa"/>
          </w:tcPr>
          <w:p w14:paraId="53CF6C4C" w14:textId="77777777" w:rsidR="00C1272D" w:rsidRPr="00CA0114" w:rsidRDefault="00C1272D" w:rsidP="00B5771B">
            <w:pPr>
              <w:pStyle w:val="ListParagraph"/>
              <w:spacing w:line="276" w:lineRule="auto"/>
              <w:ind w:left="0" w:firstLine="0"/>
              <w:rPr>
                <w:rFonts w:ascii="Consolas" w:hAnsi="Consolas" w:cs="Consolas"/>
              </w:rPr>
            </w:pPr>
            <w:r w:rsidRPr="00CA0114">
              <w:rPr>
                <w:rFonts w:ascii="Consolas" w:hAnsi="Consolas" w:cs="Consolas"/>
              </w:rPr>
              <w:t>teks = teks.lower().strip()</w:t>
            </w:r>
          </w:p>
        </w:tc>
      </w:tr>
    </w:tbl>
    <w:p w14:paraId="1426F932" w14:textId="77777777" w:rsidR="000D6EAB" w:rsidRDefault="000D6EAB" w:rsidP="008A2987">
      <w:pPr>
        <w:pStyle w:val="PARAF"/>
        <w:numPr>
          <w:ilvl w:val="0"/>
          <w:numId w:val="68"/>
        </w:numPr>
        <w:spacing w:before="100" w:beforeAutospacing="1"/>
        <w:ind w:left="924" w:hanging="357"/>
      </w:pPr>
      <w:r w:rsidRPr="007B7EA2">
        <w:t>Penerjemahan ke</w:t>
      </w:r>
      <w:r>
        <w:t>dalam</w:t>
      </w:r>
      <w:r w:rsidRPr="007B7EA2">
        <w:t xml:space="preserve"> Bahasa Inggris Khusus u</w:t>
      </w:r>
      <w:r>
        <w:t>ntuk analisis menggunakan VADER.</w:t>
      </w:r>
      <w:r w:rsidRPr="007B7EA2">
        <w:t xml:space="preserve"> Teks yang sudah dibersihkan harus diterjemahkan ke bahasa Inggris agar dapat diproses oleh algoritma VADER yang berbasis </w:t>
      </w:r>
      <w:r w:rsidRPr="007B7EA2">
        <w:rPr>
          <w:i/>
        </w:rPr>
        <w:t>lexicon</w:t>
      </w:r>
      <w:r>
        <w:t xml:space="preserve"> bahasa Inggris, untuk </w:t>
      </w:r>
      <w:r>
        <w:rPr>
          <w:i/>
        </w:rPr>
        <w:t xml:space="preserve">library </w:t>
      </w:r>
      <w:r>
        <w:t xml:space="preserve">yang digunakan yaitu </w:t>
      </w:r>
      <w:r>
        <w:rPr>
          <w:i/>
        </w:rPr>
        <w:t>deep_translator</w:t>
      </w:r>
      <w:r>
        <w:t>.</w:t>
      </w:r>
    </w:p>
    <w:p w14:paraId="3E8C1620" w14:textId="23C39734" w:rsidR="002D2D08" w:rsidRDefault="002D2D08" w:rsidP="002D2D08">
      <w:pPr>
        <w:pStyle w:val="Caption"/>
      </w:pPr>
      <w:r>
        <w:t xml:space="preserve">Tabel 4. </w:t>
      </w:r>
      <w:fldSimple w:instr=" SEQ Tabel_4. \* ARABIC ">
        <w:r w:rsidR="001556BB">
          <w:rPr>
            <w:noProof/>
          </w:rPr>
          <w:t>4</w:t>
        </w:r>
      </w:fldSimple>
      <w:r>
        <w:t xml:space="preserve"> Kode penerjemahan kedalam bahasa inggris</w:t>
      </w:r>
    </w:p>
    <w:tbl>
      <w:tblPr>
        <w:tblStyle w:val="TableGrid"/>
        <w:tblW w:w="7587" w:type="dxa"/>
        <w:tblInd w:w="959" w:type="dxa"/>
        <w:tblLook w:val="04A0" w:firstRow="1" w:lastRow="0" w:firstColumn="1" w:lastColumn="0" w:noHBand="0" w:noVBand="1"/>
      </w:tblPr>
      <w:tblGrid>
        <w:gridCol w:w="7587"/>
      </w:tblGrid>
      <w:tr w:rsidR="002D2D08" w:rsidRPr="002D2D08" w14:paraId="7B41B9C2" w14:textId="77777777" w:rsidTr="002D2D08">
        <w:tc>
          <w:tcPr>
            <w:tcW w:w="7587" w:type="dxa"/>
          </w:tcPr>
          <w:p w14:paraId="369D8ABD" w14:textId="77777777" w:rsidR="002D2D08" w:rsidRPr="002D2D08" w:rsidRDefault="002D2D08" w:rsidP="002D2D08">
            <w:pPr>
              <w:spacing w:line="276" w:lineRule="auto"/>
              <w:ind w:left="568" w:firstLine="0"/>
              <w:rPr>
                <w:rFonts w:ascii="Consolas" w:hAnsi="Consolas"/>
              </w:rPr>
            </w:pPr>
            <w:r w:rsidRPr="002D2D08">
              <w:rPr>
                <w:rFonts w:ascii="Consolas" w:hAnsi="Consolas"/>
              </w:rPr>
              <w:t>def translate_comment(teks):</w:t>
            </w:r>
          </w:p>
          <w:p w14:paraId="54E0450F" w14:textId="77777777" w:rsidR="002D2D08" w:rsidRPr="002D2D08" w:rsidRDefault="002D2D08" w:rsidP="002D2D08">
            <w:pPr>
              <w:spacing w:line="276" w:lineRule="auto"/>
              <w:ind w:left="568" w:firstLine="0"/>
              <w:rPr>
                <w:rFonts w:ascii="Consolas" w:hAnsi="Consolas"/>
              </w:rPr>
            </w:pPr>
            <w:r w:rsidRPr="002D2D08">
              <w:rPr>
                <w:rFonts w:ascii="Consolas" w:hAnsi="Consolas"/>
              </w:rPr>
              <w:t xml:space="preserve">    try:</w:t>
            </w:r>
          </w:p>
          <w:p w14:paraId="3AC631EE" w14:textId="77777777" w:rsidR="002D2D08" w:rsidRPr="002D2D08" w:rsidRDefault="002D2D08" w:rsidP="002D2D08">
            <w:pPr>
              <w:spacing w:line="276" w:lineRule="auto"/>
              <w:ind w:left="568" w:firstLine="0"/>
              <w:rPr>
                <w:rFonts w:ascii="Consolas" w:hAnsi="Consolas"/>
              </w:rPr>
            </w:pPr>
            <w:r w:rsidRPr="002D2D08">
              <w:rPr>
                <w:rFonts w:ascii="Consolas" w:hAnsi="Consolas"/>
              </w:rPr>
              <w:t xml:space="preserve">        translated = GoogleTranslator(</w:t>
            </w:r>
          </w:p>
          <w:p w14:paraId="60765D5D" w14:textId="77777777" w:rsidR="002D2D08" w:rsidRPr="002D2D08" w:rsidRDefault="002D2D08" w:rsidP="002D2D08">
            <w:pPr>
              <w:spacing w:line="276" w:lineRule="auto"/>
              <w:ind w:left="568" w:firstLine="0"/>
              <w:rPr>
                <w:rFonts w:ascii="Consolas" w:hAnsi="Consolas"/>
              </w:rPr>
            </w:pPr>
            <w:r w:rsidRPr="002D2D08">
              <w:rPr>
                <w:rFonts w:ascii="Consolas" w:hAnsi="Consolas"/>
              </w:rPr>
              <w:t xml:space="preserve">            source='auto', target='en').translate(teks)</w:t>
            </w:r>
          </w:p>
          <w:p w14:paraId="37E893D3" w14:textId="77777777" w:rsidR="002D2D08" w:rsidRPr="002D2D08" w:rsidRDefault="002D2D08" w:rsidP="002D2D08">
            <w:pPr>
              <w:spacing w:line="276" w:lineRule="auto"/>
              <w:ind w:left="568" w:firstLine="0"/>
              <w:rPr>
                <w:rFonts w:ascii="Consolas" w:hAnsi="Consolas"/>
              </w:rPr>
            </w:pPr>
            <w:r w:rsidRPr="002D2D08">
              <w:rPr>
                <w:rFonts w:ascii="Consolas" w:hAnsi="Consolas"/>
              </w:rPr>
              <w:t xml:space="preserve">        return translated</w:t>
            </w:r>
          </w:p>
          <w:p w14:paraId="707BD3BA" w14:textId="77777777" w:rsidR="002D2D08" w:rsidRPr="002D2D08" w:rsidRDefault="002D2D08" w:rsidP="002D2D08">
            <w:pPr>
              <w:spacing w:line="276" w:lineRule="auto"/>
              <w:ind w:left="568" w:firstLine="0"/>
              <w:rPr>
                <w:rFonts w:ascii="Consolas" w:hAnsi="Consolas"/>
              </w:rPr>
            </w:pPr>
            <w:r w:rsidRPr="002D2D08">
              <w:rPr>
                <w:rFonts w:ascii="Consolas" w:hAnsi="Consolas"/>
              </w:rPr>
              <w:lastRenderedPageBreak/>
              <w:t xml:space="preserve">    except Exception as e:</w:t>
            </w:r>
          </w:p>
          <w:p w14:paraId="59766AC0" w14:textId="77777777" w:rsidR="002D2D08" w:rsidRPr="002D2D08" w:rsidRDefault="002D2D08" w:rsidP="002D2D08">
            <w:pPr>
              <w:spacing w:line="276" w:lineRule="auto"/>
              <w:ind w:left="568" w:firstLine="0"/>
              <w:rPr>
                <w:rFonts w:ascii="Consolas" w:hAnsi="Consolas"/>
              </w:rPr>
            </w:pPr>
            <w:r w:rsidRPr="002D2D08">
              <w:rPr>
                <w:rFonts w:ascii="Consolas" w:hAnsi="Consolas"/>
              </w:rPr>
              <w:t xml:space="preserve">        print(f"X Terjadi kesalahan saat translate: {e}")</w:t>
            </w:r>
          </w:p>
          <w:p w14:paraId="68B4CDA2" w14:textId="2EEA1C0C" w:rsidR="002D2D08" w:rsidRPr="002D2D08" w:rsidRDefault="002D2D08" w:rsidP="002D2D08">
            <w:pPr>
              <w:spacing w:line="276" w:lineRule="auto"/>
              <w:ind w:left="568" w:firstLine="0"/>
              <w:rPr>
                <w:rFonts w:ascii="Consolas" w:hAnsi="Consolas"/>
              </w:rPr>
            </w:pPr>
            <w:r w:rsidRPr="002D2D08">
              <w:rPr>
                <w:rFonts w:ascii="Consolas" w:hAnsi="Consolas"/>
              </w:rPr>
              <w:t xml:space="preserve">        return teks</w:t>
            </w:r>
          </w:p>
        </w:tc>
      </w:tr>
    </w:tbl>
    <w:p w14:paraId="3FCD235B" w14:textId="77777777" w:rsidR="002D2D08" w:rsidRPr="002D2D08" w:rsidRDefault="002D2D08" w:rsidP="006E0AA4">
      <w:pPr>
        <w:ind w:left="0" w:firstLine="0"/>
      </w:pPr>
    </w:p>
    <w:p w14:paraId="447B194B" w14:textId="77777777" w:rsidR="000D6EAB" w:rsidRDefault="000D6EAB" w:rsidP="008A2987">
      <w:pPr>
        <w:pStyle w:val="ListParagraph"/>
        <w:numPr>
          <w:ilvl w:val="0"/>
          <w:numId w:val="68"/>
        </w:numPr>
      </w:pPr>
      <w:r>
        <w:t xml:space="preserve">Hasil </w:t>
      </w:r>
      <w:r w:rsidRPr="00F413B7">
        <w:t>Preprocessing</w:t>
      </w:r>
    </w:p>
    <w:p w14:paraId="418637A0" w14:textId="77777777" w:rsidR="000D6EAB" w:rsidRDefault="000D6EAB" w:rsidP="00B5771B">
      <w:pPr>
        <w:pStyle w:val="PARAF"/>
        <w:ind w:firstLine="0"/>
      </w:pPr>
      <w:r>
        <w:rPr>
          <w:noProof/>
        </w:rPr>
        <w:drawing>
          <wp:inline distT="0" distB="0" distL="0" distR="0" wp14:anchorId="31B6682E" wp14:editId="25A2D0F0">
            <wp:extent cx="4632782" cy="1556851"/>
            <wp:effectExtent l="0" t="0" r="0" b="0"/>
            <wp:docPr id="2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srcRect/>
                    <a:stretch>
                      <a:fillRect/>
                    </a:stretch>
                  </pic:blipFill>
                  <pic:spPr bwMode="auto">
                    <a:xfrm>
                      <a:off x="0" y="0"/>
                      <a:ext cx="4671100" cy="1569728"/>
                    </a:xfrm>
                    <a:prstGeom prst="rect">
                      <a:avLst/>
                    </a:prstGeom>
                    <a:noFill/>
                    <a:ln w="9525">
                      <a:noFill/>
                      <a:miter lim="800000"/>
                      <a:headEnd/>
                      <a:tailEnd/>
                    </a:ln>
                  </pic:spPr>
                </pic:pic>
              </a:graphicData>
            </a:graphic>
          </wp:inline>
        </w:drawing>
      </w:r>
    </w:p>
    <w:p w14:paraId="5510C5BF" w14:textId="46F74664" w:rsidR="000D6EAB" w:rsidRDefault="000D6EAB" w:rsidP="001A2D6C">
      <w:pPr>
        <w:pStyle w:val="Caption"/>
      </w:pPr>
      <w:r>
        <w:t xml:space="preserve">Gambar 4. </w:t>
      </w:r>
      <w:fldSimple w:instr=" SEQ Gambar_4. \* ARABIC ">
        <w:r w:rsidR="001556BB">
          <w:rPr>
            <w:noProof/>
          </w:rPr>
          <w:t>7</w:t>
        </w:r>
      </w:fldSimple>
      <w:r>
        <w:t xml:space="preserve"> Hasil </w:t>
      </w:r>
      <w:r>
        <w:rPr>
          <w:i/>
        </w:rPr>
        <w:t>preprocessing</w:t>
      </w:r>
    </w:p>
    <w:p w14:paraId="7F7F1B4E" w14:textId="77777777" w:rsidR="000D6EAB" w:rsidRDefault="000D6EAB" w:rsidP="002B6EDC">
      <w:pPr>
        <w:pStyle w:val="PARAF"/>
      </w:pPr>
      <w:r w:rsidRPr="00F14505">
        <w:t>Tahapan preprocessing ini digunakan secara konsisten dalam proses pelabelan data oleh VADER dan juga dalam pelatihan serta prediksi menggunakan model Machine Learning (RandomForest), memastikan bahwa data yang dianalisis memiliki format yang seragam dan berkualitas tinggi.</w:t>
      </w:r>
    </w:p>
    <w:p w14:paraId="4A478741" w14:textId="77777777" w:rsidR="000D6EAB" w:rsidRDefault="000D6EAB" w:rsidP="00A602A2">
      <w:pPr>
        <w:pStyle w:val="41"/>
      </w:pPr>
      <w:bookmarkStart w:id="182" w:name="_Toc199697105"/>
      <w:bookmarkStart w:id="183" w:name="_Toc200656071"/>
      <w:bookmarkStart w:id="184" w:name="_Toc202646225"/>
      <w:r>
        <w:t xml:space="preserve">Hasil </w:t>
      </w:r>
      <w:r w:rsidRPr="00BA7516">
        <w:rPr>
          <w:i/>
        </w:rPr>
        <w:t>Labeling</w:t>
      </w:r>
      <w:r>
        <w:t xml:space="preserve"> Data</w:t>
      </w:r>
      <w:bookmarkEnd w:id="182"/>
      <w:bookmarkEnd w:id="183"/>
      <w:bookmarkEnd w:id="184"/>
    </w:p>
    <w:p w14:paraId="351CB5A3" w14:textId="77777777" w:rsidR="000D6EAB" w:rsidRDefault="000D6EAB" w:rsidP="002B6EDC">
      <w:pPr>
        <w:pStyle w:val="PARAF"/>
      </w:pPr>
      <w:r w:rsidRPr="003D4898">
        <w:t>Setelah komentar TikTok berhasil dikumpulkan dan dipro</w:t>
      </w:r>
      <w:r w:rsidR="00E77F06">
        <w:t xml:space="preserve">ses melalui tahap </w:t>
      </w:r>
      <w:r w:rsidR="00E77F06" w:rsidRPr="00E77F06">
        <w:rPr>
          <w:i/>
        </w:rPr>
        <w:t>preprocessing</w:t>
      </w:r>
      <w:r w:rsidR="00E77F06">
        <w:t>.</w:t>
      </w:r>
      <w:r w:rsidRPr="003D4898">
        <w:t xml:space="preserve"> </w:t>
      </w:r>
      <w:r w:rsidR="00E77F06" w:rsidRPr="00E77F06">
        <w:t xml:space="preserve">Pada tahap ini, komentar-komentar hasil </w:t>
      </w:r>
      <w:r w:rsidR="00E77F06">
        <w:rPr>
          <w:i/>
        </w:rPr>
        <w:t>preprocessing</w:t>
      </w:r>
      <w:r w:rsidR="00E77F06" w:rsidRPr="00E77F06">
        <w:t xml:space="preserve"> dari TikTok diproses menggunakan metode analisis sentimen berbasis </w:t>
      </w:r>
      <w:r w:rsidR="00E77F06">
        <w:t>leksikon</w:t>
      </w:r>
      <w:r w:rsidR="00E77F06" w:rsidRPr="00E77F06">
        <w:t>, yaitu VADER (</w:t>
      </w:r>
      <w:r w:rsidR="00E77F06" w:rsidRPr="00E77F06">
        <w:rPr>
          <w:i/>
        </w:rPr>
        <w:t>Valence Aware Dictionary and sEntiment Reasoner</w:t>
      </w:r>
      <w:r w:rsidR="00E77F06" w:rsidRPr="00E77F06">
        <w:t xml:space="preserve">). Proses pelabelan tidak dilakukan secara langsung, namun melalui beberapa tahapan, yaitu normalisasi kata, penggantian idiom, translasi ke bahasa Inggris, dan terakhir dilakukan </w:t>
      </w:r>
      <w:r w:rsidR="00E77F06" w:rsidRPr="00E77F06">
        <w:rPr>
          <w:i/>
        </w:rPr>
        <w:t>scoring</w:t>
      </w:r>
      <w:r w:rsidR="00E77F06" w:rsidRPr="00E77F06">
        <w:t xml:space="preserve"> dan pelabelan sentimen.</w:t>
      </w:r>
    </w:p>
    <w:p w14:paraId="2970ECB5" w14:textId="77777777" w:rsidR="00E77F06" w:rsidRDefault="00E77F06" w:rsidP="008A2987">
      <w:pPr>
        <w:pStyle w:val="ListParagraph"/>
        <w:numPr>
          <w:ilvl w:val="0"/>
          <w:numId w:val="69"/>
        </w:numPr>
      </w:pPr>
      <w:r>
        <w:lastRenderedPageBreak/>
        <w:t>Penerapan kamus normalisasi</w:t>
      </w:r>
    </w:p>
    <w:p w14:paraId="6C35A1F6" w14:textId="77777777" w:rsidR="00E77F06" w:rsidRDefault="00E77F06" w:rsidP="00E77F06">
      <w:pPr>
        <w:pStyle w:val="PARAF"/>
      </w:pPr>
      <w:r>
        <w:t>Kamus normalisasi digunakan untuk mengubah kata-kata tidak baku atau slang menjadi kata baku agar proses translasi dan analisis dapat berjalan dengan baik.</w:t>
      </w:r>
    </w:p>
    <w:p w14:paraId="60933BC6" w14:textId="77777777" w:rsidR="00A3243C" w:rsidRDefault="00A3243C" w:rsidP="008A2987">
      <w:pPr>
        <w:pStyle w:val="ListParagraph"/>
        <w:numPr>
          <w:ilvl w:val="0"/>
          <w:numId w:val="70"/>
        </w:numPr>
      </w:pPr>
      <w:r>
        <w:t>Kamus normalisasi</w:t>
      </w:r>
    </w:p>
    <w:p w14:paraId="0B68F9DE" w14:textId="77777777" w:rsidR="00A3243C" w:rsidRPr="00A3243C" w:rsidRDefault="00A3243C" w:rsidP="00A3243C">
      <w:pPr>
        <w:pStyle w:val="PARAF"/>
        <w:ind w:left="1494" w:firstLine="0"/>
      </w:pPr>
      <w:r>
        <w:t xml:space="preserve">Berikut merupakan potongan atau beberapa isi yang ada didalam file kamus normalisasi yan akan dimanfaatkan untuk VADER serta model </w:t>
      </w:r>
      <w:r>
        <w:rPr>
          <w:i/>
        </w:rPr>
        <w:t>random forest</w:t>
      </w:r>
      <w:r>
        <w:t xml:space="preserve"> nantinya.</w:t>
      </w:r>
    </w:p>
    <w:p w14:paraId="55467271" w14:textId="77777777" w:rsidR="00A3243C" w:rsidRDefault="00A3243C" w:rsidP="00B5771B">
      <w:pPr>
        <w:ind w:firstLine="0"/>
      </w:pPr>
      <w:r>
        <w:rPr>
          <w:noProof/>
        </w:rPr>
        <w:drawing>
          <wp:inline distT="0" distB="0" distL="0" distR="0" wp14:anchorId="2B45181A" wp14:editId="14BA6B26">
            <wp:extent cx="4478522" cy="3188985"/>
            <wp:effectExtent l="1905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a:srcRect/>
                    <a:stretch>
                      <a:fillRect/>
                    </a:stretch>
                  </pic:blipFill>
                  <pic:spPr bwMode="auto">
                    <a:xfrm>
                      <a:off x="0" y="0"/>
                      <a:ext cx="4474589" cy="3186185"/>
                    </a:xfrm>
                    <a:prstGeom prst="rect">
                      <a:avLst/>
                    </a:prstGeom>
                    <a:noFill/>
                    <a:ln w="9525">
                      <a:noFill/>
                      <a:miter lim="800000"/>
                      <a:headEnd/>
                      <a:tailEnd/>
                    </a:ln>
                  </pic:spPr>
                </pic:pic>
              </a:graphicData>
            </a:graphic>
          </wp:inline>
        </w:drawing>
      </w:r>
    </w:p>
    <w:p w14:paraId="0AA14D1E" w14:textId="3822E8D9" w:rsidR="00A3243C" w:rsidRDefault="00A3243C" w:rsidP="00A3243C">
      <w:pPr>
        <w:pStyle w:val="Caption"/>
      </w:pPr>
      <w:r>
        <w:t xml:space="preserve">Gambar 4. </w:t>
      </w:r>
      <w:fldSimple w:instr=" SEQ Gambar_4. \* ARABIC ">
        <w:r w:rsidR="001556BB">
          <w:rPr>
            <w:noProof/>
          </w:rPr>
          <w:t>8</w:t>
        </w:r>
      </w:fldSimple>
      <w:r>
        <w:t xml:space="preserve"> Kamus normalisasi</w:t>
      </w:r>
    </w:p>
    <w:p w14:paraId="6918393C" w14:textId="77777777" w:rsidR="00CA0114" w:rsidRDefault="00CA0114" w:rsidP="008A2987">
      <w:pPr>
        <w:pStyle w:val="ListParagraph"/>
        <w:numPr>
          <w:ilvl w:val="0"/>
          <w:numId w:val="70"/>
        </w:numPr>
      </w:pPr>
      <w:r>
        <w:t>Kode penerapan kamus normalisasi</w:t>
      </w:r>
    </w:p>
    <w:p w14:paraId="61589B9F" w14:textId="77777777" w:rsidR="00CA0114" w:rsidRDefault="00CA0114" w:rsidP="00CA0114">
      <w:pPr>
        <w:pStyle w:val="PARAF"/>
      </w:pPr>
      <w:r>
        <w:t>Berikut merupakan potongan kode untuk pemanfaatan kamus normalisasi yang telah dibuat sebelumnya.</w:t>
      </w:r>
    </w:p>
    <w:p w14:paraId="1F570106" w14:textId="5E4B0C80" w:rsidR="00CA0114" w:rsidRDefault="00CA0114" w:rsidP="00CA0114">
      <w:pPr>
        <w:pStyle w:val="Caption"/>
      </w:pPr>
      <w:r>
        <w:t xml:space="preserve">Tabel 4. </w:t>
      </w:r>
      <w:fldSimple w:instr=" SEQ Tabel_4. \* ARABIC ">
        <w:r w:rsidR="001556BB">
          <w:rPr>
            <w:noProof/>
          </w:rPr>
          <w:t>5</w:t>
        </w:r>
      </w:fldSimple>
      <w:r>
        <w:t xml:space="preserve"> Kode penerapan kamus normalisasi</w:t>
      </w:r>
    </w:p>
    <w:tbl>
      <w:tblPr>
        <w:tblStyle w:val="TableGrid"/>
        <w:tblW w:w="0" w:type="auto"/>
        <w:tblInd w:w="567" w:type="dxa"/>
        <w:tblLook w:val="04A0" w:firstRow="1" w:lastRow="0" w:firstColumn="1" w:lastColumn="0" w:noHBand="0" w:noVBand="1"/>
      </w:tblPr>
      <w:tblGrid>
        <w:gridCol w:w="7479"/>
      </w:tblGrid>
      <w:tr w:rsidR="00CA0114" w14:paraId="2858699F" w14:textId="77777777" w:rsidTr="002A39EE">
        <w:tc>
          <w:tcPr>
            <w:tcW w:w="7479" w:type="dxa"/>
          </w:tcPr>
          <w:p w14:paraId="67CF09FC" w14:textId="77777777" w:rsidR="00CA0114" w:rsidRPr="00CA0114" w:rsidRDefault="00CA0114" w:rsidP="00B5771B">
            <w:pPr>
              <w:spacing w:line="276" w:lineRule="auto"/>
              <w:ind w:left="0" w:firstLine="0"/>
              <w:rPr>
                <w:rFonts w:ascii="Consolas" w:hAnsi="Consolas" w:cs="Consolas"/>
                <w:lang w:val="en-US"/>
              </w:rPr>
            </w:pPr>
            <w:r w:rsidRPr="00CA0114">
              <w:rPr>
                <w:rFonts w:ascii="Consolas" w:hAnsi="Consolas" w:cs="Consolas"/>
                <w:lang w:val="en-US"/>
              </w:rPr>
              <w:t>try:</w:t>
            </w:r>
          </w:p>
          <w:p w14:paraId="0CBEFB57" w14:textId="77777777" w:rsidR="00CA0114" w:rsidRPr="00CA0114" w:rsidRDefault="00CA0114" w:rsidP="00B5771B">
            <w:pPr>
              <w:spacing w:line="276" w:lineRule="auto"/>
              <w:ind w:left="0" w:firstLine="0"/>
              <w:rPr>
                <w:rFonts w:ascii="Consolas" w:hAnsi="Consolas" w:cs="Consolas"/>
                <w:lang w:val="en-US"/>
              </w:rPr>
            </w:pPr>
            <w:r w:rsidRPr="00CA0114">
              <w:rPr>
                <w:rFonts w:ascii="Consolas" w:hAnsi="Consolas" w:cs="Consolas"/>
                <w:lang w:val="en-US"/>
              </w:rPr>
              <w:t>    with open("public/scripts/kamus_normalisasi.json", "r", encoding="utf-8") as f:</w:t>
            </w:r>
          </w:p>
          <w:p w14:paraId="15BCF693" w14:textId="77777777" w:rsidR="00CA0114" w:rsidRPr="00CA0114" w:rsidRDefault="00CA0114" w:rsidP="00B5771B">
            <w:pPr>
              <w:spacing w:line="276" w:lineRule="auto"/>
              <w:ind w:left="0" w:firstLine="0"/>
              <w:rPr>
                <w:rFonts w:ascii="Consolas" w:hAnsi="Consolas" w:cs="Consolas"/>
                <w:lang w:val="en-US"/>
              </w:rPr>
            </w:pPr>
            <w:r w:rsidRPr="00CA0114">
              <w:rPr>
                <w:rFonts w:ascii="Consolas" w:hAnsi="Consolas" w:cs="Consolas"/>
                <w:lang w:val="en-US"/>
              </w:rPr>
              <w:lastRenderedPageBreak/>
              <w:t>        normalization_dict = json.load(f)</w:t>
            </w:r>
          </w:p>
          <w:p w14:paraId="0D4C2133" w14:textId="77777777" w:rsidR="00CA0114" w:rsidRPr="00CA0114" w:rsidRDefault="00CA0114" w:rsidP="00B5771B">
            <w:pPr>
              <w:spacing w:line="276" w:lineRule="auto"/>
              <w:ind w:left="0" w:firstLine="0"/>
              <w:rPr>
                <w:rFonts w:ascii="Consolas" w:hAnsi="Consolas" w:cs="Consolas"/>
                <w:lang w:val="en-US"/>
              </w:rPr>
            </w:pPr>
            <w:r w:rsidRPr="00CA0114">
              <w:rPr>
                <w:rFonts w:ascii="Consolas" w:hAnsi="Consolas" w:cs="Consolas"/>
                <w:lang w:val="en-US"/>
              </w:rPr>
              <w:t>except Exception as e:</w:t>
            </w:r>
          </w:p>
          <w:p w14:paraId="3CA2530E" w14:textId="77777777" w:rsidR="00CA0114" w:rsidRPr="00CA0114" w:rsidRDefault="00CA0114" w:rsidP="00B5771B">
            <w:pPr>
              <w:spacing w:line="276" w:lineRule="auto"/>
              <w:ind w:left="0" w:firstLine="0"/>
              <w:rPr>
                <w:rFonts w:ascii="Consolas" w:hAnsi="Consolas" w:cs="Consolas"/>
                <w:lang w:val="en-US"/>
              </w:rPr>
            </w:pPr>
            <w:r w:rsidRPr="00CA0114">
              <w:rPr>
                <w:rFonts w:ascii="Consolas" w:hAnsi="Consolas" w:cs="Consolas"/>
                <w:lang w:val="en-US"/>
              </w:rPr>
              <w:t>    logger.error(f"Gagal load kamus_normalisasi.json: {e}")</w:t>
            </w:r>
          </w:p>
          <w:p w14:paraId="3A591C66" w14:textId="77777777" w:rsidR="00CA0114" w:rsidRDefault="00CA0114" w:rsidP="00B5771B">
            <w:pPr>
              <w:spacing w:line="276" w:lineRule="auto"/>
              <w:ind w:left="0" w:firstLine="0"/>
              <w:rPr>
                <w:rFonts w:ascii="Consolas" w:hAnsi="Consolas" w:cs="Consolas"/>
                <w:lang w:val="en-US"/>
              </w:rPr>
            </w:pPr>
            <w:r w:rsidRPr="00CA0114">
              <w:rPr>
                <w:rFonts w:ascii="Consolas" w:hAnsi="Consolas" w:cs="Consolas"/>
                <w:lang w:val="en-US"/>
              </w:rPr>
              <w:t>    normalization_dict = {}</w:t>
            </w:r>
          </w:p>
          <w:p w14:paraId="07A34681" w14:textId="77777777" w:rsidR="00CA0114" w:rsidRPr="00CA0114" w:rsidRDefault="00CA0114" w:rsidP="00B5771B">
            <w:pPr>
              <w:spacing w:line="276" w:lineRule="auto"/>
              <w:ind w:left="0" w:firstLine="0"/>
              <w:rPr>
                <w:rFonts w:ascii="Consolas" w:hAnsi="Consolas" w:cs="Consolas"/>
              </w:rPr>
            </w:pPr>
            <w:r w:rsidRPr="00CA0114">
              <w:rPr>
                <w:rFonts w:ascii="Consolas" w:hAnsi="Consolas" w:cs="Consolas"/>
              </w:rPr>
              <w:t>def normalisasi(teks):</w:t>
            </w:r>
          </w:p>
          <w:p w14:paraId="1DD4875A" w14:textId="77777777" w:rsidR="00CA0114" w:rsidRPr="00CA0114" w:rsidRDefault="00CA0114" w:rsidP="00B5771B">
            <w:pPr>
              <w:spacing w:line="276" w:lineRule="auto"/>
              <w:ind w:left="0" w:firstLine="0"/>
              <w:rPr>
                <w:rFonts w:ascii="Consolas" w:hAnsi="Consolas" w:cs="Consolas"/>
              </w:rPr>
            </w:pPr>
            <w:r w:rsidRPr="00CA0114">
              <w:rPr>
                <w:rFonts w:ascii="Consolas" w:hAnsi="Consolas" w:cs="Consolas"/>
              </w:rPr>
              <w:t>    kata_list = teks.split()</w:t>
            </w:r>
          </w:p>
          <w:p w14:paraId="7D593BEB" w14:textId="77777777" w:rsidR="00CA0114" w:rsidRPr="00CA0114" w:rsidRDefault="00CA0114" w:rsidP="00B5771B">
            <w:pPr>
              <w:spacing w:line="276" w:lineRule="auto"/>
              <w:ind w:left="0" w:firstLine="0"/>
              <w:rPr>
                <w:rFonts w:ascii="Consolas" w:hAnsi="Consolas" w:cs="Consolas"/>
                <w:lang w:val="en-US"/>
              </w:rPr>
            </w:pPr>
            <w:r w:rsidRPr="00CA0114">
              <w:rPr>
                <w:rFonts w:ascii="Consolas" w:hAnsi="Consolas" w:cs="Consolas"/>
              </w:rPr>
              <w:t>    return " ".join([normalization_dict.get(k, k) for k in kata_list])</w:t>
            </w:r>
          </w:p>
          <w:p w14:paraId="635C975C" w14:textId="77777777" w:rsidR="00CA0114" w:rsidRPr="00CA0114" w:rsidRDefault="00CA0114" w:rsidP="00B5771B">
            <w:pPr>
              <w:spacing w:line="276" w:lineRule="auto"/>
              <w:ind w:left="0" w:firstLine="0"/>
              <w:rPr>
                <w:rFonts w:ascii="Consolas" w:hAnsi="Consolas" w:cs="Consolas"/>
              </w:rPr>
            </w:pPr>
            <w:r w:rsidRPr="00CA0114">
              <w:rPr>
                <w:rFonts w:ascii="Consolas" w:hAnsi="Consolas" w:cs="Consolas"/>
              </w:rPr>
              <w:t>def preprocessing(teks):</w:t>
            </w:r>
          </w:p>
          <w:p w14:paraId="7227A153" w14:textId="77777777" w:rsidR="00CA0114" w:rsidRPr="00CA0114" w:rsidRDefault="00CA0114" w:rsidP="00B5771B">
            <w:pPr>
              <w:spacing w:line="276" w:lineRule="auto"/>
              <w:ind w:left="0" w:firstLine="0"/>
              <w:rPr>
                <w:rFonts w:ascii="Consolas" w:hAnsi="Consolas" w:cs="Consolas"/>
              </w:rPr>
            </w:pPr>
            <w:r w:rsidRPr="00CA0114">
              <w:rPr>
                <w:rFonts w:ascii="Consolas" w:hAnsi="Consolas" w:cs="Consolas"/>
              </w:rPr>
              <w:t>    teks = bersihkan_teks(teks)</w:t>
            </w:r>
          </w:p>
          <w:p w14:paraId="7564E57C" w14:textId="77777777" w:rsidR="00CA0114" w:rsidRPr="00CA0114" w:rsidRDefault="00CA0114" w:rsidP="00B5771B">
            <w:pPr>
              <w:spacing w:line="276" w:lineRule="auto"/>
              <w:ind w:left="0" w:firstLine="0"/>
              <w:rPr>
                <w:rFonts w:ascii="Consolas" w:hAnsi="Consolas" w:cs="Consolas"/>
              </w:rPr>
            </w:pPr>
            <w:r w:rsidRPr="00CA0114">
              <w:rPr>
                <w:rFonts w:ascii="Consolas" w:hAnsi="Consolas" w:cs="Consolas"/>
              </w:rPr>
              <w:t>    teks = normalisasi(teks)</w:t>
            </w:r>
          </w:p>
          <w:p w14:paraId="3AC4BB76" w14:textId="77777777" w:rsidR="00CA0114" w:rsidRPr="00CA0114" w:rsidRDefault="00CA0114" w:rsidP="00B5771B">
            <w:pPr>
              <w:spacing w:line="276" w:lineRule="auto"/>
              <w:ind w:left="0" w:firstLine="0"/>
              <w:rPr>
                <w:rFonts w:ascii="Consolas" w:hAnsi="Consolas" w:cs="Consolas"/>
                <w:lang w:val="en-US"/>
              </w:rPr>
            </w:pPr>
            <w:r w:rsidRPr="00CA0114">
              <w:rPr>
                <w:rFonts w:ascii="Consolas" w:hAnsi="Consolas" w:cs="Consolas"/>
              </w:rPr>
              <w:t>    return teks</w:t>
            </w:r>
          </w:p>
        </w:tc>
      </w:tr>
    </w:tbl>
    <w:p w14:paraId="62D8C4BD" w14:textId="77777777" w:rsidR="00CA0114" w:rsidRDefault="00DA61F2" w:rsidP="008A2987">
      <w:pPr>
        <w:pStyle w:val="ListParagraph"/>
        <w:numPr>
          <w:ilvl w:val="0"/>
          <w:numId w:val="70"/>
        </w:numPr>
        <w:spacing w:before="100" w:beforeAutospacing="1"/>
        <w:ind w:left="1066" w:hanging="357"/>
        <w:contextualSpacing w:val="0"/>
      </w:pPr>
      <w:r>
        <w:lastRenderedPageBreak/>
        <w:t>Penggantian idiom (</w:t>
      </w:r>
      <w:r>
        <w:rPr>
          <w:i/>
        </w:rPr>
        <w:t>idiom dictionary</w:t>
      </w:r>
      <w:r>
        <w:t>)</w:t>
      </w:r>
    </w:p>
    <w:p w14:paraId="3100678B" w14:textId="77777777" w:rsidR="00DA61F2" w:rsidRDefault="00DA61F2" w:rsidP="00DA61F2">
      <w:pPr>
        <w:pStyle w:val="PARAF"/>
      </w:pPr>
      <w:r w:rsidRPr="00DA61F2">
        <w:t>Sebelum proses translasi, sistem melakukan penggantian idiom-idiom lokal ke padanan bahasa Inggris untuk meningkatkan akurasi hasil translasi dan sentimen.</w:t>
      </w:r>
    </w:p>
    <w:p w14:paraId="77911403" w14:textId="69510D95" w:rsidR="00DA61F2" w:rsidRDefault="00DA61F2" w:rsidP="00DA61F2">
      <w:pPr>
        <w:pStyle w:val="Caption"/>
      </w:pPr>
      <w:r>
        <w:t xml:space="preserve">Tabel 4. </w:t>
      </w:r>
      <w:fldSimple w:instr=" SEQ Tabel_4. \* ARABIC ">
        <w:r w:rsidR="001556BB">
          <w:rPr>
            <w:noProof/>
          </w:rPr>
          <w:t>6</w:t>
        </w:r>
      </w:fldSimple>
      <w:r>
        <w:t xml:space="preserve"> Kode penggantian idiom</w:t>
      </w:r>
    </w:p>
    <w:tbl>
      <w:tblPr>
        <w:tblStyle w:val="TableGrid"/>
        <w:tblW w:w="0" w:type="auto"/>
        <w:tblInd w:w="567" w:type="dxa"/>
        <w:tblLook w:val="04A0" w:firstRow="1" w:lastRow="0" w:firstColumn="1" w:lastColumn="0" w:noHBand="0" w:noVBand="1"/>
      </w:tblPr>
      <w:tblGrid>
        <w:gridCol w:w="7479"/>
      </w:tblGrid>
      <w:tr w:rsidR="00DA61F2" w14:paraId="4D4EBAD6" w14:textId="77777777" w:rsidTr="002A39EE">
        <w:tc>
          <w:tcPr>
            <w:tcW w:w="7479" w:type="dxa"/>
          </w:tcPr>
          <w:p w14:paraId="2A686C7B" w14:textId="77777777" w:rsidR="00B5771B" w:rsidRPr="00B5771B" w:rsidRDefault="00B5771B" w:rsidP="00B5771B">
            <w:pPr>
              <w:spacing w:line="276" w:lineRule="auto"/>
              <w:ind w:left="0" w:firstLine="0"/>
              <w:rPr>
                <w:rFonts w:ascii="Consolas" w:hAnsi="Consolas" w:cs="Consolas"/>
                <w:lang w:val="en-US"/>
              </w:rPr>
            </w:pPr>
            <w:r w:rsidRPr="00B5771B">
              <w:rPr>
                <w:rFonts w:ascii="Consolas" w:hAnsi="Consolas" w:cs="Consolas"/>
                <w:lang w:val="en-US"/>
              </w:rPr>
              <w:t>idiom_dict = {</w:t>
            </w:r>
          </w:p>
          <w:p w14:paraId="03166BBA" w14:textId="77777777" w:rsidR="00B5771B" w:rsidRPr="00B5771B" w:rsidRDefault="00B5771B" w:rsidP="00B5771B">
            <w:pPr>
              <w:spacing w:line="276" w:lineRule="auto"/>
              <w:ind w:left="0" w:firstLine="0"/>
              <w:rPr>
                <w:rFonts w:ascii="Consolas" w:hAnsi="Consolas" w:cs="Consolas"/>
                <w:lang w:val="en-US"/>
              </w:rPr>
            </w:pPr>
            <w:r w:rsidRPr="00B5771B">
              <w:rPr>
                <w:rFonts w:ascii="Consolas" w:hAnsi="Consolas" w:cs="Consolas"/>
                <w:lang w:val="en-US"/>
              </w:rPr>
              <w:t>    "maung": "hero", "jos": "awesome", "gass": "go",</w:t>
            </w:r>
          </w:p>
          <w:p w14:paraId="0E2F6529" w14:textId="77777777" w:rsidR="00B5771B" w:rsidRPr="00B5771B" w:rsidRDefault="00B5771B" w:rsidP="00B5771B">
            <w:pPr>
              <w:spacing w:line="276" w:lineRule="auto"/>
              <w:ind w:left="0" w:firstLine="0"/>
              <w:rPr>
                <w:rFonts w:ascii="Consolas" w:hAnsi="Consolas" w:cs="Consolas"/>
                <w:lang w:val="en-US"/>
              </w:rPr>
            </w:pPr>
            <w:r w:rsidRPr="00B5771B">
              <w:rPr>
                <w:rFonts w:ascii="Consolas" w:hAnsi="Consolas" w:cs="Consolas"/>
                <w:lang w:val="en-US"/>
              </w:rPr>
              <w:t>    "di tangan": "in the hands of", "gokil": "crazy cool",</w:t>
            </w:r>
          </w:p>
          <w:p w14:paraId="4B489E47" w14:textId="77777777" w:rsidR="00B5771B" w:rsidRPr="00B5771B" w:rsidRDefault="00B5771B" w:rsidP="00B5771B">
            <w:pPr>
              <w:spacing w:line="276" w:lineRule="auto"/>
              <w:ind w:left="0" w:firstLine="0"/>
              <w:rPr>
                <w:rFonts w:ascii="Consolas" w:hAnsi="Consolas" w:cs="Consolas"/>
                <w:lang w:val="en-US"/>
              </w:rPr>
            </w:pPr>
            <w:r w:rsidRPr="00B5771B">
              <w:rPr>
                <w:rFonts w:ascii="Consolas" w:hAnsi="Consolas" w:cs="Consolas"/>
                <w:lang w:val="en-US"/>
              </w:rPr>
              <w:t>    "gasskeun": "let's go", "sangar": "awesome", "kpk gunanya apa": "kpk is useless",</w:t>
            </w:r>
          </w:p>
          <w:p w14:paraId="3BECE61B" w14:textId="77777777" w:rsidR="00B5771B" w:rsidRPr="00B5771B" w:rsidRDefault="00B5771B" w:rsidP="00B5771B">
            <w:pPr>
              <w:spacing w:line="276" w:lineRule="auto"/>
              <w:ind w:left="0" w:firstLine="0"/>
              <w:rPr>
                <w:rFonts w:ascii="Consolas" w:hAnsi="Consolas" w:cs="Consolas"/>
                <w:lang w:val="en-US"/>
              </w:rPr>
            </w:pPr>
            <w:r w:rsidRPr="00B5771B">
              <w:rPr>
                <w:rFonts w:ascii="Consolas" w:hAnsi="Consolas" w:cs="Consolas"/>
                <w:lang w:val="en-US"/>
              </w:rPr>
              <w:t>    "kpk kerjanya apa": "kpk does nothing",</w:t>
            </w:r>
          </w:p>
          <w:p w14:paraId="0A446B42" w14:textId="77777777" w:rsidR="00B5771B" w:rsidRPr="00B5771B" w:rsidRDefault="00B5771B" w:rsidP="00B5771B">
            <w:pPr>
              <w:spacing w:line="276" w:lineRule="auto"/>
              <w:ind w:left="0" w:firstLine="0"/>
              <w:rPr>
                <w:rFonts w:ascii="Consolas" w:hAnsi="Consolas" w:cs="Consolas"/>
                <w:lang w:val="en-US"/>
              </w:rPr>
            </w:pPr>
            <w:r w:rsidRPr="00B5771B">
              <w:rPr>
                <w:rFonts w:ascii="Consolas" w:hAnsi="Consolas" w:cs="Consolas"/>
                <w:lang w:val="en-US"/>
              </w:rPr>
              <w:t>    "ngapain aja": "what have they done",</w:t>
            </w:r>
          </w:p>
          <w:p w14:paraId="7DD38775" w14:textId="77777777" w:rsidR="00B5771B" w:rsidRPr="00B5771B" w:rsidRDefault="00B5771B" w:rsidP="00B5771B">
            <w:pPr>
              <w:spacing w:line="276" w:lineRule="auto"/>
              <w:ind w:left="0" w:firstLine="0"/>
              <w:rPr>
                <w:rFonts w:ascii="Consolas" w:hAnsi="Consolas" w:cs="Consolas"/>
                <w:lang w:val="en-US"/>
              </w:rPr>
            </w:pPr>
            <w:r w:rsidRPr="00B5771B">
              <w:rPr>
                <w:rFonts w:ascii="Consolas" w:hAnsi="Consolas" w:cs="Consolas"/>
                <w:lang w:val="en-US"/>
              </w:rPr>
              <w:t>    "fungsi nya apa": "what's the function",</w:t>
            </w:r>
          </w:p>
          <w:p w14:paraId="37009475" w14:textId="77777777" w:rsidR="00B5771B" w:rsidRPr="00B5771B" w:rsidRDefault="00B5771B" w:rsidP="00B5771B">
            <w:pPr>
              <w:spacing w:line="276" w:lineRule="auto"/>
              <w:ind w:left="0" w:firstLine="0"/>
              <w:rPr>
                <w:rFonts w:ascii="Consolas" w:hAnsi="Consolas" w:cs="Consolas"/>
                <w:lang w:val="en-US"/>
              </w:rPr>
            </w:pPr>
            <w:r w:rsidRPr="00B5771B">
              <w:rPr>
                <w:rFonts w:ascii="Consolas" w:hAnsi="Consolas" w:cs="Consolas"/>
                <w:lang w:val="en-US"/>
              </w:rPr>
              <w:t>    "kerjanya cuma": "only does",</w:t>
            </w:r>
          </w:p>
          <w:p w14:paraId="2C4C1735" w14:textId="77777777" w:rsidR="00B5771B" w:rsidRPr="00B5771B" w:rsidRDefault="00B5771B" w:rsidP="00B5771B">
            <w:pPr>
              <w:spacing w:line="276" w:lineRule="auto"/>
              <w:ind w:left="0" w:firstLine="0"/>
              <w:rPr>
                <w:rFonts w:ascii="Consolas" w:hAnsi="Consolas" w:cs="Consolas"/>
                <w:lang w:val="en-US"/>
              </w:rPr>
            </w:pPr>
            <w:r w:rsidRPr="00B5771B">
              <w:rPr>
                <w:rFonts w:ascii="Consolas" w:hAnsi="Consolas" w:cs="Consolas"/>
                <w:lang w:val="en-US"/>
              </w:rPr>
              <w:t>}</w:t>
            </w:r>
          </w:p>
          <w:p w14:paraId="1AAF5378" w14:textId="77777777" w:rsidR="00DA61F2" w:rsidRPr="00DA61F2" w:rsidRDefault="00DA61F2" w:rsidP="00B5771B">
            <w:pPr>
              <w:spacing w:line="276" w:lineRule="auto"/>
              <w:ind w:left="0" w:firstLine="0"/>
              <w:rPr>
                <w:rFonts w:ascii="Consolas" w:hAnsi="Consolas" w:cs="Consolas"/>
              </w:rPr>
            </w:pPr>
            <w:r w:rsidRPr="00DA61F2">
              <w:rPr>
                <w:rFonts w:ascii="Consolas" w:hAnsi="Consolas" w:cs="Consolas"/>
              </w:rPr>
              <w:t>def apply_idioms(teks):</w:t>
            </w:r>
          </w:p>
          <w:p w14:paraId="5321EE0C" w14:textId="77777777" w:rsidR="00DA61F2" w:rsidRPr="00DA61F2" w:rsidRDefault="00DA61F2" w:rsidP="00B5771B">
            <w:pPr>
              <w:spacing w:line="276" w:lineRule="auto"/>
              <w:ind w:left="0" w:firstLine="0"/>
              <w:rPr>
                <w:rFonts w:ascii="Consolas" w:hAnsi="Consolas" w:cs="Consolas"/>
              </w:rPr>
            </w:pPr>
            <w:r w:rsidRPr="00DA61F2">
              <w:rPr>
                <w:rFonts w:ascii="Consolas" w:hAnsi="Consolas" w:cs="Consolas"/>
              </w:rPr>
              <w:t xml:space="preserve">    for k, v in idiom_dict.items():</w:t>
            </w:r>
          </w:p>
          <w:p w14:paraId="57B618D3" w14:textId="77777777" w:rsidR="00DA61F2" w:rsidRPr="00DA61F2" w:rsidRDefault="00DA61F2" w:rsidP="00B5771B">
            <w:pPr>
              <w:spacing w:line="276" w:lineRule="auto"/>
              <w:ind w:left="0" w:firstLine="0"/>
              <w:rPr>
                <w:rFonts w:ascii="Consolas" w:hAnsi="Consolas" w:cs="Consolas"/>
              </w:rPr>
            </w:pPr>
            <w:r w:rsidRPr="00DA61F2">
              <w:rPr>
                <w:rFonts w:ascii="Consolas" w:hAnsi="Consolas" w:cs="Consolas"/>
              </w:rPr>
              <w:t xml:space="preserve">        teks = teks.replace(k, v)</w:t>
            </w:r>
          </w:p>
          <w:p w14:paraId="7FE34804" w14:textId="77777777" w:rsidR="00DA61F2" w:rsidRDefault="00DA61F2" w:rsidP="00B5771B">
            <w:pPr>
              <w:spacing w:line="276" w:lineRule="auto"/>
              <w:ind w:left="0" w:firstLine="0"/>
            </w:pPr>
            <w:r w:rsidRPr="00DA61F2">
              <w:rPr>
                <w:rFonts w:ascii="Consolas" w:hAnsi="Consolas" w:cs="Consolas"/>
              </w:rPr>
              <w:t xml:space="preserve">    return teks</w:t>
            </w:r>
          </w:p>
        </w:tc>
      </w:tr>
    </w:tbl>
    <w:p w14:paraId="60628778" w14:textId="77777777" w:rsidR="00DA61F2" w:rsidRDefault="00DA61F2" w:rsidP="008A2987">
      <w:pPr>
        <w:pStyle w:val="ListParagraph"/>
        <w:numPr>
          <w:ilvl w:val="0"/>
          <w:numId w:val="70"/>
        </w:numPr>
        <w:spacing w:before="100" w:beforeAutospacing="1"/>
        <w:ind w:left="1066" w:hanging="357"/>
        <w:contextualSpacing w:val="0"/>
      </w:pPr>
      <w:r>
        <w:t>Proses translasi</w:t>
      </w:r>
    </w:p>
    <w:p w14:paraId="3EF3FDBB" w14:textId="77777777" w:rsidR="00DA61F2" w:rsidRDefault="00DA61F2" w:rsidP="002A39EE">
      <w:pPr>
        <w:pStyle w:val="PARAF"/>
      </w:pPr>
      <w:r>
        <w:t xml:space="preserve">Setelah proses </w:t>
      </w:r>
      <w:r w:rsidRPr="00DA61F2">
        <w:rPr>
          <w:i/>
        </w:rPr>
        <w:t>preprocessin</w:t>
      </w:r>
      <w:r>
        <w:t xml:space="preserve">g, kamus normalisasi, idiom, </w:t>
      </w:r>
      <w:r w:rsidR="002A39EE">
        <w:t>s</w:t>
      </w:r>
      <w:r>
        <w:t xml:space="preserve">elanjutnya </w:t>
      </w:r>
      <w:r w:rsidRPr="00DA61F2">
        <w:t xml:space="preserve">Komentar kemudian diterjemahkan ke dalam bahasa Inggris menggunakan modul </w:t>
      </w:r>
      <w:r w:rsidRPr="00DA61F2">
        <w:rPr>
          <w:i/>
        </w:rPr>
        <w:t>deep_translator</w:t>
      </w:r>
      <w:r w:rsidRPr="00DA61F2">
        <w:t>.</w:t>
      </w:r>
    </w:p>
    <w:p w14:paraId="3159C16E" w14:textId="7F34BC28" w:rsidR="002A39EE" w:rsidRDefault="002A39EE" w:rsidP="002A39EE">
      <w:pPr>
        <w:pStyle w:val="Caption"/>
      </w:pPr>
      <w:r>
        <w:lastRenderedPageBreak/>
        <w:t xml:space="preserve">Tabel 4. </w:t>
      </w:r>
      <w:fldSimple w:instr=" SEQ Tabel_4. \* ARABIC ">
        <w:r w:rsidR="001556BB">
          <w:rPr>
            <w:noProof/>
          </w:rPr>
          <w:t>7</w:t>
        </w:r>
      </w:fldSimple>
      <w:r>
        <w:t xml:space="preserve"> proses translasi komentar</w:t>
      </w:r>
    </w:p>
    <w:tbl>
      <w:tblPr>
        <w:tblStyle w:val="TableGrid"/>
        <w:tblW w:w="0" w:type="auto"/>
        <w:tblInd w:w="567" w:type="dxa"/>
        <w:tblLook w:val="04A0" w:firstRow="1" w:lastRow="0" w:firstColumn="1" w:lastColumn="0" w:noHBand="0" w:noVBand="1"/>
      </w:tblPr>
      <w:tblGrid>
        <w:gridCol w:w="7479"/>
      </w:tblGrid>
      <w:tr w:rsidR="002A39EE" w14:paraId="18C9C2CA" w14:textId="77777777" w:rsidTr="002A39EE">
        <w:tc>
          <w:tcPr>
            <w:tcW w:w="7479" w:type="dxa"/>
          </w:tcPr>
          <w:p w14:paraId="5B5E7246" w14:textId="77777777" w:rsidR="002A39EE" w:rsidRPr="002A39EE" w:rsidRDefault="002A39EE" w:rsidP="00B5771B">
            <w:pPr>
              <w:spacing w:line="276" w:lineRule="auto"/>
              <w:ind w:left="0" w:firstLine="0"/>
              <w:rPr>
                <w:rFonts w:ascii="Consolas" w:hAnsi="Consolas" w:cs="Consolas"/>
                <w:lang w:val="en-US"/>
              </w:rPr>
            </w:pPr>
            <w:r w:rsidRPr="002A39EE">
              <w:rPr>
                <w:rFonts w:ascii="Consolas" w:hAnsi="Consolas" w:cs="Consolas"/>
              </w:rPr>
              <w:t>from deep_translator import GoogleTranslator</w:t>
            </w:r>
          </w:p>
          <w:p w14:paraId="5152D50D" w14:textId="77777777" w:rsidR="002A39EE" w:rsidRPr="002A39EE" w:rsidRDefault="002A39EE" w:rsidP="00B5771B">
            <w:pPr>
              <w:spacing w:line="276" w:lineRule="auto"/>
              <w:ind w:left="0" w:firstLine="0"/>
              <w:rPr>
                <w:rFonts w:ascii="Consolas" w:hAnsi="Consolas" w:cs="Consolas"/>
              </w:rPr>
            </w:pPr>
            <w:r w:rsidRPr="002A39EE">
              <w:rPr>
                <w:rFonts w:ascii="Consolas" w:hAnsi="Consolas" w:cs="Consolas"/>
              </w:rPr>
              <w:t>def translate(teks):</w:t>
            </w:r>
          </w:p>
          <w:p w14:paraId="71C42398" w14:textId="77777777" w:rsidR="002A39EE" w:rsidRPr="002A39EE" w:rsidRDefault="002A39EE" w:rsidP="00B5771B">
            <w:pPr>
              <w:spacing w:line="276" w:lineRule="auto"/>
              <w:ind w:left="0" w:firstLine="0"/>
              <w:rPr>
                <w:rFonts w:ascii="Consolas" w:hAnsi="Consolas" w:cs="Consolas"/>
              </w:rPr>
            </w:pPr>
            <w:r w:rsidRPr="002A39EE">
              <w:rPr>
                <w:rFonts w:ascii="Consolas" w:hAnsi="Consolas" w:cs="Consolas"/>
              </w:rPr>
              <w:t xml:space="preserve">    try:</w:t>
            </w:r>
          </w:p>
          <w:p w14:paraId="0C967030" w14:textId="77777777" w:rsidR="002A39EE" w:rsidRPr="002A39EE" w:rsidRDefault="002A39EE" w:rsidP="00B5771B">
            <w:pPr>
              <w:spacing w:line="276" w:lineRule="auto"/>
              <w:ind w:left="0" w:firstLine="0"/>
              <w:rPr>
                <w:rFonts w:ascii="Consolas" w:hAnsi="Consolas" w:cs="Consolas"/>
              </w:rPr>
            </w:pPr>
            <w:r w:rsidRPr="002A39EE">
              <w:rPr>
                <w:rFonts w:ascii="Consolas" w:hAnsi="Consolas" w:cs="Consolas"/>
              </w:rPr>
              <w:t xml:space="preserve">        teks = apply_idioms(teks)</w:t>
            </w:r>
          </w:p>
          <w:p w14:paraId="025A9F8F" w14:textId="77777777" w:rsidR="002A39EE" w:rsidRPr="002A39EE" w:rsidRDefault="002A39EE" w:rsidP="00B5771B">
            <w:pPr>
              <w:spacing w:line="276" w:lineRule="auto"/>
              <w:ind w:left="0" w:firstLine="0"/>
              <w:rPr>
                <w:rFonts w:ascii="Consolas" w:hAnsi="Consolas" w:cs="Consolas"/>
              </w:rPr>
            </w:pPr>
            <w:r w:rsidRPr="002A39EE">
              <w:rPr>
                <w:rFonts w:ascii="Consolas" w:hAnsi="Consolas" w:cs="Consolas"/>
              </w:rPr>
              <w:t xml:space="preserve">        translated = GoogleTranslator(source='auto', target='en').translate(teks)</w:t>
            </w:r>
          </w:p>
          <w:p w14:paraId="69A7D450" w14:textId="77777777" w:rsidR="002A39EE" w:rsidRPr="002A39EE" w:rsidRDefault="002A39EE" w:rsidP="00B5771B">
            <w:pPr>
              <w:spacing w:line="276" w:lineRule="auto"/>
              <w:ind w:left="0" w:firstLine="0"/>
              <w:rPr>
                <w:rFonts w:ascii="Consolas" w:hAnsi="Consolas" w:cs="Consolas"/>
              </w:rPr>
            </w:pPr>
            <w:r w:rsidRPr="002A39EE">
              <w:rPr>
                <w:rFonts w:ascii="Consolas" w:hAnsi="Consolas" w:cs="Consolas"/>
              </w:rPr>
              <w:t xml:space="preserve">        return translated</w:t>
            </w:r>
          </w:p>
          <w:p w14:paraId="6688F713" w14:textId="77777777" w:rsidR="002A39EE" w:rsidRPr="002A39EE" w:rsidRDefault="002A39EE" w:rsidP="00B5771B">
            <w:pPr>
              <w:spacing w:line="276" w:lineRule="auto"/>
              <w:ind w:left="0" w:firstLine="0"/>
              <w:rPr>
                <w:rFonts w:ascii="Consolas" w:hAnsi="Consolas" w:cs="Consolas"/>
              </w:rPr>
            </w:pPr>
            <w:r w:rsidRPr="002A39EE">
              <w:rPr>
                <w:rFonts w:ascii="Consolas" w:hAnsi="Consolas" w:cs="Consolas"/>
              </w:rPr>
              <w:t xml:space="preserve">    except Exception as e:</w:t>
            </w:r>
          </w:p>
          <w:p w14:paraId="2F7B87F8" w14:textId="77777777" w:rsidR="002A39EE" w:rsidRPr="002A39EE" w:rsidRDefault="002A39EE" w:rsidP="00B5771B">
            <w:pPr>
              <w:spacing w:line="276" w:lineRule="auto"/>
              <w:ind w:left="0" w:firstLine="0"/>
              <w:rPr>
                <w:rFonts w:ascii="Consolas" w:hAnsi="Consolas" w:cs="Consolas"/>
              </w:rPr>
            </w:pPr>
            <w:r w:rsidRPr="002A39EE">
              <w:rPr>
                <w:rFonts w:ascii="Consolas" w:hAnsi="Consolas" w:cs="Consolas"/>
              </w:rPr>
              <w:t xml:space="preserve">        print(f"Translasi gagal: {e}")</w:t>
            </w:r>
          </w:p>
          <w:p w14:paraId="311BF66F" w14:textId="77777777" w:rsidR="002A39EE" w:rsidRDefault="002A39EE" w:rsidP="00B5771B">
            <w:pPr>
              <w:spacing w:line="276" w:lineRule="auto"/>
              <w:ind w:left="0" w:firstLine="0"/>
            </w:pPr>
            <w:r w:rsidRPr="002A39EE">
              <w:rPr>
                <w:rFonts w:ascii="Consolas" w:hAnsi="Consolas" w:cs="Consolas"/>
              </w:rPr>
              <w:t xml:space="preserve">        return teks</w:t>
            </w:r>
          </w:p>
        </w:tc>
      </w:tr>
    </w:tbl>
    <w:p w14:paraId="0F427748" w14:textId="77777777" w:rsidR="002A39EE" w:rsidRDefault="002A39EE" w:rsidP="008A2987">
      <w:pPr>
        <w:pStyle w:val="ListParagraph"/>
        <w:numPr>
          <w:ilvl w:val="0"/>
          <w:numId w:val="70"/>
        </w:numPr>
        <w:spacing w:before="100" w:beforeAutospacing="1"/>
        <w:ind w:left="1066" w:hanging="357"/>
        <w:contextualSpacing w:val="0"/>
      </w:pPr>
      <w:r>
        <w:t xml:space="preserve">Setelah proses </w:t>
      </w:r>
      <w:r w:rsidRPr="00DA61F2">
        <w:rPr>
          <w:i/>
        </w:rPr>
        <w:t>preprocessin</w:t>
      </w:r>
      <w:r>
        <w:t xml:space="preserve">g, kamus normalisasi, idiom, dan translasi selanjutnya </w:t>
      </w:r>
      <w:r w:rsidRPr="002A39EE">
        <w:t>proses analisis sentimen dilakukan dengan menggunakan VADER.</w:t>
      </w:r>
    </w:p>
    <w:p w14:paraId="03E6CBF8" w14:textId="7031D7BD" w:rsidR="002A39EE" w:rsidRDefault="002A39EE" w:rsidP="002A39EE">
      <w:pPr>
        <w:pStyle w:val="Caption"/>
      </w:pPr>
      <w:r>
        <w:t xml:space="preserve">Tabel 4. </w:t>
      </w:r>
      <w:fldSimple w:instr=" SEQ Tabel_4. \* ARABIC ">
        <w:r w:rsidR="001556BB">
          <w:rPr>
            <w:noProof/>
          </w:rPr>
          <w:t>8</w:t>
        </w:r>
      </w:fldSimple>
      <w:r>
        <w:t xml:space="preserve"> </w:t>
      </w:r>
      <w:r w:rsidRPr="002A39EE">
        <w:t>Perhitungan Skor dan Label Sentimen</w:t>
      </w:r>
      <w:r>
        <w:t xml:space="preserve"> VADER</w:t>
      </w:r>
    </w:p>
    <w:tbl>
      <w:tblPr>
        <w:tblStyle w:val="TableGrid"/>
        <w:tblW w:w="0" w:type="auto"/>
        <w:tblInd w:w="1066" w:type="dxa"/>
        <w:tblLook w:val="04A0" w:firstRow="1" w:lastRow="0" w:firstColumn="1" w:lastColumn="0" w:noHBand="0" w:noVBand="1"/>
      </w:tblPr>
      <w:tblGrid>
        <w:gridCol w:w="6980"/>
      </w:tblGrid>
      <w:tr w:rsidR="002A39EE" w:rsidRPr="002A39EE" w14:paraId="5E32CDE9" w14:textId="77777777" w:rsidTr="002A39EE">
        <w:tc>
          <w:tcPr>
            <w:tcW w:w="6980" w:type="dxa"/>
          </w:tcPr>
          <w:p w14:paraId="482B8F28" w14:textId="77777777" w:rsidR="002A39EE" w:rsidRPr="002A39EE" w:rsidRDefault="002A39EE" w:rsidP="00B5771B">
            <w:pPr>
              <w:pStyle w:val="ListParagraph"/>
              <w:spacing w:before="100" w:beforeAutospacing="1" w:line="276" w:lineRule="auto"/>
              <w:ind w:left="0" w:firstLine="0"/>
              <w:rPr>
                <w:rFonts w:ascii="Consolas" w:hAnsi="Consolas" w:cs="Consolas"/>
              </w:rPr>
            </w:pPr>
            <w:r>
              <w:rPr>
                <w:rFonts w:ascii="Consolas" w:hAnsi="Consolas" w:cs="Consolas"/>
              </w:rPr>
              <w:t>From</w:t>
            </w:r>
            <w:r>
              <w:rPr>
                <w:rFonts w:ascii="Consolas" w:hAnsi="Consolas" w:cs="Consolas"/>
                <w:lang w:val="en-US"/>
              </w:rPr>
              <w:t> </w:t>
            </w:r>
            <w:r>
              <w:rPr>
                <w:rFonts w:ascii="Consolas" w:hAnsi="Consolas" w:cs="Consolas"/>
              </w:rPr>
              <w:t>nltk.sentiment.vader</w:t>
            </w:r>
            <w:r>
              <w:rPr>
                <w:rFonts w:ascii="Consolas" w:hAnsi="Consolas" w:cs="Consolas"/>
                <w:lang w:val="en-US"/>
              </w:rPr>
              <w:t> </w:t>
            </w:r>
            <w:r w:rsidRPr="002A39EE">
              <w:rPr>
                <w:rFonts w:ascii="Consolas" w:hAnsi="Consolas" w:cs="Consolas"/>
              </w:rPr>
              <w:t>import SentimentIntensityAnalyzer</w:t>
            </w:r>
          </w:p>
          <w:p w14:paraId="4A1FD5DC" w14:textId="77777777" w:rsidR="002A39EE" w:rsidRPr="002A39EE" w:rsidRDefault="002A39EE" w:rsidP="00B5771B">
            <w:pPr>
              <w:pStyle w:val="ListParagraph"/>
              <w:spacing w:before="100" w:beforeAutospacing="1" w:line="276" w:lineRule="auto"/>
              <w:ind w:left="0" w:firstLine="0"/>
              <w:rPr>
                <w:rFonts w:ascii="Consolas" w:hAnsi="Consolas" w:cs="Consolas"/>
              </w:rPr>
            </w:pPr>
            <w:r w:rsidRPr="002A39EE">
              <w:rPr>
                <w:rFonts w:ascii="Consolas" w:hAnsi="Consolas" w:cs="Consolas"/>
              </w:rPr>
              <w:t>nltk.download("vader_lexicon")</w:t>
            </w:r>
          </w:p>
          <w:p w14:paraId="425C3B14" w14:textId="77777777" w:rsidR="002A39EE" w:rsidRPr="002A39EE" w:rsidRDefault="002A39EE" w:rsidP="00B5771B">
            <w:pPr>
              <w:pStyle w:val="ListParagraph"/>
              <w:spacing w:before="100" w:beforeAutospacing="1" w:line="276" w:lineRule="auto"/>
              <w:ind w:left="0" w:firstLine="0"/>
              <w:rPr>
                <w:rFonts w:ascii="Consolas" w:hAnsi="Consolas" w:cs="Consolas"/>
                <w:lang w:val="en-US"/>
              </w:rPr>
            </w:pPr>
            <w:r w:rsidRPr="002A39EE">
              <w:rPr>
                <w:rFonts w:ascii="Consolas" w:hAnsi="Consolas" w:cs="Consolas"/>
              </w:rPr>
              <w:t>vader = SentimentIntensityAnalyzer()</w:t>
            </w:r>
          </w:p>
          <w:p w14:paraId="67534628" w14:textId="77777777" w:rsidR="002A39EE" w:rsidRPr="002A39EE" w:rsidRDefault="002A39EE" w:rsidP="00B5771B">
            <w:pPr>
              <w:pStyle w:val="ListParagraph"/>
              <w:spacing w:before="100" w:beforeAutospacing="1" w:line="276" w:lineRule="auto"/>
              <w:ind w:left="0" w:firstLine="0"/>
              <w:rPr>
                <w:rFonts w:ascii="Consolas" w:hAnsi="Consolas" w:cs="Consolas"/>
              </w:rPr>
            </w:pPr>
            <w:r w:rsidRPr="002A39EE">
              <w:rPr>
                <w:rFonts w:ascii="Consolas" w:hAnsi="Consolas" w:cs="Consolas"/>
              </w:rPr>
              <w:t>def analyze_sentiment(teks):</w:t>
            </w:r>
          </w:p>
          <w:p w14:paraId="00B748D9" w14:textId="77777777" w:rsidR="002A39EE" w:rsidRPr="002A39EE" w:rsidRDefault="002A39EE" w:rsidP="00B5771B">
            <w:pPr>
              <w:pStyle w:val="ListParagraph"/>
              <w:spacing w:before="100" w:beforeAutospacing="1" w:line="276" w:lineRule="auto"/>
              <w:ind w:left="0" w:firstLine="0"/>
              <w:rPr>
                <w:rFonts w:ascii="Consolas" w:hAnsi="Consolas" w:cs="Consolas"/>
              </w:rPr>
            </w:pPr>
            <w:r w:rsidRPr="002A39EE">
              <w:rPr>
                <w:rFonts w:ascii="Consolas" w:hAnsi="Consolas" w:cs="Consolas"/>
              </w:rPr>
              <w:t xml:space="preserve">    scores = vader.polarity_scores(teks)</w:t>
            </w:r>
          </w:p>
          <w:p w14:paraId="127257EB" w14:textId="77777777" w:rsidR="002A39EE" w:rsidRPr="002A39EE" w:rsidRDefault="002A39EE" w:rsidP="00B5771B">
            <w:pPr>
              <w:pStyle w:val="ListParagraph"/>
              <w:spacing w:before="100" w:beforeAutospacing="1" w:line="276" w:lineRule="auto"/>
              <w:ind w:left="0" w:firstLine="0"/>
              <w:rPr>
                <w:rFonts w:ascii="Consolas" w:hAnsi="Consolas" w:cs="Consolas"/>
              </w:rPr>
            </w:pPr>
            <w:r w:rsidRPr="002A39EE">
              <w:rPr>
                <w:rFonts w:ascii="Consolas" w:hAnsi="Consolas" w:cs="Consolas"/>
              </w:rPr>
              <w:t xml:space="preserve">    compound = scores['compound']</w:t>
            </w:r>
          </w:p>
          <w:p w14:paraId="47A396DB" w14:textId="77777777" w:rsidR="002A39EE" w:rsidRPr="002A39EE" w:rsidRDefault="002A39EE" w:rsidP="00B5771B">
            <w:pPr>
              <w:pStyle w:val="ListParagraph"/>
              <w:spacing w:before="100" w:beforeAutospacing="1" w:line="276" w:lineRule="auto"/>
              <w:ind w:left="0" w:firstLine="0"/>
              <w:rPr>
                <w:rFonts w:ascii="Consolas" w:hAnsi="Consolas" w:cs="Consolas"/>
              </w:rPr>
            </w:pPr>
            <w:r w:rsidRPr="002A39EE">
              <w:rPr>
                <w:rFonts w:ascii="Consolas" w:hAnsi="Consolas" w:cs="Consolas"/>
              </w:rPr>
              <w:t xml:space="preserve">    if compound &gt;= 0.3:</w:t>
            </w:r>
          </w:p>
          <w:p w14:paraId="69DF35A5" w14:textId="77777777" w:rsidR="002A39EE" w:rsidRPr="002A39EE" w:rsidRDefault="002A39EE" w:rsidP="00B5771B">
            <w:pPr>
              <w:pStyle w:val="ListParagraph"/>
              <w:spacing w:before="100" w:beforeAutospacing="1" w:line="276" w:lineRule="auto"/>
              <w:ind w:left="0" w:firstLine="0"/>
              <w:rPr>
                <w:rFonts w:ascii="Consolas" w:hAnsi="Consolas" w:cs="Consolas"/>
              </w:rPr>
            </w:pPr>
            <w:r w:rsidRPr="002A39EE">
              <w:rPr>
                <w:rFonts w:ascii="Consolas" w:hAnsi="Consolas" w:cs="Consolas"/>
              </w:rPr>
              <w:t xml:space="preserve">        label = "positif"</w:t>
            </w:r>
          </w:p>
          <w:p w14:paraId="3319FA9F" w14:textId="77777777" w:rsidR="002A39EE" w:rsidRPr="002A39EE" w:rsidRDefault="002A39EE" w:rsidP="00B5771B">
            <w:pPr>
              <w:pStyle w:val="ListParagraph"/>
              <w:spacing w:before="100" w:beforeAutospacing="1" w:line="276" w:lineRule="auto"/>
              <w:ind w:left="0" w:firstLine="0"/>
              <w:rPr>
                <w:rFonts w:ascii="Consolas" w:hAnsi="Consolas" w:cs="Consolas"/>
              </w:rPr>
            </w:pPr>
            <w:r w:rsidRPr="002A39EE">
              <w:rPr>
                <w:rFonts w:ascii="Consolas" w:hAnsi="Consolas" w:cs="Consolas"/>
              </w:rPr>
              <w:t xml:space="preserve">    elif compound &lt;= -0.3:</w:t>
            </w:r>
          </w:p>
          <w:p w14:paraId="06B06D06" w14:textId="77777777" w:rsidR="002A39EE" w:rsidRPr="002A39EE" w:rsidRDefault="002A39EE" w:rsidP="00B5771B">
            <w:pPr>
              <w:pStyle w:val="ListParagraph"/>
              <w:spacing w:before="100" w:beforeAutospacing="1" w:line="276" w:lineRule="auto"/>
              <w:ind w:left="0" w:firstLine="0"/>
              <w:rPr>
                <w:rFonts w:ascii="Consolas" w:hAnsi="Consolas" w:cs="Consolas"/>
              </w:rPr>
            </w:pPr>
            <w:r w:rsidRPr="002A39EE">
              <w:rPr>
                <w:rFonts w:ascii="Consolas" w:hAnsi="Consolas" w:cs="Consolas"/>
              </w:rPr>
              <w:t xml:space="preserve">        label = "negatif"</w:t>
            </w:r>
          </w:p>
          <w:p w14:paraId="395328B1" w14:textId="77777777" w:rsidR="002A39EE" w:rsidRPr="002A39EE" w:rsidRDefault="002A39EE" w:rsidP="00B5771B">
            <w:pPr>
              <w:pStyle w:val="ListParagraph"/>
              <w:spacing w:before="100" w:beforeAutospacing="1" w:line="276" w:lineRule="auto"/>
              <w:ind w:left="0" w:firstLine="0"/>
              <w:rPr>
                <w:rFonts w:ascii="Consolas" w:hAnsi="Consolas" w:cs="Consolas"/>
              </w:rPr>
            </w:pPr>
            <w:r w:rsidRPr="002A39EE">
              <w:rPr>
                <w:rFonts w:ascii="Consolas" w:hAnsi="Consolas" w:cs="Consolas"/>
              </w:rPr>
              <w:t xml:space="preserve">    else:</w:t>
            </w:r>
          </w:p>
          <w:p w14:paraId="464CD9E7" w14:textId="77777777" w:rsidR="002A39EE" w:rsidRPr="002A39EE" w:rsidRDefault="002A39EE" w:rsidP="00B5771B">
            <w:pPr>
              <w:pStyle w:val="ListParagraph"/>
              <w:spacing w:before="100" w:beforeAutospacing="1" w:line="276" w:lineRule="auto"/>
              <w:ind w:left="0" w:firstLine="0"/>
              <w:rPr>
                <w:rFonts w:ascii="Consolas" w:hAnsi="Consolas" w:cs="Consolas"/>
              </w:rPr>
            </w:pPr>
            <w:r w:rsidRPr="002A39EE">
              <w:rPr>
                <w:rFonts w:ascii="Consolas" w:hAnsi="Consolas" w:cs="Consolas"/>
              </w:rPr>
              <w:t xml:space="preserve">        label = "netral"</w:t>
            </w:r>
          </w:p>
          <w:p w14:paraId="0D505753" w14:textId="77777777" w:rsidR="002A39EE" w:rsidRPr="002A39EE" w:rsidRDefault="002A39EE" w:rsidP="00B5771B">
            <w:pPr>
              <w:pStyle w:val="ListParagraph"/>
              <w:spacing w:line="276" w:lineRule="auto"/>
              <w:ind w:left="0" w:firstLine="0"/>
              <w:contextualSpacing w:val="0"/>
              <w:rPr>
                <w:rFonts w:ascii="Consolas" w:hAnsi="Consolas" w:cs="Consolas"/>
              </w:rPr>
            </w:pPr>
            <w:r w:rsidRPr="002A39EE">
              <w:rPr>
                <w:rFonts w:ascii="Consolas" w:hAnsi="Consolas" w:cs="Consolas"/>
              </w:rPr>
              <w:t xml:space="preserve">    return scores['pos'], scores['neu'], scores['neg'], compound, label</w:t>
            </w:r>
          </w:p>
        </w:tc>
      </w:tr>
    </w:tbl>
    <w:p w14:paraId="5E125DC7" w14:textId="77777777" w:rsidR="002A39EE" w:rsidRDefault="00290C2D" w:rsidP="008A2987">
      <w:pPr>
        <w:pStyle w:val="ListParagraph"/>
        <w:numPr>
          <w:ilvl w:val="0"/>
          <w:numId w:val="70"/>
        </w:numPr>
        <w:spacing w:before="100" w:beforeAutospacing="1"/>
        <w:contextualSpacing w:val="0"/>
      </w:pPr>
      <w:bookmarkStart w:id="185" w:name="_Hlk202709739"/>
      <w:r>
        <w:t>Hasil akhir proses pelabelan</w:t>
      </w:r>
    </w:p>
    <w:p w14:paraId="01A477FC" w14:textId="53A3DE9F" w:rsidR="000D6EAB" w:rsidRDefault="00290C2D" w:rsidP="002B6EDC">
      <w:pPr>
        <w:pStyle w:val="PARAF"/>
      </w:pPr>
      <w:r>
        <w:t xml:space="preserve">Setelah proses proses </w:t>
      </w:r>
      <w:r w:rsidRPr="00DA61F2">
        <w:rPr>
          <w:i/>
        </w:rPr>
        <w:t>preprocessin</w:t>
      </w:r>
      <w:r>
        <w:t>g, kamus normalisasi, idiom, translasi dan pelabelan berhasil dijalankan</w:t>
      </w:r>
      <w:r w:rsidR="00B5771B">
        <w:t>,</w:t>
      </w:r>
      <w:r>
        <w:t>. Berikut adalah hasil dari proses pelabelan komentar</w:t>
      </w:r>
      <w:r w:rsidR="00B5771B">
        <w:t>.</w:t>
      </w:r>
    </w:p>
    <w:p w14:paraId="5E667812" w14:textId="112E663C" w:rsidR="00716718" w:rsidRDefault="001B5326" w:rsidP="001B5326">
      <w:pPr>
        <w:pStyle w:val="ListParagraph"/>
        <w:numPr>
          <w:ilvl w:val="0"/>
          <w:numId w:val="77"/>
        </w:numPr>
        <w:spacing w:before="100" w:beforeAutospacing="1"/>
        <w:contextualSpacing w:val="0"/>
      </w:pPr>
      <w:r>
        <w:lastRenderedPageBreak/>
        <w:t xml:space="preserve">Tanpa </w:t>
      </w:r>
      <w:r w:rsidR="00CF4488">
        <w:t>menerapkan</w:t>
      </w:r>
      <w:r>
        <w:t xml:space="preserve"> kamus normalisasi beserta idiom </w:t>
      </w:r>
      <w:r>
        <w:t>(</w:t>
      </w:r>
      <w:r>
        <w:rPr>
          <w:i/>
        </w:rPr>
        <w:t>idiom dictionary</w:t>
      </w:r>
      <w:r>
        <w:t>)</w:t>
      </w:r>
    </w:p>
    <w:p w14:paraId="552E0D6E" w14:textId="59702D61" w:rsidR="001B5326" w:rsidRDefault="001B5326" w:rsidP="00CF4488">
      <w:pPr>
        <w:pStyle w:val="ListParagraph"/>
        <w:spacing w:before="100" w:beforeAutospacing="1"/>
        <w:ind w:left="567" w:firstLine="0"/>
        <w:contextualSpacing w:val="0"/>
        <w:jc w:val="center"/>
      </w:pPr>
      <w:r w:rsidRPr="001B5326">
        <w:drawing>
          <wp:inline distT="0" distB="0" distL="0" distR="0" wp14:anchorId="3F89C5BE" wp14:editId="62CCD386">
            <wp:extent cx="5006206" cy="2467155"/>
            <wp:effectExtent l="0" t="0" r="0" b="0"/>
            <wp:docPr id="2026365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365734" name=""/>
                    <pic:cNvPicPr/>
                  </pic:nvPicPr>
                  <pic:blipFill>
                    <a:blip r:embed="rId54"/>
                    <a:stretch>
                      <a:fillRect/>
                    </a:stretch>
                  </pic:blipFill>
                  <pic:spPr>
                    <a:xfrm>
                      <a:off x="0" y="0"/>
                      <a:ext cx="5033061" cy="2480390"/>
                    </a:xfrm>
                    <a:prstGeom prst="rect">
                      <a:avLst/>
                    </a:prstGeom>
                  </pic:spPr>
                </pic:pic>
              </a:graphicData>
            </a:graphic>
          </wp:inline>
        </w:drawing>
      </w:r>
    </w:p>
    <w:p w14:paraId="0E0372CB" w14:textId="639B3FB9" w:rsidR="00CF4488" w:rsidRDefault="00CF4488" w:rsidP="00CF4488">
      <w:pPr>
        <w:pStyle w:val="Caption"/>
      </w:pPr>
      <w:r>
        <w:t xml:space="preserve">Gambar 4. </w:t>
      </w:r>
      <w:fldSimple w:instr=" SEQ Gambar_4. \* ARABIC ">
        <w:r w:rsidR="001556BB">
          <w:rPr>
            <w:noProof/>
          </w:rPr>
          <w:t>9</w:t>
        </w:r>
      </w:fldSimple>
      <w:r>
        <w:t xml:space="preserve"> </w:t>
      </w:r>
      <w:r>
        <w:t xml:space="preserve">Hasil </w:t>
      </w:r>
      <w:r>
        <w:rPr>
          <w:i/>
        </w:rPr>
        <w:t xml:space="preserve">labeling </w:t>
      </w:r>
      <w:r>
        <w:t>data</w:t>
      </w:r>
      <w:r>
        <w:t xml:space="preserve"> tanpa</w:t>
      </w:r>
      <w:r>
        <w:t xml:space="preserve"> menggunakan kamus</w:t>
      </w:r>
    </w:p>
    <w:p w14:paraId="6E2C4300" w14:textId="6EB7086E" w:rsidR="00CF4488" w:rsidRDefault="00CF4488" w:rsidP="00CF4488">
      <w:pPr>
        <w:ind w:firstLine="0"/>
        <w:jc w:val="center"/>
      </w:pPr>
      <w:r>
        <w:rPr>
          <w:noProof/>
        </w:rPr>
        <w:drawing>
          <wp:inline distT="0" distB="0" distL="0" distR="0" wp14:anchorId="204A11BB" wp14:editId="4E496A67">
            <wp:extent cx="4984619" cy="2565779"/>
            <wp:effectExtent l="0" t="0" r="0" b="0"/>
            <wp:docPr id="1222158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25459" cy="2586801"/>
                    </a:xfrm>
                    <a:prstGeom prst="rect">
                      <a:avLst/>
                    </a:prstGeom>
                    <a:noFill/>
                    <a:ln>
                      <a:noFill/>
                    </a:ln>
                  </pic:spPr>
                </pic:pic>
              </a:graphicData>
            </a:graphic>
          </wp:inline>
        </w:drawing>
      </w:r>
    </w:p>
    <w:p w14:paraId="137C448A" w14:textId="5415EEBD" w:rsidR="00CF4488" w:rsidRDefault="00CF4488" w:rsidP="00CF4488">
      <w:pPr>
        <w:pStyle w:val="Caption"/>
      </w:pPr>
      <w:r>
        <w:t xml:space="preserve">Gambar 4. </w:t>
      </w:r>
      <w:fldSimple w:instr=" SEQ Gambar_4. \* ARABIC ">
        <w:r w:rsidR="001556BB">
          <w:rPr>
            <w:noProof/>
          </w:rPr>
          <w:t>10</w:t>
        </w:r>
      </w:fldSimple>
      <w:r>
        <w:t xml:space="preserve"> Distribusi </w:t>
      </w:r>
      <w:r>
        <w:rPr>
          <w:i/>
          <w:iCs/>
        </w:rPr>
        <w:t xml:space="preserve">labelling </w:t>
      </w:r>
      <w:r>
        <w:t>data tanpa kamus</w:t>
      </w:r>
    </w:p>
    <w:p w14:paraId="7B1CA35C" w14:textId="43B1B3F9" w:rsidR="00CF4488" w:rsidRDefault="00CF4488" w:rsidP="00CF4488">
      <w:pPr>
        <w:pStyle w:val="PARAF"/>
      </w:pPr>
      <w:r w:rsidRPr="00CF4488">
        <w:t xml:space="preserve">Berdasarkan </w:t>
      </w:r>
      <w:r>
        <w:t>Gambar 4. 9 dan Gambar 4. 10</w:t>
      </w:r>
      <w:r w:rsidRPr="00CF4488">
        <w:t xml:space="preserve"> tersebut, distribusi sentimen berdasarkan label VADER</w:t>
      </w:r>
      <w:r>
        <w:t xml:space="preserve"> yang tidak menerapkan kamus normalisasi serta idiom</w:t>
      </w:r>
      <w:r w:rsidRPr="00CF4488">
        <w:t xml:space="preserve"> menunjukkan jumlah sebagai berikut: sentimen </w:t>
      </w:r>
      <w:r>
        <w:lastRenderedPageBreak/>
        <w:t>netral</w:t>
      </w:r>
      <w:r w:rsidRPr="00CF4488">
        <w:t xml:space="preserve"> sebanyak 2718, </w:t>
      </w:r>
      <w:r>
        <w:t>positif</w:t>
      </w:r>
      <w:r w:rsidRPr="00CF4488">
        <w:t xml:space="preserve"> sebanyak 1328, dan negatif sebanyak </w:t>
      </w:r>
      <w:r>
        <w:t>412 dengan total keseluruhan 4458 data.</w:t>
      </w:r>
    </w:p>
    <w:p w14:paraId="538A7EA9" w14:textId="11DC5F87" w:rsidR="00CF4488" w:rsidRPr="00CF4488" w:rsidRDefault="00CF4488" w:rsidP="00CF4488">
      <w:pPr>
        <w:pStyle w:val="ListParagraph"/>
        <w:numPr>
          <w:ilvl w:val="0"/>
          <w:numId w:val="77"/>
        </w:numPr>
      </w:pPr>
      <w:r>
        <w:t>menerapkan kamus normalisasi beserta idiom (</w:t>
      </w:r>
      <w:r>
        <w:rPr>
          <w:i/>
        </w:rPr>
        <w:t>idiom dictionary</w:t>
      </w:r>
      <w:r>
        <w:t>)</w:t>
      </w:r>
    </w:p>
    <w:p w14:paraId="1D9BA61D" w14:textId="44924D6A" w:rsidR="000D6EAB" w:rsidRDefault="00716718" w:rsidP="001B5326">
      <w:pPr>
        <w:ind w:firstLine="0"/>
        <w:jc w:val="center"/>
      </w:pPr>
      <w:r w:rsidRPr="00716718">
        <w:drawing>
          <wp:inline distT="0" distB="0" distL="0" distR="0" wp14:anchorId="3AE8CD4F" wp14:editId="18CED54A">
            <wp:extent cx="4401403" cy="2353182"/>
            <wp:effectExtent l="0" t="0" r="0" b="0"/>
            <wp:docPr id="14792901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90112" name=""/>
                    <pic:cNvPicPr/>
                  </pic:nvPicPr>
                  <pic:blipFill>
                    <a:blip r:embed="rId56"/>
                    <a:stretch>
                      <a:fillRect/>
                    </a:stretch>
                  </pic:blipFill>
                  <pic:spPr>
                    <a:xfrm>
                      <a:off x="0" y="0"/>
                      <a:ext cx="4427759" cy="2367273"/>
                    </a:xfrm>
                    <a:prstGeom prst="rect">
                      <a:avLst/>
                    </a:prstGeom>
                  </pic:spPr>
                </pic:pic>
              </a:graphicData>
            </a:graphic>
          </wp:inline>
        </w:drawing>
      </w:r>
      <w:r w:rsidR="00CF4488" w:rsidRPr="00CF4488">
        <w:drawing>
          <wp:inline distT="0" distB="0" distL="0" distR="0" wp14:anchorId="3BB0ABE8" wp14:editId="24331178">
            <wp:extent cx="4421875" cy="477393"/>
            <wp:effectExtent l="0" t="0" r="0" b="0"/>
            <wp:docPr id="974562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562387" name=""/>
                    <pic:cNvPicPr/>
                  </pic:nvPicPr>
                  <pic:blipFill>
                    <a:blip r:embed="rId57"/>
                    <a:stretch>
                      <a:fillRect/>
                    </a:stretch>
                  </pic:blipFill>
                  <pic:spPr>
                    <a:xfrm>
                      <a:off x="0" y="0"/>
                      <a:ext cx="4485011" cy="484209"/>
                    </a:xfrm>
                    <a:prstGeom prst="rect">
                      <a:avLst/>
                    </a:prstGeom>
                  </pic:spPr>
                </pic:pic>
              </a:graphicData>
            </a:graphic>
          </wp:inline>
        </w:drawing>
      </w:r>
    </w:p>
    <w:p w14:paraId="7740566A" w14:textId="71948064" w:rsidR="000D6EAB" w:rsidRDefault="000D6EAB" w:rsidP="001A2D6C">
      <w:pPr>
        <w:pStyle w:val="Caption"/>
      </w:pPr>
      <w:r>
        <w:t xml:space="preserve">Gambar 4. </w:t>
      </w:r>
      <w:fldSimple w:instr=" SEQ Gambar_4. \* ARABIC ">
        <w:r w:rsidR="001556BB">
          <w:rPr>
            <w:noProof/>
          </w:rPr>
          <w:t>11</w:t>
        </w:r>
      </w:fldSimple>
      <w:r>
        <w:t xml:space="preserve"> Hasil </w:t>
      </w:r>
      <w:r>
        <w:rPr>
          <w:i/>
        </w:rPr>
        <w:t xml:space="preserve">labeling </w:t>
      </w:r>
      <w:r>
        <w:t>data</w:t>
      </w:r>
      <w:r w:rsidR="00716718">
        <w:t xml:space="preserve"> menggunakan kamus</w:t>
      </w:r>
    </w:p>
    <w:p w14:paraId="0591D1AB" w14:textId="443544ED" w:rsidR="000D6EAB" w:rsidRDefault="00B5771B" w:rsidP="005D1C77">
      <w:pPr>
        <w:ind w:left="0" w:firstLine="0"/>
        <w:jc w:val="center"/>
      </w:pPr>
      <w:r>
        <w:rPr>
          <w:noProof/>
        </w:rPr>
        <w:drawing>
          <wp:inline distT="0" distB="0" distL="0" distR="0" wp14:anchorId="34814FB8" wp14:editId="7B6ABEEA">
            <wp:extent cx="3056554" cy="1910250"/>
            <wp:effectExtent l="0" t="0" r="0" b="0"/>
            <wp:docPr id="10020413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66163" cy="1916255"/>
                    </a:xfrm>
                    <a:prstGeom prst="rect">
                      <a:avLst/>
                    </a:prstGeom>
                    <a:noFill/>
                    <a:ln>
                      <a:noFill/>
                    </a:ln>
                  </pic:spPr>
                </pic:pic>
              </a:graphicData>
            </a:graphic>
          </wp:inline>
        </w:drawing>
      </w:r>
    </w:p>
    <w:p w14:paraId="46253A27" w14:textId="7399C0B7" w:rsidR="000D6EAB" w:rsidRDefault="000D6EAB" w:rsidP="001A2D6C">
      <w:pPr>
        <w:pStyle w:val="Caption"/>
      </w:pPr>
      <w:r>
        <w:t xml:space="preserve">Gambar 4. </w:t>
      </w:r>
      <w:fldSimple w:instr=" SEQ Gambar_4. \* ARABIC ">
        <w:r w:rsidR="001556BB">
          <w:rPr>
            <w:noProof/>
          </w:rPr>
          <w:t>12</w:t>
        </w:r>
      </w:fldSimple>
      <w:r>
        <w:t xml:space="preserve"> </w:t>
      </w:r>
      <w:r w:rsidR="00CF4488">
        <w:t>distribus</w:t>
      </w:r>
      <w:r>
        <w:t xml:space="preserve"> </w:t>
      </w:r>
      <w:r>
        <w:rPr>
          <w:i/>
        </w:rPr>
        <w:t xml:space="preserve">labeling </w:t>
      </w:r>
      <w:r>
        <w:t>data</w:t>
      </w:r>
      <w:r w:rsidR="00B5771B">
        <w:t xml:space="preserve"> menggunakan kamus</w:t>
      </w:r>
    </w:p>
    <w:bookmarkEnd w:id="185"/>
    <w:p w14:paraId="3AA9A5BD" w14:textId="77777777" w:rsidR="003734D3" w:rsidRDefault="003734D3" w:rsidP="002B6EDC">
      <w:pPr>
        <w:pStyle w:val="PARAF"/>
      </w:pPr>
      <w:r>
        <w:t xml:space="preserve">Berdasarkan Gambar 4. 10 dan Gambar 4. 12, </w:t>
      </w:r>
      <w:r w:rsidRPr="003734D3">
        <w:t xml:space="preserve">Distribusi data dalam penelitian ini mengacu pada hasil pelabelan sentimen menggunakan metode VADER yang diterapkan pada komentar TikTok. Dataset yang telah melalui proses normalisasi dengan kamus menghasilkan 1.387 komentar positif, 2.656 netral, dan 415 negatif dari total 4.458 data. Dataset ini dipilih karena </w:t>
      </w:r>
      <w:r w:rsidRPr="003734D3">
        <w:lastRenderedPageBreak/>
        <w:t xml:space="preserve">proses normalisasi terbukti meningkatkan akurasi pelabelan, khususnya dalam mengenali kata-kata tidak baku atau slang yang umum digunakan di media sosial. Penggunaan kamus memungkinkan VADER menangkap nuansa emosional dengan lebih tepat, yang ditunjukkan dengan peningkatan proporsi kelas positif dan keseimbangan distribusi antar kelas. </w:t>
      </w:r>
    </w:p>
    <w:p w14:paraId="0D44A769" w14:textId="5792ED62" w:rsidR="000D6EAB" w:rsidRDefault="003734D3" w:rsidP="002B6EDC">
      <w:pPr>
        <w:pStyle w:val="PARAF"/>
      </w:pPr>
      <w:r w:rsidRPr="003734D3">
        <w:t>Sebaliknya, dataset tanpa kamus menunjukkan dominasi kelas netral (2.718) dengan proporsi positif yang lebih rendah (1.328), menandakan bahwa banyak komentar bermuatan sentimen tidak terdeteksi secara akurat. Ketidakseimbangan ini berpotensi menyebabkan bias model terhadap kelas mayoritas dan menurunkan performa saat dihadapkan pada data baru. Oleh karena itu, dataset dengan kamus dipilih karena dinilai lebih representatif, seimbang, dan sesuai dengan karakteristik bahasa informal pada platform TikTok.</w:t>
      </w:r>
      <w:r w:rsidR="000D6EAB" w:rsidRPr="00A86711">
        <w:t xml:space="preserve"> </w:t>
      </w:r>
    </w:p>
    <w:p w14:paraId="1DD71527" w14:textId="77777777" w:rsidR="000D6EAB" w:rsidRDefault="000D6EAB" w:rsidP="005D79D9">
      <w:pPr>
        <w:pStyle w:val="41"/>
        <w:spacing w:before="0"/>
      </w:pPr>
      <w:bookmarkStart w:id="186" w:name="_Toc199697106"/>
      <w:bookmarkStart w:id="187" w:name="_Toc200656072"/>
      <w:bookmarkStart w:id="188" w:name="_Toc202646226"/>
      <w:bookmarkStart w:id="189" w:name="_Hlk202717050"/>
      <w:r>
        <w:t xml:space="preserve">Hasil </w:t>
      </w:r>
      <w:bookmarkEnd w:id="186"/>
      <w:bookmarkEnd w:id="187"/>
      <w:r w:rsidR="00C53B1D">
        <w:t xml:space="preserve">Pelatihan Model </w:t>
      </w:r>
      <w:r w:rsidR="00C53B1D">
        <w:rPr>
          <w:i/>
        </w:rPr>
        <w:t>Random Forest</w:t>
      </w:r>
      <w:bookmarkEnd w:id="188"/>
    </w:p>
    <w:p w14:paraId="5F5340DF" w14:textId="77777777" w:rsidR="00C53B1D" w:rsidRDefault="00C53B1D" w:rsidP="005D79D9">
      <w:pPr>
        <w:pStyle w:val="441"/>
        <w:spacing w:before="0"/>
      </w:pPr>
      <w:bookmarkStart w:id="190" w:name="_Toc202646227"/>
      <w:r>
        <w:rPr>
          <w:i/>
        </w:rPr>
        <w:t>K-Fold Cross Validation</w:t>
      </w:r>
      <w:bookmarkEnd w:id="189"/>
      <w:bookmarkEnd w:id="190"/>
    </w:p>
    <w:p w14:paraId="17ECA4B3" w14:textId="77777777" w:rsidR="009D0439" w:rsidRDefault="009D0439" w:rsidP="00C53B1D">
      <w:pPr>
        <w:pStyle w:val="PARAF"/>
      </w:pPr>
      <w:r w:rsidRPr="009D0439">
        <w:t xml:space="preserve">Proses pengujian model </w:t>
      </w:r>
      <w:r w:rsidRPr="009D0439">
        <w:rPr>
          <w:i/>
        </w:rPr>
        <w:t>Machine Learning</w:t>
      </w:r>
      <w:r w:rsidRPr="009D0439">
        <w:t xml:space="preserve"> dilakukan dengan metode </w:t>
      </w:r>
      <w:r w:rsidRPr="009D0439">
        <w:rPr>
          <w:i/>
        </w:rPr>
        <w:t>K-Fold Cross Validation</w:t>
      </w:r>
      <w:r w:rsidRPr="009D0439">
        <w:t xml:space="preserve">, yang bertujuan untuk mengevaluasi kestabilan dan konsistensi performa model terhadap berbagai pembagian data. Teknik ini membagi dataset menjadi beberapa bagian (fold), dimana pada setiap iterasi, satu fold digunakan sebagai data uji, sementara fold lainnya sebagai data latih. </w:t>
      </w:r>
    </w:p>
    <w:p w14:paraId="6C7719E7" w14:textId="7C049370" w:rsidR="00EA1BB1" w:rsidRDefault="00EA1BB1" w:rsidP="00EA1BB1">
      <w:pPr>
        <w:pStyle w:val="Caption"/>
      </w:pPr>
      <w:r>
        <w:t xml:space="preserve">Tabel 4. </w:t>
      </w:r>
      <w:fldSimple w:instr=" SEQ Tabel_4. \* ARABIC ">
        <w:r w:rsidR="001556BB">
          <w:rPr>
            <w:noProof/>
          </w:rPr>
          <w:t>9</w:t>
        </w:r>
      </w:fldSimple>
      <w:r>
        <w:t xml:space="preserve"> Potongan kode </w:t>
      </w:r>
      <w:r w:rsidRPr="009D0439">
        <w:rPr>
          <w:i/>
        </w:rPr>
        <w:t>K-Fold Cross Validation</w:t>
      </w:r>
    </w:p>
    <w:tbl>
      <w:tblPr>
        <w:tblStyle w:val="TableGrid"/>
        <w:tblW w:w="0" w:type="auto"/>
        <w:tblInd w:w="567" w:type="dxa"/>
        <w:tblLook w:val="04A0" w:firstRow="1" w:lastRow="0" w:firstColumn="1" w:lastColumn="0" w:noHBand="0" w:noVBand="1"/>
      </w:tblPr>
      <w:tblGrid>
        <w:gridCol w:w="7587"/>
      </w:tblGrid>
      <w:tr w:rsidR="00EA1BB1" w:rsidRPr="00EA1BB1" w14:paraId="0F15315C" w14:textId="77777777" w:rsidTr="00EA1BB1">
        <w:tc>
          <w:tcPr>
            <w:tcW w:w="8154" w:type="dxa"/>
          </w:tcPr>
          <w:p w14:paraId="30299992"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 ==== Load TF-IDF ====</w:t>
            </w:r>
          </w:p>
          <w:p w14:paraId="46F54A2F"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tfidf = joblib.load('public/scripts/tfidf_model.pkl')</w:t>
            </w:r>
          </w:p>
          <w:p w14:paraId="4B2BC63D"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X = tfidf.transform(df['comment_translate'])</w:t>
            </w:r>
          </w:p>
          <w:p w14:paraId="6960F1D7"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lastRenderedPageBreak/>
              <w:t>y = df['label_vader'].str.lower().str.strip()</w:t>
            </w:r>
          </w:p>
          <w:p w14:paraId="472AC396"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 ==== Model ====</w:t>
            </w:r>
          </w:p>
          <w:p w14:paraId="4E9E1C58"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model = RandomForestClassifier(</w:t>
            </w:r>
          </w:p>
          <w:p w14:paraId="22B2476B"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    n_estimators=100,</w:t>
            </w:r>
          </w:p>
          <w:p w14:paraId="2C6A997B"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    random_state=42</w:t>
            </w:r>
          </w:p>
          <w:p w14:paraId="108ED3B6"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w:t>
            </w:r>
          </w:p>
          <w:p w14:paraId="525CA04B"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 ==== Setup K-Fold ====</w:t>
            </w:r>
          </w:p>
          <w:p w14:paraId="467E3968"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n_splits = 5</w:t>
            </w:r>
          </w:p>
          <w:p w14:paraId="736D34A7"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n_repeats = 3</w:t>
            </w:r>
          </w:p>
          <w:p w14:paraId="3F89DDC2"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cv = RepeatedStratifiedKFold(</w:t>
            </w:r>
          </w:p>
          <w:p w14:paraId="270D3551"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    n_splits=n_splits,</w:t>
            </w:r>
          </w:p>
          <w:p w14:paraId="40C33619"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    n_repeats=n_repeats,</w:t>
            </w:r>
          </w:p>
          <w:p w14:paraId="1BFF3679"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    random_state=999</w:t>
            </w:r>
          </w:p>
          <w:p w14:paraId="28D98E2F"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w:t>
            </w:r>
          </w:p>
          <w:p w14:paraId="3D306CD4"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 ==== Jalankan K-Fold ====</w:t>
            </w:r>
          </w:p>
          <w:p w14:paraId="05CBCCFF"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scores = cross_val_score(</w:t>
            </w:r>
          </w:p>
          <w:p w14:paraId="76840D27"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    model, X, y,</w:t>
            </w:r>
          </w:p>
          <w:p w14:paraId="42F98C0D"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    scoring='accuracy',</w:t>
            </w:r>
          </w:p>
          <w:p w14:paraId="7A7EA45D"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    cv=cv,</w:t>
            </w:r>
          </w:p>
          <w:p w14:paraId="67747539"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    n_jobs=-1</w:t>
            </w:r>
          </w:p>
          <w:p w14:paraId="79C20C35"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w:t>
            </w:r>
          </w:p>
          <w:p w14:paraId="245B3ACD"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print(f"Akurasi tiap fold ({n_splits} Fold x {n_repeats} Repeat):")</w:t>
            </w:r>
          </w:p>
          <w:p w14:paraId="5AEB9387"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print(scores)</w:t>
            </w:r>
          </w:p>
          <w:p w14:paraId="1A877FB5"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 ==== Hitung Mean Tiap Pengulangan ====</w:t>
            </w:r>
          </w:p>
          <w:p w14:paraId="5B3AF82D"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scores_reshaped = scores.reshape(n_repeats, n_splits)</w:t>
            </w:r>
          </w:p>
          <w:p w14:paraId="004FC3BF" w14:textId="77777777" w:rsidR="00EA1BB1" w:rsidRPr="00EA1BB1" w:rsidRDefault="00EA1BB1" w:rsidP="00EA1BB1">
            <w:pPr>
              <w:spacing w:line="360" w:lineRule="auto"/>
              <w:ind w:left="0" w:firstLine="0"/>
              <w:rPr>
                <w:rFonts w:ascii="Consolas" w:hAnsi="Consolas" w:cs="Consolas"/>
                <w:lang w:val="en-US"/>
              </w:rPr>
            </w:pPr>
            <w:r w:rsidRPr="00EA1BB1">
              <w:rPr>
                <w:rFonts w:ascii="Consolas" w:hAnsi="Consolas" w:cs="Consolas"/>
                <w:lang w:val="en-US"/>
              </w:rPr>
              <w:t>mean_per_repeat = scores_reshaped.mean(axis=1)</w:t>
            </w:r>
          </w:p>
        </w:tc>
      </w:tr>
    </w:tbl>
    <w:p w14:paraId="3B134807" w14:textId="77777777" w:rsidR="00C53B1D" w:rsidRDefault="009D0439" w:rsidP="00EA1BB1">
      <w:pPr>
        <w:pStyle w:val="PARAF"/>
        <w:spacing w:before="100" w:beforeAutospacing="1"/>
      </w:pPr>
      <w:r w:rsidRPr="009D0439">
        <w:lastRenderedPageBreak/>
        <w:t xml:space="preserve">Pengujian ini menggunakan konfigurasi </w:t>
      </w:r>
      <w:r w:rsidRPr="009D0439">
        <w:rPr>
          <w:i/>
        </w:rPr>
        <w:t xml:space="preserve">Repeated Stratified K-Fold </w:t>
      </w:r>
      <w:r w:rsidRPr="009D0439">
        <w:t xml:space="preserve">dengan 5 fold dan 3 kali pengulangan (5x3) untuk memastikan distribusi label yang seimbang di setiap fold. Pengujian dilakukan terhadap model </w:t>
      </w:r>
      <w:r w:rsidRPr="005848FB">
        <w:rPr>
          <w:i/>
        </w:rPr>
        <w:t>Random Forest</w:t>
      </w:r>
      <w:r w:rsidRPr="009D0439">
        <w:t xml:space="preserve"> yang telah dilatih dengan data hasil pelabelan dari VADER. </w:t>
      </w:r>
    </w:p>
    <w:p w14:paraId="6DBEFFD3" w14:textId="2E3F5BA7" w:rsidR="00E5038F" w:rsidRDefault="00A64863" w:rsidP="00A64863">
      <w:pPr>
        <w:ind w:firstLine="0"/>
        <w:jc w:val="center"/>
      </w:pPr>
      <w:r w:rsidRPr="00A64863">
        <w:lastRenderedPageBreak/>
        <w:drawing>
          <wp:inline distT="0" distB="0" distL="0" distR="0" wp14:anchorId="4FABE671" wp14:editId="10A911D2">
            <wp:extent cx="5111750" cy="3043352"/>
            <wp:effectExtent l="0" t="0" r="0" b="0"/>
            <wp:docPr id="378367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367252" name=""/>
                    <pic:cNvPicPr/>
                  </pic:nvPicPr>
                  <pic:blipFill>
                    <a:blip r:embed="rId59"/>
                    <a:stretch>
                      <a:fillRect/>
                    </a:stretch>
                  </pic:blipFill>
                  <pic:spPr>
                    <a:xfrm>
                      <a:off x="0" y="0"/>
                      <a:ext cx="5126518" cy="3052144"/>
                    </a:xfrm>
                    <a:prstGeom prst="rect">
                      <a:avLst/>
                    </a:prstGeom>
                  </pic:spPr>
                </pic:pic>
              </a:graphicData>
            </a:graphic>
          </wp:inline>
        </w:drawing>
      </w:r>
    </w:p>
    <w:p w14:paraId="5369386A" w14:textId="01FEB1AE" w:rsidR="009D0439" w:rsidRDefault="009D0439" w:rsidP="009D0439">
      <w:pPr>
        <w:pStyle w:val="Caption"/>
      </w:pPr>
      <w:r>
        <w:t xml:space="preserve">Gambar 4. </w:t>
      </w:r>
      <w:fldSimple w:instr=" SEQ Gambar_4. \* ARABIC ">
        <w:r w:rsidR="001556BB">
          <w:rPr>
            <w:noProof/>
          </w:rPr>
          <w:t>13</w:t>
        </w:r>
      </w:fldSimple>
      <w:r>
        <w:t xml:space="preserve"> Hasil Grafik </w:t>
      </w:r>
      <w:r w:rsidRPr="009D0439">
        <w:rPr>
          <w:i/>
        </w:rPr>
        <w:t>K-Fold cross validation random forest</w:t>
      </w:r>
    </w:p>
    <w:p w14:paraId="06A6109B" w14:textId="79C5F072" w:rsidR="009D0439" w:rsidRDefault="00E5038F" w:rsidP="00C53B1D">
      <w:pPr>
        <w:pStyle w:val="PARAF"/>
      </w:pPr>
      <w:r w:rsidRPr="00E5038F">
        <w:t>Gam</w:t>
      </w:r>
      <w:r>
        <w:t>bar 4.1</w:t>
      </w:r>
      <w:r w:rsidR="00CC21FF">
        <w:t>3</w:t>
      </w:r>
      <w:r w:rsidRPr="00E5038F">
        <w:t xml:space="preserve"> menunjukkan hasil visualisasi pengujian </w:t>
      </w:r>
      <w:r w:rsidRPr="00E5038F">
        <w:rPr>
          <w:i/>
        </w:rPr>
        <w:t>K-Fold Cross Validation</w:t>
      </w:r>
      <w:r w:rsidRPr="00E5038F">
        <w:t xml:space="preserve"> pada model Random Forest. Garis berwarna oranye menunjukkan nilai akurasi pada masing-masing fold, sedangkan garis biru putus-putus menunjukkan rata-rata akurasi keseluruhan.</w:t>
      </w:r>
    </w:p>
    <w:p w14:paraId="0A25CB0B" w14:textId="197F269D" w:rsidR="00E5038F" w:rsidRDefault="002F5108" w:rsidP="002F5108">
      <w:pPr>
        <w:pStyle w:val="Caption"/>
        <w:spacing w:before="100" w:beforeAutospacing="1"/>
      </w:pPr>
      <w:r>
        <w:t xml:space="preserve">Tabel 4. </w:t>
      </w:r>
      <w:fldSimple w:instr=" SEQ Tabel_4. \* ARABIC ">
        <w:r w:rsidR="001556BB">
          <w:rPr>
            <w:noProof/>
          </w:rPr>
          <w:t>10</w:t>
        </w:r>
      </w:fldSimple>
      <w:r>
        <w:t xml:space="preserve"> Rata-rata akurasi tiap pengulangan</w:t>
      </w:r>
    </w:p>
    <w:tbl>
      <w:tblPr>
        <w:tblStyle w:val="TableGrid"/>
        <w:tblW w:w="0" w:type="auto"/>
        <w:tblInd w:w="567" w:type="dxa"/>
        <w:tblLook w:val="04A0" w:firstRow="1" w:lastRow="0" w:firstColumn="1" w:lastColumn="0" w:noHBand="0" w:noVBand="1"/>
      </w:tblPr>
      <w:tblGrid>
        <w:gridCol w:w="3817"/>
        <w:gridCol w:w="3770"/>
      </w:tblGrid>
      <w:tr w:rsidR="002F5108" w:rsidRPr="002F5108" w14:paraId="021610BE" w14:textId="77777777" w:rsidTr="002F5108">
        <w:tc>
          <w:tcPr>
            <w:tcW w:w="3817" w:type="dxa"/>
          </w:tcPr>
          <w:p w14:paraId="66EB1732" w14:textId="77777777" w:rsidR="002F5108" w:rsidRPr="002F5108" w:rsidRDefault="002F5108" w:rsidP="002F5108">
            <w:pPr>
              <w:spacing w:line="360" w:lineRule="auto"/>
              <w:ind w:left="0" w:firstLine="0"/>
              <w:rPr>
                <w:rFonts w:ascii="Times New Roman" w:hAnsi="Times New Roman" w:cs="Times New Roman"/>
                <w:sz w:val="24"/>
                <w:lang w:val="en-US"/>
              </w:rPr>
            </w:pPr>
            <w:r w:rsidRPr="002F5108">
              <w:rPr>
                <w:rFonts w:ascii="Times New Roman" w:hAnsi="Times New Roman" w:cs="Times New Roman"/>
                <w:sz w:val="24"/>
                <w:lang w:val="en-US"/>
              </w:rPr>
              <w:t>Pengulangan</w:t>
            </w:r>
          </w:p>
        </w:tc>
        <w:tc>
          <w:tcPr>
            <w:tcW w:w="3770" w:type="dxa"/>
          </w:tcPr>
          <w:p w14:paraId="63E5CDD3" w14:textId="77777777" w:rsidR="002F5108" w:rsidRPr="002F5108" w:rsidRDefault="002F5108" w:rsidP="002F5108">
            <w:pPr>
              <w:spacing w:line="360" w:lineRule="auto"/>
              <w:ind w:left="0" w:firstLine="0"/>
              <w:rPr>
                <w:rFonts w:ascii="Times New Roman" w:hAnsi="Times New Roman" w:cs="Times New Roman"/>
                <w:sz w:val="24"/>
                <w:lang w:val="en-US"/>
              </w:rPr>
            </w:pPr>
            <w:r w:rsidRPr="002F5108">
              <w:rPr>
                <w:rFonts w:ascii="Times New Roman" w:hAnsi="Times New Roman" w:cs="Times New Roman"/>
                <w:sz w:val="24"/>
                <w:lang w:val="en-US"/>
              </w:rPr>
              <w:t>Mean Akurasi (%)</w:t>
            </w:r>
          </w:p>
        </w:tc>
      </w:tr>
      <w:tr w:rsidR="002F5108" w:rsidRPr="002F5108" w14:paraId="576E1E9E" w14:textId="77777777" w:rsidTr="002F5108">
        <w:tc>
          <w:tcPr>
            <w:tcW w:w="3817" w:type="dxa"/>
          </w:tcPr>
          <w:p w14:paraId="238CEA85" w14:textId="77777777" w:rsidR="002F5108" w:rsidRPr="002F5108" w:rsidRDefault="002F5108" w:rsidP="002F5108">
            <w:pPr>
              <w:spacing w:line="360" w:lineRule="auto"/>
              <w:ind w:left="0" w:firstLine="0"/>
              <w:rPr>
                <w:rFonts w:ascii="Times New Roman" w:hAnsi="Times New Roman" w:cs="Times New Roman"/>
                <w:sz w:val="24"/>
                <w:lang w:val="en-US"/>
              </w:rPr>
            </w:pPr>
            <w:r>
              <w:rPr>
                <w:rFonts w:ascii="Times New Roman" w:hAnsi="Times New Roman" w:cs="Times New Roman"/>
                <w:sz w:val="24"/>
                <w:lang w:val="en-US"/>
              </w:rPr>
              <w:t>Repeat 1</w:t>
            </w:r>
          </w:p>
        </w:tc>
        <w:tc>
          <w:tcPr>
            <w:tcW w:w="3770" w:type="dxa"/>
          </w:tcPr>
          <w:p w14:paraId="700DAB36" w14:textId="538A3114" w:rsidR="002F5108" w:rsidRPr="002F5108" w:rsidRDefault="002F5108" w:rsidP="002F5108">
            <w:pPr>
              <w:spacing w:line="360" w:lineRule="auto"/>
              <w:ind w:left="0" w:firstLine="0"/>
              <w:rPr>
                <w:rFonts w:ascii="Times New Roman" w:hAnsi="Times New Roman" w:cs="Times New Roman"/>
                <w:sz w:val="24"/>
                <w:lang w:val="en-US"/>
              </w:rPr>
            </w:pPr>
            <w:r>
              <w:rPr>
                <w:rFonts w:ascii="Times New Roman" w:hAnsi="Times New Roman" w:cs="Times New Roman"/>
                <w:sz w:val="24"/>
                <w:lang w:val="en-US"/>
              </w:rPr>
              <w:t>8</w:t>
            </w:r>
            <w:r w:rsidR="00FB5A5C">
              <w:rPr>
                <w:rFonts w:ascii="Times New Roman" w:hAnsi="Times New Roman" w:cs="Times New Roman"/>
                <w:sz w:val="24"/>
                <w:lang w:val="en-US"/>
              </w:rPr>
              <w:t>7.</w:t>
            </w:r>
            <w:r w:rsidR="00A64863">
              <w:rPr>
                <w:rFonts w:ascii="Times New Roman" w:hAnsi="Times New Roman" w:cs="Times New Roman"/>
                <w:sz w:val="24"/>
                <w:lang w:val="en-US"/>
              </w:rPr>
              <w:t>9</w:t>
            </w:r>
            <w:r w:rsidR="00FB5A5C">
              <w:rPr>
                <w:rFonts w:ascii="Times New Roman" w:hAnsi="Times New Roman" w:cs="Times New Roman"/>
                <w:sz w:val="24"/>
                <w:lang w:val="en-US"/>
              </w:rPr>
              <w:t>3</w:t>
            </w:r>
          </w:p>
        </w:tc>
      </w:tr>
      <w:tr w:rsidR="002F5108" w:rsidRPr="002F5108" w14:paraId="03F52C36" w14:textId="77777777" w:rsidTr="002F5108">
        <w:tc>
          <w:tcPr>
            <w:tcW w:w="3817" w:type="dxa"/>
          </w:tcPr>
          <w:p w14:paraId="369971BC" w14:textId="77777777" w:rsidR="002F5108" w:rsidRPr="002F5108" w:rsidRDefault="002F5108" w:rsidP="002F5108">
            <w:pPr>
              <w:spacing w:line="360" w:lineRule="auto"/>
              <w:ind w:left="0" w:firstLine="0"/>
              <w:rPr>
                <w:rFonts w:ascii="Times New Roman" w:hAnsi="Times New Roman" w:cs="Times New Roman"/>
                <w:sz w:val="24"/>
                <w:lang w:val="en-US"/>
              </w:rPr>
            </w:pPr>
            <w:r>
              <w:rPr>
                <w:rFonts w:ascii="Times New Roman" w:hAnsi="Times New Roman" w:cs="Times New Roman"/>
                <w:sz w:val="24"/>
                <w:lang w:val="en-US"/>
              </w:rPr>
              <w:t>Repeat 2</w:t>
            </w:r>
          </w:p>
        </w:tc>
        <w:tc>
          <w:tcPr>
            <w:tcW w:w="3770" w:type="dxa"/>
          </w:tcPr>
          <w:p w14:paraId="37AD0713" w14:textId="4FEBEED5" w:rsidR="002F5108" w:rsidRPr="002F5108" w:rsidRDefault="002F5108" w:rsidP="002F5108">
            <w:pPr>
              <w:spacing w:line="360" w:lineRule="auto"/>
              <w:ind w:left="0" w:firstLine="0"/>
              <w:rPr>
                <w:rFonts w:ascii="Times New Roman" w:hAnsi="Times New Roman" w:cs="Times New Roman"/>
                <w:sz w:val="24"/>
                <w:lang w:val="en-US"/>
              </w:rPr>
            </w:pPr>
            <w:r>
              <w:rPr>
                <w:rFonts w:ascii="Times New Roman" w:hAnsi="Times New Roman" w:cs="Times New Roman"/>
                <w:sz w:val="24"/>
                <w:lang w:val="en-US"/>
              </w:rPr>
              <w:t>8</w:t>
            </w:r>
            <w:r w:rsidR="00A64863">
              <w:rPr>
                <w:rFonts w:ascii="Times New Roman" w:hAnsi="Times New Roman" w:cs="Times New Roman"/>
                <w:sz w:val="24"/>
                <w:lang w:val="en-US"/>
              </w:rPr>
              <w:t>8</w:t>
            </w:r>
            <w:r>
              <w:rPr>
                <w:rFonts w:ascii="Times New Roman" w:hAnsi="Times New Roman" w:cs="Times New Roman"/>
                <w:sz w:val="24"/>
                <w:lang w:val="en-US"/>
              </w:rPr>
              <w:t>.</w:t>
            </w:r>
            <w:r w:rsidR="00A64863">
              <w:rPr>
                <w:rFonts w:ascii="Times New Roman" w:hAnsi="Times New Roman" w:cs="Times New Roman"/>
                <w:sz w:val="24"/>
                <w:lang w:val="en-US"/>
              </w:rPr>
              <w:t>11</w:t>
            </w:r>
          </w:p>
        </w:tc>
      </w:tr>
      <w:tr w:rsidR="002F5108" w:rsidRPr="002F5108" w14:paraId="4A0C90F0" w14:textId="77777777" w:rsidTr="002F5108">
        <w:tc>
          <w:tcPr>
            <w:tcW w:w="3817" w:type="dxa"/>
          </w:tcPr>
          <w:p w14:paraId="6FADD1F4" w14:textId="77777777" w:rsidR="002F5108" w:rsidRPr="002F5108" w:rsidRDefault="002F5108" w:rsidP="002F5108">
            <w:pPr>
              <w:spacing w:line="360" w:lineRule="auto"/>
              <w:ind w:left="0" w:firstLine="0"/>
              <w:rPr>
                <w:rFonts w:ascii="Times New Roman" w:hAnsi="Times New Roman" w:cs="Times New Roman"/>
                <w:sz w:val="24"/>
                <w:lang w:val="en-US"/>
              </w:rPr>
            </w:pPr>
            <w:r>
              <w:rPr>
                <w:rFonts w:ascii="Times New Roman" w:hAnsi="Times New Roman" w:cs="Times New Roman"/>
                <w:sz w:val="24"/>
                <w:lang w:val="en-US"/>
              </w:rPr>
              <w:t>Repeat 3</w:t>
            </w:r>
          </w:p>
        </w:tc>
        <w:tc>
          <w:tcPr>
            <w:tcW w:w="3770" w:type="dxa"/>
          </w:tcPr>
          <w:p w14:paraId="7A5C82A3" w14:textId="095BC835" w:rsidR="002F5108" w:rsidRPr="002F5108" w:rsidRDefault="002F5108" w:rsidP="002F5108">
            <w:pPr>
              <w:spacing w:line="360" w:lineRule="auto"/>
              <w:ind w:left="0" w:firstLine="0"/>
              <w:rPr>
                <w:rFonts w:ascii="Times New Roman" w:hAnsi="Times New Roman" w:cs="Times New Roman"/>
                <w:sz w:val="24"/>
                <w:lang w:val="en-US"/>
              </w:rPr>
            </w:pPr>
            <w:r>
              <w:rPr>
                <w:rFonts w:ascii="Times New Roman" w:hAnsi="Times New Roman" w:cs="Times New Roman"/>
                <w:sz w:val="24"/>
                <w:lang w:val="en-US"/>
              </w:rPr>
              <w:t>8</w:t>
            </w:r>
            <w:r w:rsidR="00A64863">
              <w:rPr>
                <w:rFonts w:ascii="Times New Roman" w:hAnsi="Times New Roman" w:cs="Times New Roman"/>
                <w:sz w:val="24"/>
                <w:lang w:val="en-US"/>
              </w:rPr>
              <w:t>7</w:t>
            </w:r>
            <w:r>
              <w:rPr>
                <w:rFonts w:ascii="Times New Roman" w:hAnsi="Times New Roman" w:cs="Times New Roman"/>
                <w:sz w:val="24"/>
                <w:lang w:val="en-US"/>
              </w:rPr>
              <w:t>.</w:t>
            </w:r>
            <w:r w:rsidR="00A64863">
              <w:rPr>
                <w:rFonts w:ascii="Times New Roman" w:hAnsi="Times New Roman" w:cs="Times New Roman"/>
                <w:sz w:val="24"/>
                <w:lang w:val="en-US"/>
              </w:rPr>
              <w:t>64</w:t>
            </w:r>
          </w:p>
        </w:tc>
      </w:tr>
    </w:tbl>
    <w:p w14:paraId="5F212C6A" w14:textId="60E24EAF" w:rsidR="002F5108" w:rsidRDefault="002F5108" w:rsidP="002F5108">
      <w:pPr>
        <w:pStyle w:val="PARAF"/>
        <w:spacing w:before="100" w:beforeAutospacing="1"/>
      </w:pPr>
      <w:r w:rsidRPr="002F5108">
        <w:t>Berdasarkan hasil yang ditampilkan pada Gambar 4.</w:t>
      </w:r>
      <w:r>
        <w:t>1</w:t>
      </w:r>
      <w:r w:rsidR="00FB5A5C">
        <w:t>3</w:t>
      </w:r>
      <w:r w:rsidR="00513CF9" w:rsidRPr="00513CF9">
        <w:t xml:space="preserve"> </w:t>
      </w:r>
      <w:r w:rsidR="00513CF9">
        <w:t xml:space="preserve">Hasil Grafik </w:t>
      </w:r>
      <w:r w:rsidR="00513CF9" w:rsidRPr="009D0439">
        <w:rPr>
          <w:i/>
        </w:rPr>
        <w:t>K-Fold cross validation random forest</w:t>
      </w:r>
      <w:r w:rsidRPr="002F5108">
        <w:t>, nilai akurasi pada masing-masing fold menunjukkan fluktuasi yang tidak terlalu signifikan, dengan rentang akurasi antara 8</w:t>
      </w:r>
      <w:r w:rsidR="0079721B">
        <w:t>7</w:t>
      </w:r>
      <w:r w:rsidRPr="002F5108">
        <w:t>.</w:t>
      </w:r>
      <w:r w:rsidR="00FB5A5C">
        <w:t>11</w:t>
      </w:r>
      <w:r w:rsidRPr="002F5108">
        <w:t>% hingga 8</w:t>
      </w:r>
      <w:r w:rsidR="0079721B">
        <w:t>8</w:t>
      </w:r>
      <w:r w:rsidRPr="002F5108">
        <w:t>.</w:t>
      </w:r>
      <w:r w:rsidR="00FB5A5C">
        <w:t>93</w:t>
      </w:r>
      <w:r w:rsidRPr="002F5108">
        <w:t xml:space="preserve">%. Nilai ini menggambarkan bahwa model memiliki performa yang cukup stabil pada berbagai pembagian data. </w:t>
      </w:r>
      <w:r w:rsidR="00634828" w:rsidRPr="00634828">
        <w:lastRenderedPageBreak/>
        <w:t>Berdasarkan hasil pengujian menggunakan Repeated Stratified K-Fold (5 Fold × 3 Repeat), diperoleh nilai akurasi yang relatif stabil. Akurasi per repeat masing-masing adalah 87.93%, 88.11%, dan 87.64%, dengan rata-rata keseluruhan sebesar 87.89% dan standar deviasi sebesar 0.0078. Nilai deviasi yang kecil ini menunjukkan bahwa model Random Forest memiliki konsistensi performa yang baik pada berbagai subset data.</w:t>
      </w:r>
    </w:p>
    <w:p w14:paraId="16B1C78F" w14:textId="66C5F7B9" w:rsidR="0021162C" w:rsidRDefault="0021162C" w:rsidP="0021162C">
      <w:pPr>
        <w:pStyle w:val="Caption"/>
      </w:pPr>
      <w:r>
        <w:t xml:space="preserve">Tabel 4. </w:t>
      </w:r>
      <w:fldSimple w:instr=" SEQ Tabel_4. \* ARABIC ">
        <w:r w:rsidR="001556BB">
          <w:rPr>
            <w:noProof/>
          </w:rPr>
          <w:t>11</w:t>
        </w:r>
      </w:fldSimple>
      <w:r>
        <w:t xml:space="preserve"> Perbandingan Fold yang berbeda-beda</w:t>
      </w:r>
    </w:p>
    <w:tbl>
      <w:tblPr>
        <w:tblStyle w:val="TableGrid"/>
        <w:tblW w:w="9498" w:type="dxa"/>
        <w:tblLayout w:type="fixed"/>
        <w:tblLook w:val="04A0" w:firstRow="1" w:lastRow="0" w:firstColumn="1" w:lastColumn="0" w:noHBand="0" w:noVBand="1"/>
      </w:tblPr>
      <w:tblGrid>
        <w:gridCol w:w="1417"/>
        <w:gridCol w:w="4534"/>
        <w:gridCol w:w="1275"/>
        <w:gridCol w:w="993"/>
        <w:gridCol w:w="1279"/>
      </w:tblGrid>
      <w:tr w:rsidR="0021162C" w:rsidRPr="0021162C" w14:paraId="14A7B85F" w14:textId="77777777" w:rsidTr="00CC21FF">
        <w:tc>
          <w:tcPr>
            <w:tcW w:w="1417" w:type="dxa"/>
            <w:vAlign w:val="center"/>
          </w:tcPr>
          <w:p w14:paraId="3D4185C0" w14:textId="77777777" w:rsidR="0021162C" w:rsidRPr="0021162C" w:rsidRDefault="0021162C" w:rsidP="0021162C">
            <w:pPr>
              <w:spacing w:line="360" w:lineRule="auto"/>
              <w:ind w:left="0" w:firstLine="0"/>
              <w:jc w:val="left"/>
              <w:rPr>
                <w:rFonts w:ascii="Times New Roman" w:hAnsi="Times New Roman" w:cs="Times New Roman"/>
                <w:sz w:val="24"/>
                <w:lang w:val="en-US"/>
              </w:rPr>
            </w:pPr>
            <w:r w:rsidRPr="0021162C">
              <w:rPr>
                <w:rFonts w:ascii="Times New Roman" w:hAnsi="Times New Roman" w:cs="Times New Roman"/>
                <w:sz w:val="24"/>
                <w:lang w:val="en-US"/>
              </w:rPr>
              <w:t>Pembagian Data (Fold)</w:t>
            </w:r>
          </w:p>
        </w:tc>
        <w:tc>
          <w:tcPr>
            <w:tcW w:w="4534" w:type="dxa"/>
            <w:vAlign w:val="center"/>
          </w:tcPr>
          <w:p w14:paraId="15B4F78F" w14:textId="77777777" w:rsidR="0021162C" w:rsidRPr="0021162C" w:rsidRDefault="0021162C" w:rsidP="0021162C">
            <w:pPr>
              <w:spacing w:line="360" w:lineRule="auto"/>
              <w:ind w:left="0" w:right="307" w:firstLine="0"/>
              <w:jc w:val="center"/>
              <w:rPr>
                <w:rFonts w:ascii="Times New Roman" w:hAnsi="Times New Roman" w:cs="Times New Roman"/>
                <w:sz w:val="24"/>
                <w:lang w:val="en-US"/>
              </w:rPr>
            </w:pPr>
            <w:r w:rsidRPr="0021162C">
              <w:rPr>
                <w:rFonts w:ascii="Times New Roman" w:hAnsi="Times New Roman" w:cs="Times New Roman"/>
                <w:sz w:val="24"/>
                <w:lang w:val="en-US"/>
              </w:rPr>
              <w:t>Hasil</w:t>
            </w:r>
          </w:p>
        </w:tc>
        <w:tc>
          <w:tcPr>
            <w:tcW w:w="1275" w:type="dxa"/>
            <w:vAlign w:val="center"/>
          </w:tcPr>
          <w:p w14:paraId="5A89F680" w14:textId="77777777" w:rsidR="0021162C" w:rsidRPr="0021162C" w:rsidRDefault="0021162C" w:rsidP="0021162C">
            <w:pPr>
              <w:spacing w:line="360" w:lineRule="auto"/>
              <w:ind w:left="0" w:right="307" w:firstLine="0"/>
              <w:jc w:val="left"/>
              <w:rPr>
                <w:rFonts w:ascii="Times New Roman" w:hAnsi="Times New Roman" w:cs="Times New Roman"/>
                <w:sz w:val="24"/>
                <w:lang w:val="en-US"/>
              </w:rPr>
            </w:pPr>
            <w:r>
              <w:rPr>
                <w:rFonts w:ascii="Times New Roman" w:hAnsi="Times New Roman" w:cs="Times New Roman"/>
                <w:sz w:val="24"/>
                <w:lang w:val="en-US"/>
              </w:rPr>
              <w:t>Standar Devisi</w:t>
            </w:r>
          </w:p>
        </w:tc>
        <w:tc>
          <w:tcPr>
            <w:tcW w:w="993" w:type="dxa"/>
            <w:vAlign w:val="center"/>
          </w:tcPr>
          <w:p w14:paraId="79C26643" w14:textId="77777777" w:rsidR="0021162C" w:rsidRPr="0021162C" w:rsidRDefault="0021162C" w:rsidP="0021162C">
            <w:pPr>
              <w:spacing w:line="360" w:lineRule="auto"/>
              <w:ind w:left="0" w:right="34" w:firstLine="0"/>
              <w:jc w:val="left"/>
              <w:rPr>
                <w:rFonts w:ascii="Times New Roman" w:hAnsi="Times New Roman" w:cs="Times New Roman"/>
                <w:sz w:val="24"/>
                <w:lang w:val="en-US"/>
              </w:rPr>
            </w:pPr>
            <w:r>
              <w:rPr>
                <w:rFonts w:ascii="Times New Roman" w:hAnsi="Times New Roman" w:cs="Times New Roman"/>
                <w:sz w:val="24"/>
                <w:lang w:val="en-US"/>
              </w:rPr>
              <w:t>Jumlah Iterasi</w:t>
            </w:r>
          </w:p>
        </w:tc>
        <w:tc>
          <w:tcPr>
            <w:tcW w:w="1279" w:type="dxa"/>
            <w:vAlign w:val="center"/>
          </w:tcPr>
          <w:p w14:paraId="31DA0968" w14:textId="77777777" w:rsidR="0021162C" w:rsidRPr="0021162C" w:rsidRDefault="0021162C" w:rsidP="00CC21FF">
            <w:pPr>
              <w:spacing w:line="360" w:lineRule="auto"/>
              <w:ind w:left="0" w:firstLine="0"/>
              <w:jc w:val="left"/>
              <w:rPr>
                <w:rFonts w:ascii="Times New Roman" w:hAnsi="Times New Roman" w:cs="Times New Roman"/>
                <w:sz w:val="24"/>
              </w:rPr>
            </w:pPr>
            <w:r>
              <w:rPr>
                <w:rFonts w:ascii="Times New Roman" w:hAnsi="Times New Roman" w:cs="Times New Roman"/>
                <w:sz w:val="24"/>
                <w:lang w:val="en-US"/>
              </w:rPr>
              <w:t>Mean Akurasi</w:t>
            </w:r>
          </w:p>
        </w:tc>
      </w:tr>
      <w:tr w:rsidR="0021162C" w:rsidRPr="0021162C" w14:paraId="6FB2ACC4" w14:textId="77777777" w:rsidTr="00CC21FF">
        <w:tc>
          <w:tcPr>
            <w:tcW w:w="1417" w:type="dxa"/>
            <w:vAlign w:val="center"/>
          </w:tcPr>
          <w:p w14:paraId="0158C2F9" w14:textId="77777777" w:rsidR="0021162C" w:rsidRPr="0021162C" w:rsidRDefault="0021162C" w:rsidP="0021162C">
            <w:pPr>
              <w:spacing w:line="360" w:lineRule="auto"/>
              <w:ind w:left="0" w:right="34" w:firstLine="0"/>
              <w:jc w:val="left"/>
              <w:rPr>
                <w:rFonts w:ascii="Times New Roman" w:hAnsi="Times New Roman" w:cs="Times New Roman"/>
                <w:sz w:val="24"/>
                <w:lang w:val="en-US"/>
              </w:rPr>
            </w:pPr>
            <w:r w:rsidRPr="0021162C">
              <w:rPr>
                <w:rFonts w:ascii="Times New Roman" w:hAnsi="Times New Roman" w:cs="Times New Roman"/>
                <w:sz w:val="24"/>
                <w:lang w:val="en-US"/>
              </w:rPr>
              <w:t>66.7% latih dan 33.3% uji (3-Fold)</w:t>
            </w:r>
          </w:p>
        </w:tc>
        <w:tc>
          <w:tcPr>
            <w:tcW w:w="4534" w:type="dxa"/>
          </w:tcPr>
          <w:p w14:paraId="453C6F3F" w14:textId="3C2B0D1F" w:rsidR="0021162C" w:rsidRPr="0021162C" w:rsidRDefault="0079721B" w:rsidP="0021162C">
            <w:pPr>
              <w:spacing w:line="360" w:lineRule="auto"/>
              <w:ind w:left="0" w:right="-17" w:firstLine="0"/>
              <w:rPr>
                <w:rFonts w:ascii="Times New Roman" w:hAnsi="Times New Roman" w:cs="Times New Roman"/>
                <w:sz w:val="24"/>
              </w:rPr>
            </w:pPr>
            <w:r w:rsidRPr="0079721B">
              <w:rPr>
                <w:rFonts w:ascii="Times New Roman" w:hAnsi="Times New Roman" w:cs="Times New Roman"/>
                <w:sz w:val="24"/>
              </w:rPr>
              <w:drawing>
                <wp:inline distT="0" distB="0" distL="0" distR="0" wp14:anchorId="5AA33F84" wp14:editId="36541A89">
                  <wp:extent cx="2562225" cy="1517367"/>
                  <wp:effectExtent l="0" t="0" r="0" b="0"/>
                  <wp:docPr id="1213570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570991" name=""/>
                          <pic:cNvPicPr/>
                        </pic:nvPicPr>
                        <pic:blipFill>
                          <a:blip r:embed="rId60"/>
                          <a:stretch>
                            <a:fillRect/>
                          </a:stretch>
                        </pic:blipFill>
                        <pic:spPr>
                          <a:xfrm>
                            <a:off x="0" y="0"/>
                            <a:ext cx="2567648" cy="1520579"/>
                          </a:xfrm>
                          <a:prstGeom prst="rect">
                            <a:avLst/>
                          </a:prstGeom>
                        </pic:spPr>
                      </pic:pic>
                    </a:graphicData>
                  </a:graphic>
                </wp:inline>
              </w:drawing>
            </w:r>
          </w:p>
        </w:tc>
        <w:tc>
          <w:tcPr>
            <w:tcW w:w="1275" w:type="dxa"/>
          </w:tcPr>
          <w:p w14:paraId="3A84A4D9" w14:textId="5241279A" w:rsidR="0021162C" w:rsidRPr="0021162C" w:rsidRDefault="0079721B" w:rsidP="0021162C">
            <w:pPr>
              <w:spacing w:line="360" w:lineRule="auto"/>
              <w:ind w:left="0" w:firstLine="0"/>
              <w:rPr>
                <w:rFonts w:ascii="Times New Roman" w:hAnsi="Times New Roman" w:cs="Times New Roman"/>
                <w:sz w:val="24"/>
              </w:rPr>
            </w:pPr>
            <w:r>
              <w:rPr>
                <w:rFonts w:ascii="Times New Roman" w:hAnsi="Times New Roman" w:cs="Times New Roman"/>
                <w:bCs/>
                <w:sz w:val="24"/>
                <w:lang w:val="en-US"/>
              </w:rPr>
              <w:t>0</w:t>
            </w:r>
            <w:r w:rsidR="0021162C" w:rsidRPr="0021162C">
              <w:rPr>
                <w:rFonts w:ascii="Times New Roman" w:hAnsi="Times New Roman" w:cs="Times New Roman"/>
                <w:bCs/>
                <w:sz w:val="24"/>
                <w:lang w:val="en-US"/>
              </w:rPr>
              <w:t>.</w:t>
            </w:r>
            <w:r>
              <w:rPr>
                <w:rFonts w:ascii="Times New Roman" w:hAnsi="Times New Roman" w:cs="Times New Roman"/>
                <w:bCs/>
                <w:sz w:val="24"/>
                <w:lang w:val="en-US"/>
              </w:rPr>
              <w:t>0</w:t>
            </w:r>
            <w:r w:rsidR="0021162C" w:rsidRPr="0021162C">
              <w:rPr>
                <w:rFonts w:ascii="Times New Roman" w:hAnsi="Times New Roman" w:cs="Times New Roman"/>
                <w:bCs/>
                <w:sz w:val="24"/>
                <w:lang w:val="en-US"/>
              </w:rPr>
              <w:t>0</w:t>
            </w:r>
            <w:r>
              <w:rPr>
                <w:rFonts w:ascii="Times New Roman" w:hAnsi="Times New Roman" w:cs="Times New Roman"/>
                <w:bCs/>
                <w:sz w:val="24"/>
                <w:lang w:val="en-US"/>
              </w:rPr>
              <w:t>8</w:t>
            </w:r>
            <w:r w:rsidR="0021162C" w:rsidRPr="0021162C">
              <w:rPr>
                <w:rFonts w:ascii="Times New Roman" w:hAnsi="Times New Roman" w:cs="Times New Roman"/>
                <w:bCs/>
                <w:sz w:val="24"/>
                <w:lang w:val="en-US"/>
              </w:rPr>
              <w:t>%</w:t>
            </w:r>
          </w:p>
        </w:tc>
        <w:tc>
          <w:tcPr>
            <w:tcW w:w="993" w:type="dxa"/>
          </w:tcPr>
          <w:p w14:paraId="0DB4D96C" w14:textId="77777777" w:rsidR="0021162C" w:rsidRPr="0021162C" w:rsidRDefault="0021162C" w:rsidP="0021162C">
            <w:pPr>
              <w:spacing w:line="360" w:lineRule="auto"/>
              <w:ind w:left="0" w:firstLine="0"/>
              <w:rPr>
                <w:rFonts w:ascii="Times New Roman" w:hAnsi="Times New Roman" w:cs="Times New Roman"/>
                <w:sz w:val="24"/>
                <w:lang w:val="en-US"/>
              </w:rPr>
            </w:pPr>
            <w:r>
              <w:rPr>
                <w:rFonts w:ascii="Times New Roman" w:hAnsi="Times New Roman" w:cs="Times New Roman"/>
                <w:sz w:val="24"/>
                <w:lang w:val="en-US"/>
              </w:rPr>
              <w:t>9</w:t>
            </w:r>
          </w:p>
        </w:tc>
        <w:tc>
          <w:tcPr>
            <w:tcW w:w="1279" w:type="dxa"/>
          </w:tcPr>
          <w:p w14:paraId="6E05CDBD" w14:textId="0E905608" w:rsidR="0021162C" w:rsidRPr="0021162C" w:rsidRDefault="0021162C" w:rsidP="0021162C">
            <w:pPr>
              <w:spacing w:line="360" w:lineRule="auto"/>
              <w:ind w:left="0" w:firstLine="0"/>
              <w:rPr>
                <w:rFonts w:ascii="Times New Roman" w:hAnsi="Times New Roman" w:cs="Times New Roman"/>
                <w:sz w:val="24"/>
              </w:rPr>
            </w:pPr>
            <w:r w:rsidRPr="0021162C">
              <w:rPr>
                <w:rFonts w:ascii="Times New Roman" w:hAnsi="Times New Roman" w:cs="Times New Roman"/>
                <w:sz w:val="24"/>
              </w:rPr>
              <w:t>8</w:t>
            </w:r>
            <w:r w:rsidR="0079721B">
              <w:rPr>
                <w:rFonts w:ascii="Times New Roman" w:hAnsi="Times New Roman" w:cs="Times New Roman"/>
                <w:sz w:val="24"/>
              </w:rPr>
              <w:t>6</w:t>
            </w:r>
            <w:r w:rsidRPr="0021162C">
              <w:rPr>
                <w:rFonts w:ascii="Times New Roman" w:hAnsi="Times New Roman" w:cs="Times New Roman"/>
                <w:sz w:val="24"/>
              </w:rPr>
              <w:t>.</w:t>
            </w:r>
            <w:r w:rsidR="0079721B">
              <w:rPr>
                <w:rFonts w:ascii="Times New Roman" w:hAnsi="Times New Roman" w:cs="Times New Roman"/>
                <w:sz w:val="24"/>
              </w:rPr>
              <w:t>7</w:t>
            </w:r>
            <w:r w:rsidRPr="0021162C">
              <w:rPr>
                <w:rFonts w:ascii="Times New Roman" w:hAnsi="Times New Roman" w:cs="Times New Roman"/>
                <w:sz w:val="24"/>
              </w:rPr>
              <w:t>8%</w:t>
            </w:r>
          </w:p>
        </w:tc>
      </w:tr>
      <w:tr w:rsidR="0021162C" w:rsidRPr="0021162C" w14:paraId="5FBAD818" w14:textId="77777777" w:rsidTr="00CC21FF">
        <w:tc>
          <w:tcPr>
            <w:tcW w:w="1417" w:type="dxa"/>
          </w:tcPr>
          <w:p w14:paraId="349AC4A1" w14:textId="77777777" w:rsidR="0021162C" w:rsidRPr="0021162C" w:rsidRDefault="0021162C" w:rsidP="0021162C">
            <w:pPr>
              <w:spacing w:line="360" w:lineRule="auto"/>
              <w:ind w:left="0" w:right="34" w:firstLine="0"/>
              <w:rPr>
                <w:rFonts w:ascii="Times New Roman" w:hAnsi="Times New Roman" w:cs="Times New Roman"/>
                <w:sz w:val="24"/>
              </w:rPr>
            </w:pPr>
            <w:r>
              <w:rPr>
                <w:rFonts w:ascii="Times New Roman" w:hAnsi="Times New Roman" w:cs="Times New Roman"/>
                <w:sz w:val="24"/>
                <w:lang w:val="en-US"/>
              </w:rPr>
              <w:t>80</w:t>
            </w:r>
            <w:r w:rsidRPr="0021162C">
              <w:rPr>
                <w:rFonts w:ascii="Times New Roman" w:hAnsi="Times New Roman" w:cs="Times New Roman"/>
                <w:sz w:val="24"/>
                <w:lang w:val="en-US"/>
              </w:rPr>
              <w:t xml:space="preserve">% latih dan </w:t>
            </w:r>
            <w:r>
              <w:rPr>
                <w:rFonts w:ascii="Times New Roman" w:hAnsi="Times New Roman" w:cs="Times New Roman"/>
                <w:sz w:val="24"/>
                <w:lang w:val="en-US"/>
              </w:rPr>
              <w:t>20</w:t>
            </w:r>
            <w:r w:rsidRPr="0021162C">
              <w:rPr>
                <w:rFonts w:ascii="Times New Roman" w:hAnsi="Times New Roman" w:cs="Times New Roman"/>
                <w:sz w:val="24"/>
                <w:lang w:val="en-US"/>
              </w:rPr>
              <w:t>% uji (</w:t>
            </w:r>
            <w:r>
              <w:rPr>
                <w:rFonts w:ascii="Times New Roman" w:hAnsi="Times New Roman" w:cs="Times New Roman"/>
                <w:sz w:val="24"/>
                <w:lang w:val="en-US"/>
              </w:rPr>
              <w:t>5</w:t>
            </w:r>
            <w:r w:rsidRPr="0021162C">
              <w:rPr>
                <w:rFonts w:ascii="Times New Roman" w:hAnsi="Times New Roman" w:cs="Times New Roman"/>
                <w:sz w:val="24"/>
                <w:lang w:val="en-US"/>
              </w:rPr>
              <w:t>-Fold)</w:t>
            </w:r>
          </w:p>
        </w:tc>
        <w:tc>
          <w:tcPr>
            <w:tcW w:w="4534" w:type="dxa"/>
          </w:tcPr>
          <w:p w14:paraId="30761DD8" w14:textId="59E181BA" w:rsidR="0021162C" w:rsidRPr="0021162C" w:rsidRDefault="0079721B" w:rsidP="0021162C">
            <w:pPr>
              <w:spacing w:line="360" w:lineRule="auto"/>
              <w:ind w:left="0" w:right="36" w:firstLine="0"/>
              <w:rPr>
                <w:rFonts w:ascii="Times New Roman" w:hAnsi="Times New Roman" w:cs="Times New Roman"/>
                <w:sz w:val="24"/>
              </w:rPr>
            </w:pPr>
            <w:r w:rsidRPr="00A64863">
              <w:drawing>
                <wp:inline distT="0" distB="0" distL="0" distR="0" wp14:anchorId="3B3A9A02" wp14:editId="74EC6636">
                  <wp:extent cx="2457450" cy="1463078"/>
                  <wp:effectExtent l="0" t="0" r="0" b="0"/>
                  <wp:docPr id="266764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367252" name=""/>
                          <pic:cNvPicPr/>
                        </pic:nvPicPr>
                        <pic:blipFill>
                          <a:blip r:embed="rId59"/>
                          <a:stretch>
                            <a:fillRect/>
                          </a:stretch>
                        </pic:blipFill>
                        <pic:spPr>
                          <a:xfrm>
                            <a:off x="0" y="0"/>
                            <a:ext cx="2472206" cy="1471863"/>
                          </a:xfrm>
                          <a:prstGeom prst="rect">
                            <a:avLst/>
                          </a:prstGeom>
                        </pic:spPr>
                      </pic:pic>
                    </a:graphicData>
                  </a:graphic>
                </wp:inline>
              </w:drawing>
            </w:r>
          </w:p>
        </w:tc>
        <w:tc>
          <w:tcPr>
            <w:tcW w:w="1275" w:type="dxa"/>
          </w:tcPr>
          <w:p w14:paraId="3E63BAA4" w14:textId="1F618FD7" w:rsidR="0021162C" w:rsidRPr="0021162C" w:rsidRDefault="0079721B" w:rsidP="0021162C">
            <w:pPr>
              <w:spacing w:line="360" w:lineRule="auto"/>
              <w:ind w:left="0" w:firstLine="0"/>
              <w:rPr>
                <w:rFonts w:ascii="Times New Roman" w:hAnsi="Times New Roman" w:cs="Times New Roman"/>
                <w:sz w:val="24"/>
              </w:rPr>
            </w:pPr>
            <w:r>
              <w:rPr>
                <w:rFonts w:ascii="Times New Roman" w:hAnsi="Times New Roman" w:cs="Times New Roman"/>
                <w:sz w:val="24"/>
                <w:lang w:val="en-US"/>
              </w:rPr>
              <w:t>0</w:t>
            </w:r>
            <w:r w:rsidR="0021162C" w:rsidRPr="0021162C">
              <w:rPr>
                <w:rFonts w:ascii="Times New Roman" w:hAnsi="Times New Roman" w:cs="Times New Roman"/>
                <w:sz w:val="24"/>
                <w:lang w:val="en-US"/>
              </w:rPr>
              <w:t>.</w:t>
            </w:r>
            <w:r>
              <w:rPr>
                <w:rFonts w:ascii="Times New Roman" w:hAnsi="Times New Roman" w:cs="Times New Roman"/>
                <w:sz w:val="24"/>
                <w:lang w:val="en-US"/>
              </w:rPr>
              <w:t>007</w:t>
            </w:r>
            <w:r w:rsidR="0021162C" w:rsidRPr="0021162C">
              <w:rPr>
                <w:rFonts w:ascii="Times New Roman" w:hAnsi="Times New Roman" w:cs="Times New Roman"/>
                <w:sz w:val="24"/>
                <w:lang w:val="en-US"/>
              </w:rPr>
              <w:t>%</w:t>
            </w:r>
          </w:p>
        </w:tc>
        <w:tc>
          <w:tcPr>
            <w:tcW w:w="993" w:type="dxa"/>
          </w:tcPr>
          <w:p w14:paraId="12FBF0E2" w14:textId="77777777" w:rsidR="0021162C" w:rsidRPr="0021162C" w:rsidRDefault="0021162C" w:rsidP="0021162C">
            <w:pPr>
              <w:spacing w:line="360" w:lineRule="auto"/>
              <w:ind w:left="0" w:firstLine="0"/>
              <w:rPr>
                <w:rFonts w:ascii="Times New Roman" w:hAnsi="Times New Roman" w:cs="Times New Roman"/>
                <w:sz w:val="24"/>
                <w:lang w:val="en-US"/>
              </w:rPr>
            </w:pPr>
            <w:r>
              <w:rPr>
                <w:rFonts w:ascii="Times New Roman" w:hAnsi="Times New Roman" w:cs="Times New Roman"/>
                <w:sz w:val="24"/>
                <w:lang w:val="en-US"/>
              </w:rPr>
              <w:t>15</w:t>
            </w:r>
          </w:p>
        </w:tc>
        <w:tc>
          <w:tcPr>
            <w:tcW w:w="1279" w:type="dxa"/>
          </w:tcPr>
          <w:p w14:paraId="6654D6A1" w14:textId="09556B76" w:rsidR="0021162C" w:rsidRPr="0021162C" w:rsidRDefault="0079721B" w:rsidP="0021162C">
            <w:pPr>
              <w:spacing w:line="360" w:lineRule="auto"/>
              <w:ind w:left="0" w:firstLine="0"/>
              <w:rPr>
                <w:rFonts w:ascii="Times New Roman" w:hAnsi="Times New Roman" w:cs="Times New Roman"/>
                <w:sz w:val="24"/>
              </w:rPr>
            </w:pPr>
            <w:r>
              <w:rPr>
                <w:rFonts w:ascii="Times New Roman" w:hAnsi="Times New Roman" w:cs="Times New Roman"/>
                <w:sz w:val="24"/>
              </w:rPr>
              <w:t>87.89%</w:t>
            </w:r>
          </w:p>
        </w:tc>
      </w:tr>
      <w:tr w:rsidR="0021162C" w:rsidRPr="0021162C" w14:paraId="48D58A17" w14:textId="77777777" w:rsidTr="00CC21FF">
        <w:tc>
          <w:tcPr>
            <w:tcW w:w="1417" w:type="dxa"/>
          </w:tcPr>
          <w:p w14:paraId="1E01095B" w14:textId="77777777" w:rsidR="0021162C" w:rsidRPr="0021162C" w:rsidRDefault="0021162C" w:rsidP="0021162C">
            <w:pPr>
              <w:spacing w:line="360" w:lineRule="auto"/>
              <w:ind w:left="0" w:right="34" w:firstLine="0"/>
            </w:pPr>
            <w:r>
              <w:rPr>
                <w:rFonts w:ascii="Times New Roman" w:hAnsi="Times New Roman" w:cs="Times New Roman"/>
                <w:sz w:val="24"/>
                <w:lang w:val="en-US"/>
              </w:rPr>
              <w:t>90</w:t>
            </w:r>
            <w:r w:rsidRPr="0021162C">
              <w:rPr>
                <w:rFonts w:ascii="Times New Roman" w:hAnsi="Times New Roman" w:cs="Times New Roman"/>
                <w:sz w:val="24"/>
                <w:lang w:val="en-US"/>
              </w:rPr>
              <w:t xml:space="preserve">% latih dan </w:t>
            </w:r>
            <w:r>
              <w:rPr>
                <w:rFonts w:ascii="Times New Roman" w:hAnsi="Times New Roman" w:cs="Times New Roman"/>
                <w:sz w:val="24"/>
                <w:lang w:val="en-US"/>
              </w:rPr>
              <w:t>10</w:t>
            </w:r>
            <w:r w:rsidRPr="0021162C">
              <w:rPr>
                <w:rFonts w:ascii="Times New Roman" w:hAnsi="Times New Roman" w:cs="Times New Roman"/>
                <w:sz w:val="24"/>
                <w:lang w:val="en-US"/>
              </w:rPr>
              <w:t>% uji (</w:t>
            </w:r>
            <w:r>
              <w:rPr>
                <w:rFonts w:ascii="Times New Roman" w:hAnsi="Times New Roman" w:cs="Times New Roman"/>
                <w:sz w:val="24"/>
                <w:lang w:val="en-US"/>
              </w:rPr>
              <w:t>10</w:t>
            </w:r>
            <w:r w:rsidRPr="0021162C">
              <w:rPr>
                <w:rFonts w:ascii="Times New Roman" w:hAnsi="Times New Roman" w:cs="Times New Roman"/>
                <w:sz w:val="24"/>
                <w:lang w:val="en-US"/>
              </w:rPr>
              <w:t>-Fold)</w:t>
            </w:r>
          </w:p>
        </w:tc>
        <w:tc>
          <w:tcPr>
            <w:tcW w:w="4534" w:type="dxa"/>
          </w:tcPr>
          <w:p w14:paraId="28D0AC78" w14:textId="6FCBC4B8" w:rsidR="0021162C" w:rsidRPr="0021162C" w:rsidRDefault="0079721B" w:rsidP="0021162C">
            <w:pPr>
              <w:spacing w:line="360" w:lineRule="auto"/>
              <w:ind w:left="0" w:right="36" w:firstLine="0"/>
            </w:pPr>
            <w:r w:rsidRPr="0079721B">
              <w:drawing>
                <wp:inline distT="0" distB="0" distL="0" distR="0" wp14:anchorId="7746C7DE" wp14:editId="34DC21EA">
                  <wp:extent cx="2505075" cy="1497616"/>
                  <wp:effectExtent l="0" t="0" r="0" b="0"/>
                  <wp:docPr id="359176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176388" name=""/>
                          <pic:cNvPicPr/>
                        </pic:nvPicPr>
                        <pic:blipFill>
                          <a:blip r:embed="rId61"/>
                          <a:stretch>
                            <a:fillRect/>
                          </a:stretch>
                        </pic:blipFill>
                        <pic:spPr>
                          <a:xfrm>
                            <a:off x="0" y="0"/>
                            <a:ext cx="2509109" cy="1500027"/>
                          </a:xfrm>
                          <a:prstGeom prst="rect">
                            <a:avLst/>
                          </a:prstGeom>
                        </pic:spPr>
                      </pic:pic>
                    </a:graphicData>
                  </a:graphic>
                </wp:inline>
              </w:drawing>
            </w:r>
          </w:p>
        </w:tc>
        <w:tc>
          <w:tcPr>
            <w:tcW w:w="1275" w:type="dxa"/>
          </w:tcPr>
          <w:p w14:paraId="68754B36" w14:textId="44C1E439" w:rsidR="0021162C" w:rsidRPr="0021162C" w:rsidRDefault="0079721B" w:rsidP="0021162C">
            <w:pPr>
              <w:spacing w:line="360" w:lineRule="auto"/>
              <w:ind w:left="0" w:firstLine="0"/>
              <w:rPr>
                <w:rFonts w:ascii="Times New Roman" w:hAnsi="Times New Roman" w:cs="Times New Roman"/>
                <w:sz w:val="24"/>
              </w:rPr>
            </w:pPr>
            <w:r>
              <w:rPr>
                <w:rFonts w:ascii="Times New Roman" w:hAnsi="Times New Roman" w:cs="Times New Roman"/>
                <w:sz w:val="24"/>
                <w:lang w:val="en-US"/>
              </w:rPr>
              <w:t>0</w:t>
            </w:r>
            <w:r w:rsidR="0021162C" w:rsidRPr="0021162C">
              <w:rPr>
                <w:rFonts w:ascii="Times New Roman" w:hAnsi="Times New Roman" w:cs="Times New Roman"/>
                <w:sz w:val="24"/>
                <w:lang w:val="en-US"/>
              </w:rPr>
              <w:t>.</w:t>
            </w:r>
            <w:r>
              <w:rPr>
                <w:rFonts w:ascii="Times New Roman" w:hAnsi="Times New Roman" w:cs="Times New Roman"/>
                <w:sz w:val="24"/>
                <w:lang w:val="en-US"/>
              </w:rPr>
              <w:t>0108</w:t>
            </w:r>
            <w:r w:rsidR="0021162C" w:rsidRPr="0021162C">
              <w:rPr>
                <w:rFonts w:ascii="Times New Roman" w:hAnsi="Times New Roman" w:cs="Times New Roman"/>
                <w:sz w:val="24"/>
                <w:lang w:val="en-US"/>
              </w:rPr>
              <w:t>%</w:t>
            </w:r>
          </w:p>
        </w:tc>
        <w:tc>
          <w:tcPr>
            <w:tcW w:w="993" w:type="dxa"/>
          </w:tcPr>
          <w:p w14:paraId="76D34BBA" w14:textId="77777777" w:rsidR="0021162C" w:rsidRPr="0021162C" w:rsidRDefault="0021162C" w:rsidP="0021162C">
            <w:pPr>
              <w:spacing w:line="360" w:lineRule="auto"/>
              <w:ind w:left="0" w:firstLine="0"/>
              <w:rPr>
                <w:rFonts w:ascii="Times New Roman" w:hAnsi="Times New Roman" w:cs="Times New Roman"/>
                <w:sz w:val="24"/>
                <w:lang w:val="en-US"/>
              </w:rPr>
            </w:pPr>
            <w:r>
              <w:rPr>
                <w:rFonts w:ascii="Times New Roman" w:hAnsi="Times New Roman" w:cs="Times New Roman"/>
                <w:sz w:val="24"/>
                <w:lang w:val="en-US"/>
              </w:rPr>
              <w:t>30</w:t>
            </w:r>
          </w:p>
        </w:tc>
        <w:tc>
          <w:tcPr>
            <w:tcW w:w="1279" w:type="dxa"/>
          </w:tcPr>
          <w:p w14:paraId="230D1B1A" w14:textId="065EC092" w:rsidR="0021162C" w:rsidRPr="0021162C" w:rsidRDefault="0021162C" w:rsidP="0021162C">
            <w:pPr>
              <w:spacing w:line="360" w:lineRule="auto"/>
              <w:ind w:left="0" w:firstLine="0"/>
              <w:rPr>
                <w:rFonts w:ascii="Times New Roman" w:hAnsi="Times New Roman" w:cs="Times New Roman"/>
                <w:sz w:val="24"/>
              </w:rPr>
            </w:pPr>
            <w:r w:rsidRPr="0021162C">
              <w:rPr>
                <w:rFonts w:ascii="Times New Roman" w:hAnsi="Times New Roman" w:cs="Times New Roman"/>
                <w:sz w:val="24"/>
              </w:rPr>
              <w:t>8</w:t>
            </w:r>
            <w:r w:rsidR="0079721B">
              <w:rPr>
                <w:rFonts w:ascii="Times New Roman" w:hAnsi="Times New Roman" w:cs="Times New Roman"/>
                <w:sz w:val="24"/>
              </w:rPr>
              <w:t>8</w:t>
            </w:r>
            <w:r w:rsidRPr="0021162C">
              <w:rPr>
                <w:rFonts w:ascii="Times New Roman" w:hAnsi="Times New Roman" w:cs="Times New Roman"/>
                <w:sz w:val="24"/>
              </w:rPr>
              <w:t>.</w:t>
            </w:r>
            <w:r w:rsidR="0079721B">
              <w:rPr>
                <w:rFonts w:ascii="Times New Roman" w:hAnsi="Times New Roman" w:cs="Times New Roman"/>
                <w:sz w:val="24"/>
              </w:rPr>
              <w:t>4</w:t>
            </w:r>
            <w:r w:rsidRPr="0021162C">
              <w:rPr>
                <w:rFonts w:ascii="Times New Roman" w:hAnsi="Times New Roman" w:cs="Times New Roman"/>
                <w:sz w:val="24"/>
              </w:rPr>
              <w:t>5%</w:t>
            </w:r>
          </w:p>
        </w:tc>
      </w:tr>
    </w:tbl>
    <w:p w14:paraId="431F5F6F" w14:textId="61B57CC9" w:rsidR="00EA1BB1" w:rsidRPr="007E5DB3" w:rsidRDefault="00C721A1" w:rsidP="00EA1BB1">
      <w:pPr>
        <w:pStyle w:val="441"/>
      </w:pPr>
      <w:bookmarkStart w:id="191" w:name="_Toc202646228"/>
      <w:bookmarkStart w:id="192" w:name="_Hlk202717072"/>
      <w:r>
        <w:rPr>
          <w:iCs/>
        </w:rPr>
        <w:lastRenderedPageBreak/>
        <w:t xml:space="preserve">Evaluasi Model Menggunakan </w:t>
      </w:r>
      <w:r w:rsidR="00EA1BB1">
        <w:rPr>
          <w:i/>
        </w:rPr>
        <w:t>Confusion Matrix</w:t>
      </w:r>
      <w:bookmarkEnd w:id="191"/>
      <w:r>
        <w:rPr>
          <w:i/>
        </w:rPr>
        <w:t xml:space="preserve"> </w:t>
      </w:r>
    </w:p>
    <w:p w14:paraId="259CFF51" w14:textId="4CAD7DCC" w:rsidR="007E5DB3" w:rsidRDefault="00C721A1" w:rsidP="007E5DB3">
      <w:pPr>
        <w:pStyle w:val="PARAF"/>
      </w:pPr>
      <w:r>
        <w:t>Evaluasi dilakukan dengan membandingkan performa model Random Forest berdasarkan dua pendekatan preprocessing, yaitu tanpa kamus normalisasi dan idiom serta dengan kamus. Selain itu, dilakukan pengujian dengan tiga skenario pembagian data: 70:30, 80:20, dan 90:10. Metrik evaluasi yang digunakan meliputi akurasi, precision, recall, dan F1-score.</w:t>
      </w:r>
      <w:r w:rsidR="007E5DB3" w:rsidRPr="007E5DB3">
        <w:t xml:space="preserve">. Proses pelatihan model sekaligus evaluasi Confusion Matrix ini tidak hanya menghasilkan metrik evaluasi, tetapi juga menyimpan model hasil pelatihan (ml_model.pkl) dan </w:t>
      </w:r>
      <w:r w:rsidR="007E5DB3" w:rsidRPr="00846EE4">
        <w:rPr>
          <w:i/>
        </w:rPr>
        <w:t>TF-IDF vectorizer</w:t>
      </w:r>
      <w:r w:rsidR="007E5DB3" w:rsidRPr="007E5DB3">
        <w:t xml:space="preserve"> (tfidf_model.pkl) yang akan digunakan pada tahap prediksi selanjutnya.</w:t>
      </w:r>
    </w:p>
    <w:bookmarkEnd w:id="192"/>
    <w:p w14:paraId="12FB7FAD" w14:textId="210BC664" w:rsidR="00306D89" w:rsidRDefault="00CC21FF" w:rsidP="00CC21FF">
      <w:pPr>
        <w:pStyle w:val="Caption"/>
      </w:pPr>
      <w:r>
        <w:t xml:space="preserve">Tabel 4. </w:t>
      </w:r>
      <w:fldSimple w:instr=" SEQ Tabel_4. \* ARABIC ">
        <w:r w:rsidR="001556BB">
          <w:rPr>
            <w:noProof/>
          </w:rPr>
          <w:t>12</w:t>
        </w:r>
      </w:fldSimple>
      <w:r>
        <w:t xml:space="preserve"> </w:t>
      </w:r>
      <w:r w:rsidR="00846EE4">
        <w:t xml:space="preserve">Kode pengujian </w:t>
      </w:r>
      <w:r w:rsidR="00846EE4">
        <w:rPr>
          <w:i/>
        </w:rPr>
        <w:t>confusion matrix</w:t>
      </w:r>
    </w:p>
    <w:tbl>
      <w:tblPr>
        <w:tblStyle w:val="TableGrid"/>
        <w:tblW w:w="8154" w:type="dxa"/>
        <w:tblInd w:w="675" w:type="dxa"/>
        <w:tblLook w:val="04A0" w:firstRow="1" w:lastRow="0" w:firstColumn="1" w:lastColumn="0" w:noHBand="0" w:noVBand="1"/>
      </w:tblPr>
      <w:tblGrid>
        <w:gridCol w:w="8154"/>
      </w:tblGrid>
      <w:tr w:rsidR="00846EE4" w:rsidRPr="00846EE4" w14:paraId="575E1FA6" w14:textId="77777777" w:rsidTr="00846EE4">
        <w:tc>
          <w:tcPr>
            <w:tcW w:w="8154" w:type="dxa"/>
          </w:tcPr>
          <w:p w14:paraId="555DBAA1" w14:textId="77777777" w:rsidR="003E267D" w:rsidRPr="003E267D" w:rsidRDefault="003E267D" w:rsidP="008136A1">
            <w:pPr>
              <w:spacing w:line="276" w:lineRule="auto"/>
              <w:ind w:left="0" w:firstLine="0"/>
              <w:rPr>
                <w:rFonts w:ascii="Consolas" w:hAnsi="Consolas" w:cs="Consolas"/>
              </w:rPr>
            </w:pPr>
            <w:r w:rsidRPr="003E267D">
              <w:rPr>
                <w:rFonts w:ascii="Consolas" w:hAnsi="Consolas" w:cs="Consolas"/>
              </w:rPr>
              <w:t>import pandas as pd</w:t>
            </w:r>
          </w:p>
          <w:p w14:paraId="07CDA7D4" w14:textId="77777777" w:rsidR="003E267D" w:rsidRPr="003E267D" w:rsidRDefault="003E267D" w:rsidP="008136A1">
            <w:pPr>
              <w:spacing w:line="276" w:lineRule="auto"/>
              <w:ind w:left="0" w:firstLine="0"/>
              <w:rPr>
                <w:rFonts w:ascii="Consolas" w:hAnsi="Consolas" w:cs="Consolas"/>
              </w:rPr>
            </w:pPr>
            <w:r w:rsidRPr="003E267D">
              <w:rPr>
                <w:rFonts w:ascii="Consolas" w:hAnsi="Consolas" w:cs="Consolas"/>
              </w:rPr>
              <w:t>from sqlalchemy import create_engine</w:t>
            </w:r>
          </w:p>
          <w:p w14:paraId="77AC34B9" w14:textId="77777777" w:rsidR="003E267D" w:rsidRPr="003E267D" w:rsidRDefault="003E267D" w:rsidP="008136A1">
            <w:pPr>
              <w:spacing w:line="276" w:lineRule="auto"/>
              <w:ind w:left="0" w:firstLine="0"/>
              <w:rPr>
                <w:rFonts w:ascii="Consolas" w:hAnsi="Consolas" w:cs="Consolas"/>
              </w:rPr>
            </w:pPr>
            <w:r w:rsidRPr="003E267D">
              <w:rPr>
                <w:rFonts w:ascii="Consolas" w:hAnsi="Consolas" w:cs="Consolas"/>
              </w:rPr>
              <w:t>from sklearn.ensemble import RandomForestClassifier</w:t>
            </w:r>
          </w:p>
          <w:p w14:paraId="246F8CB4" w14:textId="77777777" w:rsidR="003E267D" w:rsidRPr="003E267D" w:rsidRDefault="003E267D" w:rsidP="008136A1">
            <w:pPr>
              <w:spacing w:line="276" w:lineRule="auto"/>
              <w:ind w:left="0" w:firstLine="0"/>
              <w:rPr>
                <w:rFonts w:ascii="Consolas" w:hAnsi="Consolas" w:cs="Consolas"/>
              </w:rPr>
            </w:pPr>
            <w:r w:rsidRPr="003E267D">
              <w:rPr>
                <w:rFonts w:ascii="Consolas" w:hAnsi="Consolas" w:cs="Consolas"/>
              </w:rPr>
              <w:t>from sklearn.feature_extraction.text import TfidfVectorizer</w:t>
            </w:r>
          </w:p>
          <w:p w14:paraId="667593A7" w14:textId="77777777" w:rsidR="003E267D" w:rsidRPr="003E267D" w:rsidRDefault="003E267D" w:rsidP="008136A1">
            <w:pPr>
              <w:spacing w:line="276" w:lineRule="auto"/>
              <w:ind w:left="0" w:firstLine="0"/>
              <w:rPr>
                <w:rFonts w:ascii="Consolas" w:hAnsi="Consolas" w:cs="Consolas"/>
              </w:rPr>
            </w:pPr>
            <w:r w:rsidRPr="003E267D">
              <w:rPr>
                <w:rFonts w:ascii="Consolas" w:hAnsi="Consolas" w:cs="Consolas"/>
              </w:rPr>
              <w:t>from</w:t>
            </w:r>
            <w:r>
              <w:rPr>
                <w:rFonts w:ascii="Consolas" w:hAnsi="Consolas" w:cs="Consolas"/>
                <w:lang w:val="en-US"/>
              </w:rPr>
              <w:t> </w:t>
            </w:r>
            <w:r w:rsidRPr="003E267D">
              <w:rPr>
                <w:rFonts w:ascii="Consolas" w:hAnsi="Consolas" w:cs="Consolas"/>
              </w:rPr>
              <w:t>sklearn.metrics</w:t>
            </w:r>
            <w:r>
              <w:rPr>
                <w:rFonts w:ascii="Consolas" w:hAnsi="Consolas" w:cs="Consolas"/>
                <w:lang w:val="en-US"/>
              </w:rPr>
              <w:t> </w:t>
            </w:r>
            <w:r w:rsidRPr="003E267D">
              <w:rPr>
                <w:rFonts w:ascii="Consolas" w:hAnsi="Consolas" w:cs="Consolas"/>
              </w:rPr>
              <w:t>import</w:t>
            </w:r>
            <w:r>
              <w:rPr>
                <w:rFonts w:ascii="Consolas" w:hAnsi="Consolas" w:cs="Consolas"/>
                <w:lang w:val="en-US"/>
              </w:rPr>
              <w:t> </w:t>
            </w:r>
            <w:r w:rsidRPr="003E267D">
              <w:rPr>
                <w:rFonts w:ascii="Consolas" w:hAnsi="Consolas" w:cs="Consolas"/>
              </w:rPr>
              <w:t>classification_report, confusion_matrix, accuracy_score, f1_score</w:t>
            </w:r>
          </w:p>
          <w:p w14:paraId="47AE6BB2" w14:textId="77777777" w:rsidR="003E267D" w:rsidRPr="003E267D" w:rsidRDefault="003E267D" w:rsidP="008136A1">
            <w:pPr>
              <w:spacing w:line="276" w:lineRule="auto"/>
              <w:ind w:left="0" w:firstLine="0"/>
              <w:rPr>
                <w:rFonts w:ascii="Consolas" w:hAnsi="Consolas" w:cs="Consolas"/>
              </w:rPr>
            </w:pPr>
            <w:r w:rsidRPr="003E267D">
              <w:rPr>
                <w:rFonts w:ascii="Consolas" w:hAnsi="Consolas" w:cs="Consolas"/>
              </w:rPr>
              <w:t>from sklearn.model_selection import train_test_split</w:t>
            </w:r>
          </w:p>
          <w:p w14:paraId="09667970" w14:textId="77777777" w:rsidR="003E267D" w:rsidRPr="003E267D" w:rsidRDefault="003E267D" w:rsidP="008136A1">
            <w:pPr>
              <w:spacing w:line="276" w:lineRule="auto"/>
              <w:ind w:left="0" w:firstLine="0"/>
              <w:rPr>
                <w:rFonts w:ascii="Consolas" w:hAnsi="Consolas" w:cs="Consolas"/>
              </w:rPr>
            </w:pPr>
            <w:r w:rsidRPr="003E267D">
              <w:rPr>
                <w:rFonts w:ascii="Consolas" w:hAnsi="Consolas" w:cs="Consolas"/>
              </w:rPr>
              <w:t>import matplotlib.pyplot as plt</w:t>
            </w:r>
          </w:p>
          <w:p w14:paraId="3B4D7523" w14:textId="77777777" w:rsidR="003E267D" w:rsidRPr="003E267D" w:rsidRDefault="003E267D" w:rsidP="008136A1">
            <w:pPr>
              <w:spacing w:line="276" w:lineRule="auto"/>
              <w:ind w:left="0" w:firstLine="0"/>
              <w:rPr>
                <w:rFonts w:ascii="Consolas" w:hAnsi="Consolas" w:cs="Consolas"/>
              </w:rPr>
            </w:pPr>
            <w:r w:rsidRPr="003E267D">
              <w:rPr>
                <w:rFonts w:ascii="Consolas" w:hAnsi="Consolas" w:cs="Consolas"/>
              </w:rPr>
              <w:t>import seaborn as sns</w:t>
            </w:r>
          </w:p>
          <w:p w14:paraId="25938314" w14:textId="77777777" w:rsidR="003E267D" w:rsidRPr="003E267D" w:rsidRDefault="003E267D" w:rsidP="008136A1">
            <w:pPr>
              <w:spacing w:line="276" w:lineRule="auto"/>
              <w:ind w:left="0" w:firstLine="0"/>
              <w:rPr>
                <w:rFonts w:ascii="Consolas" w:hAnsi="Consolas" w:cs="Consolas"/>
              </w:rPr>
            </w:pPr>
            <w:r w:rsidRPr="003E267D">
              <w:rPr>
                <w:rFonts w:ascii="Consolas" w:hAnsi="Consolas" w:cs="Consolas"/>
              </w:rPr>
              <w:t>import pickle</w:t>
            </w:r>
          </w:p>
          <w:p w14:paraId="2718550F" w14:textId="77777777" w:rsidR="003E267D" w:rsidRPr="003E267D" w:rsidRDefault="003E267D" w:rsidP="008136A1">
            <w:pPr>
              <w:spacing w:line="276" w:lineRule="auto"/>
              <w:ind w:left="0" w:firstLine="0"/>
              <w:rPr>
                <w:rFonts w:ascii="Consolas" w:hAnsi="Consolas" w:cs="Consolas"/>
              </w:rPr>
            </w:pPr>
            <w:r w:rsidRPr="003E267D">
              <w:rPr>
                <w:rFonts w:ascii="Consolas" w:hAnsi="Consolas" w:cs="Consolas"/>
              </w:rPr>
              <w:t>import numpy as np</w:t>
            </w:r>
          </w:p>
          <w:p w14:paraId="6B83DC2A" w14:textId="77777777" w:rsidR="003E267D" w:rsidRDefault="003E267D" w:rsidP="008136A1">
            <w:pPr>
              <w:spacing w:line="276" w:lineRule="auto"/>
              <w:ind w:left="0" w:firstLine="0"/>
              <w:rPr>
                <w:rFonts w:ascii="Consolas" w:hAnsi="Consolas" w:cs="Consolas"/>
                <w:lang w:val="en-US"/>
              </w:rPr>
            </w:pPr>
          </w:p>
          <w:p w14:paraId="3CA22E8B"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 Load Data dari Database</w:t>
            </w:r>
          </w:p>
          <w:p w14:paraId="34E06AEE"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query = """</w:t>
            </w:r>
          </w:p>
          <w:p w14:paraId="2072FD89"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 xml:space="preserve">SELECT comment_translate, label_vader </w:t>
            </w:r>
          </w:p>
          <w:p w14:paraId="767538C6"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FROM komentar_sentimen_vader</w:t>
            </w:r>
          </w:p>
          <w:p w14:paraId="0A0FF320"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WHERE comment_translate IS NOT NULL AND label_vader IS NOT NULL</w:t>
            </w:r>
          </w:p>
          <w:p w14:paraId="20EEDB62" w14:textId="77777777" w:rsidR="00846EE4" w:rsidRPr="00846EE4" w:rsidRDefault="00846EE4" w:rsidP="008136A1">
            <w:pPr>
              <w:tabs>
                <w:tab w:val="left" w:pos="7890"/>
              </w:tabs>
              <w:spacing w:line="276" w:lineRule="auto"/>
              <w:ind w:left="0" w:firstLine="0"/>
              <w:rPr>
                <w:rFonts w:ascii="Consolas" w:hAnsi="Consolas" w:cs="Consolas"/>
              </w:rPr>
            </w:pPr>
            <w:r w:rsidRPr="00846EE4">
              <w:rPr>
                <w:rFonts w:ascii="Consolas" w:hAnsi="Consolas" w:cs="Consolas"/>
              </w:rPr>
              <w:t>"""</w:t>
            </w:r>
          </w:p>
          <w:p w14:paraId="06630064"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df = pd.read_sql(query, engine)</w:t>
            </w:r>
          </w:p>
          <w:p w14:paraId="1F12C23D" w14:textId="77777777" w:rsidR="00846EE4" w:rsidRPr="003E267D" w:rsidRDefault="00846EE4" w:rsidP="008136A1">
            <w:pPr>
              <w:spacing w:line="276" w:lineRule="auto"/>
              <w:ind w:left="0" w:firstLine="0"/>
              <w:rPr>
                <w:rFonts w:ascii="Consolas" w:hAnsi="Consolas" w:cs="Consolas"/>
                <w:lang w:val="en-US"/>
              </w:rPr>
            </w:pPr>
            <w:r w:rsidRPr="00846EE4">
              <w:rPr>
                <w:rFonts w:ascii="Consolas" w:hAnsi="Consolas" w:cs="Consolas"/>
              </w:rPr>
              <w:t>df['label_vader'] = df['label_vader'].str.lower().str.strip()</w:t>
            </w:r>
          </w:p>
          <w:p w14:paraId="2DB263B2"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 TF-IDF</w:t>
            </w:r>
          </w:p>
          <w:p w14:paraId="2FA76CB8"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vectorizer = TfidfVectorizer(max_features=1000)</w:t>
            </w:r>
          </w:p>
          <w:p w14:paraId="4502AC81"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X = vectorizer.fit_transform(df['comment_translate'])</w:t>
            </w:r>
          </w:p>
          <w:p w14:paraId="12A0ACA7" w14:textId="77777777" w:rsidR="00846EE4" w:rsidRPr="00846EE4" w:rsidRDefault="00846EE4" w:rsidP="008136A1">
            <w:pPr>
              <w:spacing w:line="276" w:lineRule="auto"/>
              <w:ind w:left="0" w:firstLine="0"/>
              <w:rPr>
                <w:rFonts w:ascii="Consolas" w:hAnsi="Consolas" w:cs="Consolas"/>
                <w:lang w:val="en-US"/>
              </w:rPr>
            </w:pPr>
            <w:r w:rsidRPr="00846EE4">
              <w:rPr>
                <w:rFonts w:ascii="Consolas" w:hAnsi="Consolas" w:cs="Consolas"/>
              </w:rPr>
              <w:t>y = df['label_vader']</w:t>
            </w:r>
          </w:p>
          <w:p w14:paraId="390C49B3" w14:textId="50987ABF" w:rsidR="00846EE4" w:rsidRPr="00846EE4" w:rsidRDefault="00846EE4" w:rsidP="008136A1">
            <w:pPr>
              <w:spacing w:line="276" w:lineRule="auto"/>
              <w:ind w:left="0" w:firstLine="0"/>
              <w:rPr>
                <w:rFonts w:ascii="Consolas" w:hAnsi="Consolas" w:cs="Consolas"/>
              </w:rPr>
            </w:pPr>
            <w:r w:rsidRPr="00846EE4">
              <w:rPr>
                <w:rFonts w:ascii="Consolas" w:hAnsi="Consolas" w:cs="Consolas"/>
              </w:rPr>
              <w:lastRenderedPageBreak/>
              <w:t xml:space="preserve"># Split Data </w:t>
            </w:r>
          </w:p>
          <w:p w14:paraId="2774395C"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X_train, X_test, y_train, y_test = train_test_split(</w:t>
            </w:r>
          </w:p>
          <w:p w14:paraId="30C95664" w14:textId="0319A866" w:rsidR="00846EE4" w:rsidRPr="00846EE4" w:rsidRDefault="00846EE4" w:rsidP="008136A1">
            <w:pPr>
              <w:spacing w:line="276" w:lineRule="auto"/>
              <w:ind w:left="0" w:firstLine="0"/>
              <w:rPr>
                <w:rFonts w:ascii="Consolas" w:hAnsi="Consolas" w:cs="Consolas"/>
              </w:rPr>
            </w:pPr>
            <w:r w:rsidRPr="00846EE4">
              <w:rPr>
                <w:rFonts w:ascii="Consolas" w:hAnsi="Consolas" w:cs="Consolas"/>
              </w:rPr>
              <w:t xml:space="preserve">    X, y, test_size=0.</w:t>
            </w:r>
            <w:r w:rsidR="00095168">
              <w:rPr>
                <w:rFonts w:ascii="Consolas" w:hAnsi="Consolas" w:cs="Consolas"/>
              </w:rPr>
              <w:t>1</w:t>
            </w:r>
            <w:r w:rsidRPr="00846EE4">
              <w:rPr>
                <w:rFonts w:ascii="Consolas" w:hAnsi="Consolas" w:cs="Consolas"/>
              </w:rPr>
              <w:t>, random_state=42, stratify=y</w:t>
            </w:r>
          </w:p>
          <w:p w14:paraId="3703F73F" w14:textId="77777777" w:rsidR="00846EE4" w:rsidRPr="00846EE4" w:rsidRDefault="00846EE4" w:rsidP="008136A1">
            <w:pPr>
              <w:spacing w:line="276" w:lineRule="auto"/>
              <w:ind w:left="0" w:firstLine="0"/>
              <w:rPr>
                <w:rFonts w:ascii="Consolas" w:hAnsi="Consolas" w:cs="Consolas"/>
                <w:lang w:val="en-US"/>
              </w:rPr>
            </w:pPr>
            <w:r w:rsidRPr="00846EE4">
              <w:rPr>
                <w:rFonts w:ascii="Consolas" w:hAnsi="Consolas" w:cs="Consolas"/>
              </w:rPr>
              <w:t>)</w:t>
            </w:r>
          </w:p>
          <w:p w14:paraId="2E30F937"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 Training Model</w:t>
            </w:r>
          </w:p>
          <w:p w14:paraId="27D577D7"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model = RandomForestClassifier(n_estimators=100, random_state=42)</w:t>
            </w:r>
          </w:p>
          <w:p w14:paraId="43634A2C" w14:textId="77777777" w:rsidR="00846EE4" w:rsidRPr="00846EE4" w:rsidRDefault="00846EE4" w:rsidP="008136A1">
            <w:pPr>
              <w:spacing w:line="276" w:lineRule="auto"/>
              <w:ind w:left="0" w:firstLine="0"/>
              <w:rPr>
                <w:rFonts w:ascii="Consolas" w:hAnsi="Consolas" w:cs="Consolas"/>
                <w:lang w:val="en-US"/>
              </w:rPr>
            </w:pPr>
            <w:r w:rsidRPr="00846EE4">
              <w:rPr>
                <w:rFonts w:ascii="Consolas" w:hAnsi="Consolas" w:cs="Consolas"/>
              </w:rPr>
              <w:t>model.fit(X_train, y_train)</w:t>
            </w:r>
          </w:p>
          <w:p w14:paraId="5321565F"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 === 6</w:t>
            </w:r>
            <w:r w:rsidRPr="00846EE4">
              <w:rPr>
                <w:rFonts w:ascii="Consolas" w:hAnsi="Calibri" w:cs="Consolas"/>
              </w:rPr>
              <w:t>️</w:t>
            </w:r>
            <w:r w:rsidRPr="00846EE4">
              <w:rPr>
                <w:rFonts w:ascii="Consolas" w:eastAsia="MS Gothic" w:hAnsi="MS Gothic" w:cs="Consolas"/>
              </w:rPr>
              <w:t>⃣</w:t>
            </w:r>
            <w:r w:rsidRPr="00846EE4">
              <w:rPr>
                <w:rFonts w:ascii="Consolas" w:hAnsi="Consolas" w:cs="Consolas"/>
              </w:rPr>
              <w:t xml:space="preserve"> Simpan model dan vectorizer ===</w:t>
            </w:r>
          </w:p>
          <w:p w14:paraId="40FB52ED"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with open('public/scripts/tfidf_model.pkl', 'wb') as f:</w:t>
            </w:r>
          </w:p>
          <w:p w14:paraId="04A934D4" w14:textId="77777777" w:rsidR="00846EE4" w:rsidRPr="00846EE4" w:rsidRDefault="00846EE4" w:rsidP="008136A1">
            <w:pPr>
              <w:spacing w:line="276" w:lineRule="auto"/>
              <w:ind w:left="0" w:firstLine="0"/>
              <w:rPr>
                <w:rFonts w:ascii="Consolas" w:hAnsi="Consolas" w:cs="Consolas"/>
                <w:lang w:val="en-US"/>
              </w:rPr>
            </w:pPr>
            <w:r w:rsidRPr="00846EE4">
              <w:rPr>
                <w:rFonts w:ascii="Consolas" w:hAnsi="Consolas" w:cs="Consolas"/>
              </w:rPr>
              <w:t>    pickle.dump(vectorizer, f)</w:t>
            </w:r>
          </w:p>
          <w:p w14:paraId="6A5C5D9D"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with open('public/scripts/ml_model.pkl', 'wb') as f:</w:t>
            </w:r>
          </w:p>
          <w:p w14:paraId="74803D81" w14:textId="77777777" w:rsidR="00846EE4" w:rsidRPr="00846EE4" w:rsidRDefault="00846EE4" w:rsidP="008136A1">
            <w:pPr>
              <w:spacing w:line="276" w:lineRule="auto"/>
              <w:ind w:left="0" w:firstLine="0"/>
              <w:rPr>
                <w:rFonts w:ascii="Consolas" w:hAnsi="Consolas" w:cs="Consolas"/>
                <w:lang w:val="en-US"/>
              </w:rPr>
            </w:pPr>
            <w:r w:rsidRPr="00846EE4">
              <w:rPr>
                <w:rFonts w:ascii="Consolas" w:hAnsi="Consolas" w:cs="Consolas"/>
              </w:rPr>
              <w:t>    pickle.dump(model, f)</w:t>
            </w:r>
          </w:p>
          <w:p w14:paraId="76C46629" w14:textId="77777777" w:rsidR="00846EE4" w:rsidRPr="00846EE4" w:rsidRDefault="00846EE4" w:rsidP="008136A1">
            <w:pPr>
              <w:spacing w:line="276" w:lineRule="auto"/>
              <w:ind w:left="0" w:firstLine="0"/>
              <w:rPr>
                <w:rFonts w:ascii="Consolas" w:hAnsi="Consolas" w:cs="Consolas"/>
                <w:lang w:val="en-US"/>
              </w:rPr>
            </w:pPr>
            <w:r w:rsidRPr="00846EE4">
              <w:rPr>
                <w:rFonts w:ascii="Consolas" w:hAnsi="Consolas" w:cs="Consolas"/>
              </w:rPr>
              <w:t>print("</w:t>
            </w:r>
            <w:r w:rsidRPr="00846EE4">
              <w:rPr>
                <w:rFonts w:ascii="Calibri" w:hAnsi="Calibri" w:cs="Consolas"/>
              </w:rPr>
              <w:t>💾</w:t>
            </w:r>
            <w:r w:rsidRPr="00846EE4">
              <w:rPr>
                <w:rFonts w:ascii="Consolas" w:hAnsi="Consolas" w:cs="Consolas"/>
              </w:rPr>
              <w:t xml:space="preserve"> Model &amp; Vectorizer disimpan sebagai 'ml_model.pkl' dan 'tfidf_model.pkl'")</w:t>
            </w:r>
          </w:p>
          <w:p w14:paraId="67902D1A"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 Evaluasi Model</w:t>
            </w:r>
          </w:p>
          <w:p w14:paraId="211F222D"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y_pred = model.predict(X_test)</w:t>
            </w:r>
          </w:p>
          <w:p w14:paraId="426EE91F"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print(classification_report(y_test, y_pred))</w:t>
            </w:r>
          </w:p>
          <w:p w14:paraId="33F21CC2" w14:textId="77777777" w:rsidR="00846EE4" w:rsidRPr="00846EE4" w:rsidRDefault="00846EE4" w:rsidP="008136A1">
            <w:pPr>
              <w:spacing w:line="276" w:lineRule="auto"/>
              <w:ind w:left="0" w:firstLine="0"/>
              <w:rPr>
                <w:rFonts w:ascii="Consolas" w:hAnsi="Consolas" w:cs="Consolas"/>
                <w:lang w:val="en-US"/>
              </w:rPr>
            </w:pPr>
            <w:r w:rsidRPr="00846EE4">
              <w:rPr>
                <w:rFonts w:ascii="Consolas" w:hAnsi="Consolas" w:cs="Consolas"/>
              </w:rPr>
              <w:t>print("Akurasi:", accuracy_score(y_test, y_pred))</w:t>
            </w:r>
          </w:p>
          <w:p w14:paraId="6A4617CA"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 Plot Confusion Matrix</w:t>
            </w:r>
          </w:p>
          <w:p w14:paraId="1E0B8E01"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matrix = confusion_matrix(y_test, y_pred, labels=["positif", "netral", "negatif"])</w:t>
            </w:r>
          </w:p>
          <w:p w14:paraId="3C538C3D"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sns.heatmap(matrix, annot=True, fmt='d', cmap='Blues')</w:t>
            </w:r>
          </w:p>
          <w:p w14:paraId="6C37CBC3"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plt.title('Confusion Matrix - Random Forest')</w:t>
            </w:r>
          </w:p>
          <w:p w14:paraId="3390DC3F" w14:textId="77777777" w:rsidR="00846EE4" w:rsidRPr="00846EE4" w:rsidRDefault="00846EE4" w:rsidP="008136A1">
            <w:pPr>
              <w:spacing w:line="276" w:lineRule="auto"/>
              <w:ind w:left="0" w:firstLine="0"/>
              <w:rPr>
                <w:rFonts w:ascii="Consolas" w:hAnsi="Consolas" w:cs="Consolas"/>
              </w:rPr>
            </w:pPr>
            <w:r w:rsidRPr="00846EE4">
              <w:rPr>
                <w:rFonts w:ascii="Consolas" w:hAnsi="Consolas" w:cs="Consolas"/>
              </w:rPr>
              <w:t>plt.show()</w:t>
            </w:r>
          </w:p>
        </w:tc>
      </w:tr>
    </w:tbl>
    <w:p w14:paraId="50F0F713" w14:textId="5D62459A" w:rsidR="00846EE4" w:rsidRDefault="00846EE4" w:rsidP="00846EE4">
      <w:pPr>
        <w:pStyle w:val="Caption"/>
        <w:spacing w:before="100" w:beforeAutospacing="1"/>
      </w:pPr>
      <w:r>
        <w:t xml:space="preserve">Tabel 4. </w:t>
      </w:r>
      <w:fldSimple w:instr=" SEQ Tabel_4. \* ARABIC ">
        <w:r w:rsidR="001556BB">
          <w:rPr>
            <w:noProof/>
          </w:rPr>
          <w:t>13</w:t>
        </w:r>
      </w:fldSimple>
      <w:r>
        <w:t xml:space="preserve"> Distribusi label pada dataset yang digunakan</w:t>
      </w:r>
      <w:r w:rsidR="00415A87">
        <w:t xml:space="preserve"> (menggunakan kamus)</w:t>
      </w:r>
    </w:p>
    <w:tbl>
      <w:tblPr>
        <w:tblStyle w:val="TableGrid"/>
        <w:tblW w:w="5483" w:type="dxa"/>
        <w:jc w:val="center"/>
        <w:tblLook w:val="04A0" w:firstRow="1" w:lastRow="0" w:firstColumn="1" w:lastColumn="0" w:noHBand="0" w:noVBand="1"/>
      </w:tblPr>
      <w:tblGrid>
        <w:gridCol w:w="2915"/>
        <w:gridCol w:w="2568"/>
      </w:tblGrid>
      <w:tr w:rsidR="00846EE4" w:rsidRPr="00846EE4" w14:paraId="0700B4E7" w14:textId="77777777" w:rsidTr="003E267D">
        <w:trPr>
          <w:trHeight w:val="539"/>
          <w:jc w:val="center"/>
        </w:trPr>
        <w:tc>
          <w:tcPr>
            <w:tcW w:w="2915" w:type="dxa"/>
            <w:vAlign w:val="center"/>
          </w:tcPr>
          <w:p w14:paraId="47437097" w14:textId="77777777" w:rsidR="00846EE4" w:rsidRPr="00846EE4" w:rsidRDefault="00846EE4" w:rsidP="00846EE4">
            <w:pPr>
              <w:spacing w:line="360" w:lineRule="auto"/>
              <w:ind w:left="0" w:firstLine="0"/>
              <w:jc w:val="left"/>
              <w:rPr>
                <w:rFonts w:ascii="Times New Roman" w:hAnsi="Times New Roman" w:cs="Times New Roman"/>
                <w:sz w:val="24"/>
                <w:lang w:val="en-US"/>
              </w:rPr>
            </w:pPr>
            <w:r w:rsidRPr="00846EE4">
              <w:rPr>
                <w:rFonts w:ascii="Times New Roman" w:hAnsi="Times New Roman" w:cs="Times New Roman"/>
                <w:sz w:val="24"/>
                <w:lang w:val="en-US"/>
              </w:rPr>
              <w:t>Label</w:t>
            </w:r>
          </w:p>
        </w:tc>
        <w:tc>
          <w:tcPr>
            <w:tcW w:w="2568" w:type="dxa"/>
            <w:vAlign w:val="center"/>
          </w:tcPr>
          <w:p w14:paraId="01431EC9" w14:textId="77777777" w:rsidR="00846EE4" w:rsidRPr="00846EE4" w:rsidRDefault="00846EE4" w:rsidP="00846EE4">
            <w:pPr>
              <w:spacing w:line="360" w:lineRule="auto"/>
              <w:ind w:left="0" w:firstLine="0"/>
              <w:jc w:val="left"/>
              <w:rPr>
                <w:rFonts w:ascii="Times New Roman" w:hAnsi="Times New Roman" w:cs="Times New Roman"/>
                <w:sz w:val="24"/>
                <w:lang w:val="en-US"/>
              </w:rPr>
            </w:pPr>
            <w:r w:rsidRPr="00846EE4">
              <w:rPr>
                <w:rFonts w:ascii="Times New Roman" w:hAnsi="Times New Roman" w:cs="Times New Roman"/>
                <w:sz w:val="24"/>
                <w:lang w:val="en-US"/>
              </w:rPr>
              <w:t xml:space="preserve">Jumlah </w:t>
            </w:r>
          </w:p>
        </w:tc>
      </w:tr>
      <w:tr w:rsidR="00846EE4" w:rsidRPr="00846EE4" w14:paraId="716B4088" w14:textId="77777777" w:rsidTr="003E267D">
        <w:trPr>
          <w:jc w:val="center"/>
        </w:trPr>
        <w:tc>
          <w:tcPr>
            <w:tcW w:w="2915" w:type="dxa"/>
          </w:tcPr>
          <w:p w14:paraId="4128B805" w14:textId="77777777" w:rsidR="00846EE4" w:rsidRPr="00846EE4" w:rsidRDefault="00846EE4" w:rsidP="00846EE4">
            <w:pPr>
              <w:spacing w:line="360" w:lineRule="auto"/>
              <w:ind w:left="0" w:firstLine="0"/>
              <w:rPr>
                <w:rFonts w:ascii="Times New Roman" w:hAnsi="Times New Roman" w:cs="Times New Roman"/>
                <w:sz w:val="24"/>
                <w:lang w:val="en-US"/>
              </w:rPr>
            </w:pPr>
            <w:r w:rsidRPr="00846EE4">
              <w:rPr>
                <w:rFonts w:ascii="Times New Roman" w:hAnsi="Times New Roman" w:cs="Times New Roman"/>
                <w:sz w:val="24"/>
                <w:lang w:val="en-US"/>
              </w:rPr>
              <w:t>Netral</w:t>
            </w:r>
          </w:p>
        </w:tc>
        <w:tc>
          <w:tcPr>
            <w:tcW w:w="2568" w:type="dxa"/>
          </w:tcPr>
          <w:p w14:paraId="52285C56" w14:textId="3C9A1F60" w:rsidR="00846EE4" w:rsidRPr="00846EE4" w:rsidRDefault="00415A87" w:rsidP="00846EE4">
            <w:pPr>
              <w:spacing w:line="360" w:lineRule="auto"/>
              <w:ind w:left="0" w:firstLine="0"/>
              <w:rPr>
                <w:rFonts w:ascii="Times New Roman" w:hAnsi="Times New Roman" w:cs="Times New Roman"/>
                <w:sz w:val="24"/>
                <w:lang w:val="en-US"/>
              </w:rPr>
            </w:pPr>
            <w:r>
              <w:rPr>
                <w:rFonts w:ascii="Times New Roman" w:hAnsi="Times New Roman" w:cs="Times New Roman"/>
                <w:sz w:val="24"/>
                <w:lang w:val="en-US"/>
              </w:rPr>
              <w:t>2656</w:t>
            </w:r>
          </w:p>
        </w:tc>
      </w:tr>
      <w:tr w:rsidR="00846EE4" w:rsidRPr="00846EE4" w14:paraId="25FD6059" w14:textId="77777777" w:rsidTr="003E267D">
        <w:trPr>
          <w:jc w:val="center"/>
        </w:trPr>
        <w:tc>
          <w:tcPr>
            <w:tcW w:w="2915" w:type="dxa"/>
          </w:tcPr>
          <w:p w14:paraId="3A9793D3" w14:textId="77777777" w:rsidR="00846EE4" w:rsidRPr="00846EE4" w:rsidRDefault="00846EE4" w:rsidP="00846EE4">
            <w:pPr>
              <w:spacing w:line="360" w:lineRule="auto"/>
              <w:ind w:left="0" w:firstLine="0"/>
              <w:rPr>
                <w:rFonts w:ascii="Times New Roman" w:hAnsi="Times New Roman" w:cs="Times New Roman"/>
                <w:sz w:val="24"/>
                <w:lang w:val="en-US"/>
              </w:rPr>
            </w:pPr>
            <w:r w:rsidRPr="00846EE4">
              <w:rPr>
                <w:rFonts w:ascii="Times New Roman" w:hAnsi="Times New Roman" w:cs="Times New Roman"/>
                <w:sz w:val="24"/>
                <w:lang w:val="en-US"/>
              </w:rPr>
              <w:t>Positif</w:t>
            </w:r>
          </w:p>
        </w:tc>
        <w:tc>
          <w:tcPr>
            <w:tcW w:w="2568" w:type="dxa"/>
          </w:tcPr>
          <w:p w14:paraId="640EC736" w14:textId="203508A7" w:rsidR="00846EE4" w:rsidRPr="00846EE4" w:rsidRDefault="00415A87" w:rsidP="00846EE4">
            <w:pPr>
              <w:spacing w:line="360" w:lineRule="auto"/>
              <w:ind w:left="0" w:firstLine="0"/>
              <w:rPr>
                <w:rFonts w:ascii="Times New Roman" w:hAnsi="Times New Roman" w:cs="Times New Roman"/>
                <w:sz w:val="24"/>
                <w:lang w:val="en-US"/>
              </w:rPr>
            </w:pPr>
            <w:r>
              <w:rPr>
                <w:rFonts w:ascii="Times New Roman" w:hAnsi="Times New Roman" w:cs="Times New Roman"/>
                <w:sz w:val="24"/>
                <w:lang w:val="en-US"/>
              </w:rPr>
              <w:t>1387</w:t>
            </w:r>
          </w:p>
        </w:tc>
      </w:tr>
      <w:tr w:rsidR="00846EE4" w:rsidRPr="00846EE4" w14:paraId="6793E302" w14:textId="77777777" w:rsidTr="003E267D">
        <w:trPr>
          <w:jc w:val="center"/>
        </w:trPr>
        <w:tc>
          <w:tcPr>
            <w:tcW w:w="2915" w:type="dxa"/>
          </w:tcPr>
          <w:p w14:paraId="0466083C" w14:textId="77777777" w:rsidR="00846EE4" w:rsidRPr="00846EE4" w:rsidRDefault="00846EE4" w:rsidP="00846EE4">
            <w:pPr>
              <w:spacing w:line="360" w:lineRule="auto"/>
              <w:ind w:left="0" w:firstLine="0"/>
              <w:rPr>
                <w:rFonts w:ascii="Times New Roman" w:hAnsi="Times New Roman" w:cs="Times New Roman"/>
                <w:sz w:val="24"/>
                <w:lang w:val="en-US"/>
              </w:rPr>
            </w:pPr>
            <w:r w:rsidRPr="00846EE4">
              <w:rPr>
                <w:rFonts w:ascii="Times New Roman" w:hAnsi="Times New Roman" w:cs="Times New Roman"/>
                <w:sz w:val="24"/>
                <w:lang w:val="en-US"/>
              </w:rPr>
              <w:t>Negatif</w:t>
            </w:r>
          </w:p>
        </w:tc>
        <w:tc>
          <w:tcPr>
            <w:tcW w:w="2568" w:type="dxa"/>
          </w:tcPr>
          <w:p w14:paraId="5956875D" w14:textId="261B20AD" w:rsidR="00846EE4" w:rsidRPr="00846EE4" w:rsidRDefault="00415A87" w:rsidP="00846EE4">
            <w:pPr>
              <w:spacing w:line="360" w:lineRule="auto"/>
              <w:ind w:left="0" w:firstLine="0"/>
              <w:rPr>
                <w:rFonts w:ascii="Times New Roman" w:hAnsi="Times New Roman" w:cs="Times New Roman"/>
                <w:sz w:val="24"/>
                <w:lang w:val="en-US"/>
              </w:rPr>
            </w:pPr>
            <w:r>
              <w:rPr>
                <w:rFonts w:ascii="Times New Roman" w:hAnsi="Times New Roman" w:cs="Times New Roman"/>
                <w:sz w:val="24"/>
                <w:lang w:val="en-US"/>
              </w:rPr>
              <w:t>415</w:t>
            </w:r>
          </w:p>
        </w:tc>
      </w:tr>
      <w:tr w:rsidR="00846EE4" w:rsidRPr="00846EE4" w14:paraId="134989A9" w14:textId="77777777" w:rsidTr="003E267D">
        <w:trPr>
          <w:jc w:val="center"/>
        </w:trPr>
        <w:tc>
          <w:tcPr>
            <w:tcW w:w="2915" w:type="dxa"/>
            <w:vAlign w:val="bottom"/>
          </w:tcPr>
          <w:p w14:paraId="2F78B6F8" w14:textId="77777777" w:rsidR="00846EE4" w:rsidRPr="00846EE4" w:rsidRDefault="00846EE4" w:rsidP="00846EE4">
            <w:pPr>
              <w:spacing w:line="360" w:lineRule="auto"/>
              <w:ind w:left="0" w:firstLine="0"/>
              <w:jc w:val="right"/>
              <w:rPr>
                <w:rFonts w:ascii="Times New Roman" w:hAnsi="Times New Roman" w:cs="Times New Roman"/>
                <w:sz w:val="24"/>
                <w:lang w:val="en-US"/>
              </w:rPr>
            </w:pPr>
            <w:r w:rsidRPr="00846EE4">
              <w:rPr>
                <w:rFonts w:ascii="Times New Roman" w:hAnsi="Times New Roman" w:cs="Times New Roman"/>
                <w:sz w:val="24"/>
                <w:lang w:val="en-US"/>
              </w:rPr>
              <w:t>Total</w:t>
            </w:r>
          </w:p>
        </w:tc>
        <w:tc>
          <w:tcPr>
            <w:tcW w:w="2568" w:type="dxa"/>
          </w:tcPr>
          <w:p w14:paraId="45100982" w14:textId="2F64538C" w:rsidR="00846EE4" w:rsidRPr="00846EE4" w:rsidRDefault="00415A87" w:rsidP="00846EE4">
            <w:pPr>
              <w:spacing w:line="360" w:lineRule="auto"/>
              <w:ind w:left="0" w:firstLine="0"/>
              <w:rPr>
                <w:rFonts w:ascii="Times New Roman" w:hAnsi="Times New Roman" w:cs="Times New Roman"/>
                <w:sz w:val="24"/>
                <w:lang w:val="en-US"/>
              </w:rPr>
            </w:pPr>
            <w:r>
              <w:rPr>
                <w:rFonts w:ascii="Times New Roman" w:hAnsi="Times New Roman" w:cs="Times New Roman"/>
                <w:sz w:val="24"/>
                <w:lang w:val="en-US"/>
              </w:rPr>
              <w:t>4458</w:t>
            </w:r>
          </w:p>
        </w:tc>
      </w:tr>
    </w:tbl>
    <w:p w14:paraId="0732CC2C" w14:textId="68BD309F" w:rsidR="003E267D" w:rsidRDefault="00751F59" w:rsidP="003E267D">
      <w:pPr>
        <w:spacing w:before="100" w:beforeAutospacing="1"/>
        <w:ind w:firstLine="0"/>
      </w:pPr>
      <w:r>
        <w:t xml:space="preserve">Dari total dataset </w:t>
      </w:r>
      <w:r w:rsidR="00095168">
        <w:t>4458</w:t>
      </w:r>
      <w:r>
        <w:t>, d</w:t>
      </w:r>
      <w:r w:rsidR="003E267D">
        <w:t xml:space="preserve">ataset tersebut kemudian dibagi menjadi </w:t>
      </w:r>
      <w:r w:rsidR="00634828">
        <w:t>8</w:t>
      </w:r>
      <w:r w:rsidR="003E267D">
        <w:t>0% data latih (</w:t>
      </w:r>
      <w:r w:rsidR="00634828" w:rsidRPr="00634828">
        <w:t>3.566</w:t>
      </w:r>
      <w:r w:rsidR="00634828">
        <w:t xml:space="preserve"> </w:t>
      </w:r>
      <w:r w:rsidR="003E267D">
        <w:t xml:space="preserve">data) dan </w:t>
      </w:r>
      <w:r w:rsidR="00634828">
        <w:t>2</w:t>
      </w:r>
      <w:r w:rsidR="003E267D">
        <w:t>0% data uji (</w:t>
      </w:r>
      <w:r w:rsidR="00634828" w:rsidRPr="00634828">
        <w:t>892</w:t>
      </w:r>
      <w:r w:rsidR="00634828">
        <w:t xml:space="preserve"> </w:t>
      </w:r>
      <w:r w:rsidR="003E267D">
        <w:t>data).</w:t>
      </w:r>
      <w:r w:rsidR="00095168">
        <w:t xml:space="preserve"> Split data ini digunakan berdasarkan perbandingan pada subbab sebelumnya</w:t>
      </w:r>
    </w:p>
    <w:p w14:paraId="42CF7B2B" w14:textId="2EF97EB9" w:rsidR="003E267D" w:rsidRDefault="00095168" w:rsidP="003E267D">
      <w:pPr>
        <w:ind w:firstLine="0"/>
        <w:jc w:val="center"/>
      </w:pPr>
      <w:r>
        <w:rPr>
          <w:noProof/>
        </w:rPr>
        <w:lastRenderedPageBreak/>
        <w:drawing>
          <wp:inline distT="0" distB="0" distL="0" distR="0" wp14:anchorId="7B55609B" wp14:editId="417E2991">
            <wp:extent cx="3211830" cy="2676525"/>
            <wp:effectExtent l="0" t="0" r="0" b="0"/>
            <wp:docPr id="935147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217650" cy="2681375"/>
                    </a:xfrm>
                    <a:prstGeom prst="rect">
                      <a:avLst/>
                    </a:prstGeom>
                    <a:noFill/>
                    <a:ln>
                      <a:noFill/>
                    </a:ln>
                  </pic:spPr>
                </pic:pic>
              </a:graphicData>
            </a:graphic>
          </wp:inline>
        </w:drawing>
      </w:r>
    </w:p>
    <w:p w14:paraId="2CB4E987" w14:textId="7670F41A" w:rsidR="003E267D" w:rsidRDefault="001556BB" w:rsidP="001556BB">
      <w:pPr>
        <w:pStyle w:val="Caption"/>
      </w:pPr>
      <w:r>
        <w:t xml:space="preserve">Gambar 4. </w:t>
      </w:r>
      <w:fldSimple w:instr=" SEQ Gambar_4. \* ARABIC ">
        <w:r>
          <w:rPr>
            <w:noProof/>
          </w:rPr>
          <w:t>14</w:t>
        </w:r>
      </w:fldSimple>
      <w:r>
        <w:t xml:space="preserve">  </w:t>
      </w:r>
      <w:r w:rsidR="003E267D">
        <w:t xml:space="preserve">Hasil Pengujian </w:t>
      </w:r>
      <w:r w:rsidR="003E267D">
        <w:rPr>
          <w:i/>
        </w:rPr>
        <w:t>confusion matrix</w:t>
      </w:r>
      <w:r w:rsidR="003E267D">
        <w:t xml:space="preserve"> </w:t>
      </w:r>
    </w:p>
    <w:p w14:paraId="336FAFC5" w14:textId="78217A70" w:rsidR="00BE5699" w:rsidRDefault="001556BB" w:rsidP="001556BB">
      <w:pPr>
        <w:pStyle w:val="Caption"/>
      </w:pPr>
      <w:r>
        <w:t xml:space="preserve">Tabel 4. </w:t>
      </w:r>
      <w:fldSimple w:instr=" SEQ Tabel_4. \* ARABIC ">
        <w:r>
          <w:rPr>
            <w:noProof/>
          </w:rPr>
          <w:t>14</w:t>
        </w:r>
      </w:fldSimple>
      <w:r>
        <w:t xml:space="preserve">  </w:t>
      </w:r>
      <w:r w:rsidR="00BE5699">
        <w:t>Evaluasi model</w:t>
      </w:r>
    </w:p>
    <w:tbl>
      <w:tblPr>
        <w:tblStyle w:val="TableGrid"/>
        <w:tblW w:w="5825" w:type="dxa"/>
        <w:jc w:val="center"/>
        <w:tblLook w:val="04A0" w:firstRow="1" w:lastRow="0" w:firstColumn="1" w:lastColumn="0" w:noHBand="0" w:noVBand="1"/>
      </w:tblPr>
      <w:tblGrid>
        <w:gridCol w:w="1719"/>
        <w:gridCol w:w="1112"/>
        <w:gridCol w:w="910"/>
        <w:gridCol w:w="1107"/>
        <w:gridCol w:w="977"/>
      </w:tblGrid>
      <w:tr w:rsidR="00BE5699" w:rsidRPr="00751F59" w14:paraId="3B3C7A8A" w14:textId="77777777" w:rsidTr="00751F59">
        <w:trPr>
          <w:jc w:val="center"/>
        </w:trPr>
        <w:tc>
          <w:tcPr>
            <w:tcW w:w="1719" w:type="dxa"/>
          </w:tcPr>
          <w:p w14:paraId="5EB6D63B" w14:textId="77777777" w:rsidR="00BE5699" w:rsidRPr="00751F59" w:rsidRDefault="00BE5699" w:rsidP="00751F59">
            <w:pPr>
              <w:spacing w:line="360" w:lineRule="auto"/>
              <w:ind w:left="0" w:firstLine="0"/>
              <w:rPr>
                <w:rFonts w:ascii="Times New Roman" w:hAnsi="Times New Roman" w:cs="Times New Roman"/>
                <w:sz w:val="24"/>
                <w:szCs w:val="24"/>
                <w:lang w:val="en-US"/>
              </w:rPr>
            </w:pPr>
            <w:r w:rsidRPr="00751F59">
              <w:rPr>
                <w:rFonts w:ascii="Times New Roman" w:hAnsi="Times New Roman" w:cs="Times New Roman"/>
                <w:sz w:val="24"/>
                <w:szCs w:val="24"/>
                <w:lang w:val="en-US"/>
              </w:rPr>
              <w:t xml:space="preserve">Label </w:t>
            </w:r>
          </w:p>
        </w:tc>
        <w:tc>
          <w:tcPr>
            <w:tcW w:w="1112" w:type="dxa"/>
          </w:tcPr>
          <w:p w14:paraId="27458215" w14:textId="77777777" w:rsidR="00BE5699" w:rsidRPr="00751F59" w:rsidRDefault="00BE5699" w:rsidP="00751F59">
            <w:pPr>
              <w:spacing w:line="360" w:lineRule="auto"/>
              <w:ind w:left="0" w:firstLine="0"/>
              <w:rPr>
                <w:rFonts w:ascii="Times New Roman" w:hAnsi="Times New Roman" w:cs="Times New Roman"/>
                <w:sz w:val="24"/>
                <w:szCs w:val="24"/>
                <w:lang w:val="en-US"/>
              </w:rPr>
            </w:pPr>
            <w:r w:rsidRPr="00751F59">
              <w:rPr>
                <w:rFonts w:ascii="Times New Roman" w:hAnsi="Times New Roman" w:cs="Times New Roman"/>
                <w:sz w:val="24"/>
                <w:szCs w:val="24"/>
                <w:lang w:val="en-US"/>
              </w:rPr>
              <w:t xml:space="preserve">Precision </w:t>
            </w:r>
          </w:p>
        </w:tc>
        <w:tc>
          <w:tcPr>
            <w:tcW w:w="910" w:type="dxa"/>
          </w:tcPr>
          <w:p w14:paraId="309C21A4" w14:textId="77777777" w:rsidR="00BE5699" w:rsidRPr="00751F59" w:rsidRDefault="00BE5699" w:rsidP="00751F59">
            <w:pPr>
              <w:spacing w:line="360" w:lineRule="auto"/>
              <w:ind w:left="0" w:firstLine="0"/>
              <w:rPr>
                <w:rFonts w:ascii="Times New Roman" w:hAnsi="Times New Roman" w:cs="Times New Roman"/>
                <w:sz w:val="24"/>
                <w:szCs w:val="24"/>
                <w:lang w:val="en-US"/>
              </w:rPr>
            </w:pPr>
            <w:r w:rsidRPr="00751F59">
              <w:rPr>
                <w:rFonts w:ascii="Times New Roman" w:hAnsi="Times New Roman" w:cs="Times New Roman"/>
                <w:sz w:val="24"/>
                <w:szCs w:val="24"/>
                <w:lang w:val="en-US"/>
              </w:rPr>
              <w:t xml:space="preserve">Recall </w:t>
            </w:r>
          </w:p>
        </w:tc>
        <w:tc>
          <w:tcPr>
            <w:tcW w:w="1107" w:type="dxa"/>
          </w:tcPr>
          <w:p w14:paraId="70C36B63" w14:textId="77777777" w:rsidR="00BE5699" w:rsidRPr="00751F59" w:rsidRDefault="00BE5699" w:rsidP="00751F59">
            <w:pPr>
              <w:spacing w:line="360" w:lineRule="auto"/>
              <w:ind w:left="0" w:firstLine="0"/>
              <w:rPr>
                <w:rFonts w:ascii="Times New Roman" w:hAnsi="Times New Roman" w:cs="Times New Roman"/>
                <w:sz w:val="24"/>
                <w:szCs w:val="24"/>
                <w:lang w:val="en-US"/>
              </w:rPr>
            </w:pPr>
            <w:r w:rsidRPr="00751F59">
              <w:rPr>
                <w:rFonts w:ascii="Times New Roman" w:hAnsi="Times New Roman" w:cs="Times New Roman"/>
                <w:sz w:val="24"/>
                <w:szCs w:val="24"/>
                <w:lang w:val="en-US"/>
              </w:rPr>
              <w:t xml:space="preserve">F1-Score </w:t>
            </w:r>
          </w:p>
        </w:tc>
        <w:tc>
          <w:tcPr>
            <w:tcW w:w="977" w:type="dxa"/>
          </w:tcPr>
          <w:p w14:paraId="13FBBADD" w14:textId="77777777" w:rsidR="00BE5699" w:rsidRPr="00751F59" w:rsidRDefault="00BE5699" w:rsidP="00751F59">
            <w:pPr>
              <w:spacing w:line="360" w:lineRule="auto"/>
              <w:ind w:left="0" w:firstLine="0"/>
              <w:rPr>
                <w:rFonts w:ascii="Times New Roman" w:hAnsi="Times New Roman" w:cs="Times New Roman"/>
                <w:sz w:val="24"/>
                <w:szCs w:val="24"/>
                <w:lang w:val="en-US"/>
              </w:rPr>
            </w:pPr>
            <w:r w:rsidRPr="00751F59">
              <w:rPr>
                <w:rFonts w:ascii="Times New Roman" w:hAnsi="Times New Roman" w:cs="Times New Roman"/>
                <w:sz w:val="24"/>
                <w:szCs w:val="24"/>
                <w:lang w:val="en-US"/>
              </w:rPr>
              <w:t>Support</w:t>
            </w:r>
          </w:p>
        </w:tc>
      </w:tr>
      <w:tr w:rsidR="00BE5699" w:rsidRPr="00751F59" w14:paraId="66BD451D" w14:textId="77777777" w:rsidTr="00751F59">
        <w:trPr>
          <w:trHeight w:val="369"/>
          <w:jc w:val="center"/>
        </w:trPr>
        <w:tc>
          <w:tcPr>
            <w:tcW w:w="1719" w:type="dxa"/>
          </w:tcPr>
          <w:p w14:paraId="1A35DA33" w14:textId="77777777" w:rsidR="00BE5699" w:rsidRPr="00751F59" w:rsidRDefault="00BE5699" w:rsidP="00751F59">
            <w:pPr>
              <w:spacing w:line="360" w:lineRule="auto"/>
              <w:ind w:left="14" w:firstLine="0"/>
              <w:rPr>
                <w:rFonts w:ascii="Times New Roman" w:hAnsi="Times New Roman" w:cs="Times New Roman"/>
                <w:sz w:val="24"/>
                <w:szCs w:val="24"/>
              </w:rPr>
            </w:pPr>
            <w:r w:rsidRPr="00751F59">
              <w:rPr>
                <w:rFonts w:ascii="Times New Roman" w:hAnsi="Times New Roman" w:cs="Times New Roman"/>
                <w:sz w:val="24"/>
                <w:szCs w:val="24"/>
              </w:rPr>
              <w:t>Negatif</w:t>
            </w:r>
          </w:p>
        </w:tc>
        <w:tc>
          <w:tcPr>
            <w:tcW w:w="1112" w:type="dxa"/>
          </w:tcPr>
          <w:p w14:paraId="1F0096BE" w14:textId="299140C6" w:rsidR="00BE5699" w:rsidRPr="00751F59" w:rsidRDefault="008136A1" w:rsidP="00751F59">
            <w:pPr>
              <w:spacing w:line="360" w:lineRule="auto"/>
              <w:ind w:left="47" w:firstLine="28"/>
              <w:rPr>
                <w:rFonts w:ascii="Times New Roman" w:hAnsi="Times New Roman" w:cs="Times New Roman"/>
                <w:sz w:val="24"/>
                <w:szCs w:val="24"/>
              </w:rPr>
            </w:pPr>
            <w:r w:rsidRPr="008136A1">
              <w:rPr>
                <w:rFonts w:ascii="Times New Roman" w:hAnsi="Times New Roman" w:cs="Times New Roman"/>
                <w:sz w:val="24"/>
                <w:szCs w:val="24"/>
                <w:lang w:val="en-US"/>
              </w:rPr>
              <w:t>0.92</w:t>
            </w:r>
          </w:p>
        </w:tc>
        <w:tc>
          <w:tcPr>
            <w:tcW w:w="910" w:type="dxa"/>
          </w:tcPr>
          <w:p w14:paraId="74A3C40C" w14:textId="5DCD2754" w:rsidR="00BE5699" w:rsidRPr="00751F59" w:rsidRDefault="008136A1" w:rsidP="00751F59">
            <w:pPr>
              <w:spacing w:line="360" w:lineRule="auto"/>
              <w:ind w:left="20" w:firstLine="20"/>
              <w:rPr>
                <w:rFonts w:ascii="Times New Roman" w:hAnsi="Times New Roman" w:cs="Times New Roman"/>
                <w:sz w:val="24"/>
                <w:szCs w:val="24"/>
              </w:rPr>
            </w:pPr>
            <w:r w:rsidRPr="008136A1">
              <w:rPr>
                <w:rFonts w:ascii="Times New Roman" w:hAnsi="Times New Roman" w:cs="Times New Roman"/>
                <w:sz w:val="24"/>
                <w:szCs w:val="24"/>
                <w:lang w:val="en-US"/>
              </w:rPr>
              <w:t>0.58</w:t>
            </w:r>
          </w:p>
        </w:tc>
        <w:tc>
          <w:tcPr>
            <w:tcW w:w="1107" w:type="dxa"/>
          </w:tcPr>
          <w:p w14:paraId="49A4F612" w14:textId="72A01AD5" w:rsidR="00BE5699" w:rsidRPr="00751F59" w:rsidRDefault="008136A1" w:rsidP="00751F59">
            <w:pPr>
              <w:spacing w:line="360" w:lineRule="auto"/>
              <w:ind w:left="40" w:hanging="16"/>
              <w:rPr>
                <w:rFonts w:ascii="Times New Roman" w:hAnsi="Times New Roman" w:cs="Times New Roman"/>
                <w:sz w:val="24"/>
                <w:szCs w:val="24"/>
              </w:rPr>
            </w:pPr>
            <w:r w:rsidRPr="008136A1">
              <w:rPr>
                <w:rFonts w:ascii="Times New Roman" w:hAnsi="Times New Roman" w:cs="Times New Roman"/>
                <w:sz w:val="24"/>
                <w:szCs w:val="24"/>
                <w:lang w:val="en-US"/>
              </w:rPr>
              <w:t>0.71</w:t>
            </w:r>
          </w:p>
        </w:tc>
        <w:tc>
          <w:tcPr>
            <w:tcW w:w="977" w:type="dxa"/>
          </w:tcPr>
          <w:p w14:paraId="5880F82A" w14:textId="45748151" w:rsidR="00BE5699" w:rsidRPr="00751F59" w:rsidRDefault="008136A1" w:rsidP="00751F59">
            <w:pPr>
              <w:spacing w:line="360" w:lineRule="auto"/>
              <w:ind w:left="73" w:hanging="73"/>
              <w:rPr>
                <w:rFonts w:ascii="Times New Roman" w:hAnsi="Times New Roman" w:cs="Times New Roman"/>
                <w:sz w:val="24"/>
                <w:szCs w:val="24"/>
              </w:rPr>
            </w:pPr>
            <w:r>
              <w:rPr>
                <w:rFonts w:ascii="Times New Roman" w:hAnsi="Times New Roman" w:cs="Times New Roman"/>
                <w:sz w:val="24"/>
                <w:szCs w:val="24"/>
              </w:rPr>
              <w:t>83</w:t>
            </w:r>
          </w:p>
        </w:tc>
      </w:tr>
      <w:tr w:rsidR="00BE5699" w:rsidRPr="00751F59" w14:paraId="119BA04B" w14:textId="77777777" w:rsidTr="00751F59">
        <w:trPr>
          <w:jc w:val="center"/>
        </w:trPr>
        <w:tc>
          <w:tcPr>
            <w:tcW w:w="1719" w:type="dxa"/>
          </w:tcPr>
          <w:p w14:paraId="06114BEB" w14:textId="77777777" w:rsidR="00BE5699" w:rsidRPr="00751F59" w:rsidRDefault="00BE5699" w:rsidP="00751F59">
            <w:pPr>
              <w:spacing w:line="360" w:lineRule="auto"/>
              <w:ind w:left="0" w:firstLine="0"/>
              <w:rPr>
                <w:rFonts w:ascii="Times New Roman" w:hAnsi="Times New Roman" w:cs="Times New Roman"/>
                <w:sz w:val="24"/>
                <w:szCs w:val="24"/>
                <w:lang w:val="en-US"/>
              </w:rPr>
            </w:pPr>
            <w:r w:rsidRPr="00751F59">
              <w:rPr>
                <w:rFonts w:ascii="Times New Roman" w:hAnsi="Times New Roman" w:cs="Times New Roman"/>
                <w:sz w:val="24"/>
                <w:szCs w:val="24"/>
                <w:lang w:val="en-US"/>
              </w:rPr>
              <w:t xml:space="preserve">Netral </w:t>
            </w:r>
          </w:p>
        </w:tc>
        <w:tc>
          <w:tcPr>
            <w:tcW w:w="1112" w:type="dxa"/>
          </w:tcPr>
          <w:p w14:paraId="609A3CCD" w14:textId="314F742E" w:rsidR="00BE5699" w:rsidRPr="00751F59" w:rsidRDefault="008136A1" w:rsidP="00751F59">
            <w:pPr>
              <w:spacing w:line="360" w:lineRule="auto"/>
              <w:ind w:left="0" w:firstLine="0"/>
              <w:rPr>
                <w:rFonts w:ascii="Times New Roman" w:hAnsi="Times New Roman" w:cs="Times New Roman"/>
                <w:sz w:val="24"/>
                <w:szCs w:val="24"/>
              </w:rPr>
            </w:pPr>
            <w:r w:rsidRPr="008136A1">
              <w:rPr>
                <w:rFonts w:ascii="Times New Roman" w:hAnsi="Times New Roman" w:cs="Times New Roman"/>
                <w:sz w:val="24"/>
                <w:szCs w:val="24"/>
                <w:lang w:val="en-US"/>
              </w:rPr>
              <w:t>0.86</w:t>
            </w:r>
          </w:p>
        </w:tc>
        <w:tc>
          <w:tcPr>
            <w:tcW w:w="910" w:type="dxa"/>
          </w:tcPr>
          <w:p w14:paraId="181B7ACA" w14:textId="71C24824" w:rsidR="00BE5699" w:rsidRPr="00751F59" w:rsidRDefault="008136A1" w:rsidP="00751F59">
            <w:pPr>
              <w:spacing w:line="360" w:lineRule="auto"/>
              <w:ind w:left="0" w:firstLine="0"/>
              <w:rPr>
                <w:rFonts w:ascii="Times New Roman" w:hAnsi="Times New Roman" w:cs="Times New Roman"/>
                <w:sz w:val="24"/>
                <w:szCs w:val="24"/>
              </w:rPr>
            </w:pPr>
            <w:r w:rsidRPr="008136A1">
              <w:rPr>
                <w:rFonts w:ascii="Times New Roman" w:hAnsi="Times New Roman" w:cs="Times New Roman"/>
                <w:sz w:val="24"/>
                <w:szCs w:val="24"/>
                <w:lang w:val="en-US"/>
              </w:rPr>
              <w:t>0.97</w:t>
            </w:r>
          </w:p>
        </w:tc>
        <w:tc>
          <w:tcPr>
            <w:tcW w:w="1107" w:type="dxa"/>
          </w:tcPr>
          <w:p w14:paraId="71424396" w14:textId="4F29B820" w:rsidR="00BE5699" w:rsidRPr="00751F59" w:rsidRDefault="008136A1" w:rsidP="00751F59">
            <w:pPr>
              <w:spacing w:line="360" w:lineRule="auto"/>
              <w:ind w:left="0" w:firstLine="0"/>
              <w:rPr>
                <w:rFonts w:ascii="Times New Roman" w:hAnsi="Times New Roman" w:cs="Times New Roman"/>
                <w:sz w:val="24"/>
                <w:szCs w:val="24"/>
              </w:rPr>
            </w:pPr>
            <w:r w:rsidRPr="008136A1">
              <w:rPr>
                <w:rFonts w:ascii="Times New Roman" w:hAnsi="Times New Roman" w:cs="Times New Roman"/>
                <w:sz w:val="24"/>
                <w:szCs w:val="24"/>
                <w:lang w:val="en-US"/>
              </w:rPr>
              <w:t>0.91</w:t>
            </w:r>
          </w:p>
        </w:tc>
        <w:tc>
          <w:tcPr>
            <w:tcW w:w="977" w:type="dxa"/>
          </w:tcPr>
          <w:p w14:paraId="1627D824" w14:textId="0DB75AFA" w:rsidR="00BE5699" w:rsidRPr="00751F59" w:rsidRDefault="008136A1" w:rsidP="00751F59">
            <w:pPr>
              <w:spacing w:line="360" w:lineRule="auto"/>
              <w:ind w:left="0" w:firstLine="0"/>
              <w:rPr>
                <w:rFonts w:ascii="Times New Roman" w:hAnsi="Times New Roman" w:cs="Times New Roman"/>
                <w:sz w:val="24"/>
                <w:szCs w:val="24"/>
              </w:rPr>
            </w:pPr>
            <w:r w:rsidRPr="008136A1">
              <w:rPr>
                <w:rFonts w:ascii="Times New Roman" w:hAnsi="Times New Roman" w:cs="Times New Roman"/>
                <w:sz w:val="24"/>
                <w:szCs w:val="24"/>
                <w:lang w:val="en-US"/>
              </w:rPr>
              <w:t>531</w:t>
            </w:r>
          </w:p>
        </w:tc>
      </w:tr>
      <w:tr w:rsidR="00BE5699" w:rsidRPr="00751F59" w14:paraId="0243268E" w14:textId="77777777" w:rsidTr="00751F59">
        <w:trPr>
          <w:jc w:val="center"/>
        </w:trPr>
        <w:tc>
          <w:tcPr>
            <w:tcW w:w="1719" w:type="dxa"/>
          </w:tcPr>
          <w:p w14:paraId="1A610E1A" w14:textId="77777777" w:rsidR="00BE5699" w:rsidRPr="00751F59" w:rsidRDefault="00BE5699" w:rsidP="00751F59">
            <w:pPr>
              <w:spacing w:line="360" w:lineRule="auto"/>
              <w:ind w:left="0" w:firstLine="0"/>
              <w:rPr>
                <w:rFonts w:ascii="Times New Roman" w:hAnsi="Times New Roman" w:cs="Times New Roman"/>
                <w:sz w:val="24"/>
                <w:szCs w:val="24"/>
                <w:lang w:val="en-US"/>
              </w:rPr>
            </w:pPr>
            <w:r w:rsidRPr="00751F59">
              <w:rPr>
                <w:rFonts w:ascii="Times New Roman" w:hAnsi="Times New Roman" w:cs="Times New Roman"/>
                <w:sz w:val="24"/>
                <w:szCs w:val="24"/>
                <w:lang w:val="en-US"/>
              </w:rPr>
              <w:t xml:space="preserve">Positif </w:t>
            </w:r>
          </w:p>
        </w:tc>
        <w:tc>
          <w:tcPr>
            <w:tcW w:w="1112" w:type="dxa"/>
          </w:tcPr>
          <w:p w14:paraId="1866BF68" w14:textId="1AD04E46" w:rsidR="00BE5699" w:rsidRPr="00751F59" w:rsidRDefault="008136A1" w:rsidP="00751F59">
            <w:pPr>
              <w:spacing w:line="360" w:lineRule="auto"/>
              <w:ind w:left="0" w:firstLine="0"/>
              <w:rPr>
                <w:rFonts w:ascii="Times New Roman" w:hAnsi="Times New Roman" w:cs="Times New Roman"/>
                <w:sz w:val="24"/>
                <w:szCs w:val="24"/>
              </w:rPr>
            </w:pPr>
            <w:r w:rsidRPr="008136A1">
              <w:rPr>
                <w:rFonts w:ascii="Times New Roman" w:hAnsi="Times New Roman" w:cs="Times New Roman"/>
                <w:sz w:val="24"/>
                <w:szCs w:val="24"/>
                <w:lang w:val="en-US"/>
              </w:rPr>
              <w:t>0.94</w:t>
            </w:r>
          </w:p>
        </w:tc>
        <w:tc>
          <w:tcPr>
            <w:tcW w:w="910" w:type="dxa"/>
          </w:tcPr>
          <w:p w14:paraId="38C9C8F5" w14:textId="77777777" w:rsidR="00BE5699" w:rsidRPr="00751F59" w:rsidRDefault="00BE5699" w:rsidP="00751F59">
            <w:pPr>
              <w:spacing w:line="360" w:lineRule="auto"/>
              <w:ind w:left="0" w:firstLine="0"/>
              <w:rPr>
                <w:rFonts w:ascii="Times New Roman" w:hAnsi="Times New Roman" w:cs="Times New Roman"/>
                <w:sz w:val="24"/>
                <w:szCs w:val="24"/>
              </w:rPr>
            </w:pPr>
            <w:r w:rsidRPr="00751F59">
              <w:rPr>
                <w:rFonts w:ascii="Times New Roman" w:hAnsi="Times New Roman" w:cs="Times New Roman"/>
                <w:sz w:val="24"/>
                <w:szCs w:val="24"/>
              </w:rPr>
              <w:t>0.81</w:t>
            </w:r>
          </w:p>
        </w:tc>
        <w:tc>
          <w:tcPr>
            <w:tcW w:w="1107" w:type="dxa"/>
          </w:tcPr>
          <w:p w14:paraId="302F201E" w14:textId="3C0CA5F2" w:rsidR="00BE5699" w:rsidRPr="00751F59" w:rsidRDefault="00BE5699" w:rsidP="00751F59">
            <w:pPr>
              <w:spacing w:line="360" w:lineRule="auto"/>
              <w:ind w:left="0" w:firstLine="0"/>
              <w:rPr>
                <w:rFonts w:ascii="Times New Roman" w:hAnsi="Times New Roman" w:cs="Times New Roman"/>
                <w:sz w:val="24"/>
                <w:szCs w:val="24"/>
              </w:rPr>
            </w:pPr>
            <w:r w:rsidRPr="00751F59">
              <w:rPr>
                <w:rFonts w:ascii="Times New Roman" w:hAnsi="Times New Roman" w:cs="Times New Roman"/>
                <w:sz w:val="24"/>
                <w:szCs w:val="24"/>
              </w:rPr>
              <w:t>0.8</w:t>
            </w:r>
            <w:r w:rsidR="008136A1">
              <w:rPr>
                <w:rFonts w:ascii="Times New Roman" w:hAnsi="Times New Roman" w:cs="Times New Roman"/>
                <w:sz w:val="24"/>
                <w:szCs w:val="24"/>
              </w:rPr>
              <w:t>7</w:t>
            </w:r>
          </w:p>
        </w:tc>
        <w:tc>
          <w:tcPr>
            <w:tcW w:w="977" w:type="dxa"/>
          </w:tcPr>
          <w:p w14:paraId="1AEFF2D2" w14:textId="2D50A810" w:rsidR="00BE5699" w:rsidRPr="00751F59" w:rsidRDefault="008136A1" w:rsidP="00751F59">
            <w:pPr>
              <w:spacing w:line="360" w:lineRule="auto"/>
              <w:ind w:left="0" w:firstLine="0"/>
              <w:rPr>
                <w:rFonts w:ascii="Times New Roman" w:hAnsi="Times New Roman" w:cs="Times New Roman"/>
                <w:sz w:val="24"/>
                <w:szCs w:val="24"/>
              </w:rPr>
            </w:pPr>
            <w:r>
              <w:rPr>
                <w:rFonts w:ascii="Times New Roman" w:hAnsi="Times New Roman" w:cs="Times New Roman"/>
                <w:sz w:val="24"/>
                <w:szCs w:val="24"/>
              </w:rPr>
              <w:t>278</w:t>
            </w:r>
          </w:p>
        </w:tc>
      </w:tr>
      <w:tr w:rsidR="00BE5699" w:rsidRPr="00751F59" w14:paraId="4189DAAA" w14:textId="77777777" w:rsidTr="00751F59">
        <w:trPr>
          <w:jc w:val="center"/>
        </w:trPr>
        <w:tc>
          <w:tcPr>
            <w:tcW w:w="3741" w:type="dxa"/>
            <w:gridSpan w:val="3"/>
          </w:tcPr>
          <w:p w14:paraId="652AB4E7" w14:textId="77777777" w:rsidR="00BE5699" w:rsidRPr="00751F59" w:rsidRDefault="00BE5699" w:rsidP="00751F59">
            <w:pPr>
              <w:spacing w:line="360" w:lineRule="auto"/>
              <w:ind w:left="0" w:firstLine="0"/>
              <w:rPr>
                <w:rFonts w:ascii="Times New Roman" w:hAnsi="Times New Roman" w:cs="Times New Roman"/>
                <w:sz w:val="24"/>
                <w:szCs w:val="24"/>
              </w:rPr>
            </w:pPr>
            <w:r w:rsidRPr="00751F59">
              <w:rPr>
                <w:rFonts w:ascii="Times New Roman" w:hAnsi="Times New Roman" w:cs="Times New Roman"/>
                <w:sz w:val="24"/>
                <w:szCs w:val="24"/>
                <w:lang w:val="en-US"/>
              </w:rPr>
              <w:t xml:space="preserve">Accuracy </w:t>
            </w:r>
          </w:p>
        </w:tc>
        <w:tc>
          <w:tcPr>
            <w:tcW w:w="1107" w:type="dxa"/>
          </w:tcPr>
          <w:p w14:paraId="326AFF47" w14:textId="28A842E6" w:rsidR="00BE5699" w:rsidRPr="00751F59" w:rsidRDefault="00751F59" w:rsidP="00751F59">
            <w:pPr>
              <w:spacing w:line="360" w:lineRule="auto"/>
              <w:ind w:left="0" w:firstLine="0"/>
              <w:rPr>
                <w:rFonts w:ascii="Times New Roman" w:hAnsi="Times New Roman" w:cs="Times New Roman"/>
                <w:sz w:val="24"/>
                <w:szCs w:val="24"/>
                <w:lang w:val="en-US"/>
              </w:rPr>
            </w:pPr>
            <w:r w:rsidRPr="00751F59">
              <w:rPr>
                <w:rFonts w:ascii="Times New Roman" w:hAnsi="Times New Roman" w:cs="Times New Roman"/>
                <w:sz w:val="24"/>
                <w:szCs w:val="24"/>
                <w:lang w:val="en-US"/>
              </w:rPr>
              <w:t>0.8</w:t>
            </w:r>
            <w:r w:rsidR="008136A1">
              <w:rPr>
                <w:rFonts w:ascii="Times New Roman" w:hAnsi="Times New Roman" w:cs="Times New Roman"/>
                <w:sz w:val="24"/>
                <w:szCs w:val="24"/>
                <w:lang w:val="en-US"/>
              </w:rPr>
              <w:t>8</w:t>
            </w:r>
          </w:p>
        </w:tc>
        <w:tc>
          <w:tcPr>
            <w:tcW w:w="977" w:type="dxa"/>
          </w:tcPr>
          <w:p w14:paraId="4DD00CDA" w14:textId="43DDC5DE" w:rsidR="00BE5699" w:rsidRPr="00751F59" w:rsidRDefault="008136A1" w:rsidP="00751F59">
            <w:pPr>
              <w:spacing w:line="36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892</w:t>
            </w:r>
          </w:p>
        </w:tc>
      </w:tr>
      <w:tr w:rsidR="00BE5699" w:rsidRPr="00751F59" w14:paraId="50EA84FF" w14:textId="77777777" w:rsidTr="00751F59">
        <w:trPr>
          <w:jc w:val="center"/>
        </w:trPr>
        <w:tc>
          <w:tcPr>
            <w:tcW w:w="1719" w:type="dxa"/>
          </w:tcPr>
          <w:p w14:paraId="609692EF" w14:textId="77777777" w:rsidR="00BE5699" w:rsidRPr="00751F59" w:rsidRDefault="00751F59" w:rsidP="00751F59">
            <w:pPr>
              <w:spacing w:line="360" w:lineRule="auto"/>
              <w:ind w:left="0" w:firstLine="0"/>
              <w:rPr>
                <w:rFonts w:ascii="Times New Roman" w:hAnsi="Times New Roman" w:cs="Times New Roman"/>
                <w:sz w:val="24"/>
                <w:szCs w:val="24"/>
                <w:lang w:val="en-US"/>
              </w:rPr>
            </w:pPr>
            <w:r w:rsidRPr="00751F59">
              <w:rPr>
                <w:rFonts w:ascii="Times New Roman" w:hAnsi="Times New Roman" w:cs="Times New Roman"/>
                <w:sz w:val="24"/>
                <w:szCs w:val="24"/>
                <w:lang w:val="en-US"/>
              </w:rPr>
              <w:t>Macro Avg</w:t>
            </w:r>
          </w:p>
        </w:tc>
        <w:tc>
          <w:tcPr>
            <w:tcW w:w="1112" w:type="dxa"/>
          </w:tcPr>
          <w:p w14:paraId="0B8FB93D" w14:textId="3A47A213" w:rsidR="00BE5699" w:rsidRPr="00751F59" w:rsidRDefault="00751F59" w:rsidP="00751F59">
            <w:pPr>
              <w:spacing w:line="360" w:lineRule="auto"/>
              <w:ind w:left="0" w:firstLine="0"/>
              <w:rPr>
                <w:rFonts w:ascii="Times New Roman" w:hAnsi="Times New Roman" w:cs="Times New Roman"/>
                <w:sz w:val="24"/>
                <w:szCs w:val="24"/>
              </w:rPr>
            </w:pPr>
            <w:r w:rsidRPr="00751F59">
              <w:rPr>
                <w:rFonts w:ascii="Times New Roman" w:hAnsi="Times New Roman" w:cs="Times New Roman"/>
                <w:sz w:val="24"/>
                <w:szCs w:val="24"/>
              </w:rPr>
              <w:t>0.</w:t>
            </w:r>
            <w:r w:rsidR="008136A1">
              <w:rPr>
                <w:rFonts w:ascii="Times New Roman" w:hAnsi="Times New Roman" w:cs="Times New Roman"/>
                <w:sz w:val="24"/>
                <w:szCs w:val="24"/>
              </w:rPr>
              <w:t>91</w:t>
            </w:r>
          </w:p>
        </w:tc>
        <w:tc>
          <w:tcPr>
            <w:tcW w:w="910" w:type="dxa"/>
          </w:tcPr>
          <w:p w14:paraId="23C2078B" w14:textId="46AE2BDE" w:rsidR="00BE5699" w:rsidRPr="00751F59" w:rsidRDefault="00751F59" w:rsidP="00751F59">
            <w:pPr>
              <w:spacing w:line="360" w:lineRule="auto"/>
              <w:ind w:left="0" w:firstLine="0"/>
              <w:rPr>
                <w:rFonts w:ascii="Times New Roman" w:hAnsi="Times New Roman" w:cs="Times New Roman"/>
                <w:sz w:val="24"/>
                <w:szCs w:val="24"/>
              </w:rPr>
            </w:pPr>
            <w:r w:rsidRPr="00751F59">
              <w:rPr>
                <w:rFonts w:ascii="Times New Roman" w:hAnsi="Times New Roman" w:cs="Times New Roman"/>
                <w:sz w:val="24"/>
                <w:szCs w:val="24"/>
              </w:rPr>
              <w:t>0.7</w:t>
            </w:r>
            <w:r w:rsidR="008136A1">
              <w:rPr>
                <w:rFonts w:ascii="Times New Roman" w:hAnsi="Times New Roman" w:cs="Times New Roman"/>
                <w:sz w:val="24"/>
                <w:szCs w:val="24"/>
              </w:rPr>
              <w:t>9</w:t>
            </w:r>
          </w:p>
        </w:tc>
        <w:tc>
          <w:tcPr>
            <w:tcW w:w="1107" w:type="dxa"/>
          </w:tcPr>
          <w:p w14:paraId="65A823AE" w14:textId="20937575" w:rsidR="00BE5699" w:rsidRPr="00751F59" w:rsidRDefault="00751F59" w:rsidP="00751F59">
            <w:pPr>
              <w:spacing w:line="360" w:lineRule="auto"/>
              <w:ind w:left="0" w:firstLine="0"/>
              <w:rPr>
                <w:rFonts w:ascii="Times New Roman" w:hAnsi="Times New Roman" w:cs="Times New Roman"/>
                <w:sz w:val="24"/>
                <w:szCs w:val="24"/>
              </w:rPr>
            </w:pPr>
            <w:r w:rsidRPr="00751F59">
              <w:rPr>
                <w:rFonts w:ascii="Times New Roman" w:hAnsi="Times New Roman" w:cs="Times New Roman"/>
                <w:sz w:val="24"/>
                <w:szCs w:val="24"/>
              </w:rPr>
              <w:t>0.</w:t>
            </w:r>
            <w:r w:rsidR="008136A1">
              <w:rPr>
                <w:rFonts w:ascii="Times New Roman" w:hAnsi="Times New Roman" w:cs="Times New Roman"/>
                <w:sz w:val="24"/>
                <w:szCs w:val="24"/>
              </w:rPr>
              <w:t>83</w:t>
            </w:r>
          </w:p>
        </w:tc>
        <w:tc>
          <w:tcPr>
            <w:tcW w:w="977" w:type="dxa"/>
          </w:tcPr>
          <w:p w14:paraId="7E6DAF49" w14:textId="77365461" w:rsidR="00BE5699" w:rsidRPr="00751F59" w:rsidRDefault="008136A1" w:rsidP="00751F59">
            <w:pPr>
              <w:spacing w:line="360" w:lineRule="auto"/>
              <w:ind w:left="0" w:firstLine="0"/>
              <w:rPr>
                <w:rFonts w:ascii="Times New Roman" w:hAnsi="Times New Roman" w:cs="Times New Roman"/>
                <w:sz w:val="24"/>
                <w:szCs w:val="24"/>
              </w:rPr>
            </w:pPr>
            <w:r>
              <w:rPr>
                <w:rFonts w:ascii="Times New Roman" w:hAnsi="Times New Roman" w:cs="Times New Roman"/>
                <w:sz w:val="24"/>
                <w:szCs w:val="24"/>
              </w:rPr>
              <w:t>892</w:t>
            </w:r>
          </w:p>
        </w:tc>
      </w:tr>
      <w:tr w:rsidR="00BE5699" w:rsidRPr="00751F59" w14:paraId="253DF7F1" w14:textId="77777777" w:rsidTr="00751F59">
        <w:trPr>
          <w:jc w:val="center"/>
        </w:trPr>
        <w:tc>
          <w:tcPr>
            <w:tcW w:w="1719" w:type="dxa"/>
          </w:tcPr>
          <w:p w14:paraId="4FFCFFAE" w14:textId="77777777" w:rsidR="00BE5699" w:rsidRPr="00751F59" w:rsidRDefault="00751F59" w:rsidP="00751F59">
            <w:pPr>
              <w:spacing w:line="360" w:lineRule="auto"/>
              <w:ind w:left="0" w:firstLine="0"/>
              <w:rPr>
                <w:rFonts w:ascii="Times New Roman" w:hAnsi="Times New Roman" w:cs="Times New Roman"/>
                <w:sz w:val="24"/>
                <w:szCs w:val="24"/>
                <w:lang w:val="en-US"/>
              </w:rPr>
            </w:pPr>
            <w:r w:rsidRPr="00751F59">
              <w:rPr>
                <w:rFonts w:ascii="Times New Roman" w:hAnsi="Times New Roman" w:cs="Times New Roman"/>
                <w:sz w:val="24"/>
                <w:szCs w:val="24"/>
                <w:lang w:val="en-US"/>
              </w:rPr>
              <w:t>Weighted Avg</w:t>
            </w:r>
          </w:p>
        </w:tc>
        <w:tc>
          <w:tcPr>
            <w:tcW w:w="1112" w:type="dxa"/>
          </w:tcPr>
          <w:p w14:paraId="37E99645" w14:textId="6B2664F9" w:rsidR="00BE5699" w:rsidRPr="00751F59" w:rsidRDefault="00751F59" w:rsidP="00751F59">
            <w:pPr>
              <w:spacing w:line="360" w:lineRule="auto"/>
              <w:ind w:left="0" w:firstLine="0"/>
              <w:rPr>
                <w:rFonts w:ascii="Times New Roman" w:hAnsi="Times New Roman" w:cs="Times New Roman"/>
                <w:sz w:val="24"/>
                <w:szCs w:val="24"/>
              </w:rPr>
            </w:pPr>
            <w:r w:rsidRPr="00751F59">
              <w:rPr>
                <w:rFonts w:ascii="Times New Roman" w:hAnsi="Times New Roman" w:cs="Times New Roman"/>
                <w:sz w:val="24"/>
                <w:szCs w:val="24"/>
              </w:rPr>
              <w:t>0.8</w:t>
            </w:r>
            <w:r w:rsidR="008136A1">
              <w:rPr>
                <w:rFonts w:ascii="Times New Roman" w:hAnsi="Times New Roman" w:cs="Times New Roman"/>
                <w:sz w:val="24"/>
                <w:szCs w:val="24"/>
              </w:rPr>
              <w:t>8</w:t>
            </w:r>
          </w:p>
        </w:tc>
        <w:tc>
          <w:tcPr>
            <w:tcW w:w="910" w:type="dxa"/>
          </w:tcPr>
          <w:p w14:paraId="1736A9AA" w14:textId="0574651E" w:rsidR="00BE5699" w:rsidRPr="00751F59" w:rsidRDefault="00751F59" w:rsidP="00751F59">
            <w:pPr>
              <w:spacing w:line="360" w:lineRule="auto"/>
              <w:ind w:left="0" w:firstLine="0"/>
              <w:rPr>
                <w:rFonts w:ascii="Times New Roman" w:hAnsi="Times New Roman" w:cs="Times New Roman"/>
                <w:sz w:val="24"/>
                <w:szCs w:val="24"/>
              </w:rPr>
            </w:pPr>
            <w:r w:rsidRPr="00751F59">
              <w:rPr>
                <w:rFonts w:ascii="Times New Roman" w:hAnsi="Times New Roman" w:cs="Times New Roman"/>
                <w:sz w:val="24"/>
                <w:szCs w:val="24"/>
              </w:rPr>
              <w:t>0.8</w:t>
            </w:r>
            <w:r w:rsidR="008136A1">
              <w:rPr>
                <w:rFonts w:ascii="Times New Roman" w:hAnsi="Times New Roman" w:cs="Times New Roman"/>
                <w:sz w:val="24"/>
                <w:szCs w:val="24"/>
              </w:rPr>
              <w:t>8</w:t>
            </w:r>
          </w:p>
        </w:tc>
        <w:tc>
          <w:tcPr>
            <w:tcW w:w="1107" w:type="dxa"/>
          </w:tcPr>
          <w:p w14:paraId="27179502" w14:textId="0DF75FDB" w:rsidR="00BE5699" w:rsidRPr="00751F59" w:rsidRDefault="00751F59" w:rsidP="00751F59">
            <w:pPr>
              <w:spacing w:line="360" w:lineRule="auto"/>
              <w:ind w:left="0" w:firstLine="0"/>
              <w:rPr>
                <w:rFonts w:ascii="Times New Roman" w:hAnsi="Times New Roman" w:cs="Times New Roman"/>
                <w:sz w:val="24"/>
                <w:szCs w:val="24"/>
              </w:rPr>
            </w:pPr>
            <w:r w:rsidRPr="00751F59">
              <w:rPr>
                <w:rFonts w:ascii="Times New Roman" w:hAnsi="Times New Roman" w:cs="Times New Roman"/>
                <w:sz w:val="24"/>
                <w:szCs w:val="24"/>
              </w:rPr>
              <w:t>0.8</w:t>
            </w:r>
            <w:r w:rsidR="008136A1">
              <w:rPr>
                <w:rFonts w:ascii="Times New Roman" w:hAnsi="Times New Roman" w:cs="Times New Roman"/>
                <w:sz w:val="24"/>
                <w:szCs w:val="24"/>
              </w:rPr>
              <w:t>8</w:t>
            </w:r>
          </w:p>
        </w:tc>
        <w:tc>
          <w:tcPr>
            <w:tcW w:w="977" w:type="dxa"/>
          </w:tcPr>
          <w:p w14:paraId="4EBC34AF" w14:textId="28B3675B" w:rsidR="00BE5699" w:rsidRPr="00751F59" w:rsidRDefault="008136A1" w:rsidP="00751F59">
            <w:pPr>
              <w:spacing w:line="36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892</w:t>
            </w:r>
          </w:p>
        </w:tc>
      </w:tr>
    </w:tbl>
    <w:p w14:paraId="555D8E46" w14:textId="5EB41572" w:rsidR="007E5DB3" w:rsidRPr="007E5DB3" w:rsidRDefault="007E5DB3" w:rsidP="003E267D">
      <w:pPr>
        <w:pStyle w:val="Caption"/>
        <w:spacing w:before="100" w:beforeAutospacing="1"/>
      </w:pPr>
      <w:r>
        <w:t xml:space="preserve">Tabel 4. </w:t>
      </w:r>
      <w:fldSimple w:instr=" SEQ Tabel_4. \* ARABIC ">
        <w:r w:rsidR="001556BB">
          <w:rPr>
            <w:noProof/>
          </w:rPr>
          <w:t>15</w:t>
        </w:r>
      </w:fldSimple>
      <w:r>
        <w:t xml:space="preserve"> </w:t>
      </w:r>
      <w:r w:rsidR="00306D89">
        <w:t>Perbandingan h</w:t>
      </w:r>
      <w:r>
        <w:t xml:space="preserve">asil pengujian </w:t>
      </w:r>
      <w:r>
        <w:rPr>
          <w:i/>
        </w:rPr>
        <w:t xml:space="preserve">confusion matrix </w:t>
      </w:r>
      <w:r>
        <w:t>(</w:t>
      </w:r>
      <w:r>
        <w:rPr>
          <w:i/>
        </w:rPr>
        <w:t>data split</w:t>
      </w:r>
      <w:r>
        <w:t>)</w:t>
      </w:r>
    </w:p>
    <w:tbl>
      <w:tblPr>
        <w:tblStyle w:val="TableGrid"/>
        <w:tblW w:w="8643" w:type="dxa"/>
        <w:tblInd w:w="675" w:type="dxa"/>
        <w:tblLayout w:type="fixed"/>
        <w:tblLook w:val="04A0" w:firstRow="1" w:lastRow="0" w:firstColumn="1" w:lastColumn="0" w:noHBand="0" w:noVBand="1"/>
      </w:tblPr>
      <w:tblGrid>
        <w:gridCol w:w="1417"/>
        <w:gridCol w:w="3967"/>
        <w:gridCol w:w="1133"/>
        <w:gridCol w:w="1134"/>
        <w:gridCol w:w="992"/>
      </w:tblGrid>
      <w:tr w:rsidR="007E5DB3" w:rsidRPr="0021162C" w14:paraId="1A289CBA" w14:textId="77777777" w:rsidTr="00A42F73">
        <w:tc>
          <w:tcPr>
            <w:tcW w:w="1417" w:type="dxa"/>
            <w:vAlign w:val="center"/>
          </w:tcPr>
          <w:p w14:paraId="0127F657" w14:textId="77777777" w:rsidR="007E5DB3" w:rsidRPr="0021162C" w:rsidRDefault="007E5DB3" w:rsidP="007E5DB3">
            <w:pPr>
              <w:spacing w:line="360" w:lineRule="auto"/>
              <w:ind w:left="0" w:firstLine="0"/>
              <w:jc w:val="left"/>
              <w:rPr>
                <w:rFonts w:ascii="Times New Roman" w:hAnsi="Times New Roman" w:cs="Times New Roman"/>
                <w:sz w:val="24"/>
                <w:lang w:val="en-US"/>
              </w:rPr>
            </w:pPr>
            <w:r>
              <w:rPr>
                <w:rFonts w:ascii="Times New Roman" w:hAnsi="Times New Roman" w:cs="Times New Roman"/>
                <w:sz w:val="24"/>
                <w:lang w:val="en-US"/>
              </w:rPr>
              <w:t>Split Data</w:t>
            </w:r>
          </w:p>
        </w:tc>
        <w:tc>
          <w:tcPr>
            <w:tcW w:w="3967" w:type="dxa"/>
            <w:vAlign w:val="center"/>
          </w:tcPr>
          <w:p w14:paraId="75221216" w14:textId="77777777" w:rsidR="007E5DB3" w:rsidRPr="0021162C" w:rsidRDefault="007E5DB3" w:rsidP="007E5DB3">
            <w:pPr>
              <w:spacing w:line="360" w:lineRule="auto"/>
              <w:ind w:left="0" w:right="33" w:firstLine="0"/>
              <w:jc w:val="center"/>
              <w:rPr>
                <w:rFonts w:ascii="Times New Roman" w:hAnsi="Times New Roman" w:cs="Times New Roman"/>
                <w:sz w:val="24"/>
                <w:lang w:val="en-US"/>
              </w:rPr>
            </w:pPr>
            <w:r w:rsidRPr="0021162C">
              <w:rPr>
                <w:rFonts w:ascii="Times New Roman" w:hAnsi="Times New Roman" w:cs="Times New Roman"/>
                <w:sz w:val="24"/>
                <w:lang w:val="en-US"/>
              </w:rPr>
              <w:t>Hasil</w:t>
            </w:r>
          </w:p>
        </w:tc>
        <w:tc>
          <w:tcPr>
            <w:tcW w:w="1133" w:type="dxa"/>
            <w:vAlign w:val="center"/>
          </w:tcPr>
          <w:p w14:paraId="371CD5D2" w14:textId="77777777" w:rsidR="007E5DB3" w:rsidRPr="0021162C" w:rsidRDefault="007E5DB3" w:rsidP="007E5DB3">
            <w:pPr>
              <w:spacing w:line="360" w:lineRule="auto"/>
              <w:ind w:left="0" w:right="34" w:firstLine="0"/>
              <w:jc w:val="left"/>
              <w:rPr>
                <w:rFonts w:ascii="Times New Roman" w:hAnsi="Times New Roman" w:cs="Times New Roman"/>
                <w:sz w:val="24"/>
                <w:lang w:val="en-US"/>
              </w:rPr>
            </w:pPr>
            <w:r w:rsidRPr="007E5DB3">
              <w:rPr>
                <w:rFonts w:ascii="Times New Roman" w:hAnsi="Times New Roman" w:cs="Times New Roman"/>
                <w:sz w:val="24"/>
                <w:lang w:val="en-US"/>
              </w:rPr>
              <w:t>F1-Score (macro)</w:t>
            </w:r>
          </w:p>
        </w:tc>
        <w:tc>
          <w:tcPr>
            <w:tcW w:w="1134" w:type="dxa"/>
            <w:vAlign w:val="center"/>
          </w:tcPr>
          <w:p w14:paraId="6843BA05" w14:textId="77777777" w:rsidR="007E5DB3" w:rsidRPr="0021162C" w:rsidRDefault="007E5DB3" w:rsidP="007E5DB3">
            <w:pPr>
              <w:spacing w:line="360" w:lineRule="auto"/>
              <w:ind w:left="0" w:firstLine="0"/>
              <w:jc w:val="left"/>
              <w:rPr>
                <w:rFonts w:ascii="Times New Roman" w:hAnsi="Times New Roman" w:cs="Times New Roman"/>
                <w:sz w:val="24"/>
              </w:rPr>
            </w:pPr>
            <w:r w:rsidRPr="007E5DB3">
              <w:rPr>
                <w:rFonts w:ascii="Times New Roman" w:hAnsi="Times New Roman" w:cs="Times New Roman"/>
                <w:sz w:val="24"/>
                <w:lang w:val="en-US"/>
              </w:rPr>
              <w:t>F1-Score (micro)</w:t>
            </w:r>
          </w:p>
        </w:tc>
        <w:tc>
          <w:tcPr>
            <w:tcW w:w="992" w:type="dxa"/>
            <w:vAlign w:val="center"/>
          </w:tcPr>
          <w:p w14:paraId="09443EC4" w14:textId="77777777" w:rsidR="007E5DB3" w:rsidRPr="007E5DB3" w:rsidRDefault="007E5DB3" w:rsidP="007E5DB3">
            <w:pPr>
              <w:spacing w:line="360" w:lineRule="auto"/>
              <w:ind w:left="0" w:firstLine="0"/>
              <w:jc w:val="left"/>
            </w:pPr>
            <w:r w:rsidRPr="007E5DB3">
              <w:rPr>
                <w:rFonts w:ascii="Times New Roman" w:hAnsi="Times New Roman" w:cs="Times New Roman"/>
                <w:sz w:val="24"/>
                <w:lang w:val="en-US"/>
              </w:rPr>
              <w:t>Akurasi</w:t>
            </w:r>
          </w:p>
        </w:tc>
      </w:tr>
      <w:tr w:rsidR="007E5DB3" w:rsidRPr="0021162C" w14:paraId="032AAD83" w14:textId="77777777" w:rsidTr="00A42F73">
        <w:tc>
          <w:tcPr>
            <w:tcW w:w="1417" w:type="dxa"/>
            <w:vAlign w:val="center"/>
          </w:tcPr>
          <w:p w14:paraId="231155E7" w14:textId="77777777" w:rsidR="007E5DB3" w:rsidRPr="0021162C" w:rsidRDefault="007E5DB3" w:rsidP="007E5DB3">
            <w:pPr>
              <w:spacing w:line="360" w:lineRule="auto"/>
              <w:ind w:left="0" w:right="34" w:firstLine="0"/>
              <w:jc w:val="left"/>
              <w:rPr>
                <w:rFonts w:ascii="Times New Roman" w:hAnsi="Times New Roman" w:cs="Times New Roman"/>
                <w:sz w:val="24"/>
                <w:lang w:val="en-US"/>
              </w:rPr>
            </w:pPr>
            <w:r>
              <w:rPr>
                <w:rFonts w:ascii="Times New Roman" w:hAnsi="Times New Roman" w:cs="Times New Roman"/>
                <w:sz w:val="24"/>
                <w:lang w:val="en-US"/>
              </w:rPr>
              <w:lastRenderedPageBreak/>
              <w:t>70</w:t>
            </w:r>
            <w:r w:rsidRPr="0021162C">
              <w:rPr>
                <w:rFonts w:ascii="Times New Roman" w:hAnsi="Times New Roman" w:cs="Times New Roman"/>
                <w:sz w:val="24"/>
                <w:lang w:val="en-US"/>
              </w:rPr>
              <w:t xml:space="preserve">% latih dan </w:t>
            </w:r>
            <w:r>
              <w:rPr>
                <w:rFonts w:ascii="Times New Roman" w:hAnsi="Times New Roman" w:cs="Times New Roman"/>
                <w:sz w:val="24"/>
                <w:lang w:val="en-US"/>
              </w:rPr>
              <w:t>30</w:t>
            </w:r>
            <w:r w:rsidRPr="0021162C">
              <w:rPr>
                <w:rFonts w:ascii="Times New Roman" w:hAnsi="Times New Roman" w:cs="Times New Roman"/>
                <w:sz w:val="24"/>
                <w:lang w:val="en-US"/>
              </w:rPr>
              <w:t xml:space="preserve">% uji </w:t>
            </w:r>
          </w:p>
        </w:tc>
        <w:tc>
          <w:tcPr>
            <w:tcW w:w="3967" w:type="dxa"/>
          </w:tcPr>
          <w:p w14:paraId="6B193996" w14:textId="12DBD61C" w:rsidR="007E5DB3" w:rsidRPr="0021162C" w:rsidRDefault="001556BB" w:rsidP="00EE3FF0">
            <w:pPr>
              <w:spacing w:line="360" w:lineRule="auto"/>
              <w:ind w:left="0" w:right="-17" w:firstLine="0"/>
              <w:rPr>
                <w:rFonts w:ascii="Times New Roman" w:hAnsi="Times New Roman" w:cs="Times New Roman"/>
                <w:sz w:val="24"/>
              </w:rPr>
            </w:pPr>
            <w:r>
              <w:rPr>
                <w:noProof/>
              </w:rPr>
              <w:drawing>
                <wp:inline distT="0" distB="0" distL="0" distR="0" wp14:anchorId="221024EB" wp14:editId="6CBC2BD3">
                  <wp:extent cx="2381885" cy="1985010"/>
                  <wp:effectExtent l="0" t="0" r="0" b="0"/>
                  <wp:docPr id="21184529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381885" cy="1985010"/>
                          </a:xfrm>
                          <a:prstGeom prst="rect">
                            <a:avLst/>
                          </a:prstGeom>
                          <a:noFill/>
                          <a:ln>
                            <a:noFill/>
                          </a:ln>
                        </pic:spPr>
                      </pic:pic>
                    </a:graphicData>
                  </a:graphic>
                </wp:inline>
              </w:drawing>
            </w:r>
          </w:p>
        </w:tc>
        <w:tc>
          <w:tcPr>
            <w:tcW w:w="1133" w:type="dxa"/>
            <w:vAlign w:val="center"/>
          </w:tcPr>
          <w:p w14:paraId="41C311F3" w14:textId="70CE9850" w:rsidR="007E5DB3" w:rsidRPr="0021162C" w:rsidRDefault="001556BB" w:rsidP="007E5DB3">
            <w:pPr>
              <w:spacing w:line="360" w:lineRule="auto"/>
              <w:ind w:left="0" w:firstLine="0"/>
              <w:jc w:val="left"/>
              <w:rPr>
                <w:rFonts w:ascii="Times New Roman" w:hAnsi="Times New Roman" w:cs="Times New Roman"/>
                <w:sz w:val="24"/>
                <w:lang w:val="en-US"/>
              </w:rPr>
            </w:pPr>
            <w:r>
              <w:rPr>
                <w:rFonts w:ascii="Times New Roman" w:hAnsi="Times New Roman" w:cs="Times New Roman"/>
                <w:sz w:val="24"/>
                <w:lang w:val="en-US"/>
              </w:rPr>
              <w:t>80</w:t>
            </w:r>
            <w:r w:rsidR="007E5DB3" w:rsidRPr="007E5DB3">
              <w:rPr>
                <w:rFonts w:ascii="Times New Roman" w:hAnsi="Times New Roman" w:cs="Times New Roman"/>
                <w:sz w:val="24"/>
                <w:lang w:val="en-US"/>
              </w:rPr>
              <w:t>%</w:t>
            </w:r>
          </w:p>
        </w:tc>
        <w:tc>
          <w:tcPr>
            <w:tcW w:w="1134" w:type="dxa"/>
            <w:vAlign w:val="center"/>
          </w:tcPr>
          <w:p w14:paraId="739464D3" w14:textId="57CE0F19" w:rsidR="007E5DB3" w:rsidRPr="0021162C" w:rsidRDefault="001556BB" w:rsidP="007E5DB3">
            <w:pPr>
              <w:spacing w:line="360" w:lineRule="auto"/>
              <w:ind w:left="0" w:firstLine="0"/>
              <w:jc w:val="left"/>
              <w:rPr>
                <w:rFonts w:ascii="Times New Roman" w:hAnsi="Times New Roman" w:cs="Times New Roman"/>
                <w:sz w:val="24"/>
              </w:rPr>
            </w:pPr>
            <w:r>
              <w:rPr>
                <w:rFonts w:ascii="Times New Roman" w:hAnsi="Times New Roman" w:cs="Times New Roman"/>
                <w:sz w:val="24"/>
              </w:rPr>
              <w:t>87</w:t>
            </w:r>
            <w:r w:rsidR="007E5DB3" w:rsidRPr="007E5DB3">
              <w:rPr>
                <w:rFonts w:ascii="Times New Roman" w:hAnsi="Times New Roman" w:cs="Times New Roman"/>
                <w:sz w:val="24"/>
              </w:rPr>
              <w:t>%</w:t>
            </w:r>
          </w:p>
        </w:tc>
        <w:tc>
          <w:tcPr>
            <w:tcW w:w="992" w:type="dxa"/>
            <w:vAlign w:val="center"/>
          </w:tcPr>
          <w:p w14:paraId="1EECF2C8" w14:textId="49AFE3FC" w:rsidR="007E5DB3" w:rsidRPr="007E5DB3" w:rsidRDefault="001556BB" w:rsidP="007E5DB3">
            <w:pPr>
              <w:spacing w:line="360" w:lineRule="auto"/>
              <w:ind w:left="0" w:firstLine="0"/>
              <w:jc w:val="left"/>
              <w:rPr>
                <w:rFonts w:ascii="Times New Roman" w:hAnsi="Times New Roman" w:cs="Times New Roman"/>
                <w:sz w:val="24"/>
              </w:rPr>
            </w:pPr>
            <w:r>
              <w:rPr>
                <w:rFonts w:ascii="Times New Roman" w:hAnsi="Times New Roman" w:cs="Times New Roman"/>
                <w:sz w:val="24"/>
              </w:rPr>
              <w:t>87</w:t>
            </w:r>
            <w:r w:rsidR="007E5DB3" w:rsidRPr="007E5DB3">
              <w:rPr>
                <w:rFonts w:ascii="Times New Roman" w:hAnsi="Times New Roman" w:cs="Times New Roman"/>
                <w:sz w:val="24"/>
              </w:rPr>
              <w:t>%</w:t>
            </w:r>
          </w:p>
        </w:tc>
      </w:tr>
      <w:tr w:rsidR="007E5DB3" w:rsidRPr="0021162C" w14:paraId="226FB015" w14:textId="77777777" w:rsidTr="00A42F73">
        <w:tc>
          <w:tcPr>
            <w:tcW w:w="1417" w:type="dxa"/>
            <w:vAlign w:val="center"/>
          </w:tcPr>
          <w:p w14:paraId="174F3FAD" w14:textId="77777777" w:rsidR="007E5DB3" w:rsidRPr="0021162C" w:rsidRDefault="007E5DB3" w:rsidP="007E5DB3">
            <w:pPr>
              <w:spacing w:line="360" w:lineRule="auto"/>
              <w:ind w:left="0" w:right="34" w:firstLine="0"/>
              <w:jc w:val="left"/>
              <w:rPr>
                <w:rFonts w:ascii="Times New Roman" w:hAnsi="Times New Roman" w:cs="Times New Roman"/>
                <w:sz w:val="24"/>
              </w:rPr>
            </w:pPr>
            <w:r>
              <w:rPr>
                <w:rFonts w:ascii="Times New Roman" w:hAnsi="Times New Roman" w:cs="Times New Roman"/>
                <w:sz w:val="24"/>
                <w:lang w:val="en-US"/>
              </w:rPr>
              <w:t>80</w:t>
            </w:r>
            <w:r w:rsidRPr="0021162C">
              <w:rPr>
                <w:rFonts w:ascii="Times New Roman" w:hAnsi="Times New Roman" w:cs="Times New Roman"/>
                <w:sz w:val="24"/>
                <w:lang w:val="en-US"/>
              </w:rPr>
              <w:t xml:space="preserve">% latih dan </w:t>
            </w:r>
            <w:r>
              <w:rPr>
                <w:rFonts w:ascii="Times New Roman" w:hAnsi="Times New Roman" w:cs="Times New Roman"/>
                <w:sz w:val="24"/>
                <w:lang w:val="en-US"/>
              </w:rPr>
              <w:t>20</w:t>
            </w:r>
            <w:r w:rsidRPr="0021162C">
              <w:rPr>
                <w:rFonts w:ascii="Times New Roman" w:hAnsi="Times New Roman" w:cs="Times New Roman"/>
                <w:sz w:val="24"/>
                <w:lang w:val="en-US"/>
              </w:rPr>
              <w:t>% uji</w:t>
            </w:r>
          </w:p>
        </w:tc>
        <w:tc>
          <w:tcPr>
            <w:tcW w:w="3967" w:type="dxa"/>
          </w:tcPr>
          <w:p w14:paraId="564A9575" w14:textId="17C10450" w:rsidR="007E5DB3" w:rsidRPr="0021162C" w:rsidRDefault="001556BB" w:rsidP="00EE3FF0">
            <w:pPr>
              <w:spacing w:line="360" w:lineRule="auto"/>
              <w:ind w:left="0" w:right="36" w:firstLine="0"/>
              <w:rPr>
                <w:rFonts w:ascii="Times New Roman" w:hAnsi="Times New Roman" w:cs="Times New Roman"/>
                <w:sz w:val="24"/>
              </w:rPr>
            </w:pPr>
            <w:r>
              <w:rPr>
                <w:noProof/>
              </w:rPr>
              <w:drawing>
                <wp:inline distT="0" distB="0" distL="0" distR="0" wp14:anchorId="47A0C0AB" wp14:editId="3EEB878E">
                  <wp:extent cx="2381885" cy="1985010"/>
                  <wp:effectExtent l="0" t="0" r="0" b="0"/>
                  <wp:docPr id="1820869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81885" cy="1985010"/>
                          </a:xfrm>
                          <a:prstGeom prst="rect">
                            <a:avLst/>
                          </a:prstGeom>
                          <a:noFill/>
                          <a:ln>
                            <a:noFill/>
                          </a:ln>
                        </pic:spPr>
                      </pic:pic>
                    </a:graphicData>
                  </a:graphic>
                </wp:inline>
              </w:drawing>
            </w:r>
          </w:p>
        </w:tc>
        <w:tc>
          <w:tcPr>
            <w:tcW w:w="1133" w:type="dxa"/>
            <w:vAlign w:val="center"/>
          </w:tcPr>
          <w:p w14:paraId="06549089" w14:textId="044C42B5" w:rsidR="007E5DB3" w:rsidRPr="0021162C" w:rsidRDefault="001556BB" w:rsidP="007E5DB3">
            <w:pPr>
              <w:spacing w:line="360" w:lineRule="auto"/>
              <w:ind w:left="0" w:firstLine="0"/>
              <w:jc w:val="left"/>
              <w:rPr>
                <w:rFonts w:ascii="Times New Roman" w:hAnsi="Times New Roman" w:cs="Times New Roman"/>
                <w:sz w:val="24"/>
                <w:lang w:val="en-US"/>
              </w:rPr>
            </w:pPr>
            <w:r>
              <w:rPr>
                <w:rFonts w:ascii="Times New Roman" w:hAnsi="Times New Roman" w:cs="Times New Roman"/>
                <w:sz w:val="24"/>
                <w:lang w:val="en-US"/>
              </w:rPr>
              <w:t>83</w:t>
            </w:r>
            <w:r w:rsidR="007E5DB3" w:rsidRPr="007E5DB3">
              <w:rPr>
                <w:rFonts w:ascii="Times New Roman" w:hAnsi="Times New Roman" w:cs="Times New Roman"/>
                <w:sz w:val="24"/>
                <w:lang w:val="en-US"/>
              </w:rPr>
              <w:t>%</w:t>
            </w:r>
          </w:p>
        </w:tc>
        <w:tc>
          <w:tcPr>
            <w:tcW w:w="1134" w:type="dxa"/>
            <w:vAlign w:val="center"/>
          </w:tcPr>
          <w:p w14:paraId="753981E0" w14:textId="543513F2" w:rsidR="007E5DB3" w:rsidRPr="0021162C" w:rsidRDefault="007E5DB3" w:rsidP="007E5DB3">
            <w:pPr>
              <w:spacing w:line="360" w:lineRule="auto"/>
              <w:ind w:left="0" w:firstLine="0"/>
              <w:jc w:val="left"/>
              <w:rPr>
                <w:rFonts w:ascii="Times New Roman" w:hAnsi="Times New Roman" w:cs="Times New Roman"/>
                <w:sz w:val="24"/>
              </w:rPr>
            </w:pPr>
            <w:r w:rsidRPr="007E5DB3">
              <w:rPr>
                <w:rFonts w:ascii="Times New Roman" w:hAnsi="Times New Roman" w:cs="Times New Roman"/>
                <w:sz w:val="24"/>
              </w:rPr>
              <w:t>8</w:t>
            </w:r>
            <w:r w:rsidR="001556BB">
              <w:rPr>
                <w:rFonts w:ascii="Times New Roman" w:hAnsi="Times New Roman" w:cs="Times New Roman"/>
                <w:sz w:val="24"/>
              </w:rPr>
              <w:t>8</w:t>
            </w:r>
            <w:r w:rsidRPr="007E5DB3">
              <w:rPr>
                <w:rFonts w:ascii="Times New Roman" w:hAnsi="Times New Roman" w:cs="Times New Roman"/>
                <w:sz w:val="24"/>
              </w:rPr>
              <w:t>%</w:t>
            </w:r>
          </w:p>
        </w:tc>
        <w:tc>
          <w:tcPr>
            <w:tcW w:w="992" w:type="dxa"/>
            <w:vAlign w:val="center"/>
          </w:tcPr>
          <w:p w14:paraId="3A3871BA" w14:textId="53F52508" w:rsidR="007E5DB3" w:rsidRPr="007E5DB3" w:rsidRDefault="007E5DB3" w:rsidP="007E5DB3">
            <w:pPr>
              <w:spacing w:line="360" w:lineRule="auto"/>
              <w:ind w:left="0" w:firstLine="0"/>
              <w:jc w:val="left"/>
              <w:rPr>
                <w:rFonts w:ascii="Times New Roman" w:hAnsi="Times New Roman" w:cs="Times New Roman"/>
                <w:sz w:val="24"/>
              </w:rPr>
            </w:pPr>
            <w:r w:rsidRPr="007E5DB3">
              <w:rPr>
                <w:rFonts w:ascii="Times New Roman" w:hAnsi="Times New Roman" w:cs="Times New Roman"/>
                <w:sz w:val="24"/>
              </w:rPr>
              <w:t>8</w:t>
            </w:r>
            <w:r w:rsidR="001556BB">
              <w:rPr>
                <w:rFonts w:ascii="Times New Roman" w:hAnsi="Times New Roman" w:cs="Times New Roman"/>
                <w:sz w:val="24"/>
              </w:rPr>
              <w:t>8</w:t>
            </w:r>
            <w:r w:rsidRPr="007E5DB3">
              <w:rPr>
                <w:rFonts w:ascii="Times New Roman" w:hAnsi="Times New Roman" w:cs="Times New Roman"/>
                <w:sz w:val="24"/>
              </w:rPr>
              <w:t>%</w:t>
            </w:r>
          </w:p>
        </w:tc>
      </w:tr>
      <w:tr w:rsidR="007E5DB3" w:rsidRPr="0021162C" w14:paraId="545AEA57" w14:textId="77777777" w:rsidTr="00A42F73">
        <w:tc>
          <w:tcPr>
            <w:tcW w:w="1417" w:type="dxa"/>
            <w:vAlign w:val="center"/>
          </w:tcPr>
          <w:p w14:paraId="31C2E25B" w14:textId="77777777" w:rsidR="007E5DB3" w:rsidRPr="0021162C" w:rsidRDefault="007E5DB3" w:rsidP="007E5DB3">
            <w:pPr>
              <w:spacing w:line="360" w:lineRule="auto"/>
              <w:ind w:left="0" w:right="34" w:firstLine="0"/>
              <w:jc w:val="left"/>
            </w:pPr>
            <w:r>
              <w:rPr>
                <w:rFonts w:ascii="Times New Roman" w:hAnsi="Times New Roman" w:cs="Times New Roman"/>
                <w:sz w:val="24"/>
                <w:lang w:val="en-US"/>
              </w:rPr>
              <w:t>90</w:t>
            </w:r>
            <w:r w:rsidRPr="0021162C">
              <w:rPr>
                <w:rFonts w:ascii="Times New Roman" w:hAnsi="Times New Roman" w:cs="Times New Roman"/>
                <w:sz w:val="24"/>
                <w:lang w:val="en-US"/>
              </w:rPr>
              <w:t xml:space="preserve">% latih dan </w:t>
            </w:r>
            <w:r>
              <w:rPr>
                <w:rFonts w:ascii="Times New Roman" w:hAnsi="Times New Roman" w:cs="Times New Roman"/>
                <w:sz w:val="24"/>
                <w:lang w:val="en-US"/>
              </w:rPr>
              <w:t>10</w:t>
            </w:r>
            <w:r w:rsidRPr="0021162C">
              <w:rPr>
                <w:rFonts w:ascii="Times New Roman" w:hAnsi="Times New Roman" w:cs="Times New Roman"/>
                <w:sz w:val="24"/>
                <w:lang w:val="en-US"/>
              </w:rPr>
              <w:t xml:space="preserve">% uji </w:t>
            </w:r>
          </w:p>
        </w:tc>
        <w:tc>
          <w:tcPr>
            <w:tcW w:w="3967" w:type="dxa"/>
          </w:tcPr>
          <w:p w14:paraId="1C7296E6" w14:textId="55BBBFAF" w:rsidR="007E5DB3" w:rsidRPr="0021162C" w:rsidRDefault="001556BB" w:rsidP="00EE3FF0">
            <w:pPr>
              <w:spacing w:line="360" w:lineRule="auto"/>
              <w:ind w:left="0" w:right="36" w:firstLine="0"/>
            </w:pPr>
            <w:r>
              <w:rPr>
                <w:noProof/>
              </w:rPr>
              <w:drawing>
                <wp:inline distT="0" distB="0" distL="0" distR="0" wp14:anchorId="4CD147E5" wp14:editId="7276496B">
                  <wp:extent cx="2381885" cy="1985010"/>
                  <wp:effectExtent l="0" t="0" r="0" b="0"/>
                  <wp:docPr id="11055351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81885" cy="1985010"/>
                          </a:xfrm>
                          <a:prstGeom prst="rect">
                            <a:avLst/>
                          </a:prstGeom>
                          <a:noFill/>
                          <a:ln>
                            <a:noFill/>
                          </a:ln>
                        </pic:spPr>
                      </pic:pic>
                    </a:graphicData>
                  </a:graphic>
                </wp:inline>
              </w:drawing>
            </w:r>
          </w:p>
        </w:tc>
        <w:tc>
          <w:tcPr>
            <w:tcW w:w="1133" w:type="dxa"/>
            <w:vAlign w:val="center"/>
          </w:tcPr>
          <w:p w14:paraId="7313C739" w14:textId="2B3228F4" w:rsidR="007E5DB3" w:rsidRPr="0021162C" w:rsidRDefault="001556BB" w:rsidP="007E5DB3">
            <w:pPr>
              <w:spacing w:line="360" w:lineRule="auto"/>
              <w:ind w:left="0" w:firstLine="0"/>
              <w:jc w:val="left"/>
              <w:rPr>
                <w:rFonts w:ascii="Times New Roman" w:hAnsi="Times New Roman" w:cs="Times New Roman"/>
                <w:sz w:val="24"/>
                <w:lang w:val="en-US"/>
              </w:rPr>
            </w:pPr>
            <w:r>
              <w:rPr>
                <w:rFonts w:ascii="Times New Roman" w:hAnsi="Times New Roman" w:cs="Times New Roman"/>
                <w:sz w:val="24"/>
                <w:lang w:val="en-US"/>
              </w:rPr>
              <w:t>86</w:t>
            </w:r>
            <w:r w:rsidR="007E5DB3" w:rsidRPr="007E5DB3">
              <w:rPr>
                <w:rFonts w:ascii="Times New Roman" w:hAnsi="Times New Roman" w:cs="Times New Roman"/>
                <w:sz w:val="24"/>
                <w:lang w:val="en-US"/>
              </w:rPr>
              <w:t>%</w:t>
            </w:r>
          </w:p>
        </w:tc>
        <w:tc>
          <w:tcPr>
            <w:tcW w:w="1134" w:type="dxa"/>
            <w:vAlign w:val="center"/>
          </w:tcPr>
          <w:p w14:paraId="58CED575" w14:textId="13CB1F23" w:rsidR="007E5DB3" w:rsidRPr="0021162C" w:rsidRDefault="001556BB" w:rsidP="007E5DB3">
            <w:pPr>
              <w:spacing w:line="360" w:lineRule="auto"/>
              <w:ind w:left="0" w:firstLine="0"/>
              <w:jc w:val="left"/>
              <w:rPr>
                <w:rFonts w:ascii="Times New Roman" w:hAnsi="Times New Roman" w:cs="Times New Roman"/>
                <w:sz w:val="24"/>
              </w:rPr>
            </w:pPr>
            <w:r>
              <w:rPr>
                <w:rFonts w:ascii="Times New Roman" w:hAnsi="Times New Roman" w:cs="Times New Roman"/>
                <w:sz w:val="24"/>
              </w:rPr>
              <w:t>89</w:t>
            </w:r>
            <w:r w:rsidR="007E5DB3" w:rsidRPr="007E5DB3">
              <w:rPr>
                <w:rFonts w:ascii="Times New Roman" w:hAnsi="Times New Roman" w:cs="Times New Roman"/>
                <w:sz w:val="24"/>
              </w:rPr>
              <w:t>%</w:t>
            </w:r>
          </w:p>
        </w:tc>
        <w:tc>
          <w:tcPr>
            <w:tcW w:w="992" w:type="dxa"/>
            <w:vAlign w:val="center"/>
          </w:tcPr>
          <w:p w14:paraId="11DFDE2C" w14:textId="4CD0B83E" w:rsidR="007E5DB3" w:rsidRPr="007E5DB3" w:rsidRDefault="001556BB" w:rsidP="007E5DB3">
            <w:pPr>
              <w:spacing w:line="360" w:lineRule="auto"/>
              <w:ind w:left="0" w:firstLine="0"/>
              <w:jc w:val="left"/>
              <w:rPr>
                <w:rFonts w:ascii="Times New Roman" w:hAnsi="Times New Roman" w:cs="Times New Roman"/>
                <w:sz w:val="24"/>
              </w:rPr>
            </w:pPr>
            <w:r>
              <w:rPr>
                <w:rFonts w:ascii="Times New Roman" w:hAnsi="Times New Roman" w:cs="Times New Roman"/>
                <w:sz w:val="24"/>
              </w:rPr>
              <w:t>89</w:t>
            </w:r>
            <w:r w:rsidR="007E5DB3" w:rsidRPr="007E5DB3">
              <w:rPr>
                <w:rFonts w:ascii="Times New Roman" w:hAnsi="Times New Roman" w:cs="Times New Roman"/>
                <w:sz w:val="24"/>
              </w:rPr>
              <w:t>%</w:t>
            </w:r>
          </w:p>
        </w:tc>
      </w:tr>
    </w:tbl>
    <w:p w14:paraId="3EDCF9D3" w14:textId="4D038340" w:rsidR="007E5DB3" w:rsidRDefault="00751F59" w:rsidP="00751F59">
      <w:pPr>
        <w:pStyle w:val="PARAF"/>
        <w:spacing w:before="100" w:beforeAutospacing="1"/>
      </w:pPr>
      <w:r w:rsidRPr="00751F59">
        <w:t xml:space="preserve">Berdasarkan hasil </w:t>
      </w:r>
      <w:r w:rsidRPr="00751F59">
        <w:rPr>
          <w:i/>
        </w:rPr>
        <w:t>Confusion Matrix</w:t>
      </w:r>
      <w:r>
        <w:t xml:space="preserve"> pada Gambar 4.1</w:t>
      </w:r>
      <w:r w:rsidR="008136A1">
        <w:t>4</w:t>
      </w:r>
      <w:r>
        <w:t>,</w:t>
      </w:r>
      <w:r w:rsidRPr="00751F59">
        <w:t xml:space="preserve"> Tabel</w:t>
      </w:r>
      <w:r>
        <w:t xml:space="preserve"> 4.1</w:t>
      </w:r>
      <w:r w:rsidR="008136A1">
        <w:t>5</w:t>
      </w:r>
      <w:r>
        <w:t xml:space="preserve"> dan Tabel 4.1</w:t>
      </w:r>
      <w:r w:rsidR="008136A1">
        <w:t>6</w:t>
      </w:r>
      <w:r w:rsidRPr="00751F59">
        <w:t xml:space="preserve"> di atas, </w:t>
      </w:r>
      <w:r w:rsidR="008136A1" w:rsidRPr="008136A1">
        <w:t xml:space="preserve">Pada pembagian data 80% latih dan 20% uji, model Random Forest menunjukkan performa yang seimbang dengan akurasi sebesar 88.34% dan nilai F1-score (macro average) sebesar 83.01%. Kelas netral memiliki recall tertinggi sebesar 97%, menandakan model sangat baik dalam mengenali komentar netral. Sementara itu, kelas negatif masih </w:t>
      </w:r>
      <w:r w:rsidR="008136A1" w:rsidRPr="008136A1">
        <w:lastRenderedPageBreak/>
        <w:t>menunjukkan tantangan dengan recall sebesar 58%, meskipun precision-nya tinggi (92%), yang mengindikasikan model cenderung berhati-hati dalam mengklasifikasikan komentar negatif. Secara keseluruhan, performa model dapat dikatakan optimal, terutama pada kelas mayoritas (netral dan positif).</w:t>
      </w:r>
    </w:p>
    <w:p w14:paraId="05E10ED6" w14:textId="77777777" w:rsidR="00012004" w:rsidRDefault="00012004" w:rsidP="00751F59">
      <w:pPr>
        <w:pStyle w:val="PARAF"/>
        <w:spacing w:before="100" w:beforeAutospacing="1"/>
      </w:pPr>
    </w:p>
    <w:p w14:paraId="3E68F4E9" w14:textId="77777777" w:rsidR="001830DB" w:rsidRDefault="001830DB" w:rsidP="00A602A2">
      <w:pPr>
        <w:pStyle w:val="41"/>
      </w:pPr>
      <w:bookmarkStart w:id="193" w:name="_Toc202646229"/>
      <w:bookmarkStart w:id="194" w:name="_Toc199697108"/>
      <w:bookmarkStart w:id="195" w:name="_Toc200656074"/>
      <w:r>
        <w:t xml:space="preserve">Prediksi Sentimen Menggunakan </w:t>
      </w:r>
      <w:r>
        <w:rPr>
          <w:i/>
        </w:rPr>
        <w:t xml:space="preserve">Machine Learning </w:t>
      </w:r>
      <w:r>
        <w:t>(</w:t>
      </w:r>
      <w:r>
        <w:rPr>
          <w:i/>
        </w:rPr>
        <w:t>Random Forest</w:t>
      </w:r>
      <w:r>
        <w:t>)</w:t>
      </w:r>
      <w:bookmarkEnd w:id="193"/>
    </w:p>
    <w:p w14:paraId="5B885FA4" w14:textId="77777777" w:rsidR="001830DB" w:rsidRDefault="001830DB" w:rsidP="001830DB">
      <w:pPr>
        <w:pStyle w:val="PARAF"/>
      </w:pPr>
      <w:r>
        <w:t xml:space="preserve">Tahap ini merupakan proses implementasi dari model </w:t>
      </w:r>
      <w:r>
        <w:rPr>
          <w:i/>
        </w:rPr>
        <w:t xml:space="preserve">machine learning </w:t>
      </w:r>
      <w:r>
        <w:t>(</w:t>
      </w:r>
      <w:r>
        <w:rPr>
          <w:i/>
        </w:rPr>
        <w:t>random forest</w:t>
      </w:r>
      <w:r>
        <w:t>) yang telah dibangun dan dilatih sebelumnya. Model ini digunakan untuk mengklasifikasikan komentar-komentar TikTok terbaru ke dalam kategori sentimen positi, netral, ataupun negatif.</w:t>
      </w:r>
    </w:p>
    <w:p w14:paraId="19C9FDFB" w14:textId="77777777" w:rsidR="001830DB" w:rsidRDefault="001830DB" w:rsidP="001830DB">
      <w:pPr>
        <w:pStyle w:val="PARAF"/>
      </w:pPr>
      <w:r w:rsidRPr="001830DB">
        <w:t xml:space="preserve">Proses prediksi dirancang berjalan secara otomatis, tidak lagi dilakukan secara manual, melainkan terintegrasi langsung ke dalam sistem melalui kombinasi </w:t>
      </w:r>
      <w:r w:rsidRPr="001830DB">
        <w:rPr>
          <w:i/>
        </w:rPr>
        <w:t>Laravel</w:t>
      </w:r>
      <w:r w:rsidRPr="001830DB">
        <w:t xml:space="preserve"> dan </w:t>
      </w:r>
      <w:r w:rsidRPr="001830DB">
        <w:rPr>
          <w:i/>
        </w:rPr>
        <w:t>Flask API</w:t>
      </w:r>
      <w:r w:rsidRPr="001830DB">
        <w:t xml:space="preserve">. </w:t>
      </w:r>
      <w:r w:rsidRPr="001830DB">
        <w:rPr>
          <w:i/>
        </w:rPr>
        <w:t>Flask API</w:t>
      </w:r>
      <w:r w:rsidRPr="001830DB">
        <w:t xml:space="preserve"> berfungsi sebagai </w:t>
      </w:r>
      <w:r w:rsidRPr="001830DB">
        <w:rPr>
          <w:i/>
        </w:rPr>
        <w:t>backend</w:t>
      </w:r>
      <w:r w:rsidRPr="001830DB">
        <w:t xml:space="preserve"> yang menangani seluruh proses prediksi berbasis Python, sementara </w:t>
      </w:r>
      <w:r w:rsidRPr="001830DB">
        <w:rPr>
          <w:i/>
        </w:rPr>
        <w:t>Laravel</w:t>
      </w:r>
      <w:r w:rsidRPr="001830DB">
        <w:t xml:space="preserve"> bertindak sebagai frontend yang menyediakan antarmuka bagi admin untuk menjalankan proses prediksi.</w:t>
      </w:r>
    </w:p>
    <w:p w14:paraId="75215322" w14:textId="77777777" w:rsidR="001830DB" w:rsidRDefault="001830DB" w:rsidP="008A2987">
      <w:pPr>
        <w:pStyle w:val="ListParagraph"/>
        <w:numPr>
          <w:ilvl w:val="0"/>
          <w:numId w:val="72"/>
        </w:numPr>
      </w:pPr>
      <w:r>
        <w:t xml:space="preserve">Integrasi dengan </w:t>
      </w:r>
      <w:r>
        <w:rPr>
          <w:i/>
        </w:rPr>
        <w:t>Flask API</w:t>
      </w:r>
    </w:p>
    <w:p w14:paraId="1A7F2E19" w14:textId="77777777" w:rsidR="001830DB" w:rsidRDefault="001830DB" w:rsidP="001830DB">
      <w:pPr>
        <w:pStyle w:val="PARAF"/>
      </w:pPr>
      <w:r>
        <w:t xml:space="preserve">Prediksi dilakukan melalui </w:t>
      </w:r>
      <w:r w:rsidRPr="001830DB">
        <w:t xml:space="preserve">pemanfaatan tombol “Analisis ML” pada dashboard admin Laravel. Saat tombol ditekan, </w:t>
      </w:r>
      <w:r w:rsidRPr="001830DB">
        <w:rPr>
          <w:i/>
        </w:rPr>
        <w:t>Laravel</w:t>
      </w:r>
      <w:r w:rsidRPr="001830DB">
        <w:t xml:space="preserve"> akan mengirim permintaan HTTP ke </w:t>
      </w:r>
      <w:r w:rsidRPr="001830DB">
        <w:rPr>
          <w:i/>
        </w:rPr>
        <w:t>endpoint Flask API</w:t>
      </w:r>
      <w:r w:rsidRPr="001830DB">
        <w:t xml:space="preserve">. </w:t>
      </w:r>
      <w:r w:rsidRPr="001830DB">
        <w:rPr>
          <w:i/>
        </w:rPr>
        <w:t>Flask API</w:t>
      </w:r>
      <w:r w:rsidRPr="001830DB">
        <w:t xml:space="preserve"> kemudian akan menjalankan skrip Python (ml_predict.py) yang memuat model </w:t>
      </w:r>
      <w:r w:rsidRPr="001830DB">
        <w:rPr>
          <w:i/>
        </w:rPr>
        <w:t>Machine Learning</w:t>
      </w:r>
      <w:r w:rsidRPr="001830DB">
        <w:t xml:space="preserve"> (ml_model.pkl) dan model TF-IDF (tfidf_model.pkl) untuk melakukan prediksi pada komentar terbaru. </w:t>
      </w:r>
    </w:p>
    <w:p w14:paraId="1C183A8B" w14:textId="77777777" w:rsidR="001830DB" w:rsidRDefault="001830DB" w:rsidP="001830DB">
      <w:pPr>
        <w:pStyle w:val="PARAF"/>
      </w:pPr>
      <w:r w:rsidRPr="001830DB">
        <w:lastRenderedPageBreak/>
        <w:t>Keunggulan dari integrasi ini adalah seluruh proses dilakukan secara otomatis tanpa perlu berpindah aplikasi atau melakukan proses manual. Sistem akan:</w:t>
      </w:r>
    </w:p>
    <w:p w14:paraId="688AA895" w14:textId="77777777" w:rsidR="001830DB" w:rsidRDefault="001830DB" w:rsidP="008A2987">
      <w:pPr>
        <w:pStyle w:val="ListParagraph"/>
        <w:numPr>
          <w:ilvl w:val="0"/>
          <w:numId w:val="73"/>
        </w:numPr>
      </w:pPr>
      <w:r w:rsidRPr="001830DB">
        <w:t xml:space="preserve">Memeriksa apakah ada data komentar yang belum diprediksi (is_processed_ml = 0). </w:t>
      </w:r>
    </w:p>
    <w:p w14:paraId="2A723DE9" w14:textId="77777777" w:rsidR="001830DB" w:rsidRDefault="001830DB" w:rsidP="008A2987">
      <w:pPr>
        <w:pStyle w:val="ListParagraph"/>
        <w:numPr>
          <w:ilvl w:val="0"/>
          <w:numId w:val="73"/>
        </w:numPr>
      </w:pPr>
      <w:r w:rsidRPr="001830DB">
        <w:t xml:space="preserve">Melakukan preprocessing data secara otomatis. </w:t>
      </w:r>
    </w:p>
    <w:p w14:paraId="7BBDEF0E" w14:textId="77777777" w:rsidR="001830DB" w:rsidRDefault="001830DB" w:rsidP="008A2987">
      <w:pPr>
        <w:pStyle w:val="ListParagraph"/>
        <w:numPr>
          <w:ilvl w:val="0"/>
          <w:numId w:val="73"/>
        </w:numPr>
      </w:pPr>
      <w:r w:rsidRPr="001830DB">
        <w:t xml:space="preserve">Melakukan klasifikasi dengan Random Forest. </w:t>
      </w:r>
    </w:p>
    <w:p w14:paraId="4088DD01" w14:textId="77777777" w:rsidR="001830DB" w:rsidRDefault="001830DB" w:rsidP="008A2987">
      <w:pPr>
        <w:pStyle w:val="ListParagraph"/>
        <w:numPr>
          <w:ilvl w:val="0"/>
          <w:numId w:val="73"/>
        </w:numPr>
      </w:pPr>
      <w:r w:rsidRPr="001830DB">
        <w:t xml:space="preserve">Menyimpan hasil ke database. </w:t>
      </w:r>
    </w:p>
    <w:p w14:paraId="5D933F03" w14:textId="77777777" w:rsidR="001830DB" w:rsidRDefault="001830DB" w:rsidP="008A2987">
      <w:pPr>
        <w:pStyle w:val="ListParagraph"/>
        <w:numPr>
          <w:ilvl w:val="0"/>
          <w:numId w:val="73"/>
        </w:numPr>
      </w:pPr>
      <w:r w:rsidRPr="001830DB">
        <w:t>Memberikan umpan balik kepada Laravel untuk ditampilkan di dashboard.</w:t>
      </w:r>
    </w:p>
    <w:p w14:paraId="74E53326" w14:textId="77777777" w:rsidR="001830DB" w:rsidRDefault="001830DB" w:rsidP="008A2987">
      <w:pPr>
        <w:pStyle w:val="ListParagraph"/>
        <w:numPr>
          <w:ilvl w:val="0"/>
          <w:numId w:val="72"/>
        </w:numPr>
      </w:pPr>
      <w:r>
        <w:t>Kode utama prediksi sentimen</w:t>
      </w:r>
    </w:p>
    <w:p w14:paraId="17E82993" w14:textId="77777777" w:rsidR="001830DB" w:rsidRDefault="001830DB" w:rsidP="001830DB">
      <w:pPr>
        <w:pStyle w:val="PARAF"/>
      </w:pPr>
      <w:r w:rsidRPr="001830DB">
        <w:t>Proses prediksi sentimen dilakukan dengan beberapa tahapan utama yang diimplementasikan dalam skrip ml_predict.py. Berikut adalah potongan kode penting yang menggambarkan proses tersebut:</w:t>
      </w:r>
    </w:p>
    <w:p w14:paraId="408FAE1D" w14:textId="3F05BA29" w:rsidR="001830DB" w:rsidRPr="00704C2B" w:rsidRDefault="001830DB" w:rsidP="001830DB">
      <w:pPr>
        <w:pStyle w:val="Caption"/>
      </w:pPr>
      <w:r>
        <w:t xml:space="preserve">Tabel 4. </w:t>
      </w:r>
      <w:fldSimple w:instr=" SEQ Tabel_4. \* ARABIC ">
        <w:r w:rsidR="001556BB">
          <w:rPr>
            <w:noProof/>
          </w:rPr>
          <w:t>16</w:t>
        </w:r>
      </w:fldSimple>
      <w:r>
        <w:t xml:space="preserve"> Kode pada </w:t>
      </w:r>
      <w:r>
        <w:rPr>
          <w:i/>
        </w:rPr>
        <w:t>laravel</w:t>
      </w:r>
      <w:r w:rsidR="00704C2B">
        <w:rPr>
          <w:i/>
        </w:rPr>
        <w:t xml:space="preserve"> </w:t>
      </w:r>
      <w:r w:rsidR="00704C2B">
        <w:t xml:space="preserve">untuk permintaan </w:t>
      </w:r>
      <w:r w:rsidR="00704C2B">
        <w:rPr>
          <w:i/>
        </w:rPr>
        <w:t>endpoint</w:t>
      </w:r>
    </w:p>
    <w:tbl>
      <w:tblPr>
        <w:tblStyle w:val="TableGrid"/>
        <w:tblW w:w="7087" w:type="dxa"/>
        <w:tblInd w:w="959" w:type="dxa"/>
        <w:tblLook w:val="04A0" w:firstRow="1" w:lastRow="0" w:firstColumn="1" w:lastColumn="0" w:noHBand="0" w:noVBand="1"/>
      </w:tblPr>
      <w:tblGrid>
        <w:gridCol w:w="7087"/>
      </w:tblGrid>
      <w:tr w:rsidR="001830DB" w:rsidRPr="001830DB" w14:paraId="0902804B" w14:textId="77777777" w:rsidTr="001830DB">
        <w:tc>
          <w:tcPr>
            <w:tcW w:w="7087" w:type="dxa"/>
          </w:tcPr>
          <w:p w14:paraId="631773D6" w14:textId="77777777" w:rsidR="001830DB" w:rsidRPr="001830DB" w:rsidRDefault="001830DB" w:rsidP="00804C8D">
            <w:pPr>
              <w:pStyle w:val="ListParagraph"/>
              <w:spacing w:line="276" w:lineRule="auto"/>
              <w:ind w:left="0" w:firstLine="0"/>
              <w:rPr>
                <w:rFonts w:ascii="Consolas" w:hAnsi="Consolas" w:cs="Consolas"/>
              </w:rPr>
            </w:pPr>
            <w:r w:rsidRPr="001830DB">
              <w:rPr>
                <w:rFonts w:ascii="Consolas" w:hAnsi="Consolas" w:cs="Consolas"/>
              </w:rPr>
              <w:t>$.ajax({</w:t>
            </w:r>
          </w:p>
          <w:p w14:paraId="15C3C8C3" w14:textId="77777777" w:rsidR="001830DB" w:rsidRPr="001830DB" w:rsidRDefault="001830DB" w:rsidP="00804C8D">
            <w:pPr>
              <w:pStyle w:val="ListParagraph"/>
              <w:spacing w:line="276" w:lineRule="auto"/>
              <w:ind w:left="0" w:firstLine="0"/>
              <w:rPr>
                <w:rFonts w:ascii="Consolas" w:hAnsi="Consolas" w:cs="Consolas"/>
              </w:rPr>
            </w:pPr>
            <w:r w:rsidRPr="001830DB">
              <w:rPr>
                <w:rFonts w:ascii="Consolas" w:hAnsi="Consolas" w:cs="Consolas"/>
              </w:rPr>
              <w:t>url: "http://127.0.0.1:5000/analyze/analisis-ml",</w:t>
            </w:r>
          </w:p>
          <w:p w14:paraId="12F9A986" w14:textId="77777777" w:rsidR="001830DB" w:rsidRDefault="001830DB" w:rsidP="00804C8D">
            <w:pPr>
              <w:pStyle w:val="ListParagraph"/>
              <w:spacing w:line="276" w:lineRule="auto"/>
              <w:ind w:left="0" w:firstLine="0"/>
              <w:rPr>
                <w:rFonts w:ascii="Consolas" w:hAnsi="Consolas" w:cs="Consolas"/>
                <w:lang w:val="en-US"/>
              </w:rPr>
            </w:pPr>
            <w:r w:rsidRPr="001830DB">
              <w:rPr>
                <w:rFonts w:ascii="Consolas" w:hAnsi="Consolas" w:cs="Consolas"/>
              </w:rPr>
              <w:t>type: "POST",</w:t>
            </w:r>
          </w:p>
          <w:p w14:paraId="0EE93480" w14:textId="77777777" w:rsidR="001830DB" w:rsidRPr="001830DB" w:rsidRDefault="001830DB" w:rsidP="00804C8D">
            <w:pPr>
              <w:pStyle w:val="ListParagraph"/>
              <w:spacing w:line="276" w:lineRule="auto"/>
              <w:ind w:left="0" w:firstLine="0"/>
              <w:rPr>
                <w:rFonts w:ascii="Consolas" w:hAnsi="Consolas" w:cs="Consolas"/>
              </w:rPr>
            </w:pPr>
            <w:r w:rsidRPr="001830DB">
              <w:rPr>
                <w:rFonts w:ascii="Consolas" w:hAnsi="Consolas" w:cs="Consolas"/>
              </w:rPr>
              <w:t>success: function(response) {</w:t>
            </w:r>
          </w:p>
          <w:p w14:paraId="238FDC88" w14:textId="77777777" w:rsidR="001830DB" w:rsidRPr="001830DB" w:rsidRDefault="001830DB" w:rsidP="00804C8D">
            <w:pPr>
              <w:pStyle w:val="ListParagraph"/>
              <w:spacing w:line="276" w:lineRule="auto"/>
              <w:ind w:left="0" w:firstLine="0"/>
              <w:rPr>
                <w:rFonts w:ascii="Consolas" w:hAnsi="Consolas" w:cs="Consolas"/>
              </w:rPr>
            </w:pPr>
            <w:r w:rsidRPr="001830DB">
              <w:rPr>
                <w:rFonts w:ascii="Consolas" w:hAnsi="Consolas" w:cs="Consolas"/>
              </w:rPr>
              <w:t>hideLoading();alert(response.message);</w:t>
            </w:r>
          </w:p>
          <w:p w14:paraId="610C1290" w14:textId="77777777" w:rsidR="001830DB" w:rsidRPr="001830DB" w:rsidRDefault="001830DB" w:rsidP="00804C8D">
            <w:pPr>
              <w:pStyle w:val="ListParagraph"/>
              <w:spacing w:line="276" w:lineRule="auto"/>
              <w:ind w:left="0" w:firstLine="0"/>
              <w:rPr>
                <w:rFonts w:ascii="Consolas" w:hAnsi="Consolas" w:cs="Consolas"/>
              </w:rPr>
            </w:pPr>
            <w:r w:rsidRPr="001830DB">
              <w:rPr>
                <w:rFonts w:ascii="Consolas" w:hAnsi="Consolas" w:cs="Consolas"/>
              </w:rPr>
              <w:t>window.location.href = "{{ route('dashboard') }}";},</w:t>
            </w:r>
          </w:p>
          <w:p w14:paraId="27311141" w14:textId="77777777" w:rsidR="001830DB" w:rsidRDefault="001830DB" w:rsidP="00804C8D">
            <w:pPr>
              <w:pStyle w:val="ListParagraph"/>
              <w:spacing w:line="276" w:lineRule="auto"/>
              <w:ind w:left="0" w:firstLine="0"/>
              <w:rPr>
                <w:rFonts w:ascii="Consolas" w:hAnsi="Consolas" w:cs="Consolas"/>
                <w:lang w:val="en-US"/>
              </w:rPr>
            </w:pPr>
            <w:r w:rsidRPr="001830DB">
              <w:rPr>
                <w:rFonts w:ascii="Consolas" w:hAnsi="Consolas" w:cs="Consolas"/>
              </w:rPr>
              <w:t xml:space="preserve">error: function(xhr, status, error) </w:t>
            </w:r>
          </w:p>
          <w:p w14:paraId="206FB685" w14:textId="77777777" w:rsidR="001830DB" w:rsidRPr="001830DB" w:rsidRDefault="001830DB" w:rsidP="00804C8D">
            <w:pPr>
              <w:pStyle w:val="ListParagraph"/>
              <w:spacing w:line="276" w:lineRule="auto"/>
              <w:ind w:left="0" w:firstLine="0"/>
              <w:rPr>
                <w:rFonts w:ascii="Consolas" w:hAnsi="Consolas" w:cs="Consolas"/>
              </w:rPr>
            </w:pPr>
            <w:r w:rsidRPr="001830DB">
              <w:rPr>
                <w:rFonts w:ascii="Consolas" w:hAnsi="Consolas" w:cs="Consolas"/>
              </w:rPr>
              <w:t>{hideLoading();</w:t>
            </w:r>
          </w:p>
          <w:p w14:paraId="78B9BFDD" w14:textId="77777777" w:rsidR="001830DB" w:rsidRPr="001830DB" w:rsidRDefault="001830DB" w:rsidP="00804C8D">
            <w:pPr>
              <w:pStyle w:val="ListParagraph"/>
              <w:spacing w:line="276" w:lineRule="auto"/>
              <w:ind w:left="0" w:firstLine="0"/>
              <w:rPr>
                <w:rFonts w:ascii="Consolas" w:hAnsi="Consolas" w:cs="Consolas"/>
              </w:rPr>
            </w:pPr>
            <w:r w:rsidRPr="001830DB">
              <w:rPr>
                <w:rFonts w:ascii="Consolas" w:hAnsi="Consolas" w:cs="Consolas"/>
              </w:rPr>
              <w:t>alert("Terjadi kesalahan saat analisis ML. Error: " + error);} });</w:t>
            </w:r>
          </w:p>
        </w:tc>
      </w:tr>
    </w:tbl>
    <w:p w14:paraId="40006C3A" w14:textId="7120FEA9" w:rsidR="001830DB" w:rsidRPr="001830DB" w:rsidRDefault="001830DB" w:rsidP="00804C8D">
      <w:pPr>
        <w:pStyle w:val="Caption"/>
        <w:spacing w:before="100" w:beforeAutospacing="1"/>
      </w:pPr>
      <w:r>
        <w:t xml:space="preserve">Tabel 4. </w:t>
      </w:r>
      <w:fldSimple w:instr=" SEQ Tabel_4. \* ARABIC ">
        <w:r w:rsidR="001556BB">
          <w:rPr>
            <w:noProof/>
          </w:rPr>
          <w:t>17</w:t>
        </w:r>
      </w:fldSimple>
      <w:r>
        <w:t xml:space="preserve"> Kode integrasi </w:t>
      </w:r>
      <w:r>
        <w:rPr>
          <w:i/>
        </w:rPr>
        <w:t>flask API</w:t>
      </w:r>
    </w:p>
    <w:tbl>
      <w:tblPr>
        <w:tblStyle w:val="TableGrid"/>
        <w:tblW w:w="7587" w:type="dxa"/>
        <w:tblInd w:w="675" w:type="dxa"/>
        <w:tblLook w:val="04A0" w:firstRow="1" w:lastRow="0" w:firstColumn="1" w:lastColumn="0" w:noHBand="0" w:noVBand="1"/>
      </w:tblPr>
      <w:tblGrid>
        <w:gridCol w:w="7587"/>
      </w:tblGrid>
      <w:tr w:rsidR="001830DB" w:rsidRPr="001830DB" w14:paraId="0CCCA872" w14:textId="77777777" w:rsidTr="00804C8D">
        <w:tc>
          <w:tcPr>
            <w:tcW w:w="7587" w:type="dxa"/>
          </w:tcPr>
          <w:p w14:paraId="6B44C2A3" w14:textId="77777777" w:rsidR="001830DB" w:rsidRPr="001830DB" w:rsidRDefault="001830DB" w:rsidP="00804C8D">
            <w:pPr>
              <w:spacing w:line="276" w:lineRule="auto"/>
              <w:ind w:left="0" w:firstLine="0"/>
              <w:rPr>
                <w:rFonts w:ascii="Consolas" w:hAnsi="Consolas" w:cs="Consolas"/>
              </w:rPr>
            </w:pPr>
            <w:r w:rsidRPr="001830DB">
              <w:rPr>
                <w:rFonts w:ascii="Consolas" w:hAnsi="Consolas" w:cs="Consolas"/>
              </w:rPr>
              <w:t>from flask import Flask, jsonify, request</w:t>
            </w:r>
          </w:p>
          <w:p w14:paraId="47EBD1B0" w14:textId="77777777" w:rsidR="001830DB" w:rsidRDefault="001830DB" w:rsidP="00804C8D">
            <w:pPr>
              <w:spacing w:line="276" w:lineRule="auto"/>
              <w:ind w:left="0" w:firstLine="0"/>
              <w:rPr>
                <w:rFonts w:ascii="Consolas" w:hAnsi="Consolas" w:cs="Consolas"/>
                <w:lang w:val="en-US"/>
              </w:rPr>
            </w:pPr>
            <w:r w:rsidRPr="001830DB">
              <w:rPr>
                <w:rFonts w:ascii="Consolas" w:hAnsi="Consolas" w:cs="Consolas"/>
              </w:rPr>
              <w:t>from ml_predict import run_ML_analysis</w:t>
            </w:r>
          </w:p>
          <w:p w14:paraId="3CD82B1F" w14:textId="77777777" w:rsidR="001830DB" w:rsidRPr="001830DB" w:rsidRDefault="001830DB" w:rsidP="00804C8D">
            <w:pPr>
              <w:spacing w:line="276" w:lineRule="auto"/>
              <w:ind w:left="0" w:firstLine="0"/>
              <w:rPr>
                <w:rFonts w:ascii="Consolas" w:hAnsi="Consolas" w:cs="Consolas"/>
                <w:lang w:val="en-US"/>
              </w:rPr>
            </w:pPr>
            <w:r w:rsidRPr="001830DB">
              <w:rPr>
                <w:rFonts w:ascii="Consolas" w:hAnsi="Consolas" w:cs="Consolas"/>
                <w:lang w:val="en-US"/>
              </w:rPr>
              <w:t>from flask_cors import CORS</w:t>
            </w:r>
          </w:p>
          <w:p w14:paraId="4BFB2A77" w14:textId="77777777" w:rsidR="001830DB" w:rsidRPr="001830DB" w:rsidRDefault="001830DB" w:rsidP="00804C8D">
            <w:pPr>
              <w:spacing w:line="276" w:lineRule="auto"/>
              <w:ind w:left="0" w:firstLine="0"/>
              <w:rPr>
                <w:rFonts w:ascii="Consolas" w:hAnsi="Consolas" w:cs="Consolas"/>
                <w:lang w:val="en-US"/>
              </w:rPr>
            </w:pPr>
            <w:r w:rsidRPr="001830DB">
              <w:rPr>
                <w:rFonts w:ascii="Consolas" w:hAnsi="Consolas" w:cs="Consolas"/>
                <w:lang w:val="en-US"/>
              </w:rPr>
              <w:t>import os</w:t>
            </w:r>
          </w:p>
          <w:p w14:paraId="7D98E7C6" w14:textId="77777777" w:rsidR="001830DB" w:rsidRPr="001830DB" w:rsidRDefault="001830DB" w:rsidP="00804C8D">
            <w:pPr>
              <w:spacing w:line="276" w:lineRule="auto"/>
              <w:ind w:left="0" w:firstLine="0"/>
              <w:rPr>
                <w:rFonts w:ascii="Consolas" w:hAnsi="Consolas" w:cs="Consolas"/>
                <w:lang w:val="en-US"/>
              </w:rPr>
            </w:pPr>
            <w:r w:rsidRPr="001830DB">
              <w:rPr>
                <w:rFonts w:ascii="Consolas" w:hAnsi="Consolas" w:cs="Consolas"/>
              </w:rPr>
              <w:lastRenderedPageBreak/>
              <w:t>app = Flask(__name__)</w:t>
            </w:r>
          </w:p>
          <w:p w14:paraId="6E00A13F" w14:textId="77777777" w:rsidR="001830DB" w:rsidRPr="001830DB" w:rsidRDefault="001830DB" w:rsidP="00804C8D">
            <w:pPr>
              <w:spacing w:line="276" w:lineRule="auto"/>
              <w:ind w:left="0" w:firstLine="0"/>
              <w:rPr>
                <w:rFonts w:ascii="Consolas" w:hAnsi="Consolas" w:cs="Consolas"/>
              </w:rPr>
            </w:pPr>
            <w:r w:rsidRPr="001830DB">
              <w:rPr>
                <w:rFonts w:ascii="Consolas" w:hAnsi="Consolas" w:cs="Consolas"/>
              </w:rPr>
              <w:t>@app.route('/analyze/analisis-ml', methods=['POST'])</w:t>
            </w:r>
          </w:p>
          <w:p w14:paraId="2936D3B7" w14:textId="77777777" w:rsidR="001830DB" w:rsidRPr="001830DB" w:rsidRDefault="001830DB" w:rsidP="00804C8D">
            <w:pPr>
              <w:spacing w:line="276" w:lineRule="auto"/>
              <w:ind w:left="0" w:firstLine="0"/>
              <w:rPr>
                <w:rFonts w:ascii="Consolas" w:hAnsi="Consolas" w:cs="Consolas"/>
              </w:rPr>
            </w:pPr>
            <w:r w:rsidRPr="001830DB">
              <w:rPr>
                <w:rFonts w:ascii="Consolas" w:hAnsi="Consolas" w:cs="Consolas"/>
              </w:rPr>
              <w:t>def analyze_ml():</w:t>
            </w:r>
          </w:p>
          <w:p w14:paraId="3764E7A0" w14:textId="77777777" w:rsidR="001830DB" w:rsidRPr="001830DB" w:rsidRDefault="001830DB" w:rsidP="00804C8D">
            <w:pPr>
              <w:spacing w:line="276" w:lineRule="auto"/>
              <w:ind w:left="0" w:firstLine="0"/>
              <w:rPr>
                <w:rFonts w:ascii="Consolas" w:hAnsi="Consolas" w:cs="Consolas"/>
              </w:rPr>
            </w:pPr>
            <w:r w:rsidRPr="001830DB">
              <w:rPr>
                <w:rFonts w:ascii="Consolas" w:hAnsi="Consolas" w:cs="Consolas"/>
              </w:rPr>
              <w:t xml:space="preserve">    try:</w:t>
            </w:r>
          </w:p>
          <w:p w14:paraId="3516BE4A" w14:textId="77777777" w:rsidR="001830DB" w:rsidRPr="001830DB" w:rsidRDefault="001830DB" w:rsidP="00804C8D">
            <w:pPr>
              <w:spacing w:line="276" w:lineRule="auto"/>
              <w:ind w:left="0" w:firstLine="0"/>
              <w:rPr>
                <w:rFonts w:ascii="Consolas" w:hAnsi="Consolas" w:cs="Consolas"/>
              </w:rPr>
            </w:pPr>
            <w:r w:rsidRPr="001830DB">
              <w:rPr>
                <w:rFonts w:ascii="Consolas" w:hAnsi="Consolas" w:cs="Consolas"/>
              </w:rPr>
              <w:t xml:space="preserve">        result = run_ML_analysis()</w:t>
            </w:r>
          </w:p>
          <w:p w14:paraId="448EFC91" w14:textId="77777777" w:rsidR="001830DB" w:rsidRPr="001830DB" w:rsidRDefault="001830DB" w:rsidP="00804C8D">
            <w:pPr>
              <w:spacing w:line="276" w:lineRule="auto"/>
              <w:ind w:left="0" w:firstLine="0"/>
              <w:rPr>
                <w:rFonts w:ascii="Consolas" w:hAnsi="Consolas" w:cs="Consolas"/>
              </w:rPr>
            </w:pPr>
            <w:r w:rsidRPr="001830DB">
              <w:rPr>
                <w:rFonts w:ascii="Consolas" w:hAnsi="Consolas" w:cs="Consolas"/>
              </w:rPr>
              <w:t xml:space="preserve">        return jsonify(result), 200</w:t>
            </w:r>
          </w:p>
          <w:p w14:paraId="3C7C1ECB" w14:textId="77777777" w:rsidR="001830DB" w:rsidRPr="001830DB" w:rsidRDefault="001830DB" w:rsidP="00804C8D">
            <w:pPr>
              <w:spacing w:line="276" w:lineRule="auto"/>
              <w:ind w:left="0" w:firstLine="0"/>
              <w:rPr>
                <w:rFonts w:ascii="Consolas" w:hAnsi="Consolas" w:cs="Consolas"/>
              </w:rPr>
            </w:pPr>
            <w:r w:rsidRPr="001830DB">
              <w:rPr>
                <w:rFonts w:ascii="Consolas" w:hAnsi="Consolas" w:cs="Consolas"/>
              </w:rPr>
              <w:t xml:space="preserve">    except Exception as e:</w:t>
            </w:r>
          </w:p>
          <w:p w14:paraId="00B61C9B" w14:textId="77777777" w:rsidR="001830DB" w:rsidRPr="001830DB" w:rsidRDefault="001830DB" w:rsidP="00804C8D">
            <w:pPr>
              <w:spacing w:line="276" w:lineRule="auto"/>
              <w:ind w:left="0" w:firstLine="0"/>
              <w:rPr>
                <w:rFonts w:ascii="Consolas" w:hAnsi="Consolas" w:cs="Consolas"/>
                <w:lang w:val="en-US"/>
              </w:rPr>
            </w:pPr>
            <w:r w:rsidRPr="001830DB">
              <w:rPr>
                <w:rFonts w:ascii="Consolas" w:hAnsi="Consolas" w:cs="Consolas"/>
              </w:rPr>
              <w:t xml:space="preserve">        return jsonify({"status": "error", "message": str(e)}), 500</w:t>
            </w:r>
          </w:p>
          <w:p w14:paraId="65740507" w14:textId="77777777" w:rsidR="001830DB" w:rsidRPr="001830DB" w:rsidRDefault="001830DB" w:rsidP="00804C8D">
            <w:pPr>
              <w:spacing w:line="276" w:lineRule="auto"/>
              <w:ind w:left="0" w:firstLine="0"/>
              <w:rPr>
                <w:rFonts w:ascii="Consolas" w:hAnsi="Consolas" w:cs="Consolas"/>
              </w:rPr>
            </w:pPr>
            <w:r w:rsidRPr="001830DB">
              <w:rPr>
                <w:rFonts w:ascii="Consolas" w:hAnsi="Consolas" w:cs="Consolas"/>
              </w:rPr>
              <w:t>if __name__ == '__main__':</w:t>
            </w:r>
          </w:p>
          <w:p w14:paraId="2EF1C984" w14:textId="77777777" w:rsidR="001830DB" w:rsidRPr="001830DB" w:rsidRDefault="001830DB" w:rsidP="00804C8D">
            <w:pPr>
              <w:spacing w:line="276" w:lineRule="auto"/>
              <w:ind w:left="0" w:firstLine="0"/>
              <w:rPr>
                <w:rFonts w:ascii="Consolas" w:hAnsi="Consolas" w:cs="Consolas"/>
              </w:rPr>
            </w:pPr>
            <w:r w:rsidRPr="001830DB">
              <w:rPr>
                <w:rFonts w:ascii="Consolas" w:hAnsi="Consolas" w:cs="Consolas"/>
              </w:rPr>
              <w:t xml:space="preserve">    app.run(port=5000, debug=True)</w:t>
            </w:r>
          </w:p>
        </w:tc>
      </w:tr>
    </w:tbl>
    <w:p w14:paraId="2266C893" w14:textId="77777777" w:rsidR="001830DB" w:rsidRDefault="00704C2B" w:rsidP="001830DB">
      <w:pPr>
        <w:pStyle w:val="PARAF"/>
        <w:spacing w:before="100" w:beforeAutospacing="1"/>
      </w:pPr>
      <w:r>
        <w:lastRenderedPageBreak/>
        <w:t>Kode pada Tabel 4.15 dan kode pada Tabel 4.16</w:t>
      </w:r>
      <w:r w:rsidR="001830DB" w:rsidRPr="001830DB">
        <w:t xml:space="preserve"> di atas berfungsi sebagai endpoint untuk memicu proses analisis sentimen. Sistem Laravel akan mengirimkan permintaan HTTP POST ke endpoint /analyze/analisis-ml</w:t>
      </w:r>
      <w:r>
        <w:t xml:space="preserve"> seperti yang ada pada Tabel 4. 15</w:t>
      </w:r>
      <w:r w:rsidR="001830DB" w:rsidRPr="001830DB">
        <w:t>. Setelah menerima permintaan tersebut, Flask akan mengeksekusi fungsi run_ML_analysis() dari skrip ml_predict.py. Selanjutnya, hasil analisis akan disimpan ke dalam database, dan Flask API akan memberikan respons berupa status berhasil atau gagal kepada sistem Laravel.</w:t>
      </w:r>
    </w:p>
    <w:p w14:paraId="5C297ADB" w14:textId="77777777" w:rsidR="00EE3FF0" w:rsidRDefault="00EE3FF0" w:rsidP="008A2987">
      <w:pPr>
        <w:pStyle w:val="ListParagraph"/>
        <w:numPr>
          <w:ilvl w:val="0"/>
          <w:numId w:val="72"/>
        </w:numPr>
      </w:pPr>
      <w:r>
        <w:t>Hasil prediksi sentimen terhadap komentar baru</w:t>
      </w:r>
    </w:p>
    <w:p w14:paraId="3E5AFA07" w14:textId="77777777" w:rsidR="00EE3FF0" w:rsidRDefault="00B62212" w:rsidP="00B62212">
      <w:pPr>
        <w:ind w:firstLine="0"/>
      </w:pPr>
      <w:r>
        <w:rPr>
          <w:noProof/>
        </w:rPr>
        <w:lastRenderedPageBreak/>
        <w:drawing>
          <wp:inline distT="0" distB="0" distL="0" distR="0" wp14:anchorId="08A7B8F7" wp14:editId="256F8BD6">
            <wp:extent cx="5040630" cy="2051324"/>
            <wp:effectExtent l="19050" t="0" r="762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srcRect/>
                    <a:stretch>
                      <a:fillRect/>
                    </a:stretch>
                  </pic:blipFill>
                  <pic:spPr bwMode="auto">
                    <a:xfrm>
                      <a:off x="0" y="0"/>
                      <a:ext cx="5040630" cy="2051324"/>
                    </a:xfrm>
                    <a:prstGeom prst="rect">
                      <a:avLst/>
                    </a:prstGeom>
                    <a:noFill/>
                    <a:ln w="9525">
                      <a:noFill/>
                      <a:miter lim="800000"/>
                      <a:headEnd/>
                      <a:tailEnd/>
                    </a:ln>
                  </pic:spPr>
                </pic:pic>
              </a:graphicData>
            </a:graphic>
          </wp:inline>
        </w:drawing>
      </w:r>
      <w:r w:rsidRPr="00B62212">
        <w:rPr>
          <w:noProof/>
        </w:rPr>
        <w:drawing>
          <wp:inline distT="0" distB="0" distL="0" distR="0" wp14:anchorId="43545BBF" wp14:editId="16508169">
            <wp:extent cx="5040630" cy="2861474"/>
            <wp:effectExtent l="19050" t="0" r="762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srcRect/>
                    <a:stretch>
                      <a:fillRect/>
                    </a:stretch>
                  </pic:blipFill>
                  <pic:spPr bwMode="auto">
                    <a:xfrm>
                      <a:off x="0" y="0"/>
                      <a:ext cx="5040630" cy="2861474"/>
                    </a:xfrm>
                    <a:prstGeom prst="rect">
                      <a:avLst/>
                    </a:prstGeom>
                    <a:noFill/>
                    <a:ln w="9525">
                      <a:noFill/>
                      <a:miter lim="800000"/>
                      <a:headEnd/>
                      <a:tailEnd/>
                    </a:ln>
                  </pic:spPr>
                </pic:pic>
              </a:graphicData>
            </a:graphic>
          </wp:inline>
        </w:drawing>
      </w:r>
    </w:p>
    <w:p w14:paraId="4336A98C" w14:textId="3453304E" w:rsidR="00B62212" w:rsidRPr="001830DB" w:rsidRDefault="00B62212" w:rsidP="00B62212">
      <w:pPr>
        <w:pStyle w:val="Caption"/>
      </w:pPr>
      <w:r>
        <w:t xml:space="preserve">Gambar 4. </w:t>
      </w:r>
      <w:fldSimple w:instr=" SEQ Gambar_4. \* ARABIC ">
        <w:r w:rsidR="001556BB">
          <w:rPr>
            <w:noProof/>
          </w:rPr>
          <w:t>16</w:t>
        </w:r>
      </w:fldSimple>
      <w:r>
        <w:t xml:space="preserve"> Hasil prediksi sentimen terhadap komentar baru</w:t>
      </w:r>
    </w:p>
    <w:p w14:paraId="231332E2" w14:textId="77777777" w:rsidR="001830DB" w:rsidRDefault="000D6EAB" w:rsidP="002B6EDC">
      <w:pPr>
        <w:pStyle w:val="41"/>
      </w:pPr>
      <w:bookmarkStart w:id="196" w:name="_Toc202646230"/>
      <w:r>
        <w:t xml:space="preserve">Hasil Pengujian </w:t>
      </w:r>
      <w:r>
        <w:rPr>
          <w:i/>
        </w:rPr>
        <w:t>BlackBox</w:t>
      </w:r>
      <w:bookmarkEnd w:id="194"/>
      <w:bookmarkEnd w:id="195"/>
      <w:bookmarkEnd w:id="196"/>
    </w:p>
    <w:p w14:paraId="3293C578" w14:textId="77777777" w:rsidR="000D6EAB" w:rsidRDefault="000D6EAB" w:rsidP="002B6EDC">
      <w:pPr>
        <w:pStyle w:val="PARAF"/>
      </w:pPr>
      <w:r w:rsidRPr="00C47595">
        <w:t xml:space="preserve">Pengujian blackbox dilakukan untuk memastikan bahwa setiap fungsi pada sistem berjalan sesuai dengan harapan berdasarkan skenario input dan output dari sudut pandang pengguna. </w:t>
      </w:r>
      <w:r>
        <w:t>Pengujian ini menguji fitur</w:t>
      </w:r>
      <w:r>
        <w:rPr>
          <w:i/>
        </w:rPr>
        <w:t xml:space="preserve"> login, scraping </w:t>
      </w:r>
      <w:r>
        <w:t xml:space="preserve">data komentar, </w:t>
      </w:r>
      <w:r>
        <w:rPr>
          <w:i/>
        </w:rPr>
        <w:t xml:space="preserve">show data, </w:t>
      </w:r>
      <w:r>
        <w:t xml:space="preserve">analisis sentimen, </w:t>
      </w:r>
      <w:r>
        <w:rPr>
          <w:i/>
        </w:rPr>
        <w:t xml:space="preserve">show data </w:t>
      </w:r>
      <w:r>
        <w:t xml:space="preserve">analisis sentimen pada halaman </w:t>
      </w:r>
      <w:r w:rsidRPr="00C47595">
        <w:t>dashboard</w:t>
      </w:r>
      <w:r>
        <w:t xml:space="preserve">, </w:t>
      </w:r>
      <w:r>
        <w:rPr>
          <w:i/>
        </w:rPr>
        <w:t xml:space="preserve">public user, </w:t>
      </w:r>
      <w:r>
        <w:t xml:space="preserve">dan </w:t>
      </w:r>
      <w:r>
        <w:rPr>
          <w:i/>
        </w:rPr>
        <w:t>logout</w:t>
      </w:r>
      <w:r>
        <w:t xml:space="preserve">. </w:t>
      </w:r>
      <w:r w:rsidRPr="00C47595">
        <w:t>Pengujian ini tidak mempertimbangkan struktur kode internal, melainkan fokus pada fungsionalitas eksternal dari sistem.</w:t>
      </w:r>
    </w:p>
    <w:p w14:paraId="6A0B5D5D" w14:textId="77777777" w:rsidR="000D6EAB" w:rsidRDefault="000D6EAB" w:rsidP="002B6EDC">
      <w:pPr>
        <w:pStyle w:val="PARAF"/>
      </w:pPr>
      <w:r>
        <w:t>Project Name : KEJAGUNG Sentiment Analysis Web App</w:t>
      </w:r>
    </w:p>
    <w:p w14:paraId="5109B1A5" w14:textId="77777777" w:rsidR="000D6EAB" w:rsidRDefault="000D6EAB" w:rsidP="002B6EDC">
      <w:pPr>
        <w:pStyle w:val="PARAF"/>
      </w:pPr>
      <w:r>
        <w:lastRenderedPageBreak/>
        <w:t>Module Name : register, login, scraping data komentar, show data, analysis sentiment data , dashboard, public user, dan logout.</w:t>
      </w:r>
    </w:p>
    <w:p w14:paraId="7BF0E041" w14:textId="77777777" w:rsidR="000D6EAB" w:rsidRDefault="000D6EAB" w:rsidP="002B6EDC">
      <w:pPr>
        <w:pStyle w:val="PARAF"/>
      </w:pPr>
      <w:r>
        <w:rPr>
          <w:i/>
        </w:rPr>
        <w:t xml:space="preserve">References Document : </w:t>
      </w:r>
      <w:r>
        <w:t>Spesifikasi Kebutuhan Perangkat Lunak.</w:t>
      </w:r>
    </w:p>
    <w:p w14:paraId="62D80B3B" w14:textId="77777777" w:rsidR="000D6EAB" w:rsidRDefault="000D6EAB" w:rsidP="002B6EDC">
      <w:pPr>
        <w:pStyle w:val="PARAF"/>
      </w:pPr>
      <w:r>
        <w:t xml:space="preserve">Created By : Furqan </w:t>
      </w:r>
    </w:p>
    <w:p w14:paraId="1533CCC0" w14:textId="77777777" w:rsidR="000D6EAB" w:rsidRDefault="000D6EAB" w:rsidP="002B6EDC">
      <w:pPr>
        <w:pStyle w:val="PARAF"/>
      </w:pPr>
      <w:r>
        <w:t>Date of creation : 25 Mei 2025</w:t>
      </w:r>
    </w:p>
    <w:p w14:paraId="7F428DF4" w14:textId="77777777" w:rsidR="000D6EAB" w:rsidRDefault="000D6EAB" w:rsidP="002B6EDC">
      <w:pPr>
        <w:pStyle w:val="PARAF"/>
      </w:pPr>
      <w:r>
        <w:t xml:space="preserve">Date of review : </w:t>
      </w:r>
    </w:p>
    <w:p w14:paraId="374CD04A" w14:textId="77777777" w:rsidR="000D6EAB" w:rsidRDefault="000D6EAB" w:rsidP="002B6EDC">
      <w:pPr>
        <w:pStyle w:val="PARAF"/>
        <w:sectPr w:rsidR="000D6EAB" w:rsidSect="00D811B4">
          <w:pgSz w:w="11907" w:h="16839" w:code="9"/>
          <w:pgMar w:top="1701" w:right="1701" w:bottom="1701" w:left="2268" w:header="720" w:footer="720" w:gutter="0"/>
          <w:cols w:space="720"/>
          <w:docGrid w:linePitch="360"/>
        </w:sectPr>
      </w:pPr>
    </w:p>
    <w:p w14:paraId="18DF6A19" w14:textId="77777777" w:rsidR="000D6EAB" w:rsidRDefault="000D6EAB" w:rsidP="008A2987">
      <w:pPr>
        <w:pStyle w:val="PARAF"/>
        <w:numPr>
          <w:ilvl w:val="0"/>
          <w:numId w:val="74"/>
        </w:numPr>
      </w:pPr>
      <w:r>
        <w:lastRenderedPageBreak/>
        <w:t xml:space="preserve">Pengujian </w:t>
      </w:r>
      <w:r w:rsidRPr="00DF11B0">
        <w:rPr>
          <w:i/>
        </w:rPr>
        <w:t>register</w:t>
      </w:r>
    </w:p>
    <w:p w14:paraId="4DF5F1EF" w14:textId="29760A0F" w:rsidR="000D6EAB" w:rsidRDefault="000D6EAB" w:rsidP="001A2D6C">
      <w:pPr>
        <w:pStyle w:val="Caption"/>
      </w:pPr>
      <w:r>
        <w:t xml:space="preserve">Tabel 4. </w:t>
      </w:r>
      <w:fldSimple w:instr=" SEQ Tabel_4. \* ARABIC ">
        <w:r w:rsidR="001556BB">
          <w:rPr>
            <w:noProof/>
          </w:rPr>
          <w:t>18</w:t>
        </w:r>
      </w:fldSimple>
      <w:r>
        <w:t xml:space="preserve"> Pengujian </w:t>
      </w:r>
      <w:r>
        <w:rPr>
          <w:i/>
        </w:rPr>
        <w:t>register</w:t>
      </w:r>
      <w:r>
        <w:t xml:space="preserve"> </w:t>
      </w:r>
      <w:r w:rsidR="00B62212">
        <w:t>(</w:t>
      </w:r>
      <w:r w:rsidR="00B62212">
        <w:rPr>
          <w:i/>
        </w:rPr>
        <w:t>black box</w:t>
      </w:r>
      <w:r w:rsidR="00B62212">
        <w:t>)</w:t>
      </w:r>
    </w:p>
    <w:tbl>
      <w:tblPr>
        <w:tblW w:w="141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9"/>
        <w:gridCol w:w="1150"/>
        <w:gridCol w:w="1418"/>
        <w:gridCol w:w="1134"/>
        <w:gridCol w:w="1276"/>
        <w:gridCol w:w="1275"/>
        <w:gridCol w:w="1276"/>
        <w:gridCol w:w="1559"/>
        <w:gridCol w:w="1560"/>
        <w:gridCol w:w="1701"/>
        <w:gridCol w:w="1172"/>
      </w:tblGrid>
      <w:tr w:rsidR="002A314E" w:rsidRPr="002A314E" w14:paraId="09E957C0" w14:textId="77777777" w:rsidTr="0088717D">
        <w:trPr>
          <w:cantSplit/>
          <w:tblHeader/>
          <w:jc w:val="center"/>
        </w:trPr>
        <w:tc>
          <w:tcPr>
            <w:tcW w:w="619" w:type="dxa"/>
            <w:vAlign w:val="center"/>
          </w:tcPr>
          <w:p w14:paraId="6F4F4825"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No</w:t>
            </w:r>
          </w:p>
        </w:tc>
        <w:tc>
          <w:tcPr>
            <w:tcW w:w="1150" w:type="dxa"/>
            <w:vAlign w:val="center"/>
          </w:tcPr>
          <w:p w14:paraId="4F8FA9FA"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TEST CASE ID</w:t>
            </w:r>
          </w:p>
        </w:tc>
        <w:tc>
          <w:tcPr>
            <w:tcW w:w="1418" w:type="dxa"/>
            <w:vAlign w:val="center"/>
          </w:tcPr>
          <w:p w14:paraId="5578C372"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TEST SCENARIO</w:t>
            </w:r>
          </w:p>
        </w:tc>
        <w:tc>
          <w:tcPr>
            <w:tcW w:w="1134" w:type="dxa"/>
            <w:vAlign w:val="center"/>
          </w:tcPr>
          <w:p w14:paraId="14EECE46"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TEST CASE</w:t>
            </w:r>
          </w:p>
        </w:tc>
        <w:tc>
          <w:tcPr>
            <w:tcW w:w="1276" w:type="dxa"/>
            <w:vAlign w:val="center"/>
          </w:tcPr>
          <w:p w14:paraId="286C0F73"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PRECONDITION</w:t>
            </w:r>
          </w:p>
        </w:tc>
        <w:tc>
          <w:tcPr>
            <w:tcW w:w="1275" w:type="dxa"/>
            <w:vAlign w:val="center"/>
          </w:tcPr>
          <w:p w14:paraId="54997536"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TES STEPS</w:t>
            </w:r>
          </w:p>
        </w:tc>
        <w:tc>
          <w:tcPr>
            <w:tcW w:w="1276" w:type="dxa"/>
            <w:vAlign w:val="center"/>
          </w:tcPr>
          <w:p w14:paraId="1E326891"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TEST DATA</w:t>
            </w:r>
          </w:p>
        </w:tc>
        <w:tc>
          <w:tcPr>
            <w:tcW w:w="1559" w:type="dxa"/>
            <w:vAlign w:val="center"/>
          </w:tcPr>
          <w:p w14:paraId="0EE25540"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EXPECTED RESULT</w:t>
            </w:r>
          </w:p>
        </w:tc>
        <w:tc>
          <w:tcPr>
            <w:tcW w:w="1560" w:type="dxa"/>
            <w:vAlign w:val="center"/>
          </w:tcPr>
          <w:p w14:paraId="1BED322C"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POST CONDITION</w:t>
            </w:r>
          </w:p>
        </w:tc>
        <w:tc>
          <w:tcPr>
            <w:tcW w:w="1701" w:type="dxa"/>
            <w:vAlign w:val="center"/>
          </w:tcPr>
          <w:p w14:paraId="75AA851E"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ACTUAL RESULT</w:t>
            </w:r>
          </w:p>
        </w:tc>
        <w:tc>
          <w:tcPr>
            <w:tcW w:w="1172" w:type="dxa"/>
            <w:vAlign w:val="center"/>
          </w:tcPr>
          <w:p w14:paraId="29C1C683"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STATUS</w:t>
            </w:r>
          </w:p>
        </w:tc>
      </w:tr>
      <w:tr w:rsidR="002A314E" w:rsidRPr="002A314E" w14:paraId="06CA27BB" w14:textId="77777777" w:rsidTr="002A314E">
        <w:trPr>
          <w:cantSplit/>
          <w:tblHeader/>
          <w:jc w:val="center"/>
        </w:trPr>
        <w:tc>
          <w:tcPr>
            <w:tcW w:w="619" w:type="dxa"/>
          </w:tcPr>
          <w:p w14:paraId="57D81127"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1</w:t>
            </w:r>
          </w:p>
        </w:tc>
        <w:tc>
          <w:tcPr>
            <w:tcW w:w="1150" w:type="dxa"/>
          </w:tcPr>
          <w:p w14:paraId="1716EC0C"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TC-REG-01</w:t>
            </w:r>
          </w:p>
        </w:tc>
        <w:tc>
          <w:tcPr>
            <w:tcW w:w="1418" w:type="dxa"/>
          </w:tcPr>
          <w:p w14:paraId="656A4AE5"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Menampilkan halaman registrasi</w:t>
            </w:r>
          </w:p>
        </w:tc>
        <w:tc>
          <w:tcPr>
            <w:tcW w:w="1134" w:type="dxa"/>
          </w:tcPr>
          <w:p w14:paraId="39C8186C"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Klik tombol register</w:t>
            </w:r>
          </w:p>
        </w:tc>
        <w:tc>
          <w:tcPr>
            <w:tcW w:w="1276" w:type="dxa"/>
          </w:tcPr>
          <w:p w14:paraId="4C5DA9EC"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Berada pada halaman login</w:t>
            </w:r>
          </w:p>
        </w:tc>
        <w:tc>
          <w:tcPr>
            <w:tcW w:w="1275" w:type="dxa"/>
          </w:tcPr>
          <w:p w14:paraId="404C8F89"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Klik tombol register</w:t>
            </w:r>
          </w:p>
        </w:tc>
        <w:tc>
          <w:tcPr>
            <w:tcW w:w="1276" w:type="dxa"/>
          </w:tcPr>
          <w:p w14:paraId="542B5B93"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w:t>
            </w:r>
          </w:p>
        </w:tc>
        <w:tc>
          <w:tcPr>
            <w:tcW w:w="1559" w:type="dxa"/>
          </w:tcPr>
          <w:p w14:paraId="1E650A52"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Form registrasi tampil</w:t>
            </w:r>
          </w:p>
        </w:tc>
        <w:tc>
          <w:tcPr>
            <w:tcW w:w="1560" w:type="dxa"/>
          </w:tcPr>
          <w:p w14:paraId="25499F31"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Form registrasi tampil</w:t>
            </w:r>
          </w:p>
        </w:tc>
        <w:tc>
          <w:tcPr>
            <w:tcW w:w="1701" w:type="dxa"/>
          </w:tcPr>
          <w:p w14:paraId="146CE582"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Form registrasi tampil</w:t>
            </w:r>
          </w:p>
        </w:tc>
        <w:tc>
          <w:tcPr>
            <w:tcW w:w="1172" w:type="dxa"/>
          </w:tcPr>
          <w:p w14:paraId="30AD6360"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Lulus</w:t>
            </w:r>
          </w:p>
        </w:tc>
      </w:tr>
      <w:tr w:rsidR="002A314E" w:rsidRPr="002A314E" w14:paraId="0E4E4E14" w14:textId="77777777" w:rsidTr="002A314E">
        <w:trPr>
          <w:cantSplit/>
          <w:tblHeader/>
          <w:jc w:val="center"/>
        </w:trPr>
        <w:tc>
          <w:tcPr>
            <w:tcW w:w="619" w:type="dxa"/>
          </w:tcPr>
          <w:p w14:paraId="1462D9D9"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2</w:t>
            </w:r>
          </w:p>
        </w:tc>
        <w:tc>
          <w:tcPr>
            <w:tcW w:w="1150" w:type="dxa"/>
          </w:tcPr>
          <w:p w14:paraId="2F4C140D"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TC-REG-02</w:t>
            </w:r>
          </w:p>
        </w:tc>
        <w:tc>
          <w:tcPr>
            <w:tcW w:w="1418" w:type="dxa"/>
          </w:tcPr>
          <w:p w14:paraId="14AA15BC"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Melakukan registrasi akun admin</w:t>
            </w:r>
          </w:p>
        </w:tc>
        <w:tc>
          <w:tcPr>
            <w:tcW w:w="1134" w:type="dxa"/>
          </w:tcPr>
          <w:p w14:paraId="5C108D0F"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Mengisi username, email, password</w:t>
            </w:r>
          </w:p>
        </w:tc>
        <w:tc>
          <w:tcPr>
            <w:tcW w:w="1276" w:type="dxa"/>
          </w:tcPr>
          <w:p w14:paraId="02006865"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Berada pada form registrasi</w:t>
            </w:r>
          </w:p>
        </w:tc>
        <w:tc>
          <w:tcPr>
            <w:tcW w:w="1275" w:type="dxa"/>
          </w:tcPr>
          <w:p w14:paraId="64B1AC67"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Isi form registrasi dan klik submit</w:t>
            </w:r>
          </w:p>
        </w:tc>
        <w:tc>
          <w:tcPr>
            <w:tcW w:w="1276" w:type="dxa"/>
          </w:tcPr>
          <w:p w14:paraId="0F2FD0BA"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Username, email, password</w:t>
            </w:r>
          </w:p>
        </w:tc>
        <w:tc>
          <w:tcPr>
            <w:tcW w:w="1559" w:type="dxa"/>
          </w:tcPr>
          <w:p w14:paraId="386729DE"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Sistem menampilkan pesan 'Registration Successful'</w:t>
            </w:r>
          </w:p>
        </w:tc>
        <w:tc>
          <w:tcPr>
            <w:tcW w:w="1560" w:type="dxa"/>
          </w:tcPr>
          <w:p w14:paraId="68BDE943"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Sistem berhasil register</w:t>
            </w:r>
          </w:p>
        </w:tc>
        <w:tc>
          <w:tcPr>
            <w:tcW w:w="1701" w:type="dxa"/>
          </w:tcPr>
          <w:p w14:paraId="58AA9158"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Sistem menampilkan pesan 'Registration Successful</w:t>
            </w:r>
          </w:p>
        </w:tc>
        <w:tc>
          <w:tcPr>
            <w:tcW w:w="1172" w:type="dxa"/>
          </w:tcPr>
          <w:p w14:paraId="2296CD4A"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Lulus</w:t>
            </w:r>
          </w:p>
        </w:tc>
      </w:tr>
      <w:tr w:rsidR="002A314E" w:rsidRPr="002A314E" w14:paraId="6FB5A2E6" w14:textId="77777777" w:rsidTr="002A314E">
        <w:trPr>
          <w:cantSplit/>
          <w:tblHeader/>
          <w:jc w:val="center"/>
        </w:trPr>
        <w:tc>
          <w:tcPr>
            <w:tcW w:w="619" w:type="dxa"/>
          </w:tcPr>
          <w:p w14:paraId="6D15FF99"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3</w:t>
            </w:r>
          </w:p>
        </w:tc>
        <w:tc>
          <w:tcPr>
            <w:tcW w:w="1150" w:type="dxa"/>
          </w:tcPr>
          <w:p w14:paraId="7FFB8278"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TC_REG_03</w:t>
            </w:r>
          </w:p>
        </w:tc>
        <w:tc>
          <w:tcPr>
            <w:tcW w:w="1418" w:type="dxa"/>
          </w:tcPr>
          <w:p w14:paraId="6EC93964"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Registrasi gagal (email sudah digunakan)</w:t>
            </w:r>
          </w:p>
        </w:tc>
        <w:tc>
          <w:tcPr>
            <w:tcW w:w="1134" w:type="dxa"/>
          </w:tcPr>
          <w:p w14:paraId="38AB9EA6"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Input email yang sudah terdaftar</w:t>
            </w:r>
          </w:p>
        </w:tc>
        <w:tc>
          <w:tcPr>
            <w:tcW w:w="1276" w:type="dxa"/>
          </w:tcPr>
          <w:p w14:paraId="2AF220BF"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Email sudah pernah digunakan</w:t>
            </w:r>
          </w:p>
        </w:tc>
        <w:tc>
          <w:tcPr>
            <w:tcW w:w="1275" w:type="dxa"/>
          </w:tcPr>
          <w:p w14:paraId="25DEFC15"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1. Masukkan email yang sama</w:t>
            </w:r>
            <w:r w:rsidRPr="002A314E">
              <w:rPr>
                <w:rFonts w:ascii="Times New Roman" w:hAnsi="Times New Roman" w:cs="Times New Roman"/>
                <w:sz w:val="24"/>
              </w:rPr>
              <w:br/>
              <w:t>2. Klik tombol Register</w:t>
            </w:r>
          </w:p>
        </w:tc>
        <w:tc>
          <w:tcPr>
            <w:tcW w:w="1276" w:type="dxa"/>
          </w:tcPr>
          <w:p w14:paraId="76796A0C"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Email: test@mail.com</w:t>
            </w:r>
          </w:p>
        </w:tc>
        <w:tc>
          <w:tcPr>
            <w:tcW w:w="1559" w:type="dxa"/>
          </w:tcPr>
          <w:p w14:paraId="2AE645F2"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Menampilkan pesan 'Email sudah digunakan'</w:t>
            </w:r>
          </w:p>
        </w:tc>
        <w:tc>
          <w:tcPr>
            <w:tcW w:w="1560" w:type="dxa"/>
          </w:tcPr>
          <w:p w14:paraId="5F162ADB"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User tidak didaftarkan ulang</w:t>
            </w:r>
          </w:p>
        </w:tc>
        <w:tc>
          <w:tcPr>
            <w:tcW w:w="1701" w:type="dxa"/>
          </w:tcPr>
          <w:p w14:paraId="7076FA82"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w:t>
            </w:r>
          </w:p>
        </w:tc>
        <w:tc>
          <w:tcPr>
            <w:tcW w:w="1172" w:type="dxa"/>
          </w:tcPr>
          <w:p w14:paraId="1F753D19"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Lulus</w:t>
            </w:r>
          </w:p>
        </w:tc>
      </w:tr>
    </w:tbl>
    <w:p w14:paraId="263741F3" w14:textId="77777777" w:rsidR="000D6EAB" w:rsidRPr="00DF11B0" w:rsidRDefault="000D6EAB" w:rsidP="00B62212">
      <w:pPr>
        <w:ind w:left="0" w:firstLine="0"/>
      </w:pPr>
    </w:p>
    <w:p w14:paraId="30E9CC70" w14:textId="77777777" w:rsidR="00B62212" w:rsidRDefault="00B62212" w:rsidP="00B62212">
      <w:pPr>
        <w:sectPr w:rsidR="00B62212" w:rsidSect="00D811B4">
          <w:pgSz w:w="16839" w:h="11907" w:orient="landscape" w:code="9"/>
          <w:pgMar w:top="1701" w:right="1701" w:bottom="1701" w:left="2268" w:header="720" w:footer="720" w:gutter="0"/>
          <w:cols w:space="720"/>
          <w:docGrid w:linePitch="360"/>
        </w:sectPr>
      </w:pPr>
    </w:p>
    <w:p w14:paraId="1454B144" w14:textId="77777777" w:rsidR="000D6EAB" w:rsidRDefault="00B62212" w:rsidP="008A2987">
      <w:pPr>
        <w:pStyle w:val="ListParagraph"/>
        <w:numPr>
          <w:ilvl w:val="0"/>
          <w:numId w:val="74"/>
        </w:numPr>
      </w:pPr>
      <w:r>
        <w:lastRenderedPageBreak/>
        <w:t>Pengujian login</w:t>
      </w:r>
    </w:p>
    <w:p w14:paraId="1021499C" w14:textId="37903E92" w:rsidR="00B62212" w:rsidRDefault="00B62212" w:rsidP="00B62212">
      <w:pPr>
        <w:pStyle w:val="Caption"/>
      </w:pPr>
      <w:r>
        <w:t xml:space="preserve">Tabel 4. </w:t>
      </w:r>
      <w:fldSimple w:instr=" SEQ Tabel_4. \* ARABIC ">
        <w:r w:rsidR="001556BB">
          <w:rPr>
            <w:noProof/>
          </w:rPr>
          <w:t>19</w:t>
        </w:r>
      </w:fldSimple>
      <w:r>
        <w:t xml:space="preserve"> pengujian login (</w:t>
      </w:r>
      <w:r>
        <w:rPr>
          <w:i/>
        </w:rPr>
        <w:t>black box</w:t>
      </w:r>
      <w:r>
        <w:t>)</w:t>
      </w:r>
    </w:p>
    <w:tbl>
      <w:tblPr>
        <w:tblW w:w="1358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3"/>
        <w:gridCol w:w="1276"/>
        <w:gridCol w:w="1417"/>
        <w:gridCol w:w="992"/>
        <w:gridCol w:w="1276"/>
        <w:gridCol w:w="1396"/>
        <w:gridCol w:w="1134"/>
        <w:gridCol w:w="1559"/>
        <w:gridCol w:w="1559"/>
        <w:gridCol w:w="1276"/>
        <w:gridCol w:w="1179"/>
      </w:tblGrid>
      <w:tr w:rsidR="0088717D" w:rsidRPr="002A314E" w14:paraId="072AA616" w14:textId="77777777" w:rsidTr="0088717D">
        <w:trPr>
          <w:cantSplit/>
          <w:tblHeader/>
          <w:jc w:val="center"/>
        </w:trPr>
        <w:tc>
          <w:tcPr>
            <w:tcW w:w="523" w:type="dxa"/>
            <w:vAlign w:val="center"/>
          </w:tcPr>
          <w:p w14:paraId="68119938"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No</w:t>
            </w:r>
          </w:p>
        </w:tc>
        <w:tc>
          <w:tcPr>
            <w:tcW w:w="1276" w:type="dxa"/>
            <w:vAlign w:val="center"/>
          </w:tcPr>
          <w:p w14:paraId="062FF85A"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TEST CASE ID</w:t>
            </w:r>
          </w:p>
        </w:tc>
        <w:tc>
          <w:tcPr>
            <w:tcW w:w="1417" w:type="dxa"/>
            <w:vAlign w:val="center"/>
          </w:tcPr>
          <w:p w14:paraId="79574399"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TEST SCENARIO</w:t>
            </w:r>
          </w:p>
        </w:tc>
        <w:tc>
          <w:tcPr>
            <w:tcW w:w="992" w:type="dxa"/>
            <w:vAlign w:val="center"/>
          </w:tcPr>
          <w:p w14:paraId="23C9398C"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TEST CASE</w:t>
            </w:r>
          </w:p>
        </w:tc>
        <w:tc>
          <w:tcPr>
            <w:tcW w:w="1276" w:type="dxa"/>
            <w:vAlign w:val="center"/>
          </w:tcPr>
          <w:p w14:paraId="79B17829"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PRECONDITION</w:t>
            </w:r>
          </w:p>
        </w:tc>
        <w:tc>
          <w:tcPr>
            <w:tcW w:w="1396" w:type="dxa"/>
            <w:vAlign w:val="center"/>
          </w:tcPr>
          <w:p w14:paraId="285BC7F7"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TES STEPS</w:t>
            </w:r>
          </w:p>
        </w:tc>
        <w:tc>
          <w:tcPr>
            <w:tcW w:w="1134" w:type="dxa"/>
            <w:vAlign w:val="center"/>
          </w:tcPr>
          <w:p w14:paraId="64130700"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TEST DATA</w:t>
            </w:r>
          </w:p>
        </w:tc>
        <w:tc>
          <w:tcPr>
            <w:tcW w:w="1559" w:type="dxa"/>
            <w:vAlign w:val="center"/>
          </w:tcPr>
          <w:p w14:paraId="490074A6"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EXPECTED RESULT</w:t>
            </w:r>
          </w:p>
        </w:tc>
        <w:tc>
          <w:tcPr>
            <w:tcW w:w="1559" w:type="dxa"/>
            <w:vAlign w:val="center"/>
          </w:tcPr>
          <w:p w14:paraId="3187E27E"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POST CONDITION</w:t>
            </w:r>
          </w:p>
        </w:tc>
        <w:tc>
          <w:tcPr>
            <w:tcW w:w="1276" w:type="dxa"/>
            <w:vAlign w:val="center"/>
          </w:tcPr>
          <w:p w14:paraId="4508BB9D"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ACTUAL RESULT</w:t>
            </w:r>
          </w:p>
        </w:tc>
        <w:tc>
          <w:tcPr>
            <w:tcW w:w="1179" w:type="dxa"/>
            <w:vAlign w:val="center"/>
          </w:tcPr>
          <w:p w14:paraId="7B124694" w14:textId="77777777" w:rsidR="00B62212" w:rsidRPr="002A314E" w:rsidRDefault="00B62212" w:rsidP="0088717D">
            <w:pPr>
              <w:pStyle w:val="Normal1"/>
              <w:spacing w:line="360" w:lineRule="auto"/>
              <w:rPr>
                <w:rFonts w:ascii="Times New Roman" w:hAnsi="Times New Roman" w:cs="Times New Roman"/>
                <w:sz w:val="24"/>
              </w:rPr>
            </w:pPr>
            <w:r w:rsidRPr="002A314E">
              <w:rPr>
                <w:rFonts w:ascii="Times New Roman" w:hAnsi="Times New Roman" w:cs="Times New Roman"/>
                <w:sz w:val="24"/>
              </w:rPr>
              <w:t>STATUS</w:t>
            </w:r>
          </w:p>
        </w:tc>
      </w:tr>
      <w:tr w:rsidR="0088717D" w:rsidRPr="002A314E" w14:paraId="7DEC5DB0" w14:textId="77777777" w:rsidTr="0088717D">
        <w:trPr>
          <w:cantSplit/>
          <w:tblHeader/>
          <w:jc w:val="center"/>
        </w:trPr>
        <w:tc>
          <w:tcPr>
            <w:tcW w:w="523" w:type="dxa"/>
          </w:tcPr>
          <w:p w14:paraId="0A325976"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1</w:t>
            </w:r>
          </w:p>
        </w:tc>
        <w:tc>
          <w:tcPr>
            <w:tcW w:w="1276" w:type="dxa"/>
          </w:tcPr>
          <w:p w14:paraId="489EB193"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TC-LOG-01</w:t>
            </w:r>
          </w:p>
        </w:tc>
        <w:tc>
          <w:tcPr>
            <w:tcW w:w="1417" w:type="dxa"/>
          </w:tcPr>
          <w:p w14:paraId="0B0F269A"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Menampilkan halaman login</w:t>
            </w:r>
          </w:p>
        </w:tc>
        <w:tc>
          <w:tcPr>
            <w:tcW w:w="992" w:type="dxa"/>
          </w:tcPr>
          <w:p w14:paraId="5F489F63"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Klik tombol login</w:t>
            </w:r>
          </w:p>
        </w:tc>
        <w:tc>
          <w:tcPr>
            <w:tcW w:w="1276" w:type="dxa"/>
          </w:tcPr>
          <w:p w14:paraId="001770B6"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Berada pada halaman utama</w:t>
            </w:r>
          </w:p>
        </w:tc>
        <w:tc>
          <w:tcPr>
            <w:tcW w:w="1396" w:type="dxa"/>
          </w:tcPr>
          <w:p w14:paraId="1E4B9E22"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Klik tombol login</w:t>
            </w:r>
          </w:p>
        </w:tc>
        <w:tc>
          <w:tcPr>
            <w:tcW w:w="1134" w:type="dxa"/>
          </w:tcPr>
          <w:p w14:paraId="55FE31AE"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w:t>
            </w:r>
          </w:p>
        </w:tc>
        <w:tc>
          <w:tcPr>
            <w:tcW w:w="1559" w:type="dxa"/>
          </w:tcPr>
          <w:p w14:paraId="13C4B196"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Form login tampil</w:t>
            </w:r>
          </w:p>
        </w:tc>
        <w:tc>
          <w:tcPr>
            <w:tcW w:w="1559" w:type="dxa"/>
          </w:tcPr>
          <w:p w14:paraId="7BDD8501"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Form login tampil</w:t>
            </w:r>
          </w:p>
        </w:tc>
        <w:tc>
          <w:tcPr>
            <w:tcW w:w="1276" w:type="dxa"/>
          </w:tcPr>
          <w:p w14:paraId="7C447C6F"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Form login tampil</w:t>
            </w:r>
          </w:p>
        </w:tc>
        <w:tc>
          <w:tcPr>
            <w:tcW w:w="1179" w:type="dxa"/>
          </w:tcPr>
          <w:p w14:paraId="6A669EF0"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Lulus</w:t>
            </w:r>
          </w:p>
        </w:tc>
      </w:tr>
      <w:tr w:rsidR="0088717D" w:rsidRPr="002A314E" w14:paraId="3443580B" w14:textId="77777777" w:rsidTr="0088717D">
        <w:trPr>
          <w:cantSplit/>
          <w:trHeight w:val="1945"/>
          <w:tblHeader/>
          <w:jc w:val="center"/>
        </w:trPr>
        <w:tc>
          <w:tcPr>
            <w:tcW w:w="523" w:type="dxa"/>
          </w:tcPr>
          <w:p w14:paraId="6FD3167B"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2</w:t>
            </w:r>
          </w:p>
        </w:tc>
        <w:tc>
          <w:tcPr>
            <w:tcW w:w="1276" w:type="dxa"/>
          </w:tcPr>
          <w:p w14:paraId="10125C1B"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TC-LOG-02</w:t>
            </w:r>
          </w:p>
        </w:tc>
        <w:tc>
          <w:tcPr>
            <w:tcW w:w="1417" w:type="dxa"/>
          </w:tcPr>
          <w:p w14:paraId="2B642F2F"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Melakukan login admin</w:t>
            </w:r>
          </w:p>
        </w:tc>
        <w:tc>
          <w:tcPr>
            <w:tcW w:w="992" w:type="dxa"/>
          </w:tcPr>
          <w:p w14:paraId="3D72DA78"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Mengisi username dan password</w:t>
            </w:r>
          </w:p>
        </w:tc>
        <w:tc>
          <w:tcPr>
            <w:tcW w:w="1276" w:type="dxa"/>
          </w:tcPr>
          <w:p w14:paraId="7A33F080"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Berada pada halaman login</w:t>
            </w:r>
          </w:p>
        </w:tc>
        <w:tc>
          <w:tcPr>
            <w:tcW w:w="1396" w:type="dxa"/>
          </w:tcPr>
          <w:p w14:paraId="359E6692"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Isi form login dan klik submit</w:t>
            </w:r>
          </w:p>
        </w:tc>
        <w:tc>
          <w:tcPr>
            <w:tcW w:w="1134" w:type="dxa"/>
          </w:tcPr>
          <w:p w14:paraId="18D1C37C" w14:textId="77777777" w:rsidR="00B62212" w:rsidRPr="002A314E" w:rsidRDefault="00B62212" w:rsidP="002A314E">
            <w:pPr>
              <w:pStyle w:val="Normal1"/>
              <w:rPr>
                <w:rFonts w:ascii="Times New Roman" w:hAnsi="Times New Roman" w:cs="Times New Roman"/>
                <w:sz w:val="24"/>
              </w:rPr>
            </w:pPr>
            <w:r w:rsidRPr="002A314E">
              <w:rPr>
                <w:rFonts w:ascii="Times New Roman" w:hAnsi="Times New Roman" w:cs="Times New Roman"/>
                <w:sz w:val="24"/>
              </w:rPr>
              <w:t>Username dan password valid</w:t>
            </w:r>
          </w:p>
        </w:tc>
        <w:tc>
          <w:tcPr>
            <w:tcW w:w="1559" w:type="dxa"/>
          </w:tcPr>
          <w:p w14:paraId="42453AB9"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Sistem menampilkan dashboard admin</w:t>
            </w:r>
          </w:p>
        </w:tc>
        <w:tc>
          <w:tcPr>
            <w:tcW w:w="1559" w:type="dxa"/>
          </w:tcPr>
          <w:p w14:paraId="74EA9A67"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Sistem berhasil login</w:t>
            </w:r>
          </w:p>
        </w:tc>
        <w:tc>
          <w:tcPr>
            <w:tcW w:w="1276" w:type="dxa"/>
          </w:tcPr>
          <w:p w14:paraId="67326165"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Sistem menampilkan dashboard admin</w:t>
            </w:r>
          </w:p>
        </w:tc>
        <w:tc>
          <w:tcPr>
            <w:tcW w:w="1179" w:type="dxa"/>
          </w:tcPr>
          <w:p w14:paraId="12CF42D3" w14:textId="77777777" w:rsidR="00B62212" w:rsidRPr="002A314E" w:rsidRDefault="00B62212" w:rsidP="00B53649">
            <w:pPr>
              <w:pStyle w:val="Normal1"/>
              <w:rPr>
                <w:rFonts w:ascii="Times New Roman" w:hAnsi="Times New Roman" w:cs="Times New Roman"/>
                <w:sz w:val="24"/>
              </w:rPr>
            </w:pPr>
            <w:r w:rsidRPr="002A314E">
              <w:rPr>
                <w:rFonts w:ascii="Times New Roman" w:hAnsi="Times New Roman" w:cs="Times New Roman"/>
                <w:sz w:val="24"/>
              </w:rPr>
              <w:t>Lulus</w:t>
            </w:r>
          </w:p>
        </w:tc>
      </w:tr>
      <w:tr w:rsidR="002A314E" w:rsidRPr="002A314E" w14:paraId="0785ED04" w14:textId="77777777" w:rsidTr="0088717D">
        <w:trPr>
          <w:cantSplit/>
          <w:tblHeader/>
          <w:jc w:val="center"/>
        </w:trPr>
        <w:tc>
          <w:tcPr>
            <w:tcW w:w="523" w:type="dxa"/>
          </w:tcPr>
          <w:p w14:paraId="16956B1A" w14:textId="77777777" w:rsidR="002A314E" w:rsidRPr="002A314E" w:rsidRDefault="002A314E" w:rsidP="00B53649">
            <w:pPr>
              <w:pStyle w:val="Normal1"/>
              <w:rPr>
                <w:rFonts w:ascii="Times New Roman" w:hAnsi="Times New Roman" w:cs="Times New Roman"/>
                <w:sz w:val="24"/>
              </w:rPr>
            </w:pPr>
            <w:r>
              <w:rPr>
                <w:rFonts w:ascii="Times New Roman" w:hAnsi="Times New Roman" w:cs="Times New Roman"/>
                <w:sz w:val="24"/>
              </w:rPr>
              <w:t>3</w:t>
            </w:r>
          </w:p>
        </w:tc>
        <w:tc>
          <w:tcPr>
            <w:tcW w:w="1276" w:type="dxa"/>
          </w:tcPr>
          <w:p w14:paraId="7D3A7465"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TC_LOG_0</w:t>
            </w:r>
            <w:r>
              <w:rPr>
                <w:rFonts w:ascii="Times New Roman" w:hAnsi="Times New Roman" w:cs="Times New Roman"/>
                <w:sz w:val="24"/>
              </w:rPr>
              <w:t>3</w:t>
            </w:r>
          </w:p>
        </w:tc>
        <w:tc>
          <w:tcPr>
            <w:tcW w:w="1417" w:type="dxa"/>
          </w:tcPr>
          <w:p w14:paraId="4690507C"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Login gagal (password salah)</w:t>
            </w:r>
          </w:p>
        </w:tc>
        <w:tc>
          <w:tcPr>
            <w:tcW w:w="992" w:type="dxa"/>
          </w:tcPr>
          <w:p w14:paraId="296C8063"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Input password salah</w:t>
            </w:r>
          </w:p>
        </w:tc>
        <w:tc>
          <w:tcPr>
            <w:tcW w:w="1276" w:type="dxa"/>
          </w:tcPr>
          <w:p w14:paraId="4286198D"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Akun sudah terdaftar</w:t>
            </w:r>
          </w:p>
        </w:tc>
        <w:tc>
          <w:tcPr>
            <w:tcW w:w="1396" w:type="dxa"/>
          </w:tcPr>
          <w:p w14:paraId="2D8F09EB"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1. Masukkan email valid, password salah</w:t>
            </w:r>
            <w:r w:rsidRPr="002A314E">
              <w:rPr>
                <w:rFonts w:ascii="Times New Roman" w:hAnsi="Times New Roman" w:cs="Times New Roman"/>
                <w:sz w:val="24"/>
              </w:rPr>
              <w:br/>
              <w:t>2. Klik Login</w:t>
            </w:r>
          </w:p>
        </w:tc>
        <w:tc>
          <w:tcPr>
            <w:tcW w:w="1134" w:type="dxa"/>
          </w:tcPr>
          <w:p w14:paraId="637C5216"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Email: user@mail.com</w:t>
            </w:r>
            <w:r w:rsidRPr="002A314E">
              <w:rPr>
                <w:rFonts w:ascii="Times New Roman" w:hAnsi="Times New Roman" w:cs="Times New Roman"/>
                <w:sz w:val="24"/>
              </w:rPr>
              <w:br/>
              <w:t>Password: salah</w:t>
            </w:r>
          </w:p>
        </w:tc>
        <w:tc>
          <w:tcPr>
            <w:tcW w:w="1559" w:type="dxa"/>
          </w:tcPr>
          <w:p w14:paraId="33660E67"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Menampilkan pesan 'Password salah'</w:t>
            </w:r>
          </w:p>
        </w:tc>
        <w:tc>
          <w:tcPr>
            <w:tcW w:w="1559" w:type="dxa"/>
          </w:tcPr>
          <w:p w14:paraId="6D435B49"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Tidak login</w:t>
            </w:r>
          </w:p>
        </w:tc>
        <w:tc>
          <w:tcPr>
            <w:tcW w:w="1276" w:type="dxa"/>
          </w:tcPr>
          <w:p w14:paraId="4C11DF81"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w:t>
            </w:r>
          </w:p>
        </w:tc>
        <w:tc>
          <w:tcPr>
            <w:tcW w:w="1179" w:type="dxa"/>
          </w:tcPr>
          <w:p w14:paraId="64B82590"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Lulus</w:t>
            </w:r>
          </w:p>
        </w:tc>
      </w:tr>
    </w:tbl>
    <w:p w14:paraId="37E274EA" w14:textId="77777777" w:rsidR="002A314E" w:rsidRDefault="002A314E" w:rsidP="008A2987">
      <w:pPr>
        <w:pStyle w:val="ListParagraph"/>
        <w:numPr>
          <w:ilvl w:val="0"/>
          <w:numId w:val="74"/>
        </w:numPr>
      </w:pPr>
      <w:r>
        <w:lastRenderedPageBreak/>
        <w:t xml:space="preserve">Pengujian tombol </w:t>
      </w:r>
      <w:r>
        <w:rPr>
          <w:i/>
        </w:rPr>
        <w:t xml:space="preserve">scraping </w:t>
      </w:r>
      <w:r>
        <w:t>(admin)</w:t>
      </w:r>
    </w:p>
    <w:p w14:paraId="05AC1346" w14:textId="750023B3" w:rsidR="00B62212" w:rsidRDefault="002A314E" w:rsidP="002A314E">
      <w:pPr>
        <w:pStyle w:val="Caption"/>
      </w:pPr>
      <w:r>
        <w:t xml:space="preserve">Tabel 4. </w:t>
      </w:r>
      <w:fldSimple w:instr=" SEQ Tabel_4. \* ARABIC ">
        <w:r w:rsidR="001556BB">
          <w:rPr>
            <w:noProof/>
          </w:rPr>
          <w:t>20</w:t>
        </w:r>
      </w:fldSimple>
      <w:r>
        <w:t xml:space="preserve"> Pengujian tombol </w:t>
      </w:r>
      <w:r>
        <w:rPr>
          <w:i/>
        </w:rPr>
        <w:t xml:space="preserve">scraping </w:t>
      </w:r>
      <w:r>
        <w:t>(admin)</w:t>
      </w:r>
    </w:p>
    <w:tbl>
      <w:tblPr>
        <w:tblW w:w="1358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3"/>
        <w:gridCol w:w="1276"/>
        <w:gridCol w:w="1417"/>
        <w:gridCol w:w="1112"/>
        <w:gridCol w:w="1276"/>
        <w:gridCol w:w="1276"/>
        <w:gridCol w:w="1014"/>
        <w:gridCol w:w="1559"/>
        <w:gridCol w:w="1559"/>
        <w:gridCol w:w="1276"/>
        <w:gridCol w:w="1299"/>
      </w:tblGrid>
      <w:tr w:rsidR="002A314E" w:rsidRPr="002A314E" w14:paraId="67DBD15E" w14:textId="77777777" w:rsidTr="0088717D">
        <w:trPr>
          <w:cantSplit/>
          <w:tblHeader/>
          <w:jc w:val="center"/>
        </w:trPr>
        <w:tc>
          <w:tcPr>
            <w:tcW w:w="523" w:type="dxa"/>
            <w:vAlign w:val="center"/>
          </w:tcPr>
          <w:p w14:paraId="356C04E0"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No</w:t>
            </w:r>
          </w:p>
        </w:tc>
        <w:tc>
          <w:tcPr>
            <w:tcW w:w="1276" w:type="dxa"/>
            <w:vAlign w:val="center"/>
          </w:tcPr>
          <w:p w14:paraId="0C03D1CE"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TEST CASE ID</w:t>
            </w:r>
          </w:p>
        </w:tc>
        <w:tc>
          <w:tcPr>
            <w:tcW w:w="1417" w:type="dxa"/>
            <w:vAlign w:val="center"/>
          </w:tcPr>
          <w:p w14:paraId="099489CE"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TEST SCENARIO</w:t>
            </w:r>
          </w:p>
        </w:tc>
        <w:tc>
          <w:tcPr>
            <w:tcW w:w="1112" w:type="dxa"/>
            <w:vAlign w:val="center"/>
          </w:tcPr>
          <w:p w14:paraId="22775FA1"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TEST CASE</w:t>
            </w:r>
          </w:p>
        </w:tc>
        <w:tc>
          <w:tcPr>
            <w:tcW w:w="1276" w:type="dxa"/>
            <w:vAlign w:val="center"/>
          </w:tcPr>
          <w:p w14:paraId="589C7B61" w14:textId="77777777" w:rsidR="002A314E" w:rsidRPr="002A314E" w:rsidRDefault="002A314E" w:rsidP="0088717D">
            <w:pPr>
              <w:pStyle w:val="Normal1"/>
              <w:spacing w:line="360" w:lineRule="auto"/>
              <w:rPr>
                <w:rFonts w:ascii="Times New Roman" w:hAnsi="Times New Roman" w:cs="Times New Roman"/>
                <w:sz w:val="24"/>
                <w:szCs w:val="24"/>
              </w:rPr>
            </w:pPr>
            <w:r w:rsidRPr="002A314E">
              <w:rPr>
                <w:rFonts w:ascii="Times New Roman" w:hAnsi="Times New Roman" w:cs="Times New Roman"/>
                <w:sz w:val="24"/>
                <w:szCs w:val="24"/>
              </w:rPr>
              <w:t>PRECONDITION</w:t>
            </w:r>
          </w:p>
        </w:tc>
        <w:tc>
          <w:tcPr>
            <w:tcW w:w="1276" w:type="dxa"/>
            <w:vAlign w:val="center"/>
          </w:tcPr>
          <w:p w14:paraId="0636148E"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TES STEPS</w:t>
            </w:r>
          </w:p>
        </w:tc>
        <w:tc>
          <w:tcPr>
            <w:tcW w:w="1014" w:type="dxa"/>
            <w:vAlign w:val="center"/>
          </w:tcPr>
          <w:p w14:paraId="63BF36AB"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TEST DATA</w:t>
            </w:r>
          </w:p>
        </w:tc>
        <w:tc>
          <w:tcPr>
            <w:tcW w:w="1559" w:type="dxa"/>
            <w:vAlign w:val="center"/>
          </w:tcPr>
          <w:p w14:paraId="39A128F8"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EXPECTED RESULT</w:t>
            </w:r>
          </w:p>
        </w:tc>
        <w:tc>
          <w:tcPr>
            <w:tcW w:w="1559" w:type="dxa"/>
            <w:vAlign w:val="center"/>
          </w:tcPr>
          <w:p w14:paraId="76AD8CAE"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POST CONDITION</w:t>
            </w:r>
          </w:p>
        </w:tc>
        <w:tc>
          <w:tcPr>
            <w:tcW w:w="1276" w:type="dxa"/>
            <w:vAlign w:val="center"/>
          </w:tcPr>
          <w:p w14:paraId="7AFAE033"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ACTUAL RESULT</w:t>
            </w:r>
          </w:p>
        </w:tc>
        <w:tc>
          <w:tcPr>
            <w:tcW w:w="1299" w:type="dxa"/>
            <w:vAlign w:val="center"/>
          </w:tcPr>
          <w:p w14:paraId="05780170"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STATUS</w:t>
            </w:r>
          </w:p>
        </w:tc>
      </w:tr>
      <w:tr w:rsidR="002A314E" w:rsidRPr="002A314E" w14:paraId="40821418" w14:textId="77777777" w:rsidTr="002A314E">
        <w:trPr>
          <w:cantSplit/>
          <w:tblHeader/>
          <w:jc w:val="center"/>
        </w:trPr>
        <w:tc>
          <w:tcPr>
            <w:tcW w:w="523" w:type="dxa"/>
          </w:tcPr>
          <w:p w14:paraId="76FBFF60"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1</w:t>
            </w:r>
          </w:p>
        </w:tc>
        <w:tc>
          <w:tcPr>
            <w:tcW w:w="1276" w:type="dxa"/>
          </w:tcPr>
          <w:p w14:paraId="3C810C39"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TC_SCR_01</w:t>
            </w:r>
          </w:p>
        </w:tc>
        <w:tc>
          <w:tcPr>
            <w:tcW w:w="1417" w:type="dxa"/>
          </w:tcPr>
          <w:p w14:paraId="3DBEB468"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Scraping berhasil dijalankan</w:t>
            </w:r>
          </w:p>
        </w:tc>
        <w:tc>
          <w:tcPr>
            <w:tcW w:w="1112" w:type="dxa"/>
          </w:tcPr>
          <w:p w14:paraId="581BE17B"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Klik tombol scraping</w:t>
            </w:r>
          </w:p>
        </w:tc>
        <w:tc>
          <w:tcPr>
            <w:tcW w:w="1276" w:type="dxa"/>
          </w:tcPr>
          <w:p w14:paraId="40A61482"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Admin sudah login</w:t>
            </w:r>
          </w:p>
        </w:tc>
        <w:tc>
          <w:tcPr>
            <w:tcW w:w="1276" w:type="dxa"/>
          </w:tcPr>
          <w:p w14:paraId="3E6D9D7D"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1. Klik tombol Scraping di dashboard</w:t>
            </w:r>
          </w:p>
        </w:tc>
        <w:tc>
          <w:tcPr>
            <w:tcW w:w="1014" w:type="dxa"/>
          </w:tcPr>
          <w:p w14:paraId="0E3F8B39"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w:t>
            </w:r>
          </w:p>
        </w:tc>
        <w:tc>
          <w:tcPr>
            <w:tcW w:w="1559" w:type="dxa"/>
          </w:tcPr>
          <w:p w14:paraId="36CCAFC6"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Data berhasil diambil dan disimpan ke database</w:t>
            </w:r>
          </w:p>
        </w:tc>
        <w:tc>
          <w:tcPr>
            <w:tcW w:w="1559" w:type="dxa"/>
          </w:tcPr>
          <w:p w14:paraId="657FFCE5"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Komentar masuk ke tabel komentar_mentah</w:t>
            </w:r>
          </w:p>
        </w:tc>
        <w:tc>
          <w:tcPr>
            <w:tcW w:w="1276" w:type="dxa"/>
          </w:tcPr>
          <w:p w14:paraId="7A15BF58"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w:t>
            </w:r>
          </w:p>
        </w:tc>
        <w:tc>
          <w:tcPr>
            <w:tcW w:w="1299" w:type="dxa"/>
          </w:tcPr>
          <w:p w14:paraId="2F5A9139"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Lulus</w:t>
            </w:r>
          </w:p>
        </w:tc>
      </w:tr>
      <w:tr w:rsidR="002A314E" w:rsidRPr="002A314E" w14:paraId="7D4835DC" w14:textId="77777777" w:rsidTr="002A314E">
        <w:trPr>
          <w:cantSplit/>
          <w:tblHeader/>
          <w:jc w:val="center"/>
        </w:trPr>
        <w:tc>
          <w:tcPr>
            <w:tcW w:w="523" w:type="dxa"/>
          </w:tcPr>
          <w:p w14:paraId="5949B522"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2</w:t>
            </w:r>
          </w:p>
        </w:tc>
        <w:tc>
          <w:tcPr>
            <w:tcW w:w="1276" w:type="dxa"/>
          </w:tcPr>
          <w:p w14:paraId="7BB6C013"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TC_SCR_02</w:t>
            </w:r>
          </w:p>
        </w:tc>
        <w:tc>
          <w:tcPr>
            <w:tcW w:w="1417" w:type="dxa"/>
          </w:tcPr>
          <w:p w14:paraId="2CF39A3B"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Scraping gagal (tidak ada data baru)</w:t>
            </w:r>
          </w:p>
        </w:tc>
        <w:tc>
          <w:tcPr>
            <w:tcW w:w="1112" w:type="dxa"/>
          </w:tcPr>
          <w:p w14:paraId="187090B1"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Klik tombol scraping tanpa data baru</w:t>
            </w:r>
          </w:p>
        </w:tc>
        <w:tc>
          <w:tcPr>
            <w:tcW w:w="1276" w:type="dxa"/>
          </w:tcPr>
          <w:p w14:paraId="316BA62D"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Admin login, tidak ada video terkait</w:t>
            </w:r>
          </w:p>
        </w:tc>
        <w:tc>
          <w:tcPr>
            <w:tcW w:w="1276" w:type="dxa"/>
          </w:tcPr>
          <w:p w14:paraId="09D2D7F4"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1. Klik tombol Scraping</w:t>
            </w:r>
          </w:p>
        </w:tc>
        <w:tc>
          <w:tcPr>
            <w:tcW w:w="1014" w:type="dxa"/>
          </w:tcPr>
          <w:p w14:paraId="78B369AE"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w:t>
            </w:r>
          </w:p>
        </w:tc>
        <w:tc>
          <w:tcPr>
            <w:tcW w:w="1559" w:type="dxa"/>
          </w:tcPr>
          <w:p w14:paraId="15EA2157"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Muncul notifikasi 'Tidak ada data untuk diambil'</w:t>
            </w:r>
          </w:p>
        </w:tc>
        <w:tc>
          <w:tcPr>
            <w:tcW w:w="1559" w:type="dxa"/>
          </w:tcPr>
          <w:p w14:paraId="520DB416"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Tidak ada data disimpan</w:t>
            </w:r>
          </w:p>
        </w:tc>
        <w:tc>
          <w:tcPr>
            <w:tcW w:w="1276" w:type="dxa"/>
          </w:tcPr>
          <w:p w14:paraId="72C293A5"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w:t>
            </w:r>
          </w:p>
        </w:tc>
        <w:tc>
          <w:tcPr>
            <w:tcW w:w="1299" w:type="dxa"/>
          </w:tcPr>
          <w:p w14:paraId="2DA7111C" w14:textId="77777777" w:rsidR="002A314E" w:rsidRPr="002A314E" w:rsidRDefault="002A314E" w:rsidP="00B53649">
            <w:pPr>
              <w:pStyle w:val="Normal1"/>
              <w:rPr>
                <w:rFonts w:ascii="Times New Roman" w:hAnsi="Times New Roman" w:cs="Times New Roman"/>
                <w:sz w:val="24"/>
                <w:szCs w:val="24"/>
              </w:rPr>
            </w:pPr>
            <w:r w:rsidRPr="002A314E">
              <w:rPr>
                <w:rFonts w:ascii="Times New Roman" w:hAnsi="Times New Roman" w:cs="Times New Roman"/>
                <w:sz w:val="24"/>
                <w:szCs w:val="24"/>
              </w:rPr>
              <w:t>Lulus</w:t>
            </w:r>
          </w:p>
        </w:tc>
      </w:tr>
    </w:tbl>
    <w:p w14:paraId="56473F31" w14:textId="77777777" w:rsidR="002A314E" w:rsidRPr="002A314E" w:rsidRDefault="002A314E" w:rsidP="002A314E"/>
    <w:p w14:paraId="065027D3" w14:textId="77777777" w:rsidR="002A314E" w:rsidRDefault="002A314E" w:rsidP="002A314E">
      <w:pPr>
        <w:sectPr w:rsidR="002A314E" w:rsidSect="00D811B4">
          <w:pgSz w:w="16839" w:h="11907" w:orient="landscape" w:code="9"/>
          <w:pgMar w:top="1701" w:right="1701" w:bottom="1701" w:left="2268" w:header="720" w:footer="720" w:gutter="0"/>
          <w:cols w:space="720"/>
          <w:docGrid w:linePitch="360"/>
        </w:sectPr>
      </w:pPr>
    </w:p>
    <w:p w14:paraId="4C148824" w14:textId="77777777" w:rsidR="002A314E" w:rsidRDefault="002A314E" w:rsidP="008A2987">
      <w:pPr>
        <w:pStyle w:val="ListParagraph"/>
        <w:numPr>
          <w:ilvl w:val="0"/>
          <w:numId w:val="74"/>
        </w:numPr>
      </w:pPr>
      <w:r>
        <w:lastRenderedPageBreak/>
        <w:t xml:space="preserve">Pengujian Tombol analisis sentimen </w:t>
      </w:r>
      <w:r>
        <w:rPr>
          <w:i/>
        </w:rPr>
        <w:t xml:space="preserve">machine learning </w:t>
      </w:r>
      <w:r>
        <w:t>(admin)</w:t>
      </w:r>
    </w:p>
    <w:p w14:paraId="4AB7B9A6" w14:textId="1947F227" w:rsidR="002A314E" w:rsidRDefault="002A314E" w:rsidP="002A314E">
      <w:pPr>
        <w:pStyle w:val="Caption"/>
      </w:pPr>
      <w:r>
        <w:t xml:space="preserve">Tabel 4. </w:t>
      </w:r>
      <w:fldSimple w:instr=" SEQ Tabel_4. \* ARABIC ">
        <w:r w:rsidR="001556BB">
          <w:rPr>
            <w:noProof/>
          </w:rPr>
          <w:t>21</w:t>
        </w:r>
      </w:fldSimple>
      <w:r>
        <w:t xml:space="preserve"> Pengujian Tombol analisis sentimen </w:t>
      </w:r>
      <w:r>
        <w:rPr>
          <w:i/>
        </w:rPr>
        <w:t xml:space="preserve">machine learning </w:t>
      </w:r>
      <w:r>
        <w:t>(admin)</w:t>
      </w:r>
    </w:p>
    <w:tbl>
      <w:tblPr>
        <w:tblW w:w="1358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3"/>
        <w:gridCol w:w="1276"/>
        <w:gridCol w:w="1417"/>
        <w:gridCol w:w="992"/>
        <w:gridCol w:w="1276"/>
        <w:gridCol w:w="1134"/>
        <w:gridCol w:w="1276"/>
        <w:gridCol w:w="1559"/>
        <w:gridCol w:w="1559"/>
        <w:gridCol w:w="1276"/>
        <w:gridCol w:w="1299"/>
      </w:tblGrid>
      <w:tr w:rsidR="002A314E" w:rsidRPr="002A314E" w14:paraId="7C6C27BD" w14:textId="77777777" w:rsidTr="0088717D">
        <w:trPr>
          <w:cantSplit/>
          <w:tblHeader/>
          <w:jc w:val="center"/>
        </w:trPr>
        <w:tc>
          <w:tcPr>
            <w:tcW w:w="523" w:type="dxa"/>
            <w:vAlign w:val="center"/>
          </w:tcPr>
          <w:p w14:paraId="0559F6B7"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No</w:t>
            </w:r>
          </w:p>
        </w:tc>
        <w:tc>
          <w:tcPr>
            <w:tcW w:w="1276" w:type="dxa"/>
            <w:vAlign w:val="center"/>
          </w:tcPr>
          <w:p w14:paraId="675A830D" w14:textId="77777777" w:rsidR="002A314E" w:rsidRPr="002A314E" w:rsidRDefault="002A314E" w:rsidP="0088717D">
            <w:pPr>
              <w:pStyle w:val="Normal1"/>
              <w:spacing w:line="360" w:lineRule="auto"/>
              <w:rPr>
                <w:rFonts w:ascii="Times New Roman" w:hAnsi="Times New Roman" w:cs="Times New Roman"/>
                <w:sz w:val="24"/>
                <w:szCs w:val="24"/>
              </w:rPr>
            </w:pPr>
            <w:r w:rsidRPr="002A314E">
              <w:rPr>
                <w:rFonts w:ascii="Times New Roman" w:hAnsi="Times New Roman" w:cs="Times New Roman"/>
                <w:sz w:val="24"/>
                <w:szCs w:val="24"/>
              </w:rPr>
              <w:t>TEST CASE ID</w:t>
            </w:r>
          </w:p>
        </w:tc>
        <w:tc>
          <w:tcPr>
            <w:tcW w:w="1417" w:type="dxa"/>
            <w:vAlign w:val="center"/>
          </w:tcPr>
          <w:p w14:paraId="166268E2"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TEST SCENARIO</w:t>
            </w:r>
          </w:p>
        </w:tc>
        <w:tc>
          <w:tcPr>
            <w:tcW w:w="992" w:type="dxa"/>
            <w:vAlign w:val="center"/>
          </w:tcPr>
          <w:p w14:paraId="585E73CD"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TEST CASE</w:t>
            </w:r>
          </w:p>
        </w:tc>
        <w:tc>
          <w:tcPr>
            <w:tcW w:w="1276" w:type="dxa"/>
            <w:vAlign w:val="center"/>
          </w:tcPr>
          <w:p w14:paraId="3A8D672D"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PRECONDITION</w:t>
            </w:r>
          </w:p>
        </w:tc>
        <w:tc>
          <w:tcPr>
            <w:tcW w:w="1134" w:type="dxa"/>
            <w:vAlign w:val="center"/>
          </w:tcPr>
          <w:p w14:paraId="5DBBEBCF"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TES STEPS</w:t>
            </w:r>
          </w:p>
        </w:tc>
        <w:tc>
          <w:tcPr>
            <w:tcW w:w="1276" w:type="dxa"/>
            <w:vAlign w:val="center"/>
          </w:tcPr>
          <w:p w14:paraId="0D524276"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TEST DATA</w:t>
            </w:r>
          </w:p>
        </w:tc>
        <w:tc>
          <w:tcPr>
            <w:tcW w:w="1559" w:type="dxa"/>
            <w:vAlign w:val="center"/>
          </w:tcPr>
          <w:p w14:paraId="27CC6FAD"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EXPECTED RESULT</w:t>
            </w:r>
          </w:p>
        </w:tc>
        <w:tc>
          <w:tcPr>
            <w:tcW w:w="1559" w:type="dxa"/>
            <w:vAlign w:val="center"/>
          </w:tcPr>
          <w:p w14:paraId="68E50C46"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POST CONDITION</w:t>
            </w:r>
          </w:p>
        </w:tc>
        <w:tc>
          <w:tcPr>
            <w:tcW w:w="1276" w:type="dxa"/>
            <w:vAlign w:val="center"/>
          </w:tcPr>
          <w:p w14:paraId="3614BDC2"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ACTUAL RESULT</w:t>
            </w:r>
          </w:p>
        </w:tc>
        <w:tc>
          <w:tcPr>
            <w:tcW w:w="1299" w:type="dxa"/>
            <w:vAlign w:val="center"/>
          </w:tcPr>
          <w:p w14:paraId="54C09DA2" w14:textId="77777777" w:rsidR="002A314E" w:rsidRPr="002A314E" w:rsidRDefault="002A314E" w:rsidP="0088717D">
            <w:pPr>
              <w:pStyle w:val="Normal1"/>
              <w:rPr>
                <w:rFonts w:ascii="Times New Roman" w:hAnsi="Times New Roman" w:cs="Times New Roman"/>
                <w:sz w:val="24"/>
                <w:szCs w:val="24"/>
              </w:rPr>
            </w:pPr>
            <w:r w:rsidRPr="002A314E">
              <w:rPr>
                <w:rFonts w:ascii="Times New Roman" w:hAnsi="Times New Roman" w:cs="Times New Roman"/>
                <w:sz w:val="24"/>
                <w:szCs w:val="24"/>
              </w:rPr>
              <w:t>STATUS</w:t>
            </w:r>
          </w:p>
        </w:tc>
      </w:tr>
      <w:tr w:rsidR="002A314E" w:rsidRPr="002A314E" w14:paraId="7F26A008" w14:textId="77777777" w:rsidTr="00B53649">
        <w:trPr>
          <w:cantSplit/>
          <w:tblHeader/>
          <w:jc w:val="center"/>
        </w:trPr>
        <w:tc>
          <w:tcPr>
            <w:tcW w:w="523" w:type="dxa"/>
          </w:tcPr>
          <w:p w14:paraId="5C3D8055"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1</w:t>
            </w:r>
          </w:p>
        </w:tc>
        <w:tc>
          <w:tcPr>
            <w:tcW w:w="1276" w:type="dxa"/>
          </w:tcPr>
          <w:p w14:paraId="3E7134B1"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TC_ML_01</w:t>
            </w:r>
          </w:p>
        </w:tc>
        <w:tc>
          <w:tcPr>
            <w:tcW w:w="1417" w:type="dxa"/>
          </w:tcPr>
          <w:p w14:paraId="17FF2ECA"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Analisis berhasil dijalankan</w:t>
            </w:r>
          </w:p>
        </w:tc>
        <w:tc>
          <w:tcPr>
            <w:tcW w:w="992" w:type="dxa"/>
          </w:tcPr>
          <w:p w14:paraId="33B2AF9C"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Klik tombol Analisis ML</w:t>
            </w:r>
          </w:p>
        </w:tc>
        <w:tc>
          <w:tcPr>
            <w:tcW w:w="1276" w:type="dxa"/>
          </w:tcPr>
          <w:p w14:paraId="6907BE4C"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Data komentar tersedia</w:t>
            </w:r>
          </w:p>
        </w:tc>
        <w:tc>
          <w:tcPr>
            <w:tcW w:w="1134" w:type="dxa"/>
          </w:tcPr>
          <w:p w14:paraId="691C6683"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1. Klik tombol Analisis ML</w:t>
            </w:r>
          </w:p>
        </w:tc>
        <w:tc>
          <w:tcPr>
            <w:tcW w:w="1276" w:type="dxa"/>
          </w:tcPr>
          <w:p w14:paraId="0195A7EE"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w:t>
            </w:r>
          </w:p>
        </w:tc>
        <w:tc>
          <w:tcPr>
            <w:tcW w:w="1559" w:type="dxa"/>
          </w:tcPr>
          <w:p w14:paraId="6557FDFF"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Data diproses dan hasil prediksi disimpan ke tabel</w:t>
            </w:r>
          </w:p>
        </w:tc>
        <w:tc>
          <w:tcPr>
            <w:tcW w:w="1559" w:type="dxa"/>
          </w:tcPr>
          <w:p w14:paraId="7BB803BD"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Komentar berpindah ke tabel komentar_sentimen_ml</w:t>
            </w:r>
          </w:p>
        </w:tc>
        <w:tc>
          <w:tcPr>
            <w:tcW w:w="1276" w:type="dxa"/>
          </w:tcPr>
          <w:p w14:paraId="5D7468BD"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w:t>
            </w:r>
          </w:p>
        </w:tc>
        <w:tc>
          <w:tcPr>
            <w:tcW w:w="1299" w:type="dxa"/>
          </w:tcPr>
          <w:p w14:paraId="55E2F6E5"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Lulus</w:t>
            </w:r>
          </w:p>
        </w:tc>
      </w:tr>
      <w:tr w:rsidR="002A314E" w:rsidRPr="002A314E" w14:paraId="4E08F46E" w14:textId="77777777" w:rsidTr="00B53649">
        <w:trPr>
          <w:cantSplit/>
          <w:tblHeader/>
          <w:jc w:val="center"/>
        </w:trPr>
        <w:tc>
          <w:tcPr>
            <w:tcW w:w="523" w:type="dxa"/>
          </w:tcPr>
          <w:p w14:paraId="07D641E1"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2</w:t>
            </w:r>
          </w:p>
        </w:tc>
        <w:tc>
          <w:tcPr>
            <w:tcW w:w="1276" w:type="dxa"/>
          </w:tcPr>
          <w:p w14:paraId="41AA08AA"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TC_ML_02</w:t>
            </w:r>
          </w:p>
        </w:tc>
        <w:tc>
          <w:tcPr>
            <w:tcW w:w="1417" w:type="dxa"/>
          </w:tcPr>
          <w:p w14:paraId="331B36E1"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Analisis gagal (tidak ada data)</w:t>
            </w:r>
          </w:p>
        </w:tc>
        <w:tc>
          <w:tcPr>
            <w:tcW w:w="992" w:type="dxa"/>
          </w:tcPr>
          <w:p w14:paraId="36151667"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Klik tombol Analisis ML tanpa data baru</w:t>
            </w:r>
          </w:p>
        </w:tc>
        <w:tc>
          <w:tcPr>
            <w:tcW w:w="1276" w:type="dxa"/>
          </w:tcPr>
          <w:p w14:paraId="62093DE4"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Tidak ada komentar baru</w:t>
            </w:r>
          </w:p>
        </w:tc>
        <w:tc>
          <w:tcPr>
            <w:tcW w:w="1134" w:type="dxa"/>
          </w:tcPr>
          <w:p w14:paraId="179830D1"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1. Klik tombol Analisis ML</w:t>
            </w:r>
          </w:p>
        </w:tc>
        <w:tc>
          <w:tcPr>
            <w:tcW w:w="1276" w:type="dxa"/>
          </w:tcPr>
          <w:p w14:paraId="4495855C"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w:t>
            </w:r>
          </w:p>
        </w:tc>
        <w:tc>
          <w:tcPr>
            <w:tcW w:w="1559" w:type="dxa"/>
          </w:tcPr>
          <w:p w14:paraId="372A068B"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Muncul notifikasi 'Tidak ada data untuk diproses'</w:t>
            </w:r>
          </w:p>
        </w:tc>
        <w:tc>
          <w:tcPr>
            <w:tcW w:w="1559" w:type="dxa"/>
          </w:tcPr>
          <w:p w14:paraId="6249E074"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Tidak ada data diproses</w:t>
            </w:r>
          </w:p>
        </w:tc>
        <w:tc>
          <w:tcPr>
            <w:tcW w:w="1276" w:type="dxa"/>
          </w:tcPr>
          <w:p w14:paraId="4734B9CD"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w:t>
            </w:r>
          </w:p>
        </w:tc>
        <w:tc>
          <w:tcPr>
            <w:tcW w:w="1299" w:type="dxa"/>
          </w:tcPr>
          <w:p w14:paraId="4CC8CA62" w14:textId="77777777" w:rsidR="002A314E" w:rsidRPr="002A314E" w:rsidRDefault="002A314E" w:rsidP="00B53649">
            <w:pPr>
              <w:pStyle w:val="Normal1"/>
              <w:rPr>
                <w:rFonts w:ascii="Times New Roman" w:hAnsi="Times New Roman" w:cs="Times New Roman"/>
                <w:sz w:val="24"/>
              </w:rPr>
            </w:pPr>
            <w:r w:rsidRPr="002A314E">
              <w:rPr>
                <w:rFonts w:ascii="Times New Roman" w:hAnsi="Times New Roman" w:cs="Times New Roman"/>
                <w:sz w:val="24"/>
              </w:rPr>
              <w:t>Lulus</w:t>
            </w:r>
          </w:p>
        </w:tc>
      </w:tr>
    </w:tbl>
    <w:p w14:paraId="48961034" w14:textId="77777777" w:rsidR="002A314E" w:rsidRPr="002A314E" w:rsidRDefault="002A314E" w:rsidP="002A314E">
      <w:pPr>
        <w:sectPr w:rsidR="002A314E" w:rsidRPr="002A314E" w:rsidSect="00D811B4">
          <w:pgSz w:w="16839" w:h="11907" w:orient="landscape" w:code="9"/>
          <w:pgMar w:top="1701" w:right="1701" w:bottom="1701" w:left="2268" w:header="720" w:footer="720" w:gutter="0"/>
          <w:cols w:space="720"/>
          <w:docGrid w:linePitch="360"/>
        </w:sectPr>
      </w:pPr>
    </w:p>
    <w:p w14:paraId="3FF8787A" w14:textId="77777777" w:rsidR="0088717D" w:rsidRPr="0088717D" w:rsidRDefault="0088717D" w:rsidP="0088717D">
      <w:pPr>
        <w:pStyle w:val="41"/>
      </w:pPr>
      <w:bookmarkStart w:id="197" w:name="_Toc202646231"/>
      <w:bookmarkStart w:id="198" w:name="_Toc199697109"/>
      <w:bookmarkStart w:id="199" w:name="_Toc200656075"/>
      <w:r>
        <w:lastRenderedPageBreak/>
        <w:t xml:space="preserve">Pengujian </w:t>
      </w:r>
      <w:r>
        <w:rPr>
          <w:i/>
        </w:rPr>
        <w:t>White Box</w:t>
      </w:r>
      <w:bookmarkEnd w:id="197"/>
    </w:p>
    <w:p w14:paraId="3A32B524" w14:textId="77777777" w:rsidR="0088717D" w:rsidRDefault="0088717D" w:rsidP="0088717D">
      <w:pPr>
        <w:pStyle w:val="PARAF"/>
        <w:sectPr w:rsidR="0088717D" w:rsidSect="00D811B4">
          <w:pgSz w:w="11907" w:h="16839" w:code="9"/>
          <w:pgMar w:top="1701" w:right="1701" w:bottom="1701" w:left="2268" w:header="720" w:footer="720" w:gutter="0"/>
          <w:cols w:space="720"/>
          <w:docGrid w:linePitch="360"/>
        </w:sectPr>
      </w:pPr>
      <w:r>
        <w:t>sadasdasdasdasd</w:t>
      </w:r>
    </w:p>
    <w:p w14:paraId="465BF13B" w14:textId="77777777" w:rsidR="000D6EAB" w:rsidRDefault="000D6EAB" w:rsidP="00B75455">
      <w:pPr>
        <w:pStyle w:val="Heading1"/>
      </w:pPr>
      <w:bookmarkStart w:id="200" w:name="_Toc202646232"/>
      <w:r>
        <w:lastRenderedPageBreak/>
        <w:t>BAB V</w:t>
      </w:r>
      <w:bookmarkEnd w:id="198"/>
      <w:bookmarkEnd w:id="199"/>
      <w:bookmarkEnd w:id="200"/>
      <w:r>
        <w:t xml:space="preserve"> </w:t>
      </w:r>
    </w:p>
    <w:p w14:paraId="50424564" w14:textId="77777777" w:rsidR="000D6EAB" w:rsidRDefault="000D6EAB" w:rsidP="00B75455">
      <w:pPr>
        <w:pStyle w:val="Heading1"/>
        <w:sectPr w:rsidR="000D6EAB" w:rsidSect="00D811B4">
          <w:pgSz w:w="11907" w:h="16839" w:code="9"/>
          <w:pgMar w:top="1701" w:right="1701" w:bottom="1701" w:left="2268" w:header="720" w:footer="720" w:gutter="0"/>
          <w:cols w:space="720"/>
          <w:docGrid w:linePitch="360"/>
        </w:sectPr>
      </w:pPr>
      <w:bookmarkStart w:id="201" w:name="_Toc199697110"/>
      <w:bookmarkStart w:id="202" w:name="_Toc200656076"/>
      <w:bookmarkStart w:id="203" w:name="_Toc202646233"/>
      <w:r>
        <w:t>KESIMPULAN DAN SARAN</w:t>
      </w:r>
      <w:bookmarkEnd w:id="201"/>
      <w:bookmarkEnd w:id="202"/>
      <w:bookmarkEnd w:id="203"/>
    </w:p>
    <w:p w14:paraId="196CE8D1" w14:textId="77777777" w:rsidR="000D6EAB" w:rsidRDefault="000D6EAB" w:rsidP="00B75455">
      <w:pPr>
        <w:pStyle w:val="Heading1"/>
      </w:pPr>
      <w:bookmarkStart w:id="204" w:name="_Toc199697111"/>
      <w:bookmarkStart w:id="205" w:name="_Toc200656077"/>
      <w:bookmarkStart w:id="206" w:name="_Toc202646234"/>
      <w:r>
        <w:lastRenderedPageBreak/>
        <w:t>DAFTAR PUSTAKA</w:t>
      </w:r>
      <w:bookmarkEnd w:id="204"/>
      <w:bookmarkEnd w:id="205"/>
      <w:bookmarkEnd w:id="206"/>
    </w:p>
    <w:p w14:paraId="022C6B74" w14:textId="77777777" w:rsidR="00AE695D" w:rsidRPr="00AE695D" w:rsidRDefault="00337E13" w:rsidP="00AE695D">
      <w:pPr>
        <w:widowControl w:val="0"/>
        <w:autoSpaceDE w:val="0"/>
        <w:autoSpaceDN w:val="0"/>
        <w:adjustRightInd w:val="0"/>
        <w:spacing w:after="200" w:line="240" w:lineRule="auto"/>
        <w:ind w:left="640" w:hanging="640"/>
        <w:rPr>
          <w:noProof/>
          <w:szCs w:val="24"/>
        </w:rPr>
      </w:pPr>
      <w:r>
        <w:fldChar w:fldCharType="begin" w:fldLock="1"/>
      </w:r>
      <w:r w:rsidR="000D6EAB">
        <w:instrText xml:space="preserve">ADDIN Mendeley Bibliography CSL_BIBLIOGRAPHY </w:instrText>
      </w:r>
      <w:r>
        <w:fldChar w:fldCharType="separate"/>
      </w:r>
      <w:r w:rsidR="00AE695D" w:rsidRPr="00AE695D">
        <w:rPr>
          <w:noProof/>
          <w:szCs w:val="24"/>
        </w:rPr>
        <w:t>[1]</w:t>
      </w:r>
      <w:r w:rsidR="00AE695D" w:rsidRPr="00AE695D">
        <w:rPr>
          <w:noProof/>
          <w:szCs w:val="24"/>
        </w:rPr>
        <w:tab/>
        <w:t>V. N. Prabowo, “Independensi Kejaksaan Agung Republik Indonesia,” vol. 12, no. 2, 2023, [Online]. Available: https://digilib.ubaya.ac.id/index.php?page=view/daftarpustaka_detail&amp;mode=&amp;key=269328</w:t>
      </w:r>
    </w:p>
    <w:p w14:paraId="7D22E63A" w14:textId="77777777" w:rsidR="00AE695D" w:rsidRPr="00AE695D" w:rsidRDefault="00AE695D" w:rsidP="00AE695D">
      <w:pPr>
        <w:widowControl w:val="0"/>
        <w:autoSpaceDE w:val="0"/>
        <w:autoSpaceDN w:val="0"/>
        <w:adjustRightInd w:val="0"/>
        <w:spacing w:after="200" w:line="240" w:lineRule="auto"/>
        <w:ind w:left="640" w:hanging="640"/>
        <w:rPr>
          <w:noProof/>
          <w:szCs w:val="24"/>
        </w:rPr>
      </w:pPr>
      <w:r w:rsidRPr="00AE695D">
        <w:rPr>
          <w:noProof/>
          <w:szCs w:val="24"/>
        </w:rPr>
        <w:t>[2]</w:t>
      </w:r>
      <w:r w:rsidRPr="00AE695D">
        <w:rPr>
          <w:noProof/>
          <w:szCs w:val="24"/>
        </w:rPr>
        <w:tab/>
        <w:t xml:space="preserve">Imam Rahmaddani, “Pengawasan Kode Etik Jaksa Oleh Komisi Kejaksaan Guna Terwujudnya Jaksa Yang Profesional Dan Berintegritas,” </w:t>
      </w:r>
      <w:r w:rsidRPr="00AE695D">
        <w:rPr>
          <w:i/>
          <w:iCs/>
          <w:noProof/>
          <w:szCs w:val="24"/>
        </w:rPr>
        <w:t>J. Presumption Law</w:t>
      </w:r>
      <w:r w:rsidRPr="00AE695D">
        <w:rPr>
          <w:noProof/>
          <w:szCs w:val="24"/>
        </w:rPr>
        <w:t>, vol. 5, no. 1, pp. 18–34, 2023, doi: 10.31949/jpl.v5i1.4403.</w:t>
      </w:r>
    </w:p>
    <w:p w14:paraId="3EE73BE7" w14:textId="77777777" w:rsidR="00AE695D" w:rsidRPr="00AE695D" w:rsidRDefault="00AE695D" w:rsidP="00AE695D">
      <w:pPr>
        <w:widowControl w:val="0"/>
        <w:autoSpaceDE w:val="0"/>
        <w:autoSpaceDN w:val="0"/>
        <w:adjustRightInd w:val="0"/>
        <w:spacing w:after="200" w:line="240" w:lineRule="auto"/>
        <w:ind w:left="640" w:hanging="640"/>
        <w:rPr>
          <w:noProof/>
          <w:szCs w:val="24"/>
        </w:rPr>
      </w:pPr>
      <w:r w:rsidRPr="00AE695D">
        <w:rPr>
          <w:noProof/>
          <w:szCs w:val="24"/>
        </w:rPr>
        <w:t>[3]</w:t>
      </w:r>
      <w:r w:rsidRPr="00AE695D">
        <w:rPr>
          <w:noProof/>
          <w:szCs w:val="24"/>
        </w:rPr>
        <w:tab/>
        <w:t xml:space="preserve">N. Apriliani, N. Suarna, and W. Prihartono, “Analisis Sentimen Review Penggunaan Tiktok Melalui Pendekatan Algoritma Naïve Bayes,” </w:t>
      </w:r>
      <w:r w:rsidRPr="00AE695D">
        <w:rPr>
          <w:i/>
          <w:iCs/>
          <w:noProof/>
          <w:szCs w:val="24"/>
        </w:rPr>
        <w:t>JATI (Jurnal Mhs. Tek. Inform.</w:t>
      </w:r>
      <w:r w:rsidRPr="00AE695D">
        <w:rPr>
          <w:noProof/>
          <w:szCs w:val="24"/>
        </w:rPr>
        <w:t>, vol. 7, no. 6, pp. 3725–3731, 2024, doi: 10.36040/jati.v7i6.8299.</w:t>
      </w:r>
    </w:p>
    <w:p w14:paraId="47F1EF00" w14:textId="77777777" w:rsidR="00AE695D" w:rsidRPr="00AE695D" w:rsidRDefault="00AE695D" w:rsidP="00AE695D">
      <w:pPr>
        <w:widowControl w:val="0"/>
        <w:autoSpaceDE w:val="0"/>
        <w:autoSpaceDN w:val="0"/>
        <w:adjustRightInd w:val="0"/>
        <w:spacing w:after="200" w:line="240" w:lineRule="auto"/>
        <w:ind w:left="640" w:hanging="640"/>
        <w:rPr>
          <w:noProof/>
          <w:szCs w:val="24"/>
        </w:rPr>
      </w:pPr>
      <w:r w:rsidRPr="00AE695D">
        <w:rPr>
          <w:noProof/>
          <w:szCs w:val="24"/>
        </w:rPr>
        <w:t>[4]</w:t>
      </w:r>
      <w:r w:rsidRPr="00AE695D">
        <w:rPr>
          <w:noProof/>
          <w:szCs w:val="24"/>
        </w:rPr>
        <w:tab/>
        <w:t xml:space="preserve">W. N. Mufidati Nur Edma, E. N. Andini, and I. Widodo, “Analisis Sentimen Pada Pengguna Tiktok Menggunakan Metode Random Forest (Studi Kasus: Jessica-Mirna),” </w:t>
      </w:r>
      <w:r w:rsidRPr="00AE695D">
        <w:rPr>
          <w:i/>
          <w:iCs/>
          <w:noProof/>
          <w:szCs w:val="24"/>
        </w:rPr>
        <w:t>J. Soc. Sci. Res.</w:t>
      </w:r>
      <w:r w:rsidRPr="00AE695D">
        <w:rPr>
          <w:noProof/>
          <w:szCs w:val="24"/>
        </w:rPr>
        <w:t>, vol. 4, pp. 14477–14489, 2024.</w:t>
      </w:r>
    </w:p>
    <w:p w14:paraId="276AA3ED" w14:textId="77777777" w:rsidR="00AE695D" w:rsidRPr="00AE695D" w:rsidRDefault="00AE695D" w:rsidP="00AE695D">
      <w:pPr>
        <w:widowControl w:val="0"/>
        <w:autoSpaceDE w:val="0"/>
        <w:autoSpaceDN w:val="0"/>
        <w:adjustRightInd w:val="0"/>
        <w:spacing w:after="200" w:line="240" w:lineRule="auto"/>
        <w:ind w:left="640" w:hanging="640"/>
        <w:rPr>
          <w:noProof/>
          <w:szCs w:val="24"/>
        </w:rPr>
      </w:pPr>
      <w:r w:rsidRPr="00AE695D">
        <w:rPr>
          <w:noProof/>
          <w:szCs w:val="24"/>
        </w:rPr>
        <w:t>[5]</w:t>
      </w:r>
      <w:r w:rsidRPr="00AE695D">
        <w:rPr>
          <w:noProof/>
          <w:szCs w:val="24"/>
        </w:rPr>
        <w:tab/>
        <w:t xml:space="preserve">E. H. Muktafin, K. Kusrini, and E. T. Luthfi, “Analisis Sentimen pada Ulasan Pembelian Produk di Marketplace Shopee Menggunakan Pendekatan Natural Language Processing,” </w:t>
      </w:r>
      <w:r w:rsidRPr="00AE695D">
        <w:rPr>
          <w:i/>
          <w:iCs/>
          <w:noProof/>
          <w:szCs w:val="24"/>
        </w:rPr>
        <w:t>J. Eksplora Inform.</w:t>
      </w:r>
      <w:r w:rsidRPr="00AE695D">
        <w:rPr>
          <w:noProof/>
          <w:szCs w:val="24"/>
        </w:rPr>
        <w:t>, vol. 10, no. 1, pp. 32–42, 2020, doi: 10.30864/eksplora.v10i1.390.</w:t>
      </w:r>
    </w:p>
    <w:p w14:paraId="411F752B" w14:textId="77777777" w:rsidR="00AE695D" w:rsidRPr="00AE695D" w:rsidRDefault="00AE695D" w:rsidP="00AE695D">
      <w:pPr>
        <w:widowControl w:val="0"/>
        <w:autoSpaceDE w:val="0"/>
        <w:autoSpaceDN w:val="0"/>
        <w:adjustRightInd w:val="0"/>
        <w:spacing w:after="200" w:line="240" w:lineRule="auto"/>
        <w:ind w:left="640" w:hanging="640"/>
        <w:rPr>
          <w:noProof/>
          <w:szCs w:val="24"/>
        </w:rPr>
      </w:pPr>
      <w:r w:rsidRPr="00AE695D">
        <w:rPr>
          <w:noProof/>
          <w:szCs w:val="24"/>
        </w:rPr>
        <w:t>[6]</w:t>
      </w:r>
      <w:r w:rsidRPr="00AE695D">
        <w:rPr>
          <w:noProof/>
          <w:szCs w:val="24"/>
        </w:rPr>
        <w:tab/>
        <w:t xml:space="preserve">E. Yuniar, D. S. Utsalinah, and D. Wahyuningsih, “Implementasi Scrapping Data Untuk Sentiment Analysis Pengguna Dompet Digital dengan Menggunakan Algoritma Machine Learning,” </w:t>
      </w:r>
      <w:r w:rsidRPr="00AE695D">
        <w:rPr>
          <w:i/>
          <w:iCs/>
          <w:noProof/>
          <w:szCs w:val="24"/>
        </w:rPr>
        <w:t>J. Janitra Inform. dan Sist. Inf.</w:t>
      </w:r>
      <w:r w:rsidRPr="00AE695D">
        <w:rPr>
          <w:noProof/>
          <w:szCs w:val="24"/>
        </w:rPr>
        <w:t>, vol. 2, no. 1, pp. 35–42, 2022, doi: 10.25008/janitra.v2i1.145.</w:t>
      </w:r>
    </w:p>
    <w:p w14:paraId="6EDEC3B1" w14:textId="77777777" w:rsidR="00AE695D" w:rsidRPr="00AE695D" w:rsidRDefault="00AE695D" w:rsidP="00AE695D">
      <w:pPr>
        <w:widowControl w:val="0"/>
        <w:autoSpaceDE w:val="0"/>
        <w:autoSpaceDN w:val="0"/>
        <w:adjustRightInd w:val="0"/>
        <w:spacing w:after="200" w:line="240" w:lineRule="auto"/>
        <w:ind w:left="640" w:hanging="640"/>
        <w:rPr>
          <w:noProof/>
          <w:szCs w:val="24"/>
        </w:rPr>
      </w:pPr>
      <w:r w:rsidRPr="00AE695D">
        <w:rPr>
          <w:noProof/>
          <w:szCs w:val="24"/>
        </w:rPr>
        <w:t>[7]</w:t>
      </w:r>
      <w:r w:rsidRPr="00AE695D">
        <w:rPr>
          <w:noProof/>
          <w:szCs w:val="24"/>
        </w:rPr>
        <w:tab/>
        <w:t xml:space="preserve">N. M. Sham and A. Mohamed, “Climate Change Sentiment Analysis Using Lexicon, Machine Learning and Hybrid Approaches,” </w:t>
      </w:r>
      <w:r w:rsidRPr="00AE695D">
        <w:rPr>
          <w:i/>
          <w:iCs/>
          <w:noProof/>
          <w:szCs w:val="24"/>
        </w:rPr>
        <w:t>Sustain.</w:t>
      </w:r>
      <w:r w:rsidRPr="00AE695D">
        <w:rPr>
          <w:noProof/>
          <w:szCs w:val="24"/>
        </w:rPr>
        <w:t>, vol. 14, no. 8, pp. 1–28, 2022, doi: 10.3390/su14084723.</w:t>
      </w:r>
    </w:p>
    <w:p w14:paraId="73064BAB" w14:textId="77777777" w:rsidR="00AE695D" w:rsidRPr="00AE695D" w:rsidRDefault="00AE695D" w:rsidP="00AE695D">
      <w:pPr>
        <w:widowControl w:val="0"/>
        <w:autoSpaceDE w:val="0"/>
        <w:autoSpaceDN w:val="0"/>
        <w:adjustRightInd w:val="0"/>
        <w:spacing w:after="200" w:line="240" w:lineRule="auto"/>
        <w:ind w:left="640" w:hanging="640"/>
        <w:rPr>
          <w:noProof/>
          <w:szCs w:val="24"/>
        </w:rPr>
      </w:pPr>
      <w:r w:rsidRPr="00AE695D">
        <w:rPr>
          <w:noProof/>
          <w:szCs w:val="24"/>
        </w:rPr>
        <w:t>[8]</w:t>
      </w:r>
      <w:r w:rsidRPr="00AE695D">
        <w:rPr>
          <w:noProof/>
          <w:szCs w:val="24"/>
        </w:rPr>
        <w:tab/>
        <w:t xml:space="preserve">D. Abimanyu, E. Budianita, E. P. Cynthia, F. Yanto, and Y. Yusra, “Analisis Sentimen Akun Twitter Apex Legends Menggunakan VADER,” </w:t>
      </w:r>
      <w:r w:rsidRPr="00AE695D">
        <w:rPr>
          <w:i/>
          <w:iCs/>
          <w:noProof/>
          <w:szCs w:val="24"/>
        </w:rPr>
        <w:t>J. Nas. Komputasi dan Teknol. Inf.</w:t>
      </w:r>
      <w:r w:rsidRPr="00AE695D">
        <w:rPr>
          <w:noProof/>
          <w:szCs w:val="24"/>
        </w:rPr>
        <w:t>, vol. 5, no. 3, pp. 423–431, 2022, doi: 10.32672/jnkti.v5i3.4382.</w:t>
      </w:r>
    </w:p>
    <w:p w14:paraId="5391CE64" w14:textId="77777777" w:rsidR="00AE695D" w:rsidRPr="00AE695D" w:rsidRDefault="00AE695D" w:rsidP="00AE695D">
      <w:pPr>
        <w:widowControl w:val="0"/>
        <w:autoSpaceDE w:val="0"/>
        <w:autoSpaceDN w:val="0"/>
        <w:adjustRightInd w:val="0"/>
        <w:spacing w:after="200" w:line="240" w:lineRule="auto"/>
        <w:ind w:left="640" w:hanging="640"/>
        <w:rPr>
          <w:noProof/>
          <w:szCs w:val="24"/>
        </w:rPr>
      </w:pPr>
      <w:r w:rsidRPr="00AE695D">
        <w:rPr>
          <w:noProof/>
          <w:szCs w:val="24"/>
        </w:rPr>
        <w:t>[9]</w:t>
      </w:r>
      <w:r w:rsidRPr="00AE695D">
        <w:rPr>
          <w:noProof/>
          <w:szCs w:val="24"/>
        </w:rPr>
        <w:tab/>
        <w:t>M. A. Tsaqif and W. Maharani, “Comparison of Random Forest and Decision Tree Methods for Emotion Classification based on Social Media Posts,” vol. 6, no. 4, pp. 2240–2248, 2025, doi: 10.47065/bits.v6i4.6677.</w:t>
      </w:r>
    </w:p>
    <w:p w14:paraId="1BA7A221" w14:textId="77777777" w:rsidR="00AE695D" w:rsidRPr="00AE695D" w:rsidRDefault="00AE695D" w:rsidP="00AE695D">
      <w:pPr>
        <w:widowControl w:val="0"/>
        <w:autoSpaceDE w:val="0"/>
        <w:autoSpaceDN w:val="0"/>
        <w:adjustRightInd w:val="0"/>
        <w:spacing w:after="200" w:line="240" w:lineRule="auto"/>
        <w:ind w:left="640" w:hanging="640"/>
        <w:rPr>
          <w:noProof/>
          <w:szCs w:val="24"/>
        </w:rPr>
      </w:pPr>
      <w:r w:rsidRPr="00AE695D">
        <w:rPr>
          <w:noProof/>
          <w:szCs w:val="24"/>
        </w:rPr>
        <w:t>[10]</w:t>
      </w:r>
      <w:r w:rsidRPr="00AE695D">
        <w:rPr>
          <w:noProof/>
          <w:szCs w:val="24"/>
        </w:rPr>
        <w:tab/>
        <w:t>M. Vakili, M. Ghamsari, and M. Rezaei, “Performance Analysis and Comparison of Machine and Deep Learning Algorithms for IoT Data Classification,” 2020, [Online]. Available: http://arxiv.org/abs/2001.09636</w:t>
      </w:r>
    </w:p>
    <w:p w14:paraId="090390A0" w14:textId="77777777" w:rsidR="00AE695D" w:rsidRPr="00AE695D" w:rsidRDefault="00AE695D" w:rsidP="00AE695D">
      <w:pPr>
        <w:widowControl w:val="0"/>
        <w:autoSpaceDE w:val="0"/>
        <w:autoSpaceDN w:val="0"/>
        <w:adjustRightInd w:val="0"/>
        <w:spacing w:after="200" w:line="240" w:lineRule="auto"/>
        <w:ind w:left="640" w:hanging="640"/>
        <w:rPr>
          <w:noProof/>
          <w:szCs w:val="24"/>
        </w:rPr>
      </w:pPr>
      <w:r w:rsidRPr="00AE695D">
        <w:rPr>
          <w:noProof/>
          <w:szCs w:val="24"/>
        </w:rPr>
        <w:t>[11]</w:t>
      </w:r>
      <w:r w:rsidRPr="00AE695D">
        <w:rPr>
          <w:noProof/>
          <w:szCs w:val="24"/>
        </w:rPr>
        <w:tab/>
        <w:t xml:space="preserve">T. Purwanto, “Analisa Perbandingan Kinerja Rest Api Dengan Framework Flask, </w:t>
      </w:r>
      <w:r w:rsidRPr="00AE695D">
        <w:rPr>
          <w:noProof/>
          <w:szCs w:val="24"/>
        </w:rPr>
        <w:lastRenderedPageBreak/>
        <w:t xml:space="preserve">Laravel, Dan Express Js,” </w:t>
      </w:r>
      <w:r w:rsidRPr="00AE695D">
        <w:rPr>
          <w:i/>
          <w:iCs/>
          <w:noProof/>
          <w:szCs w:val="24"/>
        </w:rPr>
        <w:t>Sci. Sacra J. Sains</w:t>
      </w:r>
      <w:r w:rsidRPr="00AE695D">
        <w:rPr>
          <w:noProof/>
          <w:szCs w:val="24"/>
        </w:rPr>
        <w:t>, vol. 3, no. 4, pp. 49–55, 2023.</w:t>
      </w:r>
    </w:p>
    <w:p w14:paraId="68D00C49" w14:textId="77777777" w:rsidR="00AE695D" w:rsidRPr="00AE695D" w:rsidRDefault="00AE695D" w:rsidP="00AE695D">
      <w:pPr>
        <w:widowControl w:val="0"/>
        <w:autoSpaceDE w:val="0"/>
        <w:autoSpaceDN w:val="0"/>
        <w:adjustRightInd w:val="0"/>
        <w:spacing w:after="200" w:line="240" w:lineRule="auto"/>
        <w:ind w:left="640" w:hanging="640"/>
        <w:rPr>
          <w:noProof/>
        </w:rPr>
      </w:pPr>
      <w:r w:rsidRPr="00AE695D">
        <w:rPr>
          <w:noProof/>
          <w:szCs w:val="24"/>
        </w:rPr>
        <w:t>[12]</w:t>
      </w:r>
      <w:r w:rsidRPr="00AE695D">
        <w:rPr>
          <w:noProof/>
          <w:szCs w:val="24"/>
        </w:rPr>
        <w:tab/>
        <w:t xml:space="preserve">S. Andriansyah and Nurhasanah, “Perbandingan Performa Framework Laravel, Flask API Python, dan PHP Native untuk Aplikasi API pada Data AIS Polbeng,” </w:t>
      </w:r>
      <w:r w:rsidRPr="00AE695D">
        <w:rPr>
          <w:i/>
          <w:iCs/>
          <w:noProof/>
          <w:szCs w:val="24"/>
        </w:rPr>
        <w:t>Konsep Desain Menentukan Hull Type, Mater. Dan Propulsi Unmanned Surf. Veh. Untuk Patroli Di Wil. Rokan Hiir Dengan Metod. Desicion Tree</w:t>
      </w:r>
      <w:r w:rsidRPr="00AE695D">
        <w:rPr>
          <w:noProof/>
          <w:szCs w:val="24"/>
        </w:rPr>
        <w:t>, no. Lcm, pp. 478–486, 2020.</w:t>
      </w:r>
    </w:p>
    <w:p w14:paraId="10743546" w14:textId="77777777" w:rsidR="000D6EAB" w:rsidRDefault="00337E13" w:rsidP="00AE695D">
      <w:pPr>
        <w:widowControl w:val="0"/>
        <w:autoSpaceDE w:val="0"/>
        <w:autoSpaceDN w:val="0"/>
        <w:adjustRightInd w:val="0"/>
        <w:spacing w:after="200" w:line="240" w:lineRule="auto"/>
        <w:ind w:left="640" w:hanging="640"/>
      </w:pPr>
      <w:r>
        <w:fldChar w:fldCharType="end"/>
      </w:r>
    </w:p>
    <w:p w14:paraId="552C6F5B" w14:textId="77777777" w:rsidR="00C42192" w:rsidRDefault="00C42192"/>
    <w:sectPr w:rsidR="00C42192" w:rsidSect="00C2158E">
      <w:pgSz w:w="11907" w:h="16839" w:code="9"/>
      <w:pgMar w:top="2268"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3E5FD0" w14:textId="77777777" w:rsidR="009F269E" w:rsidRDefault="009F269E" w:rsidP="004A54DC">
      <w:r>
        <w:separator/>
      </w:r>
    </w:p>
    <w:p w14:paraId="65EE5B84" w14:textId="77777777" w:rsidR="009F269E" w:rsidRDefault="009F269E"/>
    <w:p w14:paraId="0439D68F" w14:textId="77777777" w:rsidR="009F269E" w:rsidRDefault="009F269E" w:rsidP="000F7862"/>
    <w:p w14:paraId="39E8EC3D" w14:textId="77777777" w:rsidR="009F269E" w:rsidRDefault="009F269E"/>
    <w:p w14:paraId="37BBB428" w14:textId="77777777" w:rsidR="009F269E" w:rsidRDefault="009F269E" w:rsidP="00E25A3E"/>
  </w:endnote>
  <w:endnote w:type="continuationSeparator" w:id="0">
    <w:p w14:paraId="5D175367" w14:textId="77777777" w:rsidR="009F269E" w:rsidRDefault="009F269E" w:rsidP="004A54DC">
      <w:r>
        <w:continuationSeparator/>
      </w:r>
    </w:p>
    <w:p w14:paraId="62E76DC8" w14:textId="77777777" w:rsidR="009F269E" w:rsidRDefault="009F269E"/>
    <w:p w14:paraId="636B89EA" w14:textId="77777777" w:rsidR="009F269E" w:rsidRDefault="009F269E" w:rsidP="000F7862"/>
    <w:p w14:paraId="2F96C44E" w14:textId="77777777" w:rsidR="009F269E" w:rsidRDefault="009F269E"/>
    <w:p w14:paraId="45F5A633" w14:textId="77777777" w:rsidR="009F269E" w:rsidRDefault="009F269E" w:rsidP="00E25A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698365"/>
      <w:docPartObj>
        <w:docPartGallery w:val="Page Numbers (Bottom of Page)"/>
        <w:docPartUnique/>
      </w:docPartObj>
    </w:sdtPr>
    <w:sdtContent>
      <w:p w14:paraId="049872DE" w14:textId="77777777" w:rsidR="00EE3FF0" w:rsidRDefault="00EE7995">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677B5A68" w14:textId="77777777" w:rsidR="00EE3FF0" w:rsidRDefault="00EE3F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9790760"/>
      <w:docPartObj>
        <w:docPartGallery w:val="Page Numbers (Bottom of Page)"/>
        <w:docPartUnique/>
      </w:docPartObj>
    </w:sdtPr>
    <w:sdtContent>
      <w:p w14:paraId="24B19D43" w14:textId="77777777" w:rsidR="00EE3FF0" w:rsidRDefault="00EE7995">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4CEAE158" w14:textId="77777777" w:rsidR="00EE3FF0" w:rsidRDefault="00EE3F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418470"/>
      <w:docPartObj>
        <w:docPartGallery w:val="Page Numbers (Bottom of Page)"/>
        <w:docPartUnique/>
      </w:docPartObj>
    </w:sdtPr>
    <w:sdtContent>
      <w:p w14:paraId="7AB2D98F" w14:textId="77777777" w:rsidR="00EE3FF0" w:rsidRDefault="00EE7995" w:rsidP="00E25A3E">
        <w:pPr>
          <w:pStyle w:val="Footer"/>
          <w:ind w:left="0" w:firstLine="0"/>
          <w:jc w:val="center"/>
        </w:pPr>
        <w:r>
          <w:fldChar w:fldCharType="begin"/>
        </w:r>
        <w:r>
          <w:instrText xml:space="preserve"> PAGE   \* MERGEFORMAT </w:instrText>
        </w:r>
        <w:r>
          <w:fldChar w:fldCharType="separate"/>
        </w:r>
        <w:r>
          <w:rPr>
            <w:noProof/>
          </w:rPr>
          <w:t>10</w:t>
        </w:r>
        <w:r>
          <w:rPr>
            <w:noProof/>
          </w:rPr>
          <w:fldChar w:fldCharType="end"/>
        </w:r>
      </w:p>
    </w:sdtContent>
  </w:sdt>
  <w:p w14:paraId="3A5149E5" w14:textId="77777777" w:rsidR="00EE3FF0" w:rsidRDefault="00EE3F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289808" w14:textId="77777777" w:rsidR="009F269E" w:rsidRDefault="009F269E" w:rsidP="004A54DC">
      <w:r>
        <w:separator/>
      </w:r>
    </w:p>
    <w:p w14:paraId="5B5D4186" w14:textId="77777777" w:rsidR="009F269E" w:rsidRDefault="009F269E"/>
    <w:p w14:paraId="23A78A9F" w14:textId="77777777" w:rsidR="009F269E" w:rsidRDefault="009F269E" w:rsidP="000F7862"/>
    <w:p w14:paraId="6D7DC08A" w14:textId="77777777" w:rsidR="009F269E" w:rsidRDefault="009F269E"/>
    <w:p w14:paraId="0C50529D" w14:textId="77777777" w:rsidR="009F269E" w:rsidRDefault="009F269E" w:rsidP="00E25A3E"/>
  </w:footnote>
  <w:footnote w:type="continuationSeparator" w:id="0">
    <w:p w14:paraId="00D880BA" w14:textId="77777777" w:rsidR="009F269E" w:rsidRDefault="009F269E" w:rsidP="004A54DC">
      <w:r>
        <w:continuationSeparator/>
      </w:r>
    </w:p>
    <w:p w14:paraId="0CCF1227" w14:textId="77777777" w:rsidR="009F269E" w:rsidRDefault="009F269E"/>
    <w:p w14:paraId="7EF81214" w14:textId="77777777" w:rsidR="009F269E" w:rsidRDefault="009F269E" w:rsidP="000F7862"/>
    <w:p w14:paraId="0DDA8BC4" w14:textId="77777777" w:rsidR="009F269E" w:rsidRDefault="009F269E"/>
    <w:p w14:paraId="14309A60" w14:textId="77777777" w:rsidR="009F269E" w:rsidRDefault="009F269E" w:rsidP="00E25A3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80DA5"/>
    <w:multiLevelType w:val="hybridMultilevel"/>
    <w:tmpl w:val="5DA8622E"/>
    <w:lvl w:ilvl="0" w:tplc="DD3E5836">
      <w:start w:val="1"/>
      <w:numFmt w:val="decimal"/>
      <w:lvlText w:val="%1."/>
      <w:lvlJc w:val="left"/>
      <w:pPr>
        <w:ind w:left="1495"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00781ABD"/>
    <w:multiLevelType w:val="hybridMultilevel"/>
    <w:tmpl w:val="5F98D236"/>
    <w:lvl w:ilvl="0" w:tplc="DBA874AC">
      <w:start w:val="1"/>
      <w:numFmt w:val="decimal"/>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021E6585"/>
    <w:multiLevelType w:val="hybridMultilevel"/>
    <w:tmpl w:val="58B6C85C"/>
    <w:lvl w:ilvl="0" w:tplc="6612444A">
      <w:start w:val="1"/>
      <w:numFmt w:val="upperLetter"/>
      <w:lvlText w:val="%1."/>
      <w:lvlJc w:val="left"/>
      <w:pPr>
        <w:ind w:left="786"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15:restartNumberingAfterBreak="0">
    <w:nsid w:val="026753EF"/>
    <w:multiLevelType w:val="hybridMultilevel"/>
    <w:tmpl w:val="641874D2"/>
    <w:lvl w:ilvl="0" w:tplc="269443DE">
      <w:start w:val="1"/>
      <w:numFmt w:val="decimal"/>
      <w:pStyle w:val="21"/>
      <w:lvlText w:val="2.%1"/>
      <w:lvlJc w:val="left"/>
      <w:pPr>
        <w:ind w:left="720"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3074993"/>
    <w:multiLevelType w:val="hybridMultilevel"/>
    <w:tmpl w:val="E23CAEB4"/>
    <w:lvl w:ilvl="0" w:tplc="EE40983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036A38DD"/>
    <w:multiLevelType w:val="hybridMultilevel"/>
    <w:tmpl w:val="5BF8C208"/>
    <w:lvl w:ilvl="0" w:tplc="74A2004A">
      <w:start w:val="1"/>
      <w:numFmt w:val="low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6" w15:restartNumberingAfterBreak="0">
    <w:nsid w:val="04D33A7D"/>
    <w:multiLevelType w:val="hybridMultilevel"/>
    <w:tmpl w:val="872635A6"/>
    <w:lvl w:ilvl="0" w:tplc="04090015">
      <w:start w:val="1"/>
      <w:numFmt w:val="upp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7" w15:restartNumberingAfterBreak="0">
    <w:nsid w:val="06301D14"/>
    <w:multiLevelType w:val="hybridMultilevel"/>
    <w:tmpl w:val="5AFCF5C8"/>
    <w:lvl w:ilvl="0" w:tplc="D3BEE0E2">
      <w:start w:val="1"/>
      <w:numFmt w:val="lowerLetter"/>
      <w:lvlText w:val="%1."/>
      <w:lvlJc w:val="left"/>
      <w:pPr>
        <w:ind w:left="1997" w:hanging="360"/>
      </w:pPr>
      <w:rPr>
        <w:rFonts w:hint="default"/>
      </w:rPr>
    </w:lvl>
    <w:lvl w:ilvl="1" w:tplc="04090019" w:tentative="1">
      <w:start w:val="1"/>
      <w:numFmt w:val="lowerLetter"/>
      <w:lvlText w:val="%2."/>
      <w:lvlJc w:val="left"/>
      <w:pPr>
        <w:ind w:left="2717" w:hanging="360"/>
      </w:pPr>
    </w:lvl>
    <w:lvl w:ilvl="2" w:tplc="0409001B" w:tentative="1">
      <w:start w:val="1"/>
      <w:numFmt w:val="lowerRoman"/>
      <w:lvlText w:val="%3."/>
      <w:lvlJc w:val="right"/>
      <w:pPr>
        <w:ind w:left="3437" w:hanging="180"/>
      </w:pPr>
    </w:lvl>
    <w:lvl w:ilvl="3" w:tplc="0409000F" w:tentative="1">
      <w:start w:val="1"/>
      <w:numFmt w:val="decimal"/>
      <w:lvlText w:val="%4."/>
      <w:lvlJc w:val="left"/>
      <w:pPr>
        <w:ind w:left="4157" w:hanging="360"/>
      </w:pPr>
    </w:lvl>
    <w:lvl w:ilvl="4" w:tplc="04090019" w:tentative="1">
      <w:start w:val="1"/>
      <w:numFmt w:val="lowerLetter"/>
      <w:lvlText w:val="%5."/>
      <w:lvlJc w:val="left"/>
      <w:pPr>
        <w:ind w:left="4877" w:hanging="360"/>
      </w:pPr>
    </w:lvl>
    <w:lvl w:ilvl="5" w:tplc="0409001B" w:tentative="1">
      <w:start w:val="1"/>
      <w:numFmt w:val="lowerRoman"/>
      <w:lvlText w:val="%6."/>
      <w:lvlJc w:val="right"/>
      <w:pPr>
        <w:ind w:left="5597" w:hanging="180"/>
      </w:pPr>
    </w:lvl>
    <w:lvl w:ilvl="6" w:tplc="0409000F" w:tentative="1">
      <w:start w:val="1"/>
      <w:numFmt w:val="decimal"/>
      <w:lvlText w:val="%7."/>
      <w:lvlJc w:val="left"/>
      <w:pPr>
        <w:ind w:left="6317" w:hanging="360"/>
      </w:pPr>
    </w:lvl>
    <w:lvl w:ilvl="7" w:tplc="04090019" w:tentative="1">
      <w:start w:val="1"/>
      <w:numFmt w:val="lowerLetter"/>
      <w:lvlText w:val="%8."/>
      <w:lvlJc w:val="left"/>
      <w:pPr>
        <w:ind w:left="7037" w:hanging="360"/>
      </w:pPr>
    </w:lvl>
    <w:lvl w:ilvl="8" w:tplc="0409001B" w:tentative="1">
      <w:start w:val="1"/>
      <w:numFmt w:val="lowerRoman"/>
      <w:lvlText w:val="%9."/>
      <w:lvlJc w:val="right"/>
      <w:pPr>
        <w:ind w:left="7757" w:hanging="180"/>
      </w:pPr>
    </w:lvl>
  </w:abstractNum>
  <w:abstractNum w:abstractNumId="8" w15:restartNumberingAfterBreak="0">
    <w:nsid w:val="069003BF"/>
    <w:multiLevelType w:val="hybridMultilevel"/>
    <w:tmpl w:val="C7A0C358"/>
    <w:lvl w:ilvl="0" w:tplc="6B041756">
      <w:start w:val="1"/>
      <w:numFmt w:val="upp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9" w15:restartNumberingAfterBreak="0">
    <w:nsid w:val="078409CF"/>
    <w:multiLevelType w:val="hybridMultilevel"/>
    <w:tmpl w:val="C932F79C"/>
    <w:lvl w:ilvl="0" w:tplc="409ABC2E">
      <w:start w:val="1"/>
      <w:numFmt w:val="decimal"/>
      <w:lvlText w:val="%1."/>
      <w:lvlJc w:val="left"/>
      <w:pPr>
        <w:ind w:left="1430" w:hanging="360"/>
      </w:pPr>
      <w:rPr>
        <w:rFonts w:hint="default"/>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10" w15:restartNumberingAfterBreak="0">
    <w:nsid w:val="08194708"/>
    <w:multiLevelType w:val="hybridMultilevel"/>
    <w:tmpl w:val="8AB6E594"/>
    <w:lvl w:ilvl="0" w:tplc="2824701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15:restartNumberingAfterBreak="0">
    <w:nsid w:val="0A2C69AD"/>
    <w:multiLevelType w:val="hybridMultilevel"/>
    <w:tmpl w:val="E514F5B6"/>
    <w:lvl w:ilvl="0" w:tplc="04F694A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15:restartNumberingAfterBreak="0">
    <w:nsid w:val="0A895265"/>
    <w:multiLevelType w:val="multilevel"/>
    <w:tmpl w:val="470610F2"/>
    <w:lvl w:ilvl="0">
      <w:start w:val="1"/>
      <w:numFmt w:val="decimal"/>
      <w:lvlText w:val="%1."/>
      <w:lvlJc w:val="left"/>
      <w:pPr>
        <w:ind w:left="928" w:hanging="360"/>
      </w:pPr>
      <w:rPr>
        <w:rFonts w:hint="default"/>
      </w:rPr>
    </w:lvl>
    <w:lvl w:ilvl="1">
      <w:start w:val="3"/>
      <w:numFmt w:val="decimal"/>
      <w:isLgl/>
      <w:lvlText w:val="%1.%2."/>
      <w:lvlJc w:val="left"/>
      <w:pPr>
        <w:ind w:left="1674" w:hanging="540"/>
      </w:pPr>
      <w:rPr>
        <w:rFonts w:hint="default"/>
      </w:rPr>
    </w:lvl>
    <w:lvl w:ilvl="2">
      <w:start w:val="1"/>
      <w:numFmt w:val="decimal"/>
      <w:pStyle w:val="441"/>
      <w:isLgl/>
      <w:lvlText w:val="4.4.%3"/>
      <w:lvlJc w:val="left"/>
      <w:pPr>
        <w:ind w:left="1854" w:hanging="72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3" w15:restartNumberingAfterBreak="0">
    <w:nsid w:val="0BE86674"/>
    <w:multiLevelType w:val="hybridMultilevel"/>
    <w:tmpl w:val="522AA90A"/>
    <w:lvl w:ilvl="0" w:tplc="58C04502">
      <w:start w:val="1"/>
      <w:numFmt w:val="decimal"/>
      <w:pStyle w:val="331"/>
      <w:lvlText w:val="3.3.%1"/>
      <w:lvlJc w:val="left"/>
      <w:pPr>
        <w:ind w:left="761"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81" w:hanging="360"/>
      </w:pPr>
    </w:lvl>
    <w:lvl w:ilvl="2" w:tplc="0409001B" w:tentative="1">
      <w:start w:val="1"/>
      <w:numFmt w:val="lowerRoman"/>
      <w:lvlText w:val="%3."/>
      <w:lvlJc w:val="right"/>
      <w:pPr>
        <w:ind w:left="2201" w:hanging="180"/>
      </w:pPr>
    </w:lvl>
    <w:lvl w:ilvl="3" w:tplc="0409000F" w:tentative="1">
      <w:start w:val="1"/>
      <w:numFmt w:val="decimal"/>
      <w:lvlText w:val="%4."/>
      <w:lvlJc w:val="left"/>
      <w:pPr>
        <w:ind w:left="2921" w:hanging="360"/>
      </w:pPr>
    </w:lvl>
    <w:lvl w:ilvl="4" w:tplc="04090019" w:tentative="1">
      <w:start w:val="1"/>
      <w:numFmt w:val="lowerLetter"/>
      <w:lvlText w:val="%5."/>
      <w:lvlJc w:val="left"/>
      <w:pPr>
        <w:ind w:left="3641" w:hanging="360"/>
      </w:pPr>
    </w:lvl>
    <w:lvl w:ilvl="5" w:tplc="0409001B" w:tentative="1">
      <w:start w:val="1"/>
      <w:numFmt w:val="lowerRoman"/>
      <w:lvlText w:val="%6."/>
      <w:lvlJc w:val="right"/>
      <w:pPr>
        <w:ind w:left="4361" w:hanging="180"/>
      </w:pPr>
    </w:lvl>
    <w:lvl w:ilvl="6" w:tplc="0409000F" w:tentative="1">
      <w:start w:val="1"/>
      <w:numFmt w:val="decimal"/>
      <w:lvlText w:val="%7."/>
      <w:lvlJc w:val="left"/>
      <w:pPr>
        <w:ind w:left="5081" w:hanging="360"/>
      </w:pPr>
    </w:lvl>
    <w:lvl w:ilvl="7" w:tplc="04090019" w:tentative="1">
      <w:start w:val="1"/>
      <w:numFmt w:val="lowerLetter"/>
      <w:lvlText w:val="%8."/>
      <w:lvlJc w:val="left"/>
      <w:pPr>
        <w:ind w:left="5801" w:hanging="360"/>
      </w:pPr>
    </w:lvl>
    <w:lvl w:ilvl="8" w:tplc="0409001B" w:tentative="1">
      <w:start w:val="1"/>
      <w:numFmt w:val="lowerRoman"/>
      <w:lvlText w:val="%9."/>
      <w:lvlJc w:val="right"/>
      <w:pPr>
        <w:ind w:left="6521" w:hanging="180"/>
      </w:pPr>
    </w:lvl>
  </w:abstractNum>
  <w:abstractNum w:abstractNumId="14" w15:restartNumberingAfterBreak="0">
    <w:nsid w:val="0E6F7D1D"/>
    <w:multiLevelType w:val="hybridMultilevel"/>
    <w:tmpl w:val="F202BD74"/>
    <w:lvl w:ilvl="0" w:tplc="A16639CE">
      <w:start w:val="1"/>
      <w:numFmt w:val="decimal"/>
      <w:pStyle w:val="321"/>
      <w:lvlText w:val="3.2.%1"/>
      <w:lvlJc w:val="left"/>
      <w:pPr>
        <w:ind w:left="761" w:hanging="360"/>
      </w:pPr>
      <w:rPr>
        <w:rFonts w:ascii="Times New Roman" w:hAnsi="Times New Roman" w:cs="Times New Roman" w:hint="default"/>
        <w:b/>
        <w:bCs w:val="0"/>
        <w:i w:val="0"/>
        <w:iCs w:val="0"/>
        <w:caps w:val="0"/>
        <w:smallCaps w:val="0"/>
        <w:strike w:val="0"/>
        <w:dstrike w:val="0"/>
        <w:outline w:val="0"/>
        <w:shadow w:val="0"/>
        <w:emboss w:val="0"/>
        <w:imprint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F34176"/>
    <w:multiLevelType w:val="hybridMultilevel"/>
    <w:tmpl w:val="11846CBA"/>
    <w:lvl w:ilvl="0" w:tplc="48D8F14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0FE33D30"/>
    <w:multiLevelType w:val="hybridMultilevel"/>
    <w:tmpl w:val="A9AEFADE"/>
    <w:lvl w:ilvl="0" w:tplc="E6AA915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7" w15:restartNumberingAfterBreak="0">
    <w:nsid w:val="111E5C62"/>
    <w:multiLevelType w:val="hybridMultilevel"/>
    <w:tmpl w:val="8D86C366"/>
    <w:lvl w:ilvl="0" w:tplc="DFB48046">
      <w:start w:val="1"/>
      <w:numFmt w:val="decimal"/>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18" w15:restartNumberingAfterBreak="0">
    <w:nsid w:val="122C4E00"/>
    <w:multiLevelType w:val="multilevel"/>
    <w:tmpl w:val="5E960996"/>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39E5694"/>
    <w:multiLevelType w:val="hybridMultilevel"/>
    <w:tmpl w:val="CBCE348C"/>
    <w:lvl w:ilvl="0" w:tplc="FAF054B2">
      <w:start w:val="1"/>
      <w:numFmt w:val="decimal"/>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20" w15:restartNumberingAfterBreak="0">
    <w:nsid w:val="17A96273"/>
    <w:multiLevelType w:val="hybridMultilevel"/>
    <w:tmpl w:val="B2C26990"/>
    <w:lvl w:ilvl="0" w:tplc="B0F89E5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17C061E3"/>
    <w:multiLevelType w:val="hybridMultilevel"/>
    <w:tmpl w:val="0562C358"/>
    <w:lvl w:ilvl="0" w:tplc="33328B0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15:restartNumberingAfterBreak="0">
    <w:nsid w:val="1A3E70E5"/>
    <w:multiLevelType w:val="hybridMultilevel"/>
    <w:tmpl w:val="CAF6CE72"/>
    <w:lvl w:ilvl="0" w:tplc="D3BEE0E2">
      <w:start w:val="1"/>
      <w:numFmt w:val="lowerLetter"/>
      <w:lvlText w:val="%1."/>
      <w:lvlJc w:val="left"/>
      <w:pPr>
        <w:ind w:left="822" w:hanging="360"/>
      </w:pPr>
      <w:rPr>
        <w:rFonts w:hint="default"/>
      </w:rPr>
    </w:lvl>
    <w:lvl w:ilvl="1" w:tplc="04090019" w:tentative="1">
      <w:start w:val="1"/>
      <w:numFmt w:val="lowerLetter"/>
      <w:lvlText w:val="%2."/>
      <w:lvlJc w:val="left"/>
      <w:pPr>
        <w:ind w:left="1542" w:hanging="360"/>
      </w:pPr>
    </w:lvl>
    <w:lvl w:ilvl="2" w:tplc="0409001B" w:tentative="1">
      <w:start w:val="1"/>
      <w:numFmt w:val="lowerRoman"/>
      <w:lvlText w:val="%3."/>
      <w:lvlJc w:val="right"/>
      <w:pPr>
        <w:ind w:left="2262" w:hanging="180"/>
      </w:pPr>
    </w:lvl>
    <w:lvl w:ilvl="3" w:tplc="0409000F" w:tentative="1">
      <w:start w:val="1"/>
      <w:numFmt w:val="decimal"/>
      <w:lvlText w:val="%4."/>
      <w:lvlJc w:val="left"/>
      <w:pPr>
        <w:ind w:left="2982" w:hanging="360"/>
      </w:pPr>
    </w:lvl>
    <w:lvl w:ilvl="4" w:tplc="04090019" w:tentative="1">
      <w:start w:val="1"/>
      <w:numFmt w:val="lowerLetter"/>
      <w:lvlText w:val="%5."/>
      <w:lvlJc w:val="left"/>
      <w:pPr>
        <w:ind w:left="3702" w:hanging="360"/>
      </w:pPr>
    </w:lvl>
    <w:lvl w:ilvl="5" w:tplc="0409001B" w:tentative="1">
      <w:start w:val="1"/>
      <w:numFmt w:val="lowerRoman"/>
      <w:lvlText w:val="%6."/>
      <w:lvlJc w:val="right"/>
      <w:pPr>
        <w:ind w:left="4422" w:hanging="180"/>
      </w:pPr>
    </w:lvl>
    <w:lvl w:ilvl="6" w:tplc="0409000F" w:tentative="1">
      <w:start w:val="1"/>
      <w:numFmt w:val="decimal"/>
      <w:lvlText w:val="%7."/>
      <w:lvlJc w:val="left"/>
      <w:pPr>
        <w:ind w:left="5142" w:hanging="360"/>
      </w:pPr>
    </w:lvl>
    <w:lvl w:ilvl="7" w:tplc="04090019" w:tentative="1">
      <w:start w:val="1"/>
      <w:numFmt w:val="lowerLetter"/>
      <w:lvlText w:val="%8."/>
      <w:lvlJc w:val="left"/>
      <w:pPr>
        <w:ind w:left="5862" w:hanging="360"/>
      </w:pPr>
    </w:lvl>
    <w:lvl w:ilvl="8" w:tplc="0409001B" w:tentative="1">
      <w:start w:val="1"/>
      <w:numFmt w:val="lowerRoman"/>
      <w:lvlText w:val="%9."/>
      <w:lvlJc w:val="right"/>
      <w:pPr>
        <w:ind w:left="6582" w:hanging="180"/>
      </w:pPr>
    </w:lvl>
  </w:abstractNum>
  <w:abstractNum w:abstractNumId="23" w15:restartNumberingAfterBreak="0">
    <w:nsid w:val="1B653003"/>
    <w:multiLevelType w:val="hybridMultilevel"/>
    <w:tmpl w:val="BFC80A48"/>
    <w:lvl w:ilvl="0" w:tplc="B94084D8">
      <w:start w:val="1"/>
      <w:numFmt w:val="upperLetter"/>
      <w:lvlText w:val="%1."/>
      <w:lvlJc w:val="left"/>
      <w:pPr>
        <w:ind w:left="786"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15:restartNumberingAfterBreak="0">
    <w:nsid w:val="1E282B92"/>
    <w:multiLevelType w:val="hybridMultilevel"/>
    <w:tmpl w:val="AA5050D6"/>
    <w:lvl w:ilvl="0" w:tplc="8848A718">
      <w:start w:val="1"/>
      <w:numFmt w:val="decimal"/>
      <w:pStyle w:val="341"/>
      <w:lvlText w:val="3.4.%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203B39E2"/>
    <w:multiLevelType w:val="hybridMultilevel"/>
    <w:tmpl w:val="0AB64DF4"/>
    <w:lvl w:ilvl="0" w:tplc="DA14CC82">
      <w:start w:val="1"/>
      <w:numFmt w:val="low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6" w15:restartNumberingAfterBreak="0">
    <w:nsid w:val="20E23E95"/>
    <w:multiLevelType w:val="hybridMultilevel"/>
    <w:tmpl w:val="2820D7A2"/>
    <w:lvl w:ilvl="0" w:tplc="224E79FE">
      <w:start w:val="1"/>
      <w:numFmt w:val="decimal"/>
      <w:pStyle w:val="41"/>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29561B1"/>
    <w:multiLevelType w:val="hybridMultilevel"/>
    <w:tmpl w:val="4A4215AE"/>
    <w:lvl w:ilvl="0" w:tplc="0F0811B8">
      <w:start w:val="1"/>
      <w:numFmt w:val="decimal"/>
      <w:pStyle w:val="311"/>
      <w:lvlText w:val="3.1.%1"/>
      <w:lvlJc w:val="left"/>
      <w:pPr>
        <w:ind w:left="720" w:hanging="360"/>
      </w:pPr>
      <w:rPr>
        <w:rFonts w:ascii="Times New Roman" w:hAnsi="Times New Roman" w:cs="Times New Roman"/>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6E83FB6"/>
    <w:multiLevelType w:val="hybridMultilevel"/>
    <w:tmpl w:val="C0D093B4"/>
    <w:lvl w:ilvl="0" w:tplc="D3BEE0E2">
      <w:start w:val="1"/>
      <w:numFmt w:val="lowerLetter"/>
      <w:lvlText w:val="%1."/>
      <w:lvlJc w:val="left"/>
      <w:pPr>
        <w:ind w:left="1920" w:hanging="360"/>
      </w:pPr>
      <w:rPr>
        <w:rFonts w:hint="default"/>
      </w:rPr>
    </w:lvl>
    <w:lvl w:ilvl="1" w:tplc="04090019" w:tentative="1">
      <w:start w:val="1"/>
      <w:numFmt w:val="lowerLetter"/>
      <w:lvlText w:val="%2."/>
      <w:lvlJc w:val="left"/>
      <w:pPr>
        <w:ind w:left="2717" w:hanging="360"/>
      </w:pPr>
    </w:lvl>
    <w:lvl w:ilvl="2" w:tplc="0409001B" w:tentative="1">
      <w:start w:val="1"/>
      <w:numFmt w:val="lowerRoman"/>
      <w:lvlText w:val="%3."/>
      <w:lvlJc w:val="right"/>
      <w:pPr>
        <w:ind w:left="3437" w:hanging="180"/>
      </w:pPr>
    </w:lvl>
    <w:lvl w:ilvl="3" w:tplc="0409000F" w:tentative="1">
      <w:start w:val="1"/>
      <w:numFmt w:val="decimal"/>
      <w:lvlText w:val="%4."/>
      <w:lvlJc w:val="left"/>
      <w:pPr>
        <w:ind w:left="4157" w:hanging="360"/>
      </w:pPr>
    </w:lvl>
    <w:lvl w:ilvl="4" w:tplc="04090019" w:tentative="1">
      <w:start w:val="1"/>
      <w:numFmt w:val="lowerLetter"/>
      <w:lvlText w:val="%5."/>
      <w:lvlJc w:val="left"/>
      <w:pPr>
        <w:ind w:left="4877" w:hanging="360"/>
      </w:pPr>
    </w:lvl>
    <w:lvl w:ilvl="5" w:tplc="0409001B" w:tentative="1">
      <w:start w:val="1"/>
      <w:numFmt w:val="lowerRoman"/>
      <w:lvlText w:val="%6."/>
      <w:lvlJc w:val="right"/>
      <w:pPr>
        <w:ind w:left="5597" w:hanging="180"/>
      </w:pPr>
    </w:lvl>
    <w:lvl w:ilvl="6" w:tplc="0409000F" w:tentative="1">
      <w:start w:val="1"/>
      <w:numFmt w:val="decimal"/>
      <w:lvlText w:val="%7."/>
      <w:lvlJc w:val="left"/>
      <w:pPr>
        <w:ind w:left="6317" w:hanging="360"/>
      </w:pPr>
    </w:lvl>
    <w:lvl w:ilvl="7" w:tplc="04090019" w:tentative="1">
      <w:start w:val="1"/>
      <w:numFmt w:val="lowerLetter"/>
      <w:lvlText w:val="%8."/>
      <w:lvlJc w:val="left"/>
      <w:pPr>
        <w:ind w:left="7037" w:hanging="360"/>
      </w:pPr>
    </w:lvl>
    <w:lvl w:ilvl="8" w:tplc="0409001B" w:tentative="1">
      <w:start w:val="1"/>
      <w:numFmt w:val="lowerRoman"/>
      <w:lvlText w:val="%9."/>
      <w:lvlJc w:val="right"/>
      <w:pPr>
        <w:ind w:left="7757" w:hanging="180"/>
      </w:pPr>
    </w:lvl>
  </w:abstractNum>
  <w:abstractNum w:abstractNumId="29" w15:restartNumberingAfterBreak="0">
    <w:nsid w:val="29247636"/>
    <w:multiLevelType w:val="hybridMultilevel"/>
    <w:tmpl w:val="49E6641E"/>
    <w:lvl w:ilvl="0" w:tplc="13AACF7C">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15:restartNumberingAfterBreak="0">
    <w:nsid w:val="2BC265BD"/>
    <w:multiLevelType w:val="hybridMultilevel"/>
    <w:tmpl w:val="3370A262"/>
    <w:lvl w:ilvl="0" w:tplc="056C6280">
      <w:start w:val="1"/>
      <w:numFmt w:val="upp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1" w15:restartNumberingAfterBreak="0">
    <w:nsid w:val="2C612F22"/>
    <w:multiLevelType w:val="hybridMultilevel"/>
    <w:tmpl w:val="7E8643A6"/>
    <w:lvl w:ilvl="0" w:tplc="E0A827C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15:restartNumberingAfterBreak="0">
    <w:nsid w:val="2C963DF1"/>
    <w:multiLevelType w:val="hybridMultilevel"/>
    <w:tmpl w:val="C67C207C"/>
    <w:lvl w:ilvl="0" w:tplc="A1887980">
      <w:start w:val="1"/>
      <w:numFmt w:val="decimal"/>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33" w15:restartNumberingAfterBreak="0">
    <w:nsid w:val="2DBA7926"/>
    <w:multiLevelType w:val="hybridMultilevel"/>
    <w:tmpl w:val="8A44C35E"/>
    <w:lvl w:ilvl="0" w:tplc="F8FC60AE">
      <w:start w:val="1"/>
      <w:numFmt w:val="lowerLetter"/>
      <w:lvlText w:val="%1."/>
      <w:lvlJc w:val="left"/>
      <w:pPr>
        <w:ind w:left="1426" w:hanging="360"/>
      </w:pPr>
      <w:rPr>
        <w:rFonts w:hint="default"/>
      </w:r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34" w15:restartNumberingAfterBreak="0">
    <w:nsid w:val="2E9F56B9"/>
    <w:multiLevelType w:val="hybridMultilevel"/>
    <w:tmpl w:val="A6F0C25A"/>
    <w:lvl w:ilvl="0" w:tplc="990CE14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15:restartNumberingAfterBreak="0">
    <w:nsid w:val="2F365516"/>
    <w:multiLevelType w:val="hybridMultilevel"/>
    <w:tmpl w:val="CAF6CE72"/>
    <w:lvl w:ilvl="0" w:tplc="D3BEE0E2">
      <w:start w:val="1"/>
      <w:numFmt w:val="lowerLetter"/>
      <w:lvlText w:val="%1."/>
      <w:lvlJc w:val="left"/>
      <w:pPr>
        <w:ind w:left="1997" w:hanging="360"/>
      </w:pPr>
      <w:rPr>
        <w:rFonts w:hint="default"/>
      </w:rPr>
    </w:lvl>
    <w:lvl w:ilvl="1" w:tplc="04090019" w:tentative="1">
      <w:start w:val="1"/>
      <w:numFmt w:val="lowerLetter"/>
      <w:lvlText w:val="%2."/>
      <w:lvlJc w:val="left"/>
      <w:pPr>
        <w:ind w:left="2717" w:hanging="360"/>
      </w:pPr>
    </w:lvl>
    <w:lvl w:ilvl="2" w:tplc="0409001B" w:tentative="1">
      <w:start w:val="1"/>
      <w:numFmt w:val="lowerRoman"/>
      <w:lvlText w:val="%3."/>
      <w:lvlJc w:val="right"/>
      <w:pPr>
        <w:ind w:left="3437" w:hanging="180"/>
      </w:pPr>
    </w:lvl>
    <w:lvl w:ilvl="3" w:tplc="0409000F" w:tentative="1">
      <w:start w:val="1"/>
      <w:numFmt w:val="decimal"/>
      <w:lvlText w:val="%4."/>
      <w:lvlJc w:val="left"/>
      <w:pPr>
        <w:ind w:left="4157" w:hanging="360"/>
      </w:pPr>
    </w:lvl>
    <w:lvl w:ilvl="4" w:tplc="04090019" w:tentative="1">
      <w:start w:val="1"/>
      <w:numFmt w:val="lowerLetter"/>
      <w:lvlText w:val="%5."/>
      <w:lvlJc w:val="left"/>
      <w:pPr>
        <w:ind w:left="4877" w:hanging="360"/>
      </w:pPr>
    </w:lvl>
    <w:lvl w:ilvl="5" w:tplc="0409001B" w:tentative="1">
      <w:start w:val="1"/>
      <w:numFmt w:val="lowerRoman"/>
      <w:lvlText w:val="%6."/>
      <w:lvlJc w:val="right"/>
      <w:pPr>
        <w:ind w:left="5597" w:hanging="180"/>
      </w:pPr>
    </w:lvl>
    <w:lvl w:ilvl="6" w:tplc="0409000F" w:tentative="1">
      <w:start w:val="1"/>
      <w:numFmt w:val="decimal"/>
      <w:lvlText w:val="%7."/>
      <w:lvlJc w:val="left"/>
      <w:pPr>
        <w:ind w:left="6317" w:hanging="360"/>
      </w:pPr>
    </w:lvl>
    <w:lvl w:ilvl="7" w:tplc="04090019" w:tentative="1">
      <w:start w:val="1"/>
      <w:numFmt w:val="lowerLetter"/>
      <w:lvlText w:val="%8."/>
      <w:lvlJc w:val="left"/>
      <w:pPr>
        <w:ind w:left="7037" w:hanging="360"/>
      </w:pPr>
    </w:lvl>
    <w:lvl w:ilvl="8" w:tplc="0409001B" w:tentative="1">
      <w:start w:val="1"/>
      <w:numFmt w:val="lowerRoman"/>
      <w:lvlText w:val="%9."/>
      <w:lvlJc w:val="right"/>
      <w:pPr>
        <w:ind w:left="7757" w:hanging="180"/>
      </w:pPr>
    </w:lvl>
  </w:abstractNum>
  <w:abstractNum w:abstractNumId="36" w15:restartNumberingAfterBreak="0">
    <w:nsid w:val="2F811538"/>
    <w:multiLevelType w:val="hybridMultilevel"/>
    <w:tmpl w:val="6FC6930C"/>
    <w:lvl w:ilvl="0" w:tplc="D146EF26">
      <w:start w:val="1"/>
      <w:numFmt w:val="decimal"/>
      <w:lvlText w:val="%1."/>
      <w:lvlJc w:val="left"/>
      <w:pPr>
        <w:ind w:left="1353" w:hanging="360"/>
      </w:pPr>
      <w:rPr>
        <w:rFonts w:hint="default"/>
        <w:sz w:val="22"/>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7" w15:restartNumberingAfterBreak="0">
    <w:nsid w:val="30916DB7"/>
    <w:multiLevelType w:val="hybridMultilevel"/>
    <w:tmpl w:val="42BED8BA"/>
    <w:lvl w:ilvl="0" w:tplc="FD88188E">
      <w:start w:val="1"/>
      <w:numFmt w:val="decimal"/>
      <w:pStyle w:val="31"/>
      <w:lvlText w:val="3.%1"/>
      <w:lvlJc w:val="left"/>
      <w:pPr>
        <w:ind w:left="720" w:hanging="360"/>
      </w:pPr>
      <w:rPr>
        <w:rFonts w:ascii="Times New Roman" w:hAnsi="Times New Roman" w:cs="Times New Roman"/>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0A02DFB"/>
    <w:multiLevelType w:val="hybridMultilevel"/>
    <w:tmpl w:val="5CBAB5DA"/>
    <w:lvl w:ilvl="0" w:tplc="D3BEE0E2">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9" w15:restartNumberingAfterBreak="0">
    <w:nsid w:val="330870B2"/>
    <w:multiLevelType w:val="hybridMultilevel"/>
    <w:tmpl w:val="87B83BD0"/>
    <w:lvl w:ilvl="0" w:tplc="43C6620A">
      <w:start w:val="1"/>
      <w:numFmt w:val="decimal"/>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40" w15:restartNumberingAfterBreak="0">
    <w:nsid w:val="33947EE5"/>
    <w:multiLevelType w:val="hybridMultilevel"/>
    <w:tmpl w:val="AC4429BA"/>
    <w:lvl w:ilvl="0" w:tplc="C2805C06">
      <w:start w:val="1"/>
      <w:numFmt w:val="decimal"/>
      <w:lvlText w:val="%1."/>
      <w:lvlJc w:val="left"/>
      <w:pPr>
        <w:ind w:left="1353"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41" w15:restartNumberingAfterBreak="0">
    <w:nsid w:val="34376AAF"/>
    <w:multiLevelType w:val="hybridMultilevel"/>
    <w:tmpl w:val="3AEE34FA"/>
    <w:lvl w:ilvl="0" w:tplc="791A493E">
      <w:start w:val="1"/>
      <w:numFmt w:val="upp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2" w15:restartNumberingAfterBreak="0">
    <w:nsid w:val="351816E9"/>
    <w:multiLevelType w:val="hybridMultilevel"/>
    <w:tmpl w:val="0F92BBB4"/>
    <w:lvl w:ilvl="0" w:tplc="2C308426">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3" w15:restartNumberingAfterBreak="0">
    <w:nsid w:val="35937686"/>
    <w:multiLevelType w:val="hybridMultilevel"/>
    <w:tmpl w:val="A238C504"/>
    <w:lvl w:ilvl="0" w:tplc="BFEE7F36">
      <w:start w:val="1"/>
      <w:numFmt w:val="lowerLetter"/>
      <w:lvlText w:val="%1."/>
      <w:lvlJc w:val="left"/>
      <w:pPr>
        <w:ind w:left="1854" w:hanging="360"/>
      </w:pPr>
      <w:rPr>
        <w:rFonts w:ascii="Times New Roman" w:eastAsiaTheme="minorHAnsi" w:hAnsi="Times New Roman" w:cs="Times New Roman"/>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4" w15:restartNumberingAfterBreak="0">
    <w:nsid w:val="3A405D75"/>
    <w:multiLevelType w:val="hybridMultilevel"/>
    <w:tmpl w:val="C07AAAD6"/>
    <w:lvl w:ilvl="0" w:tplc="A82E7BB2">
      <w:start w:val="1"/>
      <w:numFmt w:val="lowerLetter"/>
      <w:lvlText w:val="%1."/>
      <w:lvlJc w:val="left"/>
      <w:pPr>
        <w:ind w:left="2008" w:hanging="360"/>
      </w:pPr>
      <w:rPr>
        <w:rFonts w:hint="default"/>
      </w:rPr>
    </w:lvl>
    <w:lvl w:ilvl="1" w:tplc="04090019" w:tentative="1">
      <w:start w:val="1"/>
      <w:numFmt w:val="lowerLetter"/>
      <w:lvlText w:val="%2."/>
      <w:lvlJc w:val="left"/>
      <w:pPr>
        <w:ind w:left="2728" w:hanging="360"/>
      </w:pPr>
    </w:lvl>
    <w:lvl w:ilvl="2" w:tplc="0409001B" w:tentative="1">
      <w:start w:val="1"/>
      <w:numFmt w:val="lowerRoman"/>
      <w:lvlText w:val="%3."/>
      <w:lvlJc w:val="right"/>
      <w:pPr>
        <w:ind w:left="3448" w:hanging="180"/>
      </w:pPr>
    </w:lvl>
    <w:lvl w:ilvl="3" w:tplc="0409000F" w:tentative="1">
      <w:start w:val="1"/>
      <w:numFmt w:val="decimal"/>
      <w:lvlText w:val="%4."/>
      <w:lvlJc w:val="left"/>
      <w:pPr>
        <w:ind w:left="4168" w:hanging="360"/>
      </w:pPr>
    </w:lvl>
    <w:lvl w:ilvl="4" w:tplc="04090019" w:tentative="1">
      <w:start w:val="1"/>
      <w:numFmt w:val="lowerLetter"/>
      <w:lvlText w:val="%5."/>
      <w:lvlJc w:val="left"/>
      <w:pPr>
        <w:ind w:left="4888" w:hanging="360"/>
      </w:pPr>
    </w:lvl>
    <w:lvl w:ilvl="5" w:tplc="0409001B" w:tentative="1">
      <w:start w:val="1"/>
      <w:numFmt w:val="lowerRoman"/>
      <w:lvlText w:val="%6."/>
      <w:lvlJc w:val="right"/>
      <w:pPr>
        <w:ind w:left="5608" w:hanging="180"/>
      </w:pPr>
    </w:lvl>
    <w:lvl w:ilvl="6" w:tplc="0409000F" w:tentative="1">
      <w:start w:val="1"/>
      <w:numFmt w:val="decimal"/>
      <w:lvlText w:val="%7."/>
      <w:lvlJc w:val="left"/>
      <w:pPr>
        <w:ind w:left="6328" w:hanging="360"/>
      </w:pPr>
    </w:lvl>
    <w:lvl w:ilvl="7" w:tplc="04090019" w:tentative="1">
      <w:start w:val="1"/>
      <w:numFmt w:val="lowerLetter"/>
      <w:lvlText w:val="%8."/>
      <w:lvlJc w:val="left"/>
      <w:pPr>
        <w:ind w:left="7048" w:hanging="360"/>
      </w:pPr>
    </w:lvl>
    <w:lvl w:ilvl="8" w:tplc="0409001B" w:tentative="1">
      <w:start w:val="1"/>
      <w:numFmt w:val="lowerRoman"/>
      <w:lvlText w:val="%9."/>
      <w:lvlJc w:val="right"/>
      <w:pPr>
        <w:ind w:left="7768" w:hanging="180"/>
      </w:pPr>
    </w:lvl>
  </w:abstractNum>
  <w:abstractNum w:abstractNumId="45" w15:restartNumberingAfterBreak="0">
    <w:nsid w:val="3BF15A8C"/>
    <w:multiLevelType w:val="hybridMultilevel"/>
    <w:tmpl w:val="F6D29CB4"/>
    <w:lvl w:ilvl="0" w:tplc="D4E4BAE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6" w15:restartNumberingAfterBreak="0">
    <w:nsid w:val="3E0342DA"/>
    <w:multiLevelType w:val="hybridMultilevel"/>
    <w:tmpl w:val="759C7B98"/>
    <w:lvl w:ilvl="0" w:tplc="824E6F6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7" w15:restartNumberingAfterBreak="0">
    <w:nsid w:val="42AC07F9"/>
    <w:multiLevelType w:val="hybridMultilevel"/>
    <w:tmpl w:val="BA5622FA"/>
    <w:lvl w:ilvl="0" w:tplc="3FF273AA">
      <w:start w:val="1"/>
      <w:numFmt w:val="decimal"/>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48" w15:restartNumberingAfterBreak="0">
    <w:nsid w:val="46266A8D"/>
    <w:multiLevelType w:val="hybridMultilevel"/>
    <w:tmpl w:val="770094DC"/>
    <w:lvl w:ilvl="0" w:tplc="DAFECF5C">
      <w:start w:val="1"/>
      <w:numFmt w:val="decimal"/>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49" w15:restartNumberingAfterBreak="0">
    <w:nsid w:val="4C9F2B73"/>
    <w:multiLevelType w:val="hybridMultilevel"/>
    <w:tmpl w:val="B39E4D3A"/>
    <w:lvl w:ilvl="0" w:tplc="7AD0E7C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0" w15:restartNumberingAfterBreak="0">
    <w:nsid w:val="4F4849D7"/>
    <w:multiLevelType w:val="hybridMultilevel"/>
    <w:tmpl w:val="524A78C6"/>
    <w:lvl w:ilvl="0" w:tplc="D3BEE0E2">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1" w15:restartNumberingAfterBreak="0">
    <w:nsid w:val="52BA7C81"/>
    <w:multiLevelType w:val="hybridMultilevel"/>
    <w:tmpl w:val="A942BB26"/>
    <w:lvl w:ilvl="0" w:tplc="9EE89B5C">
      <w:start w:val="1"/>
      <w:numFmt w:val="decimal"/>
      <w:lvlText w:val="%1."/>
      <w:lvlJc w:val="left"/>
      <w:pPr>
        <w:ind w:left="1637"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2" w15:restartNumberingAfterBreak="0">
    <w:nsid w:val="5361788E"/>
    <w:multiLevelType w:val="hybridMultilevel"/>
    <w:tmpl w:val="89DAFB28"/>
    <w:lvl w:ilvl="0" w:tplc="EEE45ACE">
      <w:start w:val="1"/>
      <w:numFmt w:val="decimal"/>
      <w:lvlText w:val="%1."/>
      <w:lvlJc w:val="left"/>
      <w:pPr>
        <w:ind w:left="1854" w:hanging="360"/>
      </w:pPr>
      <w:rPr>
        <w:rFonts w:ascii="Times New Roman" w:eastAsiaTheme="minorHAnsi" w:hAnsi="Times New Roman" w:cs="Times New Roman"/>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53" w15:restartNumberingAfterBreak="0">
    <w:nsid w:val="57906A06"/>
    <w:multiLevelType w:val="hybridMultilevel"/>
    <w:tmpl w:val="DF7AEE94"/>
    <w:lvl w:ilvl="0" w:tplc="94F274BC">
      <w:start w:val="1"/>
      <w:numFmt w:val="decimal"/>
      <w:lvlText w:val="3.4.%1"/>
      <w:lvlJc w:val="left"/>
      <w:pPr>
        <w:ind w:left="2160" w:hanging="360"/>
      </w:pPr>
      <w:rPr>
        <w:rFonts w:hint="default"/>
      </w:rPr>
    </w:lvl>
    <w:lvl w:ilvl="1" w:tplc="4C6E789E">
      <w:start w:val="1"/>
      <w:numFmt w:val="decimal"/>
      <w:pStyle w:val="351"/>
      <w:lvlText w:val="3.5.%2"/>
      <w:lvlJc w:val="left"/>
      <w:pPr>
        <w:ind w:left="1440" w:hanging="360"/>
      </w:pPr>
      <w:rPr>
        <w:rFonts w:ascii="Times New Roman" w:hAnsi="Times New Roman" w:cs="Times New Roman"/>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tplc="DD3E5836">
      <w:start w:val="1"/>
      <w:numFmt w:val="decimal"/>
      <w:lvlText w:val="%3."/>
      <w:lvlJc w:val="left"/>
      <w:pPr>
        <w:ind w:left="1495" w:hanging="360"/>
      </w:pPr>
      <w:rPr>
        <w:rFonts w:hint="default"/>
      </w:rPr>
    </w:lvl>
    <w:lvl w:ilvl="3" w:tplc="7ACEB88A">
      <w:start w:val="1"/>
      <w:numFmt w:val="lowerLetter"/>
      <w:lvlText w:val="%4."/>
      <w:lvlJc w:val="left"/>
      <w:pPr>
        <w:ind w:left="2880" w:hanging="360"/>
      </w:pPr>
      <w:rPr>
        <w:rFonts w:hint="default"/>
        <w:i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8C95E3D"/>
    <w:multiLevelType w:val="hybridMultilevel"/>
    <w:tmpl w:val="D80A78D8"/>
    <w:lvl w:ilvl="0" w:tplc="E1F40B32">
      <w:start w:val="1"/>
      <w:numFmt w:val="lowerLetter"/>
      <w:lvlText w:val="%1."/>
      <w:lvlJc w:val="left"/>
      <w:pPr>
        <w:ind w:left="1648" w:hanging="360"/>
      </w:pPr>
      <w:rPr>
        <w:rFonts w:hint="default"/>
      </w:r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55" w15:restartNumberingAfterBreak="0">
    <w:nsid w:val="5BA06279"/>
    <w:multiLevelType w:val="hybridMultilevel"/>
    <w:tmpl w:val="07C2EB0C"/>
    <w:lvl w:ilvl="0" w:tplc="DA86C974">
      <w:start w:val="1"/>
      <w:numFmt w:val="decimal"/>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6" w15:restartNumberingAfterBreak="0">
    <w:nsid w:val="5CB844D5"/>
    <w:multiLevelType w:val="hybridMultilevel"/>
    <w:tmpl w:val="6A280AF4"/>
    <w:lvl w:ilvl="0" w:tplc="D3DEA7AE">
      <w:start w:val="1"/>
      <w:numFmt w:val="upperLetter"/>
      <w:lvlText w:val="%1."/>
      <w:lvlJc w:val="left"/>
      <w:pPr>
        <w:ind w:left="928"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7" w15:restartNumberingAfterBreak="0">
    <w:nsid w:val="60DA451E"/>
    <w:multiLevelType w:val="hybridMultilevel"/>
    <w:tmpl w:val="D09CA0DE"/>
    <w:lvl w:ilvl="0" w:tplc="C024DC7A">
      <w:start w:val="1"/>
      <w:numFmt w:val="upp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58" w15:restartNumberingAfterBreak="0">
    <w:nsid w:val="613E4FF1"/>
    <w:multiLevelType w:val="hybridMultilevel"/>
    <w:tmpl w:val="CAF6CE72"/>
    <w:lvl w:ilvl="0" w:tplc="D3BEE0E2">
      <w:start w:val="1"/>
      <w:numFmt w:val="lowerLetter"/>
      <w:lvlText w:val="%1."/>
      <w:lvlJc w:val="left"/>
      <w:pPr>
        <w:ind w:left="822" w:hanging="360"/>
      </w:pPr>
      <w:rPr>
        <w:rFonts w:hint="default"/>
      </w:rPr>
    </w:lvl>
    <w:lvl w:ilvl="1" w:tplc="04090019" w:tentative="1">
      <w:start w:val="1"/>
      <w:numFmt w:val="lowerLetter"/>
      <w:lvlText w:val="%2."/>
      <w:lvlJc w:val="left"/>
      <w:pPr>
        <w:ind w:left="1542" w:hanging="360"/>
      </w:pPr>
    </w:lvl>
    <w:lvl w:ilvl="2" w:tplc="0409001B" w:tentative="1">
      <w:start w:val="1"/>
      <w:numFmt w:val="lowerRoman"/>
      <w:lvlText w:val="%3."/>
      <w:lvlJc w:val="right"/>
      <w:pPr>
        <w:ind w:left="2262" w:hanging="180"/>
      </w:pPr>
    </w:lvl>
    <w:lvl w:ilvl="3" w:tplc="0409000F" w:tentative="1">
      <w:start w:val="1"/>
      <w:numFmt w:val="decimal"/>
      <w:lvlText w:val="%4."/>
      <w:lvlJc w:val="left"/>
      <w:pPr>
        <w:ind w:left="2982" w:hanging="360"/>
      </w:pPr>
    </w:lvl>
    <w:lvl w:ilvl="4" w:tplc="04090019" w:tentative="1">
      <w:start w:val="1"/>
      <w:numFmt w:val="lowerLetter"/>
      <w:lvlText w:val="%5."/>
      <w:lvlJc w:val="left"/>
      <w:pPr>
        <w:ind w:left="3702" w:hanging="360"/>
      </w:pPr>
    </w:lvl>
    <w:lvl w:ilvl="5" w:tplc="0409001B" w:tentative="1">
      <w:start w:val="1"/>
      <w:numFmt w:val="lowerRoman"/>
      <w:lvlText w:val="%6."/>
      <w:lvlJc w:val="right"/>
      <w:pPr>
        <w:ind w:left="4422" w:hanging="180"/>
      </w:pPr>
    </w:lvl>
    <w:lvl w:ilvl="6" w:tplc="0409000F" w:tentative="1">
      <w:start w:val="1"/>
      <w:numFmt w:val="decimal"/>
      <w:lvlText w:val="%7."/>
      <w:lvlJc w:val="left"/>
      <w:pPr>
        <w:ind w:left="5142" w:hanging="360"/>
      </w:pPr>
    </w:lvl>
    <w:lvl w:ilvl="7" w:tplc="04090019" w:tentative="1">
      <w:start w:val="1"/>
      <w:numFmt w:val="lowerLetter"/>
      <w:lvlText w:val="%8."/>
      <w:lvlJc w:val="left"/>
      <w:pPr>
        <w:ind w:left="5862" w:hanging="360"/>
      </w:pPr>
    </w:lvl>
    <w:lvl w:ilvl="8" w:tplc="0409001B" w:tentative="1">
      <w:start w:val="1"/>
      <w:numFmt w:val="lowerRoman"/>
      <w:lvlText w:val="%9."/>
      <w:lvlJc w:val="right"/>
      <w:pPr>
        <w:ind w:left="6582" w:hanging="180"/>
      </w:pPr>
    </w:lvl>
  </w:abstractNum>
  <w:abstractNum w:abstractNumId="59" w15:restartNumberingAfterBreak="0">
    <w:nsid w:val="61F06D2B"/>
    <w:multiLevelType w:val="hybridMultilevel"/>
    <w:tmpl w:val="DB084AEA"/>
    <w:lvl w:ilvl="0" w:tplc="DC041804">
      <w:start w:val="1"/>
      <w:numFmt w:val="upp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60" w15:restartNumberingAfterBreak="0">
    <w:nsid w:val="625B041A"/>
    <w:multiLevelType w:val="hybridMultilevel"/>
    <w:tmpl w:val="79540902"/>
    <w:lvl w:ilvl="0" w:tplc="0646E65A">
      <w:start w:val="1"/>
      <w:numFmt w:val="decimal"/>
      <w:pStyle w:val="221"/>
      <w:lvlText w:val="2.2.%1"/>
      <w:lvlJc w:val="left"/>
      <w:pPr>
        <w:ind w:left="1287"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1" w15:restartNumberingAfterBreak="0">
    <w:nsid w:val="62B61E5D"/>
    <w:multiLevelType w:val="hybridMultilevel"/>
    <w:tmpl w:val="FB9C5DE8"/>
    <w:lvl w:ilvl="0" w:tplc="E1B2064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2" w15:restartNumberingAfterBreak="0">
    <w:nsid w:val="641242C4"/>
    <w:multiLevelType w:val="hybridMultilevel"/>
    <w:tmpl w:val="E612E354"/>
    <w:lvl w:ilvl="0" w:tplc="90627618">
      <w:start w:val="1"/>
      <w:numFmt w:val="decimal"/>
      <w:lvlText w:val="%1."/>
      <w:lvlJc w:val="left"/>
      <w:pPr>
        <w:ind w:left="1287" w:hanging="360"/>
      </w:pPr>
      <w:rPr>
        <w:rFonts w:ascii="Times New Roman" w:eastAsiaTheme="minorHAnsi" w:hAnsi="Times New Roman" w:cs="Times New Roman"/>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3" w15:restartNumberingAfterBreak="0">
    <w:nsid w:val="64DC0B1F"/>
    <w:multiLevelType w:val="hybridMultilevel"/>
    <w:tmpl w:val="B31A7C40"/>
    <w:lvl w:ilvl="0" w:tplc="93C20EBC">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64" w15:restartNumberingAfterBreak="0">
    <w:nsid w:val="65320D30"/>
    <w:multiLevelType w:val="hybridMultilevel"/>
    <w:tmpl w:val="399A3574"/>
    <w:lvl w:ilvl="0" w:tplc="8DBE176E">
      <w:start w:val="1"/>
      <w:numFmt w:val="upp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65" w15:restartNumberingAfterBreak="0">
    <w:nsid w:val="68E30DD6"/>
    <w:multiLevelType w:val="hybridMultilevel"/>
    <w:tmpl w:val="BD223CCA"/>
    <w:lvl w:ilvl="0" w:tplc="855A41C0">
      <w:start w:val="1"/>
      <w:numFmt w:val="upp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66" w15:restartNumberingAfterBreak="0">
    <w:nsid w:val="6D005E95"/>
    <w:multiLevelType w:val="hybridMultilevel"/>
    <w:tmpl w:val="8916B7D6"/>
    <w:lvl w:ilvl="0" w:tplc="6D8E3B48">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67" w15:restartNumberingAfterBreak="0">
    <w:nsid w:val="6E7A0F98"/>
    <w:multiLevelType w:val="hybridMultilevel"/>
    <w:tmpl w:val="3D96ECB2"/>
    <w:lvl w:ilvl="0" w:tplc="A9FE1AD8">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8" w15:restartNumberingAfterBreak="0">
    <w:nsid w:val="6F462A8C"/>
    <w:multiLevelType w:val="hybridMultilevel"/>
    <w:tmpl w:val="B254CFF8"/>
    <w:lvl w:ilvl="0" w:tplc="DA52F92E">
      <w:start w:val="1"/>
      <w:numFmt w:val="decimal"/>
      <w:lvlText w:val="%1."/>
      <w:lvlJc w:val="left"/>
      <w:pPr>
        <w:ind w:left="1288" w:hanging="360"/>
      </w:pPr>
      <w:rPr>
        <w:rFonts w:ascii="Times New Roman" w:eastAsiaTheme="minorHAnsi" w:hAnsi="Times New Roman" w:cs="Times New Roman"/>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69" w15:restartNumberingAfterBreak="0">
    <w:nsid w:val="734F6D10"/>
    <w:multiLevelType w:val="hybridMultilevel"/>
    <w:tmpl w:val="494EC53C"/>
    <w:lvl w:ilvl="0" w:tplc="A2EA90D2">
      <w:start w:val="1"/>
      <w:numFmt w:val="decimal"/>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70" w15:restartNumberingAfterBreak="0">
    <w:nsid w:val="73E909D3"/>
    <w:multiLevelType w:val="hybridMultilevel"/>
    <w:tmpl w:val="AF9EB308"/>
    <w:lvl w:ilvl="0" w:tplc="3A80B162">
      <w:start w:val="1"/>
      <w:numFmt w:val="upp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71" w15:restartNumberingAfterBreak="0">
    <w:nsid w:val="7605601E"/>
    <w:multiLevelType w:val="hybridMultilevel"/>
    <w:tmpl w:val="C9AE8EAE"/>
    <w:lvl w:ilvl="0" w:tplc="0409000F">
      <w:start w:val="1"/>
      <w:numFmt w:val="decimal"/>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72" w15:restartNumberingAfterBreak="0">
    <w:nsid w:val="793F260A"/>
    <w:multiLevelType w:val="hybridMultilevel"/>
    <w:tmpl w:val="3A5651E4"/>
    <w:lvl w:ilvl="0" w:tplc="DC96FA4E">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3" w15:restartNumberingAfterBreak="0">
    <w:nsid w:val="7CEA7A8A"/>
    <w:multiLevelType w:val="hybridMultilevel"/>
    <w:tmpl w:val="2F262456"/>
    <w:lvl w:ilvl="0" w:tplc="5D4CBFCA">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4" w15:restartNumberingAfterBreak="0">
    <w:nsid w:val="7E7E6991"/>
    <w:multiLevelType w:val="hybridMultilevel"/>
    <w:tmpl w:val="E9C823CA"/>
    <w:lvl w:ilvl="0" w:tplc="B80E756A">
      <w:start w:val="1"/>
      <w:numFmt w:val="lowerLetter"/>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75" w15:restartNumberingAfterBreak="0">
    <w:nsid w:val="7ECE0BE6"/>
    <w:multiLevelType w:val="hybridMultilevel"/>
    <w:tmpl w:val="FB5203A4"/>
    <w:lvl w:ilvl="0" w:tplc="177E9A4C">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6" w15:restartNumberingAfterBreak="0">
    <w:nsid w:val="7F8F6809"/>
    <w:multiLevelType w:val="hybridMultilevel"/>
    <w:tmpl w:val="0A745CE6"/>
    <w:lvl w:ilvl="0" w:tplc="F35CD2AE">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num w:numId="1" w16cid:durableId="1969435773">
    <w:abstractNumId w:val="18"/>
  </w:num>
  <w:num w:numId="2" w16cid:durableId="1442384450">
    <w:abstractNumId w:val="3"/>
  </w:num>
  <w:num w:numId="3" w16cid:durableId="1385519421">
    <w:abstractNumId w:val="60"/>
  </w:num>
  <w:num w:numId="4" w16cid:durableId="873620169">
    <w:abstractNumId w:val="71"/>
  </w:num>
  <w:num w:numId="5" w16cid:durableId="1194539601">
    <w:abstractNumId w:val="28"/>
  </w:num>
  <w:num w:numId="6" w16cid:durableId="2068411352">
    <w:abstractNumId w:val="50"/>
  </w:num>
  <w:num w:numId="7" w16cid:durableId="150172386">
    <w:abstractNumId w:val="38"/>
  </w:num>
  <w:num w:numId="8" w16cid:durableId="573975090">
    <w:abstractNumId w:val="7"/>
  </w:num>
  <w:num w:numId="9" w16cid:durableId="2047754271">
    <w:abstractNumId w:val="35"/>
  </w:num>
  <w:num w:numId="10" w16cid:durableId="1397823704">
    <w:abstractNumId w:val="37"/>
  </w:num>
  <w:num w:numId="11" w16cid:durableId="236206923">
    <w:abstractNumId w:val="13"/>
  </w:num>
  <w:num w:numId="12" w16cid:durableId="1599102136">
    <w:abstractNumId w:val="27"/>
  </w:num>
  <w:num w:numId="13" w16cid:durableId="104693143">
    <w:abstractNumId w:val="53"/>
  </w:num>
  <w:num w:numId="14" w16cid:durableId="1127896926">
    <w:abstractNumId w:val="22"/>
  </w:num>
  <w:num w:numId="15" w16cid:durableId="641348140">
    <w:abstractNumId w:val="14"/>
  </w:num>
  <w:num w:numId="16" w16cid:durableId="2062630495">
    <w:abstractNumId w:val="26"/>
  </w:num>
  <w:num w:numId="17" w16cid:durableId="1514294952">
    <w:abstractNumId w:val="63"/>
  </w:num>
  <w:num w:numId="18" w16cid:durableId="2017993924">
    <w:abstractNumId w:val="73"/>
  </w:num>
  <w:num w:numId="19" w16cid:durableId="620765805">
    <w:abstractNumId w:val="66"/>
  </w:num>
  <w:num w:numId="20" w16cid:durableId="1497527971">
    <w:abstractNumId w:val="76"/>
  </w:num>
  <w:num w:numId="21" w16cid:durableId="1735548165">
    <w:abstractNumId w:val="58"/>
  </w:num>
  <w:num w:numId="22" w16cid:durableId="1966615893">
    <w:abstractNumId w:val="52"/>
  </w:num>
  <w:num w:numId="23" w16cid:durableId="1621303503">
    <w:abstractNumId w:val="20"/>
  </w:num>
  <w:num w:numId="24" w16cid:durableId="1396472201">
    <w:abstractNumId w:val="62"/>
  </w:num>
  <w:num w:numId="25" w16cid:durableId="2056922994">
    <w:abstractNumId w:val="5"/>
  </w:num>
  <w:num w:numId="26" w16cid:durableId="1233002592">
    <w:abstractNumId w:val="32"/>
  </w:num>
  <w:num w:numId="27" w16cid:durableId="1756392945">
    <w:abstractNumId w:val="47"/>
  </w:num>
  <w:num w:numId="28" w16cid:durableId="845558100">
    <w:abstractNumId w:val="25"/>
  </w:num>
  <w:num w:numId="29" w16cid:durableId="1726298221">
    <w:abstractNumId w:val="6"/>
  </w:num>
  <w:num w:numId="30" w16cid:durableId="1447584038">
    <w:abstractNumId w:val="65"/>
  </w:num>
  <w:num w:numId="31" w16cid:durableId="1337460626">
    <w:abstractNumId w:val="8"/>
  </w:num>
  <w:num w:numId="32" w16cid:durableId="985552926">
    <w:abstractNumId w:val="2"/>
  </w:num>
  <w:num w:numId="33" w16cid:durableId="634289303">
    <w:abstractNumId w:val="39"/>
  </w:num>
  <w:num w:numId="34" w16cid:durableId="1472867887">
    <w:abstractNumId w:val="69"/>
  </w:num>
  <w:num w:numId="35" w16cid:durableId="1334797232">
    <w:abstractNumId w:val="42"/>
  </w:num>
  <w:num w:numId="36" w16cid:durableId="1630894016">
    <w:abstractNumId w:val="23"/>
  </w:num>
  <w:num w:numId="37" w16cid:durableId="271086262">
    <w:abstractNumId w:val="21"/>
  </w:num>
  <w:num w:numId="38" w16cid:durableId="477384902">
    <w:abstractNumId w:val="70"/>
  </w:num>
  <w:num w:numId="39" w16cid:durableId="399718456">
    <w:abstractNumId w:val="67"/>
  </w:num>
  <w:num w:numId="40" w16cid:durableId="254679239">
    <w:abstractNumId w:val="16"/>
  </w:num>
  <w:num w:numId="41" w16cid:durableId="1187645939">
    <w:abstractNumId w:val="68"/>
  </w:num>
  <w:num w:numId="42" w16cid:durableId="1299649136">
    <w:abstractNumId w:val="49"/>
  </w:num>
  <w:num w:numId="43" w16cid:durableId="526333809">
    <w:abstractNumId w:val="48"/>
  </w:num>
  <w:num w:numId="44" w16cid:durableId="580287299">
    <w:abstractNumId w:val="57"/>
  </w:num>
  <w:num w:numId="45" w16cid:durableId="2060128819">
    <w:abstractNumId w:val="1"/>
  </w:num>
  <w:num w:numId="46" w16cid:durableId="2075156072">
    <w:abstractNumId w:val="36"/>
  </w:num>
  <w:num w:numId="47" w16cid:durableId="801651304">
    <w:abstractNumId w:val="17"/>
  </w:num>
  <w:num w:numId="48" w16cid:durableId="1604878182">
    <w:abstractNumId w:val="54"/>
  </w:num>
  <w:num w:numId="49" w16cid:durableId="808203852">
    <w:abstractNumId w:val="44"/>
  </w:num>
  <w:num w:numId="50" w16cid:durableId="1649899495">
    <w:abstractNumId w:val="19"/>
  </w:num>
  <w:num w:numId="51" w16cid:durableId="2030640727">
    <w:abstractNumId w:val="41"/>
  </w:num>
  <w:num w:numId="52" w16cid:durableId="937979708">
    <w:abstractNumId w:val="15"/>
  </w:num>
  <w:num w:numId="53" w16cid:durableId="1679381407">
    <w:abstractNumId w:val="46"/>
  </w:num>
  <w:num w:numId="54" w16cid:durableId="1093893443">
    <w:abstractNumId w:val="43"/>
  </w:num>
  <w:num w:numId="55" w16cid:durableId="1693341503">
    <w:abstractNumId w:val="9"/>
  </w:num>
  <w:num w:numId="56" w16cid:durableId="1970352170">
    <w:abstractNumId w:val="56"/>
  </w:num>
  <w:num w:numId="57" w16cid:durableId="995113705">
    <w:abstractNumId w:val="40"/>
  </w:num>
  <w:num w:numId="58" w16cid:durableId="279070441">
    <w:abstractNumId w:val="74"/>
  </w:num>
  <w:num w:numId="59" w16cid:durableId="275328789">
    <w:abstractNumId w:val="10"/>
  </w:num>
  <w:num w:numId="60" w16cid:durableId="312762305">
    <w:abstractNumId w:val="4"/>
  </w:num>
  <w:num w:numId="61" w16cid:durableId="1244800993">
    <w:abstractNumId w:val="61"/>
  </w:num>
  <w:num w:numId="62" w16cid:durableId="1263221901">
    <w:abstractNumId w:val="55"/>
  </w:num>
  <w:num w:numId="63" w16cid:durableId="1103958829">
    <w:abstractNumId w:val="45"/>
  </w:num>
  <w:num w:numId="64" w16cid:durableId="1916472757">
    <w:abstractNumId w:val="51"/>
  </w:num>
  <w:num w:numId="65" w16cid:durableId="80688319">
    <w:abstractNumId w:val="29"/>
  </w:num>
  <w:num w:numId="66" w16cid:durableId="919485582">
    <w:abstractNumId w:val="0"/>
  </w:num>
  <w:num w:numId="67" w16cid:durableId="1886332937">
    <w:abstractNumId w:val="64"/>
  </w:num>
  <w:num w:numId="68" w16cid:durableId="739786580">
    <w:abstractNumId w:val="30"/>
  </w:num>
  <w:num w:numId="69" w16cid:durableId="135683965">
    <w:abstractNumId w:val="59"/>
  </w:num>
  <w:num w:numId="70" w16cid:durableId="1037239356">
    <w:abstractNumId w:val="75"/>
  </w:num>
  <w:num w:numId="71" w16cid:durableId="373895710">
    <w:abstractNumId w:val="1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464350071">
    <w:abstractNumId w:val="72"/>
  </w:num>
  <w:num w:numId="73" w16cid:durableId="985090859">
    <w:abstractNumId w:val="31"/>
  </w:num>
  <w:num w:numId="74" w16cid:durableId="1755785784">
    <w:abstractNumId w:val="34"/>
  </w:num>
  <w:num w:numId="75" w16cid:durableId="795954061">
    <w:abstractNumId w:val="24"/>
  </w:num>
  <w:num w:numId="76" w16cid:durableId="1574268067">
    <w:abstractNumId w:val="11"/>
  </w:num>
  <w:num w:numId="77" w16cid:durableId="1731227935">
    <w:abstractNumId w:val="33"/>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D6EAB"/>
    <w:rsid w:val="00000392"/>
    <w:rsid w:val="00000A1F"/>
    <w:rsid w:val="00001E0B"/>
    <w:rsid w:val="0000719A"/>
    <w:rsid w:val="0001010C"/>
    <w:rsid w:val="0001038F"/>
    <w:rsid w:val="00012004"/>
    <w:rsid w:val="00013964"/>
    <w:rsid w:val="00013F95"/>
    <w:rsid w:val="00020B19"/>
    <w:rsid w:val="00033174"/>
    <w:rsid w:val="0004023D"/>
    <w:rsid w:val="00047641"/>
    <w:rsid w:val="000535CF"/>
    <w:rsid w:val="00057BF2"/>
    <w:rsid w:val="0006297F"/>
    <w:rsid w:val="0007371F"/>
    <w:rsid w:val="000776D9"/>
    <w:rsid w:val="0008184C"/>
    <w:rsid w:val="00083491"/>
    <w:rsid w:val="00087A42"/>
    <w:rsid w:val="00090CCF"/>
    <w:rsid w:val="00095168"/>
    <w:rsid w:val="000964FE"/>
    <w:rsid w:val="000B40D9"/>
    <w:rsid w:val="000C6C93"/>
    <w:rsid w:val="000D31BC"/>
    <w:rsid w:val="000D5800"/>
    <w:rsid w:val="000D6EAB"/>
    <w:rsid w:val="000D6F46"/>
    <w:rsid w:val="000E07A1"/>
    <w:rsid w:val="000E2990"/>
    <w:rsid w:val="000E35D6"/>
    <w:rsid w:val="000F1445"/>
    <w:rsid w:val="000F6B7F"/>
    <w:rsid w:val="000F7862"/>
    <w:rsid w:val="00111561"/>
    <w:rsid w:val="00125B8C"/>
    <w:rsid w:val="00126201"/>
    <w:rsid w:val="00127923"/>
    <w:rsid w:val="001424C6"/>
    <w:rsid w:val="001556BB"/>
    <w:rsid w:val="00155830"/>
    <w:rsid w:val="001564F5"/>
    <w:rsid w:val="00162390"/>
    <w:rsid w:val="00181F31"/>
    <w:rsid w:val="001830DB"/>
    <w:rsid w:val="00183106"/>
    <w:rsid w:val="00183DEA"/>
    <w:rsid w:val="00186806"/>
    <w:rsid w:val="00197B71"/>
    <w:rsid w:val="001A2D6C"/>
    <w:rsid w:val="001A4752"/>
    <w:rsid w:val="001A789E"/>
    <w:rsid w:val="001B1692"/>
    <w:rsid w:val="001B30F8"/>
    <w:rsid w:val="001B37E9"/>
    <w:rsid w:val="001B5326"/>
    <w:rsid w:val="001B7B6C"/>
    <w:rsid w:val="001C0B1C"/>
    <w:rsid w:val="001C0F3F"/>
    <w:rsid w:val="001C3DED"/>
    <w:rsid w:val="001C661F"/>
    <w:rsid w:val="001D045F"/>
    <w:rsid w:val="001E18D3"/>
    <w:rsid w:val="001F119F"/>
    <w:rsid w:val="001F3222"/>
    <w:rsid w:val="0021162C"/>
    <w:rsid w:val="00213148"/>
    <w:rsid w:val="00214672"/>
    <w:rsid w:val="002171DE"/>
    <w:rsid w:val="00223B51"/>
    <w:rsid w:val="00223C17"/>
    <w:rsid w:val="00224556"/>
    <w:rsid w:val="00245634"/>
    <w:rsid w:val="00251C4A"/>
    <w:rsid w:val="002601F5"/>
    <w:rsid w:val="00263B54"/>
    <w:rsid w:val="00290C2D"/>
    <w:rsid w:val="002916CD"/>
    <w:rsid w:val="00295C53"/>
    <w:rsid w:val="002A314E"/>
    <w:rsid w:val="002A39EE"/>
    <w:rsid w:val="002B5EA4"/>
    <w:rsid w:val="002B6EDC"/>
    <w:rsid w:val="002B7924"/>
    <w:rsid w:val="002C127A"/>
    <w:rsid w:val="002C56A7"/>
    <w:rsid w:val="002D11F9"/>
    <w:rsid w:val="002D271E"/>
    <w:rsid w:val="002D2D08"/>
    <w:rsid w:val="002E5AA7"/>
    <w:rsid w:val="002F5108"/>
    <w:rsid w:val="002F67CC"/>
    <w:rsid w:val="003014B9"/>
    <w:rsid w:val="00302F34"/>
    <w:rsid w:val="00306D89"/>
    <w:rsid w:val="00330F0F"/>
    <w:rsid w:val="00334868"/>
    <w:rsid w:val="00337BF5"/>
    <w:rsid w:val="00337E13"/>
    <w:rsid w:val="00350F32"/>
    <w:rsid w:val="003608FF"/>
    <w:rsid w:val="00364137"/>
    <w:rsid w:val="0037266D"/>
    <w:rsid w:val="003734D3"/>
    <w:rsid w:val="003850A8"/>
    <w:rsid w:val="0039377E"/>
    <w:rsid w:val="00396F4C"/>
    <w:rsid w:val="003A3043"/>
    <w:rsid w:val="003A63EF"/>
    <w:rsid w:val="003C31DB"/>
    <w:rsid w:val="003C4933"/>
    <w:rsid w:val="003C500E"/>
    <w:rsid w:val="003C741C"/>
    <w:rsid w:val="003D74CD"/>
    <w:rsid w:val="003E18FA"/>
    <w:rsid w:val="003E267D"/>
    <w:rsid w:val="003E4569"/>
    <w:rsid w:val="003E50BF"/>
    <w:rsid w:val="003F025A"/>
    <w:rsid w:val="003F0693"/>
    <w:rsid w:val="003F6364"/>
    <w:rsid w:val="004037E2"/>
    <w:rsid w:val="00403B2B"/>
    <w:rsid w:val="0040624A"/>
    <w:rsid w:val="00415A87"/>
    <w:rsid w:val="00415E4F"/>
    <w:rsid w:val="00417918"/>
    <w:rsid w:val="00422FA3"/>
    <w:rsid w:val="00424980"/>
    <w:rsid w:val="00425145"/>
    <w:rsid w:val="004532B1"/>
    <w:rsid w:val="00453763"/>
    <w:rsid w:val="00453A36"/>
    <w:rsid w:val="004628B8"/>
    <w:rsid w:val="0046395D"/>
    <w:rsid w:val="004A0608"/>
    <w:rsid w:val="004A123C"/>
    <w:rsid w:val="004A51CB"/>
    <w:rsid w:val="004A54DC"/>
    <w:rsid w:val="004A5F44"/>
    <w:rsid w:val="004B4035"/>
    <w:rsid w:val="004B4538"/>
    <w:rsid w:val="004C206D"/>
    <w:rsid w:val="004C6E28"/>
    <w:rsid w:val="004D2FD3"/>
    <w:rsid w:val="004D37D2"/>
    <w:rsid w:val="00507F8B"/>
    <w:rsid w:val="00513CF9"/>
    <w:rsid w:val="00521D1A"/>
    <w:rsid w:val="00544938"/>
    <w:rsid w:val="005608B1"/>
    <w:rsid w:val="00562ED0"/>
    <w:rsid w:val="00563904"/>
    <w:rsid w:val="00567F4E"/>
    <w:rsid w:val="005722BA"/>
    <w:rsid w:val="005848FB"/>
    <w:rsid w:val="005870C6"/>
    <w:rsid w:val="005900C3"/>
    <w:rsid w:val="00595B13"/>
    <w:rsid w:val="005B4008"/>
    <w:rsid w:val="005B4B02"/>
    <w:rsid w:val="005D1C77"/>
    <w:rsid w:val="005D5A4D"/>
    <w:rsid w:val="005D79D9"/>
    <w:rsid w:val="005F481B"/>
    <w:rsid w:val="0060129A"/>
    <w:rsid w:val="006049BC"/>
    <w:rsid w:val="00607136"/>
    <w:rsid w:val="006143CC"/>
    <w:rsid w:val="00622784"/>
    <w:rsid w:val="00634828"/>
    <w:rsid w:val="0065608C"/>
    <w:rsid w:val="00662AA0"/>
    <w:rsid w:val="00663E7E"/>
    <w:rsid w:val="00673B63"/>
    <w:rsid w:val="00682148"/>
    <w:rsid w:val="00686135"/>
    <w:rsid w:val="006912F1"/>
    <w:rsid w:val="006A1663"/>
    <w:rsid w:val="006B3DCC"/>
    <w:rsid w:val="006B5677"/>
    <w:rsid w:val="006C4CDE"/>
    <w:rsid w:val="006C58B4"/>
    <w:rsid w:val="006C758D"/>
    <w:rsid w:val="006D6A06"/>
    <w:rsid w:val="006D6A98"/>
    <w:rsid w:val="006D7E28"/>
    <w:rsid w:val="006E0A4B"/>
    <w:rsid w:val="006E0AA4"/>
    <w:rsid w:val="006E43BC"/>
    <w:rsid w:val="006E707E"/>
    <w:rsid w:val="00701943"/>
    <w:rsid w:val="00703214"/>
    <w:rsid w:val="00704C2B"/>
    <w:rsid w:val="00716718"/>
    <w:rsid w:val="0072083B"/>
    <w:rsid w:val="00737295"/>
    <w:rsid w:val="00737DA9"/>
    <w:rsid w:val="00740AF4"/>
    <w:rsid w:val="00751F59"/>
    <w:rsid w:val="00763801"/>
    <w:rsid w:val="00767D86"/>
    <w:rsid w:val="00776B49"/>
    <w:rsid w:val="00780162"/>
    <w:rsid w:val="0079439B"/>
    <w:rsid w:val="0079721B"/>
    <w:rsid w:val="007A1DFF"/>
    <w:rsid w:val="007A283C"/>
    <w:rsid w:val="007B0EAC"/>
    <w:rsid w:val="007C4871"/>
    <w:rsid w:val="007C683C"/>
    <w:rsid w:val="007D35C0"/>
    <w:rsid w:val="007E5DB3"/>
    <w:rsid w:val="00804C8D"/>
    <w:rsid w:val="008135CE"/>
    <w:rsid w:val="008136A1"/>
    <w:rsid w:val="00814605"/>
    <w:rsid w:val="00820067"/>
    <w:rsid w:val="008211F7"/>
    <w:rsid w:val="00825F46"/>
    <w:rsid w:val="00833373"/>
    <w:rsid w:val="008369B8"/>
    <w:rsid w:val="00837C04"/>
    <w:rsid w:val="00840680"/>
    <w:rsid w:val="0084137F"/>
    <w:rsid w:val="00846EE4"/>
    <w:rsid w:val="00852283"/>
    <w:rsid w:val="0088717D"/>
    <w:rsid w:val="00897C89"/>
    <w:rsid w:val="008A2987"/>
    <w:rsid w:val="008A76BC"/>
    <w:rsid w:val="008B2573"/>
    <w:rsid w:val="008B5226"/>
    <w:rsid w:val="008B60AC"/>
    <w:rsid w:val="008C23D9"/>
    <w:rsid w:val="008D6011"/>
    <w:rsid w:val="008F0BC3"/>
    <w:rsid w:val="00902D9F"/>
    <w:rsid w:val="00903934"/>
    <w:rsid w:val="009050B2"/>
    <w:rsid w:val="0090524B"/>
    <w:rsid w:val="00905DAF"/>
    <w:rsid w:val="009079A7"/>
    <w:rsid w:val="00922CF4"/>
    <w:rsid w:val="00922D8F"/>
    <w:rsid w:val="0092619C"/>
    <w:rsid w:val="0093179E"/>
    <w:rsid w:val="00931BC2"/>
    <w:rsid w:val="00934501"/>
    <w:rsid w:val="00940E91"/>
    <w:rsid w:val="00941244"/>
    <w:rsid w:val="00945A99"/>
    <w:rsid w:val="00945D54"/>
    <w:rsid w:val="0097596E"/>
    <w:rsid w:val="00984D0C"/>
    <w:rsid w:val="00996CAE"/>
    <w:rsid w:val="009A216A"/>
    <w:rsid w:val="009B622D"/>
    <w:rsid w:val="009C4F56"/>
    <w:rsid w:val="009C5C6F"/>
    <w:rsid w:val="009C7912"/>
    <w:rsid w:val="009D0439"/>
    <w:rsid w:val="009D388C"/>
    <w:rsid w:val="009D6612"/>
    <w:rsid w:val="009E7BE7"/>
    <w:rsid w:val="009F269E"/>
    <w:rsid w:val="00A06AB9"/>
    <w:rsid w:val="00A22059"/>
    <w:rsid w:val="00A3243C"/>
    <w:rsid w:val="00A42F73"/>
    <w:rsid w:val="00A602A2"/>
    <w:rsid w:val="00A64863"/>
    <w:rsid w:val="00A65B52"/>
    <w:rsid w:val="00A677D9"/>
    <w:rsid w:val="00A70892"/>
    <w:rsid w:val="00A84889"/>
    <w:rsid w:val="00A8502C"/>
    <w:rsid w:val="00A86162"/>
    <w:rsid w:val="00A92020"/>
    <w:rsid w:val="00A95E95"/>
    <w:rsid w:val="00AA08A3"/>
    <w:rsid w:val="00AA300E"/>
    <w:rsid w:val="00AA3737"/>
    <w:rsid w:val="00AA48DA"/>
    <w:rsid w:val="00AB3971"/>
    <w:rsid w:val="00AB7AD9"/>
    <w:rsid w:val="00AD338E"/>
    <w:rsid w:val="00AE4B47"/>
    <w:rsid w:val="00AE4E67"/>
    <w:rsid w:val="00AE695D"/>
    <w:rsid w:val="00B1028C"/>
    <w:rsid w:val="00B132CC"/>
    <w:rsid w:val="00B15A1A"/>
    <w:rsid w:val="00B17262"/>
    <w:rsid w:val="00B4100F"/>
    <w:rsid w:val="00B51D52"/>
    <w:rsid w:val="00B5771B"/>
    <w:rsid w:val="00B62212"/>
    <w:rsid w:val="00B656C9"/>
    <w:rsid w:val="00B65EC0"/>
    <w:rsid w:val="00B75455"/>
    <w:rsid w:val="00B858B2"/>
    <w:rsid w:val="00B90B60"/>
    <w:rsid w:val="00BA09F2"/>
    <w:rsid w:val="00BA6555"/>
    <w:rsid w:val="00BB14D2"/>
    <w:rsid w:val="00BB7715"/>
    <w:rsid w:val="00BC017C"/>
    <w:rsid w:val="00BE5699"/>
    <w:rsid w:val="00BF242A"/>
    <w:rsid w:val="00BF244E"/>
    <w:rsid w:val="00BF7D96"/>
    <w:rsid w:val="00C001C3"/>
    <w:rsid w:val="00C03455"/>
    <w:rsid w:val="00C10E0F"/>
    <w:rsid w:val="00C1272D"/>
    <w:rsid w:val="00C2158E"/>
    <w:rsid w:val="00C32325"/>
    <w:rsid w:val="00C35316"/>
    <w:rsid w:val="00C42192"/>
    <w:rsid w:val="00C45EF0"/>
    <w:rsid w:val="00C5087C"/>
    <w:rsid w:val="00C5203A"/>
    <w:rsid w:val="00C53B1D"/>
    <w:rsid w:val="00C60053"/>
    <w:rsid w:val="00C60C35"/>
    <w:rsid w:val="00C61281"/>
    <w:rsid w:val="00C63967"/>
    <w:rsid w:val="00C71882"/>
    <w:rsid w:val="00C721A1"/>
    <w:rsid w:val="00C7228E"/>
    <w:rsid w:val="00C73136"/>
    <w:rsid w:val="00C74FD6"/>
    <w:rsid w:val="00C76DDF"/>
    <w:rsid w:val="00C82247"/>
    <w:rsid w:val="00C85B07"/>
    <w:rsid w:val="00C87449"/>
    <w:rsid w:val="00C942DE"/>
    <w:rsid w:val="00C94C28"/>
    <w:rsid w:val="00C951A7"/>
    <w:rsid w:val="00CA0114"/>
    <w:rsid w:val="00CA193F"/>
    <w:rsid w:val="00CA3621"/>
    <w:rsid w:val="00CB4C16"/>
    <w:rsid w:val="00CC21FF"/>
    <w:rsid w:val="00CD4EEF"/>
    <w:rsid w:val="00CD63ED"/>
    <w:rsid w:val="00CE1D4A"/>
    <w:rsid w:val="00CF1E51"/>
    <w:rsid w:val="00CF4488"/>
    <w:rsid w:val="00CF7034"/>
    <w:rsid w:val="00D10B2F"/>
    <w:rsid w:val="00D11F03"/>
    <w:rsid w:val="00D24743"/>
    <w:rsid w:val="00D32063"/>
    <w:rsid w:val="00D43A82"/>
    <w:rsid w:val="00D52332"/>
    <w:rsid w:val="00D66A26"/>
    <w:rsid w:val="00D73E57"/>
    <w:rsid w:val="00D811B4"/>
    <w:rsid w:val="00D860B3"/>
    <w:rsid w:val="00D87589"/>
    <w:rsid w:val="00D9065E"/>
    <w:rsid w:val="00DA61F2"/>
    <w:rsid w:val="00DA6CD8"/>
    <w:rsid w:val="00DB0A6E"/>
    <w:rsid w:val="00DB1A1B"/>
    <w:rsid w:val="00DC4177"/>
    <w:rsid w:val="00DD0409"/>
    <w:rsid w:val="00DD308C"/>
    <w:rsid w:val="00DD731F"/>
    <w:rsid w:val="00DF3C90"/>
    <w:rsid w:val="00E00D51"/>
    <w:rsid w:val="00E15A4C"/>
    <w:rsid w:val="00E15D3C"/>
    <w:rsid w:val="00E16ACC"/>
    <w:rsid w:val="00E206C5"/>
    <w:rsid w:val="00E22C17"/>
    <w:rsid w:val="00E241D5"/>
    <w:rsid w:val="00E2466E"/>
    <w:rsid w:val="00E25A3E"/>
    <w:rsid w:val="00E5038F"/>
    <w:rsid w:val="00E512E6"/>
    <w:rsid w:val="00E62430"/>
    <w:rsid w:val="00E77B05"/>
    <w:rsid w:val="00E77F06"/>
    <w:rsid w:val="00E80764"/>
    <w:rsid w:val="00E82D77"/>
    <w:rsid w:val="00EA0A19"/>
    <w:rsid w:val="00EA1BB1"/>
    <w:rsid w:val="00EB6199"/>
    <w:rsid w:val="00EB6614"/>
    <w:rsid w:val="00ED49DD"/>
    <w:rsid w:val="00EE3FF0"/>
    <w:rsid w:val="00EE5699"/>
    <w:rsid w:val="00EE76BA"/>
    <w:rsid w:val="00EE7995"/>
    <w:rsid w:val="00EF0CDC"/>
    <w:rsid w:val="00EF2B4F"/>
    <w:rsid w:val="00EF7822"/>
    <w:rsid w:val="00F02D36"/>
    <w:rsid w:val="00F1523B"/>
    <w:rsid w:val="00F52513"/>
    <w:rsid w:val="00F56E55"/>
    <w:rsid w:val="00F57F57"/>
    <w:rsid w:val="00F63B42"/>
    <w:rsid w:val="00F8010E"/>
    <w:rsid w:val="00F82707"/>
    <w:rsid w:val="00F90AE4"/>
    <w:rsid w:val="00F96DEF"/>
    <w:rsid w:val="00FA0505"/>
    <w:rsid w:val="00FB5A5C"/>
    <w:rsid w:val="00FD2FE2"/>
    <w:rsid w:val="00FD3E5D"/>
    <w:rsid w:val="00FE0A41"/>
    <w:rsid w:val="00FE21D3"/>
    <w:rsid w:val="00FE4AAC"/>
    <w:rsid w:val="00FE798B"/>
    <w:rsid w:val="00FF2179"/>
    <w:rsid w:val="00FF262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E8D9F3"/>
  <w15:docId w15:val="{539CE8D4-5DB6-4F6A-B85C-7DD596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2"/>
        <w:lang w:val="en-US" w:eastAsia="en-US" w:bidi="ar-SA"/>
      </w:rPr>
    </w:rPrDefault>
    <w:pPrDefault>
      <w:pPr>
        <w:spacing w:line="480" w:lineRule="auto"/>
        <w:ind w:left="567"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6EAB"/>
  </w:style>
  <w:style w:type="paragraph" w:styleId="Heading1">
    <w:name w:val="heading 1"/>
    <w:basedOn w:val="Normal"/>
    <w:next w:val="Normal"/>
    <w:link w:val="Heading1Char"/>
    <w:uiPriority w:val="9"/>
    <w:qFormat/>
    <w:rsid w:val="00B75455"/>
    <w:pPr>
      <w:spacing w:after="120" w:line="360" w:lineRule="auto"/>
      <w:ind w:left="0" w:firstLine="0"/>
      <w:jc w:val="center"/>
      <w:outlineLvl w:val="0"/>
    </w:pPr>
    <w:rPr>
      <w:b/>
      <w:sz w:val="28"/>
    </w:rPr>
  </w:style>
  <w:style w:type="paragraph" w:styleId="Heading2">
    <w:name w:val="heading 2"/>
    <w:basedOn w:val="ListParagraph"/>
    <w:next w:val="Normal"/>
    <w:link w:val="Heading2Char"/>
    <w:uiPriority w:val="9"/>
    <w:unhideWhenUsed/>
    <w:qFormat/>
    <w:rsid w:val="00A602A2"/>
    <w:pPr>
      <w:numPr>
        <w:ilvl w:val="1"/>
        <w:numId w:val="1"/>
      </w:numPr>
      <w:ind w:left="567" w:hanging="567"/>
      <w:contextualSpacing w:val="0"/>
      <w:outlineLvl w:val="1"/>
    </w:pPr>
    <w:rPr>
      <w:b/>
    </w:rPr>
  </w:style>
  <w:style w:type="paragraph" w:styleId="Heading3">
    <w:name w:val="heading 3"/>
    <w:basedOn w:val="Normal"/>
    <w:next w:val="Normal"/>
    <w:link w:val="Heading3Char"/>
    <w:uiPriority w:val="9"/>
    <w:semiHidden/>
    <w:unhideWhenUsed/>
    <w:qFormat/>
    <w:rsid w:val="000D6EA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5455"/>
    <w:rPr>
      <w:b/>
      <w:sz w:val="28"/>
    </w:rPr>
  </w:style>
  <w:style w:type="character" w:customStyle="1" w:styleId="Heading2Char">
    <w:name w:val="Heading 2 Char"/>
    <w:basedOn w:val="DefaultParagraphFont"/>
    <w:link w:val="Heading2"/>
    <w:uiPriority w:val="9"/>
    <w:rsid w:val="00A602A2"/>
    <w:rPr>
      <w:b/>
    </w:rPr>
  </w:style>
  <w:style w:type="character" w:customStyle="1" w:styleId="Heading3Char">
    <w:name w:val="Heading 3 Char"/>
    <w:basedOn w:val="DefaultParagraphFont"/>
    <w:link w:val="Heading3"/>
    <w:uiPriority w:val="9"/>
    <w:semiHidden/>
    <w:rsid w:val="000D6EAB"/>
    <w:rPr>
      <w:rFonts w:asciiTheme="majorHAnsi" w:eastAsiaTheme="majorEastAsia" w:hAnsiTheme="majorHAnsi" w:cstheme="majorBidi"/>
      <w:b/>
      <w:bCs/>
      <w:color w:val="4F81BD" w:themeColor="accent1"/>
    </w:rPr>
  </w:style>
  <w:style w:type="paragraph" w:customStyle="1" w:styleId="PARAF">
    <w:name w:val="PARAF"/>
    <w:basedOn w:val="Normal"/>
    <w:link w:val="PARAFChar"/>
    <w:qFormat/>
    <w:rsid w:val="002B6EDC"/>
  </w:style>
  <w:style w:type="character" w:customStyle="1" w:styleId="PARAFChar">
    <w:name w:val="PARAF Char"/>
    <w:basedOn w:val="DefaultParagraphFont"/>
    <w:link w:val="PARAF"/>
    <w:rsid w:val="002B6EDC"/>
  </w:style>
  <w:style w:type="character" w:styleId="Strong">
    <w:name w:val="Strong"/>
    <w:basedOn w:val="DefaultParagraphFont"/>
    <w:uiPriority w:val="22"/>
    <w:qFormat/>
    <w:rsid w:val="000D6EAB"/>
    <w:rPr>
      <w:b/>
      <w:bCs/>
    </w:rPr>
  </w:style>
  <w:style w:type="paragraph" w:styleId="ListParagraph">
    <w:name w:val="List Paragraph"/>
    <w:basedOn w:val="Normal"/>
    <w:uiPriority w:val="34"/>
    <w:qFormat/>
    <w:rsid w:val="000D6EAB"/>
    <w:pPr>
      <w:ind w:left="720"/>
      <w:contextualSpacing/>
    </w:pPr>
  </w:style>
  <w:style w:type="paragraph" w:styleId="Header">
    <w:name w:val="header"/>
    <w:basedOn w:val="Normal"/>
    <w:link w:val="HeaderChar"/>
    <w:uiPriority w:val="99"/>
    <w:unhideWhenUsed/>
    <w:rsid w:val="000D6EAB"/>
    <w:pPr>
      <w:tabs>
        <w:tab w:val="center" w:pos="4680"/>
        <w:tab w:val="right" w:pos="9360"/>
      </w:tabs>
    </w:pPr>
  </w:style>
  <w:style w:type="character" w:customStyle="1" w:styleId="HeaderChar">
    <w:name w:val="Header Char"/>
    <w:basedOn w:val="DefaultParagraphFont"/>
    <w:link w:val="Header"/>
    <w:uiPriority w:val="99"/>
    <w:rsid w:val="000D6EAB"/>
  </w:style>
  <w:style w:type="paragraph" w:styleId="Footer">
    <w:name w:val="footer"/>
    <w:basedOn w:val="Normal"/>
    <w:link w:val="FooterChar"/>
    <w:uiPriority w:val="99"/>
    <w:unhideWhenUsed/>
    <w:rsid w:val="000D6EAB"/>
    <w:pPr>
      <w:tabs>
        <w:tab w:val="center" w:pos="4680"/>
        <w:tab w:val="right" w:pos="9360"/>
      </w:tabs>
    </w:pPr>
  </w:style>
  <w:style w:type="character" w:customStyle="1" w:styleId="FooterChar">
    <w:name w:val="Footer Char"/>
    <w:basedOn w:val="DefaultParagraphFont"/>
    <w:link w:val="Footer"/>
    <w:uiPriority w:val="99"/>
    <w:rsid w:val="000D6EAB"/>
  </w:style>
  <w:style w:type="paragraph" w:customStyle="1" w:styleId="21">
    <w:name w:val="2.1"/>
    <w:basedOn w:val="Heading2"/>
    <w:link w:val="21Char"/>
    <w:qFormat/>
    <w:rsid w:val="00A602A2"/>
    <w:pPr>
      <w:numPr>
        <w:ilvl w:val="0"/>
        <w:numId w:val="2"/>
      </w:numPr>
      <w:ind w:left="567" w:hanging="567"/>
    </w:pPr>
  </w:style>
  <w:style w:type="character" w:customStyle="1" w:styleId="21Char">
    <w:name w:val="2.1 Char"/>
    <w:basedOn w:val="Heading2Char"/>
    <w:link w:val="21"/>
    <w:rsid w:val="00A602A2"/>
    <w:rPr>
      <w:b/>
    </w:rPr>
  </w:style>
  <w:style w:type="paragraph" w:customStyle="1" w:styleId="221">
    <w:name w:val="2.2.1"/>
    <w:basedOn w:val="Heading3"/>
    <w:link w:val="221Char"/>
    <w:qFormat/>
    <w:rsid w:val="006D7E28"/>
    <w:pPr>
      <w:numPr>
        <w:numId w:val="3"/>
      </w:numPr>
      <w:spacing w:before="0"/>
      <w:ind w:left="567" w:hanging="567"/>
    </w:pPr>
    <w:rPr>
      <w:rFonts w:ascii="Times New Roman" w:hAnsi="Times New Roman"/>
      <w:color w:val="auto"/>
    </w:rPr>
  </w:style>
  <w:style w:type="character" w:styleId="Emphasis">
    <w:name w:val="Emphasis"/>
    <w:basedOn w:val="DefaultParagraphFont"/>
    <w:uiPriority w:val="20"/>
    <w:qFormat/>
    <w:rsid w:val="000D6EAB"/>
    <w:rPr>
      <w:i/>
      <w:iCs/>
    </w:rPr>
  </w:style>
  <w:style w:type="character" w:customStyle="1" w:styleId="221Char">
    <w:name w:val="2.2.1 Char"/>
    <w:basedOn w:val="Heading3Char"/>
    <w:link w:val="221"/>
    <w:rsid w:val="006D7E28"/>
    <w:rPr>
      <w:rFonts w:asciiTheme="majorHAnsi" w:eastAsiaTheme="majorEastAsia" w:hAnsiTheme="majorHAnsi" w:cstheme="majorBidi"/>
      <w:b/>
      <w:bCs/>
      <w:color w:val="4F81BD" w:themeColor="accent1"/>
    </w:rPr>
  </w:style>
  <w:style w:type="table" w:styleId="TableGrid">
    <w:name w:val="Table Grid"/>
    <w:basedOn w:val="TableNormal"/>
    <w:uiPriority w:val="59"/>
    <w:rsid w:val="000D6EAB"/>
    <w:rPr>
      <w:rFonts w:asciiTheme="minorHAnsi" w:hAnsiTheme="minorHAnsi" w:cstheme="minorBidi"/>
      <w:sz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D6EAB"/>
    <w:pPr>
      <w:keepNext/>
      <w:keepLines/>
      <w:spacing w:before="480" w:line="276" w:lineRule="auto"/>
      <w:jc w:val="left"/>
      <w:outlineLvl w:val="9"/>
    </w:pPr>
    <w:rPr>
      <w:rFonts w:asciiTheme="majorHAnsi" w:eastAsiaTheme="majorEastAsia" w:hAnsiTheme="majorHAnsi" w:cstheme="majorBidi"/>
      <w:bCs/>
      <w:color w:val="365F91" w:themeColor="accent1" w:themeShade="BF"/>
      <w:szCs w:val="28"/>
    </w:rPr>
  </w:style>
  <w:style w:type="paragraph" w:styleId="TOC1">
    <w:name w:val="toc 1"/>
    <w:basedOn w:val="Normal"/>
    <w:next w:val="Normal"/>
    <w:autoRedefine/>
    <w:uiPriority w:val="39"/>
    <w:unhideWhenUsed/>
    <w:rsid w:val="00A22059"/>
    <w:pPr>
      <w:tabs>
        <w:tab w:val="right" w:leader="dot" w:pos="8495"/>
      </w:tabs>
      <w:spacing w:after="100" w:line="276" w:lineRule="auto"/>
      <w:ind w:left="0" w:firstLine="0"/>
    </w:pPr>
    <w:rPr>
      <w:b/>
      <w:noProof/>
    </w:rPr>
  </w:style>
  <w:style w:type="paragraph" w:styleId="TOC2">
    <w:name w:val="toc 2"/>
    <w:basedOn w:val="Normal"/>
    <w:next w:val="Normal"/>
    <w:autoRedefine/>
    <w:uiPriority w:val="39"/>
    <w:unhideWhenUsed/>
    <w:rsid w:val="00A22059"/>
    <w:pPr>
      <w:tabs>
        <w:tab w:val="left" w:pos="880"/>
        <w:tab w:val="left" w:pos="1540"/>
        <w:tab w:val="right" w:leader="dot" w:pos="8505"/>
      </w:tabs>
      <w:spacing w:after="100" w:line="276" w:lineRule="auto"/>
      <w:ind w:left="240"/>
    </w:pPr>
  </w:style>
  <w:style w:type="paragraph" w:styleId="TOC3">
    <w:name w:val="toc 3"/>
    <w:basedOn w:val="Normal"/>
    <w:next w:val="Normal"/>
    <w:autoRedefine/>
    <w:uiPriority w:val="39"/>
    <w:unhideWhenUsed/>
    <w:rsid w:val="00EE7995"/>
    <w:pPr>
      <w:tabs>
        <w:tab w:val="left" w:pos="1320"/>
        <w:tab w:val="left" w:pos="1760"/>
        <w:tab w:val="right" w:leader="dot" w:pos="8505"/>
      </w:tabs>
      <w:spacing w:after="100" w:line="276" w:lineRule="auto"/>
      <w:ind w:left="480"/>
    </w:pPr>
  </w:style>
  <w:style w:type="character" w:styleId="Hyperlink">
    <w:name w:val="Hyperlink"/>
    <w:basedOn w:val="DefaultParagraphFont"/>
    <w:uiPriority w:val="99"/>
    <w:unhideWhenUsed/>
    <w:rsid w:val="000D6EAB"/>
    <w:rPr>
      <w:color w:val="0000FF" w:themeColor="hyperlink"/>
      <w:u w:val="single"/>
    </w:rPr>
  </w:style>
  <w:style w:type="paragraph" w:styleId="BalloonText">
    <w:name w:val="Balloon Text"/>
    <w:basedOn w:val="Normal"/>
    <w:link w:val="BalloonTextChar"/>
    <w:uiPriority w:val="99"/>
    <w:semiHidden/>
    <w:unhideWhenUsed/>
    <w:rsid w:val="000D6EAB"/>
    <w:rPr>
      <w:rFonts w:ascii="Tahoma" w:hAnsi="Tahoma" w:cs="Tahoma"/>
      <w:sz w:val="16"/>
      <w:szCs w:val="16"/>
    </w:rPr>
  </w:style>
  <w:style w:type="character" w:customStyle="1" w:styleId="BalloonTextChar">
    <w:name w:val="Balloon Text Char"/>
    <w:basedOn w:val="DefaultParagraphFont"/>
    <w:link w:val="BalloonText"/>
    <w:uiPriority w:val="99"/>
    <w:semiHidden/>
    <w:rsid w:val="000D6EAB"/>
    <w:rPr>
      <w:rFonts w:ascii="Tahoma" w:hAnsi="Tahoma" w:cs="Tahoma"/>
      <w:sz w:val="16"/>
      <w:szCs w:val="16"/>
    </w:rPr>
  </w:style>
  <w:style w:type="table" w:customStyle="1" w:styleId="TableGrid1">
    <w:name w:val="Table Grid1"/>
    <w:basedOn w:val="TableNormal"/>
    <w:next w:val="TableGrid"/>
    <w:uiPriority w:val="59"/>
    <w:rsid w:val="000D6E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A2D6C"/>
    <w:pPr>
      <w:spacing w:after="240" w:line="276" w:lineRule="auto"/>
      <w:ind w:left="0" w:firstLine="0"/>
      <w:jc w:val="center"/>
    </w:pPr>
    <w:rPr>
      <w:bCs/>
      <w:sz w:val="20"/>
      <w:szCs w:val="18"/>
    </w:rPr>
  </w:style>
  <w:style w:type="paragraph" w:styleId="NormalWeb">
    <w:name w:val="Normal (Web)"/>
    <w:basedOn w:val="Normal"/>
    <w:uiPriority w:val="99"/>
    <w:semiHidden/>
    <w:unhideWhenUsed/>
    <w:rsid w:val="000D6EAB"/>
    <w:rPr>
      <w:szCs w:val="24"/>
    </w:rPr>
  </w:style>
  <w:style w:type="paragraph" w:customStyle="1" w:styleId="31">
    <w:name w:val="3.1"/>
    <w:basedOn w:val="Heading2"/>
    <w:link w:val="31Char"/>
    <w:qFormat/>
    <w:rsid w:val="00A602A2"/>
    <w:pPr>
      <w:numPr>
        <w:ilvl w:val="0"/>
        <w:numId w:val="10"/>
      </w:numPr>
      <w:ind w:left="567" w:hanging="567"/>
    </w:pPr>
  </w:style>
  <w:style w:type="character" w:customStyle="1" w:styleId="31Char">
    <w:name w:val="3.1 Char"/>
    <w:basedOn w:val="Heading2Char"/>
    <w:link w:val="31"/>
    <w:rsid w:val="00A602A2"/>
    <w:rPr>
      <w:b/>
    </w:rPr>
  </w:style>
  <w:style w:type="character" w:styleId="HTMLCode">
    <w:name w:val="HTML Code"/>
    <w:basedOn w:val="DefaultParagraphFont"/>
    <w:uiPriority w:val="99"/>
    <w:semiHidden/>
    <w:unhideWhenUsed/>
    <w:rsid w:val="000D6EAB"/>
    <w:rPr>
      <w:rFonts w:ascii="Courier New" w:eastAsia="Times New Roman" w:hAnsi="Courier New" w:cs="Courier New"/>
      <w:sz w:val="20"/>
      <w:szCs w:val="20"/>
    </w:rPr>
  </w:style>
  <w:style w:type="paragraph" w:customStyle="1" w:styleId="331">
    <w:name w:val="3.3.1. .."/>
    <w:basedOn w:val="Heading3"/>
    <w:link w:val="331Char"/>
    <w:qFormat/>
    <w:rsid w:val="00521D1A"/>
    <w:pPr>
      <w:numPr>
        <w:numId w:val="11"/>
      </w:numPr>
      <w:spacing w:before="0"/>
      <w:ind w:left="567" w:hanging="567"/>
    </w:pPr>
    <w:rPr>
      <w:rFonts w:ascii="Times New Roman" w:hAnsi="Times New Roman" w:cs="Times New Roman"/>
      <w:color w:val="auto"/>
    </w:rPr>
  </w:style>
  <w:style w:type="character" w:customStyle="1" w:styleId="331Char">
    <w:name w:val="3.3.1. .. Char"/>
    <w:basedOn w:val="Heading3Char"/>
    <w:link w:val="331"/>
    <w:rsid w:val="00521D1A"/>
    <w:rPr>
      <w:rFonts w:asciiTheme="majorHAnsi" w:eastAsiaTheme="majorEastAsia" w:hAnsiTheme="majorHAnsi" w:cstheme="majorBidi"/>
      <w:b/>
      <w:bCs/>
      <w:color w:val="4F81BD" w:themeColor="accent1"/>
    </w:rPr>
  </w:style>
  <w:style w:type="table" w:customStyle="1" w:styleId="TableGrid2">
    <w:name w:val="Table Grid2"/>
    <w:basedOn w:val="TableNormal"/>
    <w:next w:val="TableGrid"/>
    <w:uiPriority w:val="39"/>
    <w:rsid w:val="000D6EA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341">
    <w:name w:val="3.4.1.."/>
    <w:basedOn w:val="Heading3"/>
    <w:link w:val="341Char"/>
    <w:qFormat/>
    <w:rsid w:val="00213148"/>
    <w:pPr>
      <w:numPr>
        <w:numId w:val="75"/>
      </w:numPr>
      <w:spacing w:before="0"/>
      <w:ind w:left="567" w:hanging="567"/>
    </w:pPr>
    <w:rPr>
      <w:rFonts w:ascii="Times New Roman" w:hAnsi="Times New Roman"/>
      <w:color w:val="auto"/>
    </w:rPr>
  </w:style>
  <w:style w:type="character" w:styleId="PlaceholderText">
    <w:name w:val="Placeholder Text"/>
    <w:basedOn w:val="DefaultParagraphFont"/>
    <w:uiPriority w:val="99"/>
    <w:semiHidden/>
    <w:rsid w:val="000D6EAB"/>
    <w:rPr>
      <w:color w:val="808080"/>
    </w:rPr>
  </w:style>
  <w:style w:type="character" w:customStyle="1" w:styleId="341Char">
    <w:name w:val="3.4.1.. Char"/>
    <w:basedOn w:val="Heading3Char"/>
    <w:link w:val="341"/>
    <w:rsid w:val="00213148"/>
    <w:rPr>
      <w:rFonts w:asciiTheme="majorHAnsi" w:eastAsiaTheme="majorEastAsia" w:hAnsiTheme="majorHAnsi" w:cstheme="majorBidi"/>
      <w:b/>
      <w:bCs/>
      <w:color w:val="4F81BD" w:themeColor="accent1"/>
    </w:rPr>
  </w:style>
  <w:style w:type="paragraph" w:customStyle="1" w:styleId="311">
    <w:name w:val="3.1.1"/>
    <w:basedOn w:val="Heading3"/>
    <w:link w:val="311Char"/>
    <w:qFormat/>
    <w:rsid w:val="00A602A2"/>
    <w:pPr>
      <w:numPr>
        <w:numId w:val="12"/>
      </w:numPr>
      <w:spacing w:before="0"/>
      <w:ind w:left="567" w:hanging="567"/>
    </w:pPr>
    <w:rPr>
      <w:rFonts w:ascii="Times New Roman" w:hAnsi="Times New Roman"/>
      <w:color w:val="auto"/>
    </w:rPr>
  </w:style>
  <w:style w:type="character" w:customStyle="1" w:styleId="311Char">
    <w:name w:val="3.1.1 Char"/>
    <w:basedOn w:val="Heading3Char"/>
    <w:link w:val="311"/>
    <w:rsid w:val="00A602A2"/>
    <w:rPr>
      <w:rFonts w:asciiTheme="majorHAnsi" w:eastAsiaTheme="majorEastAsia" w:hAnsiTheme="majorHAnsi" w:cstheme="majorBidi"/>
      <w:b/>
      <w:bCs/>
      <w:color w:val="4F81BD" w:themeColor="accent1"/>
    </w:rPr>
  </w:style>
  <w:style w:type="paragraph" w:customStyle="1" w:styleId="351">
    <w:name w:val="3.5.1"/>
    <w:basedOn w:val="Heading3"/>
    <w:link w:val="351Char"/>
    <w:qFormat/>
    <w:rsid w:val="00295C53"/>
    <w:pPr>
      <w:numPr>
        <w:ilvl w:val="1"/>
        <w:numId w:val="13"/>
      </w:numPr>
      <w:spacing w:before="0" w:line="360" w:lineRule="auto"/>
      <w:ind w:left="567" w:hanging="567"/>
    </w:pPr>
    <w:rPr>
      <w:rFonts w:ascii="Times New Roman" w:hAnsi="Times New Roman"/>
      <w:color w:val="auto"/>
    </w:rPr>
  </w:style>
  <w:style w:type="character" w:customStyle="1" w:styleId="351Char">
    <w:name w:val="3.5.1 Char"/>
    <w:basedOn w:val="Heading3Char"/>
    <w:link w:val="351"/>
    <w:rsid w:val="00295C53"/>
    <w:rPr>
      <w:rFonts w:asciiTheme="majorHAnsi" w:eastAsiaTheme="majorEastAsia" w:hAnsiTheme="majorHAnsi" w:cstheme="majorBidi"/>
      <w:b/>
      <w:bCs/>
      <w:color w:val="4F81BD" w:themeColor="accent1"/>
    </w:rPr>
  </w:style>
  <w:style w:type="paragraph" w:styleId="TableofFigures">
    <w:name w:val="table of figures"/>
    <w:basedOn w:val="Normal"/>
    <w:next w:val="Normal"/>
    <w:uiPriority w:val="99"/>
    <w:unhideWhenUsed/>
    <w:rsid w:val="000D6EAB"/>
  </w:style>
  <w:style w:type="paragraph" w:customStyle="1" w:styleId="321">
    <w:name w:val="3.2.1."/>
    <w:basedOn w:val="Heading3"/>
    <w:link w:val="321Char"/>
    <w:qFormat/>
    <w:rsid w:val="00FE21D3"/>
    <w:pPr>
      <w:numPr>
        <w:numId w:val="15"/>
      </w:numPr>
      <w:spacing w:before="0"/>
      <w:ind w:left="567" w:hanging="567"/>
    </w:pPr>
    <w:rPr>
      <w:rFonts w:ascii="Times New Roman" w:hAnsi="Times New Roman"/>
      <w:color w:val="auto"/>
    </w:rPr>
  </w:style>
  <w:style w:type="character" w:customStyle="1" w:styleId="321Char">
    <w:name w:val="3.2.1. Char"/>
    <w:basedOn w:val="Heading3Char"/>
    <w:link w:val="321"/>
    <w:rsid w:val="00FE21D3"/>
    <w:rPr>
      <w:rFonts w:asciiTheme="majorHAnsi" w:eastAsiaTheme="majorEastAsia" w:hAnsiTheme="majorHAnsi" w:cstheme="majorBidi"/>
      <w:b/>
      <w:bCs/>
      <w:color w:val="4F81BD" w:themeColor="accent1"/>
    </w:rPr>
  </w:style>
  <w:style w:type="paragraph" w:customStyle="1" w:styleId="41">
    <w:name w:val="4.1"/>
    <w:basedOn w:val="Heading2"/>
    <w:link w:val="41Char"/>
    <w:qFormat/>
    <w:rsid w:val="000D6EAB"/>
    <w:pPr>
      <w:numPr>
        <w:ilvl w:val="0"/>
        <w:numId w:val="16"/>
      </w:numPr>
      <w:spacing w:before="120"/>
      <w:ind w:left="567" w:hanging="567"/>
    </w:pPr>
  </w:style>
  <w:style w:type="character" w:customStyle="1" w:styleId="41Char">
    <w:name w:val="4.1 Char"/>
    <w:basedOn w:val="Heading2Char"/>
    <w:link w:val="41"/>
    <w:rsid w:val="000D6EAB"/>
    <w:rPr>
      <w:b/>
    </w:rPr>
  </w:style>
  <w:style w:type="numbering" w:customStyle="1" w:styleId="NoList1">
    <w:name w:val="No List1"/>
    <w:next w:val="NoList"/>
    <w:uiPriority w:val="99"/>
    <w:semiHidden/>
    <w:unhideWhenUsed/>
    <w:rsid w:val="00CF7034"/>
  </w:style>
  <w:style w:type="table" w:customStyle="1" w:styleId="TableGrid3">
    <w:name w:val="Table Grid3"/>
    <w:basedOn w:val="TableNormal"/>
    <w:next w:val="TableGrid"/>
    <w:uiPriority w:val="59"/>
    <w:rsid w:val="00CF7034"/>
    <w:pPr>
      <w:spacing w:line="240" w:lineRule="auto"/>
      <w:ind w:left="0" w:firstLine="0"/>
      <w:jc w:val="left"/>
    </w:pPr>
    <w:rPr>
      <w:rFonts w:asciiTheme="minorHAnsi" w:hAnsiTheme="minorHAnsi" w:cstheme="minorBidi"/>
      <w:sz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CF7034"/>
    <w:pPr>
      <w:spacing w:line="240" w:lineRule="auto"/>
      <w:ind w:left="0" w:right="-142"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CF7034"/>
    <w:pPr>
      <w:spacing w:line="240" w:lineRule="auto"/>
      <w:ind w:left="0" w:right="-142" w:firstLine="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
    <w:name w:val="Table Grid4"/>
    <w:basedOn w:val="TableNormal"/>
    <w:next w:val="TableGrid"/>
    <w:uiPriority w:val="59"/>
    <w:rsid w:val="00425145"/>
    <w:pPr>
      <w:spacing w:line="240" w:lineRule="auto"/>
      <w:ind w:left="0" w:firstLine="0"/>
      <w:jc w:val="left"/>
    </w:pPr>
    <w:rPr>
      <w:rFonts w:asciiTheme="minorHAnsi" w:hAnsiTheme="minorHAnsi" w:cstheme="minorBidi"/>
      <w:sz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E77B05"/>
    <w:pPr>
      <w:spacing w:line="240" w:lineRule="auto"/>
      <w:ind w:left="0" w:firstLine="0"/>
      <w:jc w:val="left"/>
    </w:pPr>
    <w:rPr>
      <w:rFonts w:ascii="Cambria" w:eastAsia="MS Mincho" w:hAnsi="Cambria"/>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41">
    <w:name w:val="4.4.1"/>
    <w:basedOn w:val="Heading3"/>
    <w:link w:val="441Char"/>
    <w:qFormat/>
    <w:rsid w:val="00C53B1D"/>
    <w:pPr>
      <w:numPr>
        <w:ilvl w:val="2"/>
        <w:numId w:val="71"/>
      </w:numPr>
      <w:ind w:left="567" w:hanging="567"/>
    </w:pPr>
    <w:rPr>
      <w:rFonts w:ascii="Times New Roman" w:hAnsi="Times New Roman"/>
      <w:color w:val="auto"/>
    </w:rPr>
  </w:style>
  <w:style w:type="character" w:customStyle="1" w:styleId="441Char">
    <w:name w:val="4.4.1 Char"/>
    <w:basedOn w:val="Heading3Char"/>
    <w:link w:val="441"/>
    <w:rsid w:val="00C53B1D"/>
    <w:rPr>
      <w:rFonts w:asciiTheme="majorHAnsi" w:eastAsiaTheme="majorEastAsia" w:hAnsiTheme="majorHAnsi" w:cstheme="majorBidi"/>
      <w:b/>
      <w:bCs/>
      <w:color w:val="4F81BD" w:themeColor="accent1"/>
    </w:rPr>
  </w:style>
  <w:style w:type="paragraph" w:customStyle="1" w:styleId="Normal1">
    <w:name w:val="Normal1"/>
    <w:rsid w:val="00B62212"/>
    <w:pPr>
      <w:spacing w:after="200" w:line="276" w:lineRule="auto"/>
      <w:ind w:left="0" w:firstLine="0"/>
      <w:jc w:val="left"/>
    </w:pPr>
    <w:rPr>
      <w:rFonts w:ascii="Cambria" w:eastAsia="Cambria" w:hAnsi="Cambria" w:cs="Cambria"/>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903252">
      <w:bodyDiv w:val="1"/>
      <w:marLeft w:val="0"/>
      <w:marRight w:val="0"/>
      <w:marTop w:val="0"/>
      <w:marBottom w:val="0"/>
      <w:divBdr>
        <w:top w:val="none" w:sz="0" w:space="0" w:color="auto"/>
        <w:left w:val="none" w:sz="0" w:space="0" w:color="auto"/>
        <w:bottom w:val="none" w:sz="0" w:space="0" w:color="auto"/>
        <w:right w:val="none" w:sz="0" w:space="0" w:color="auto"/>
      </w:divBdr>
      <w:divsChild>
        <w:div w:id="1585718885">
          <w:marLeft w:val="0"/>
          <w:marRight w:val="0"/>
          <w:marTop w:val="0"/>
          <w:marBottom w:val="0"/>
          <w:divBdr>
            <w:top w:val="none" w:sz="0" w:space="0" w:color="auto"/>
            <w:left w:val="none" w:sz="0" w:space="0" w:color="auto"/>
            <w:bottom w:val="none" w:sz="0" w:space="0" w:color="auto"/>
            <w:right w:val="none" w:sz="0" w:space="0" w:color="auto"/>
          </w:divBdr>
          <w:divsChild>
            <w:div w:id="105134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68146">
      <w:bodyDiv w:val="1"/>
      <w:marLeft w:val="0"/>
      <w:marRight w:val="0"/>
      <w:marTop w:val="0"/>
      <w:marBottom w:val="0"/>
      <w:divBdr>
        <w:top w:val="none" w:sz="0" w:space="0" w:color="auto"/>
        <w:left w:val="none" w:sz="0" w:space="0" w:color="auto"/>
        <w:bottom w:val="none" w:sz="0" w:space="0" w:color="auto"/>
        <w:right w:val="none" w:sz="0" w:space="0" w:color="auto"/>
      </w:divBdr>
      <w:divsChild>
        <w:div w:id="854228617">
          <w:marLeft w:val="0"/>
          <w:marRight w:val="0"/>
          <w:marTop w:val="0"/>
          <w:marBottom w:val="0"/>
          <w:divBdr>
            <w:top w:val="none" w:sz="0" w:space="0" w:color="auto"/>
            <w:left w:val="none" w:sz="0" w:space="0" w:color="auto"/>
            <w:bottom w:val="none" w:sz="0" w:space="0" w:color="auto"/>
            <w:right w:val="none" w:sz="0" w:space="0" w:color="auto"/>
          </w:divBdr>
          <w:divsChild>
            <w:div w:id="1486117909">
              <w:marLeft w:val="0"/>
              <w:marRight w:val="0"/>
              <w:marTop w:val="0"/>
              <w:marBottom w:val="0"/>
              <w:divBdr>
                <w:top w:val="none" w:sz="0" w:space="0" w:color="auto"/>
                <w:left w:val="none" w:sz="0" w:space="0" w:color="auto"/>
                <w:bottom w:val="none" w:sz="0" w:space="0" w:color="auto"/>
                <w:right w:val="none" w:sz="0" w:space="0" w:color="auto"/>
              </w:divBdr>
            </w:div>
            <w:div w:id="775440249">
              <w:marLeft w:val="0"/>
              <w:marRight w:val="0"/>
              <w:marTop w:val="0"/>
              <w:marBottom w:val="0"/>
              <w:divBdr>
                <w:top w:val="none" w:sz="0" w:space="0" w:color="auto"/>
                <w:left w:val="none" w:sz="0" w:space="0" w:color="auto"/>
                <w:bottom w:val="none" w:sz="0" w:space="0" w:color="auto"/>
                <w:right w:val="none" w:sz="0" w:space="0" w:color="auto"/>
              </w:divBdr>
            </w:div>
            <w:div w:id="299962023">
              <w:marLeft w:val="0"/>
              <w:marRight w:val="0"/>
              <w:marTop w:val="0"/>
              <w:marBottom w:val="0"/>
              <w:divBdr>
                <w:top w:val="none" w:sz="0" w:space="0" w:color="auto"/>
                <w:left w:val="none" w:sz="0" w:space="0" w:color="auto"/>
                <w:bottom w:val="none" w:sz="0" w:space="0" w:color="auto"/>
                <w:right w:val="none" w:sz="0" w:space="0" w:color="auto"/>
              </w:divBdr>
            </w:div>
            <w:div w:id="679967542">
              <w:marLeft w:val="0"/>
              <w:marRight w:val="0"/>
              <w:marTop w:val="0"/>
              <w:marBottom w:val="0"/>
              <w:divBdr>
                <w:top w:val="none" w:sz="0" w:space="0" w:color="auto"/>
                <w:left w:val="none" w:sz="0" w:space="0" w:color="auto"/>
                <w:bottom w:val="none" w:sz="0" w:space="0" w:color="auto"/>
                <w:right w:val="none" w:sz="0" w:space="0" w:color="auto"/>
              </w:divBdr>
            </w:div>
            <w:div w:id="2088111629">
              <w:marLeft w:val="0"/>
              <w:marRight w:val="0"/>
              <w:marTop w:val="0"/>
              <w:marBottom w:val="0"/>
              <w:divBdr>
                <w:top w:val="none" w:sz="0" w:space="0" w:color="auto"/>
                <w:left w:val="none" w:sz="0" w:space="0" w:color="auto"/>
                <w:bottom w:val="none" w:sz="0" w:space="0" w:color="auto"/>
                <w:right w:val="none" w:sz="0" w:space="0" w:color="auto"/>
              </w:divBdr>
            </w:div>
            <w:div w:id="108400655">
              <w:marLeft w:val="0"/>
              <w:marRight w:val="0"/>
              <w:marTop w:val="0"/>
              <w:marBottom w:val="0"/>
              <w:divBdr>
                <w:top w:val="none" w:sz="0" w:space="0" w:color="auto"/>
                <w:left w:val="none" w:sz="0" w:space="0" w:color="auto"/>
                <w:bottom w:val="none" w:sz="0" w:space="0" w:color="auto"/>
                <w:right w:val="none" w:sz="0" w:space="0" w:color="auto"/>
              </w:divBdr>
            </w:div>
            <w:div w:id="16320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80194">
      <w:bodyDiv w:val="1"/>
      <w:marLeft w:val="0"/>
      <w:marRight w:val="0"/>
      <w:marTop w:val="0"/>
      <w:marBottom w:val="0"/>
      <w:divBdr>
        <w:top w:val="none" w:sz="0" w:space="0" w:color="auto"/>
        <w:left w:val="none" w:sz="0" w:space="0" w:color="auto"/>
        <w:bottom w:val="none" w:sz="0" w:space="0" w:color="auto"/>
        <w:right w:val="none" w:sz="0" w:space="0" w:color="auto"/>
      </w:divBdr>
      <w:divsChild>
        <w:div w:id="409156058">
          <w:marLeft w:val="0"/>
          <w:marRight w:val="0"/>
          <w:marTop w:val="0"/>
          <w:marBottom w:val="0"/>
          <w:divBdr>
            <w:top w:val="none" w:sz="0" w:space="0" w:color="auto"/>
            <w:left w:val="none" w:sz="0" w:space="0" w:color="auto"/>
            <w:bottom w:val="none" w:sz="0" w:space="0" w:color="auto"/>
            <w:right w:val="none" w:sz="0" w:space="0" w:color="auto"/>
          </w:divBdr>
          <w:divsChild>
            <w:div w:id="331300852">
              <w:marLeft w:val="0"/>
              <w:marRight w:val="0"/>
              <w:marTop w:val="0"/>
              <w:marBottom w:val="0"/>
              <w:divBdr>
                <w:top w:val="none" w:sz="0" w:space="0" w:color="auto"/>
                <w:left w:val="none" w:sz="0" w:space="0" w:color="auto"/>
                <w:bottom w:val="none" w:sz="0" w:space="0" w:color="auto"/>
                <w:right w:val="none" w:sz="0" w:space="0" w:color="auto"/>
              </w:divBdr>
            </w:div>
            <w:div w:id="532349081">
              <w:marLeft w:val="0"/>
              <w:marRight w:val="0"/>
              <w:marTop w:val="0"/>
              <w:marBottom w:val="0"/>
              <w:divBdr>
                <w:top w:val="none" w:sz="0" w:space="0" w:color="auto"/>
                <w:left w:val="none" w:sz="0" w:space="0" w:color="auto"/>
                <w:bottom w:val="none" w:sz="0" w:space="0" w:color="auto"/>
                <w:right w:val="none" w:sz="0" w:space="0" w:color="auto"/>
              </w:divBdr>
            </w:div>
            <w:div w:id="1670599318">
              <w:marLeft w:val="0"/>
              <w:marRight w:val="0"/>
              <w:marTop w:val="0"/>
              <w:marBottom w:val="0"/>
              <w:divBdr>
                <w:top w:val="none" w:sz="0" w:space="0" w:color="auto"/>
                <w:left w:val="none" w:sz="0" w:space="0" w:color="auto"/>
                <w:bottom w:val="none" w:sz="0" w:space="0" w:color="auto"/>
                <w:right w:val="none" w:sz="0" w:space="0" w:color="auto"/>
              </w:divBdr>
            </w:div>
            <w:div w:id="1480614411">
              <w:marLeft w:val="0"/>
              <w:marRight w:val="0"/>
              <w:marTop w:val="0"/>
              <w:marBottom w:val="0"/>
              <w:divBdr>
                <w:top w:val="none" w:sz="0" w:space="0" w:color="auto"/>
                <w:left w:val="none" w:sz="0" w:space="0" w:color="auto"/>
                <w:bottom w:val="none" w:sz="0" w:space="0" w:color="auto"/>
                <w:right w:val="none" w:sz="0" w:space="0" w:color="auto"/>
              </w:divBdr>
            </w:div>
            <w:div w:id="1793397391">
              <w:marLeft w:val="0"/>
              <w:marRight w:val="0"/>
              <w:marTop w:val="0"/>
              <w:marBottom w:val="0"/>
              <w:divBdr>
                <w:top w:val="none" w:sz="0" w:space="0" w:color="auto"/>
                <w:left w:val="none" w:sz="0" w:space="0" w:color="auto"/>
                <w:bottom w:val="none" w:sz="0" w:space="0" w:color="auto"/>
                <w:right w:val="none" w:sz="0" w:space="0" w:color="auto"/>
              </w:divBdr>
            </w:div>
            <w:div w:id="1977754661">
              <w:marLeft w:val="0"/>
              <w:marRight w:val="0"/>
              <w:marTop w:val="0"/>
              <w:marBottom w:val="0"/>
              <w:divBdr>
                <w:top w:val="none" w:sz="0" w:space="0" w:color="auto"/>
                <w:left w:val="none" w:sz="0" w:space="0" w:color="auto"/>
                <w:bottom w:val="none" w:sz="0" w:space="0" w:color="auto"/>
                <w:right w:val="none" w:sz="0" w:space="0" w:color="auto"/>
              </w:divBdr>
            </w:div>
            <w:div w:id="68702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36802">
      <w:bodyDiv w:val="1"/>
      <w:marLeft w:val="0"/>
      <w:marRight w:val="0"/>
      <w:marTop w:val="0"/>
      <w:marBottom w:val="0"/>
      <w:divBdr>
        <w:top w:val="none" w:sz="0" w:space="0" w:color="auto"/>
        <w:left w:val="none" w:sz="0" w:space="0" w:color="auto"/>
        <w:bottom w:val="none" w:sz="0" w:space="0" w:color="auto"/>
        <w:right w:val="none" w:sz="0" w:space="0" w:color="auto"/>
      </w:divBdr>
      <w:divsChild>
        <w:div w:id="1537549031">
          <w:marLeft w:val="0"/>
          <w:marRight w:val="0"/>
          <w:marTop w:val="0"/>
          <w:marBottom w:val="0"/>
          <w:divBdr>
            <w:top w:val="none" w:sz="0" w:space="0" w:color="auto"/>
            <w:left w:val="none" w:sz="0" w:space="0" w:color="auto"/>
            <w:bottom w:val="none" w:sz="0" w:space="0" w:color="auto"/>
            <w:right w:val="none" w:sz="0" w:space="0" w:color="auto"/>
          </w:divBdr>
          <w:divsChild>
            <w:div w:id="1246379042">
              <w:marLeft w:val="0"/>
              <w:marRight w:val="0"/>
              <w:marTop w:val="0"/>
              <w:marBottom w:val="0"/>
              <w:divBdr>
                <w:top w:val="none" w:sz="0" w:space="0" w:color="auto"/>
                <w:left w:val="none" w:sz="0" w:space="0" w:color="auto"/>
                <w:bottom w:val="none" w:sz="0" w:space="0" w:color="auto"/>
                <w:right w:val="none" w:sz="0" w:space="0" w:color="auto"/>
              </w:divBdr>
            </w:div>
            <w:div w:id="44106732">
              <w:marLeft w:val="0"/>
              <w:marRight w:val="0"/>
              <w:marTop w:val="0"/>
              <w:marBottom w:val="0"/>
              <w:divBdr>
                <w:top w:val="none" w:sz="0" w:space="0" w:color="auto"/>
                <w:left w:val="none" w:sz="0" w:space="0" w:color="auto"/>
                <w:bottom w:val="none" w:sz="0" w:space="0" w:color="auto"/>
                <w:right w:val="none" w:sz="0" w:space="0" w:color="auto"/>
              </w:divBdr>
            </w:div>
            <w:div w:id="2118594911">
              <w:marLeft w:val="0"/>
              <w:marRight w:val="0"/>
              <w:marTop w:val="0"/>
              <w:marBottom w:val="0"/>
              <w:divBdr>
                <w:top w:val="none" w:sz="0" w:space="0" w:color="auto"/>
                <w:left w:val="none" w:sz="0" w:space="0" w:color="auto"/>
                <w:bottom w:val="none" w:sz="0" w:space="0" w:color="auto"/>
                <w:right w:val="none" w:sz="0" w:space="0" w:color="auto"/>
              </w:divBdr>
            </w:div>
            <w:div w:id="362708673">
              <w:marLeft w:val="0"/>
              <w:marRight w:val="0"/>
              <w:marTop w:val="0"/>
              <w:marBottom w:val="0"/>
              <w:divBdr>
                <w:top w:val="none" w:sz="0" w:space="0" w:color="auto"/>
                <w:left w:val="none" w:sz="0" w:space="0" w:color="auto"/>
                <w:bottom w:val="none" w:sz="0" w:space="0" w:color="auto"/>
                <w:right w:val="none" w:sz="0" w:space="0" w:color="auto"/>
              </w:divBdr>
            </w:div>
            <w:div w:id="1656489310">
              <w:marLeft w:val="0"/>
              <w:marRight w:val="0"/>
              <w:marTop w:val="0"/>
              <w:marBottom w:val="0"/>
              <w:divBdr>
                <w:top w:val="none" w:sz="0" w:space="0" w:color="auto"/>
                <w:left w:val="none" w:sz="0" w:space="0" w:color="auto"/>
                <w:bottom w:val="none" w:sz="0" w:space="0" w:color="auto"/>
                <w:right w:val="none" w:sz="0" w:space="0" w:color="auto"/>
              </w:divBdr>
            </w:div>
            <w:div w:id="1570728912">
              <w:marLeft w:val="0"/>
              <w:marRight w:val="0"/>
              <w:marTop w:val="0"/>
              <w:marBottom w:val="0"/>
              <w:divBdr>
                <w:top w:val="none" w:sz="0" w:space="0" w:color="auto"/>
                <w:left w:val="none" w:sz="0" w:space="0" w:color="auto"/>
                <w:bottom w:val="none" w:sz="0" w:space="0" w:color="auto"/>
                <w:right w:val="none" w:sz="0" w:space="0" w:color="auto"/>
              </w:divBdr>
            </w:div>
            <w:div w:id="1028994192">
              <w:marLeft w:val="0"/>
              <w:marRight w:val="0"/>
              <w:marTop w:val="0"/>
              <w:marBottom w:val="0"/>
              <w:divBdr>
                <w:top w:val="none" w:sz="0" w:space="0" w:color="auto"/>
                <w:left w:val="none" w:sz="0" w:space="0" w:color="auto"/>
                <w:bottom w:val="none" w:sz="0" w:space="0" w:color="auto"/>
                <w:right w:val="none" w:sz="0" w:space="0" w:color="auto"/>
              </w:divBdr>
            </w:div>
            <w:div w:id="274214870">
              <w:marLeft w:val="0"/>
              <w:marRight w:val="0"/>
              <w:marTop w:val="0"/>
              <w:marBottom w:val="0"/>
              <w:divBdr>
                <w:top w:val="none" w:sz="0" w:space="0" w:color="auto"/>
                <w:left w:val="none" w:sz="0" w:space="0" w:color="auto"/>
                <w:bottom w:val="none" w:sz="0" w:space="0" w:color="auto"/>
                <w:right w:val="none" w:sz="0" w:space="0" w:color="auto"/>
              </w:divBdr>
            </w:div>
            <w:div w:id="74575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87868">
      <w:bodyDiv w:val="1"/>
      <w:marLeft w:val="0"/>
      <w:marRight w:val="0"/>
      <w:marTop w:val="0"/>
      <w:marBottom w:val="0"/>
      <w:divBdr>
        <w:top w:val="none" w:sz="0" w:space="0" w:color="auto"/>
        <w:left w:val="none" w:sz="0" w:space="0" w:color="auto"/>
        <w:bottom w:val="none" w:sz="0" w:space="0" w:color="auto"/>
        <w:right w:val="none" w:sz="0" w:space="0" w:color="auto"/>
      </w:divBdr>
    </w:div>
    <w:div w:id="152575019">
      <w:bodyDiv w:val="1"/>
      <w:marLeft w:val="0"/>
      <w:marRight w:val="0"/>
      <w:marTop w:val="0"/>
      <w:marBottom w:val="0"/>
      <w:divBdr>
        <w:top w:val="none" w:sz="0" w:space="0" w:color="auto"/>
        <w:left w:val="none" w:sz="0" w:space="0" w:color="auto"/>
        <w:bottom w:val="none" w:sz="0" w:space="0" w:color="auto"/>
        <w:right w:val="none" w:sz="0" w:space="0" w:color="auto"/>
      </w:divBdr>
    </w:div>
    <w:div w:id="157498956">
      <w:bodyDiv w:val="1"/>
      <w:marLeft w:val="0"/>
      <w:marRight w:val="0"/>
      <w:marTop w:val="0"/>
      <w:marBottom w:val="0"/>
      <w:divBdr>
        <w:top w:val="none" w:sz="0" w:space="0" w:color="auto"/>
        <w:left w:val="none" w:sz="0" w:space="0" w:color="auto"/>
        <w:bottom w:val="none" w:sz="0" w:space="0" w:color="auto"/>
        <w:right w:val="none" w:sz="0" w:space="0" w:color="auto"/>
      </w:divBdr>
      <w:divsChild>
        <w:div w:id="1970160628">
          <w:marLeft w:val="0"/>
          <w:marRight w:val="0"/>
          <w:marTop w:val="0"/>
          <w:marBottom w:val="0"/>
          <w:divBdr>
            <w:top w:val="none" w:sz="0" w:space="0" w:color="auto"/>
            <w:left w:val="none" w:sz="0" w:space="0" w:color="auto"/>
            <w:bottom w:val="none" w:sz="0" w:space="0" w:color="auto"/>
            <w:right w:val="none" w:sz="0" w:space="0" w:color="auto"/>
          </w:divBdr>
          <w:divsChild>
            <w:div w:id="1288002554">
              <w:marLeft w:val="0"/>
              <w:marRight w:val="0"/>
              <w:marTop w:val="0"/>
              <w:marBottom w:val="0"/>
              <w:divBdr>
                <w:top w:val="none" w:sz="0" w:space="0" w:color="auto"/>
                <w:left w:val="none" w:sz="0" w:space="0" w:color="auto"/>
                <w:bottom w:val="none" w:sz="0" w:space="0" w:color="auto"/>
                <w:right w:val="none" w:sz="0" w:space="0" w:color="auto"/>
              </w:divBdr>
            </w:div>
            <w:div w:id="988290429">
              <w:marLeft w:val="0"/>
              <w:marRight w:val="0"/>
              <w:marTop w:val="0"/>
              <w:marBottom w:val="0"/>
              <w:divBdr>
                <w:top w:val="none" w:sz="0" w:space="0" w:color="auto"/>
                <w:left w:val="none" w:sz="0" w:space="0" w:color="auto"/>
                <w:bottom w:val="none" w:sz="0" w:space="0" w:color="auto"/>
                <w:right w:val="none" w:sz="0" w:space="0" w:color="auto"/>
              </w:divBdr>
            </w:div>
            <w:div w:id="1274872031">
              <w:marLeft w:val="0"/>
              <w:marRight w:val="0"/>
              <w:marTop w:val="0"/>
              <w:marBottom w:val="0"/>
              <w:divBdr>
                <w:top w:val="none" w:sz="0" w:space="0" w:color="auto"/>
                <w:left w:val="none" w:sz="0" w:space="0" w:color="auto"/>
                <w:bottom w:val="none" w:sz="0" w:space="0" w:color="auto"/>
                <w:right w:val="none" w:sz="0" w:space="0" w:color="auto"/>
              </w:divBdr>
            </w:div>
            <w:div w:id="1820615861">
              <w:marLeft w:val="0"/>
              <w:marRight w:val="0"/>
              <w:marTop w:val="0"/>
              <w:marBottom w:val="0"/>
              <w:divBdr>
                <w:top w:val="none" w:sz="0" w:space="0" w:color="auto"/>
                <w:left w:val="none" w:sz="0" w:space="0" w:color="auto"/>
                <w:bottom w:val="none" w:sz="0" w:space="0" w:color="auto"/>
                <w:right w:val="none" w:sz="0" w:space="0" w:color="auto"/>
              </w:divBdr>
            </w:div>
            <w:div w:id="641664949">
              <w:marLeft w:val="0"/>
              <w:marRight w:val="0"/>
              <w:marTop w:val="0"/>
              <w:marBottom w:val="0"/>
              <w:divBdr>
                <w:top w:val="none" w:sz="0" w:space="0" w:color="auto"/>
                <w:left w:val="none" w:sz="0" w:space="0" w:color="auto"/>
                <w:bottom w:val="none" w:sz="0" w:space="0" w:color="auto"/>
                <w:right w:val="none" w:sz="0" w:space="0" w:color="auto"/>
              </w:divBdr>
            </w:div>
            <w:div w:id="75655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45299">
      <w:bodyDiv w:val="1"/>
      <w:marLeft w:val="0"/>
      <w:marRight w:val="0"/>
      <w:marTop w:val="0"/>
      <w:marBottom w:val="0"/>
      <w:divBdr>
        <w:top w:val="none" w:sz="0" w:space="0" w:color="auto"/>
        <w:left w:val="none" w:sz="0" w:space="0" w:color="auto"/>
        <w:bottom w:val="none" w:sz="0" w:space="0" w:color="auto"/>
        <w:right w:val="none" w:sz="0" w:space="0" w:color="auto"/>
      </w:divBdr>
      <w:divsChild>
        <w:div w:id="952518177">
          <w:marLeft w:val="0"/>
          <w:marRight w:val="0"/>
          <w:marTop w:val="0"/>
          <w:marBottom w:val="0"/>
          <w:divBdr>
            <w:top w:val="none" w:sz="0" w:space="0" w:color="auto"/>
            <w:left w:val="none" w:sz="0" w:space="0" w:color="auto"/>
            <w:bottom w:val="none" w:sz="0" w:space="0" w:color="auto"/>
            <w:right w:val="none" w:sz="0" w:space="0" w:color="auto"/>
          </w:divBdr>
          <w:divsChild>
            <w:div w:id="1470971753">
              <w:marLeft w:val="0"/>
              <w:marRight w:val="0"/>
              <w:marTop w:val="0"/>
              <w:marBottom w:val="0"/>
              <w:divBdr>
                <w:top w:val="none" w:sz="0" w:space="0" w:color="auto"/>
                <w:left w:val="none" w:sz="0" w:space="0" w:color="auto"/>
                <w:bottom w:val="none" w:sz="0" w:space="0" w:color="auto"/>
                <w:right w:val="none" w:sz="0" w:space="0" w:color="auto"/>
              </w:divBdr>
            </w:div>
            <w:div w:id="925192171">
              <w:marLeft w:val="0"/>
              <w:marRight w:val="0"/>
              <w:marTop w:val="0"/>
              <w:marBottom w:val="0"/>
              <w:divBdr>
                <w:top w:val="none" w:sz="0" w:space="0" w:color="auto"/>
                <w:left w:val="none" w:sz="0" w:space="0" w:color="auto"/>
                <w:bottom w:val="none" w:sz="0" w:space="0" w:color="auto"/>
                <w:right w:val="none" w:sz="0" w:space="0" w:color="auto"/>
              </w:divBdr>
            </w:div>
            <w:div w:id="2014137477">
              <w:marLeft w:val="0"/>
              <w:marRight w:val="0"/>
              <w:marTop w:val="0"/>
              <w:marBottom w:val="0"/>
              <w:divBdr>
                <w:top w:val="none" w:sz="0" w:space="0" w:color="auto"/>
                <w:left w:val="none" w:sz="0" w:space="0" w:color="auto"/>
                <w:bottom w:val="none" w:sz="0" w:space="0" w:color="auto"/>
                <w:right w:val="none" w:sz="0" w:space="0" w:color="auto"/>
              </w:divBdr>
            </w:div>
            <w:div w:id="515312352">
              <w:marLeft w:val="0"/>
              <w:marRight w:val="0"/>
              <w:marTop w:val="0"/>
              <w:marBottom w:val="0"/>
              <w:divBdr>
                <w:top w:val="none" w:sz="0" w:space="0" w:color="auto"/>
                <w:left w:val="none" w:sz="0" w:space="0" w:color="auto"/>
                <w:bottom w:val="none" w:sz="0" w:space="0" w:color="auto"/>
                <w:right w:val="none" w:sz="0" w:space="0" w:color="auto"/>
              </w:divBdr>
            </w:div>
            <w:div w:id="776944425">
              <w:marLeft w:val="0"/>
              <w:marRight w:val="0"/>
              <w:marTop w:val="0"/>
              <w:marBottom w:val="0"/>
              <w:divBdr>
                <w:top w:val="none" w:sz="0" w:space="0" w:color="auto"/>
                <w:left w:val="none" w:sz="0" w:space="0" w:color="auto"/>
                <w:bottom w:val="none" w:sz="0" w:space="0" w:color="auto"/>
                <w:right w:val="none" w:sz="0" w:space="0" w:color="auto"/>
              </w:divBdr>
            </w:div>
            <w:div w:id="866794158">
              <w:marLeft w:val="0"/>
              <w:marRight w:val="0"/>
              <w:marTop w:val="0"/>
              <w:marBottom w:val="0"/>
              <w:divBdr>
                <w:top w:val="none" w:sz="0" w:space="0" w:color="auto"/>
                <w:left w:val="none" w:sz="0" w:space="0" w:color="auto"/>
                <w:bottom w:val="none" w:sz="0" w:space="0" w:color="auto"/>
                <w:right w:val="none" w:sz="0" w:space="0" w:color="auto"/>
              </w:divBdr>
            </w:div>
            <w:div w:id="122067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17634">
      <w:bodyDiv w:val="1"/>
      <w:marLeft w:val="0"/>
      <w:marRight w:val="0"/>
      <w:marTop w:val="0"/>
      <w:marBottom w:val="0"/>
      <w:divBdr>
        <w:top w:val="none" w:sz="0" w:space="0" w:color="auto"/>
        <w:left w:val="none" w:sz="0" w:space="0" w:color="auto"/>
        <w:bottom w:val="none" w:sz="0" w:space="0" w:color="auto"/>
        <w:right w:val="none" w:sz="0" w:space="0" w:color="auto"/>
      </w:divBdr>
    </w:div>
    <w:div w:id="260840410">
      <w:bodyDiv w:val="1"/>
      <w:marLeft w:val="0"/>
      <w:marRight w:val="0"/>
      <w:marTop w:val="0"/>
      <w:marBottom w:val="0"/>
      <w:divBdr>
        <w:top w:val="none" w:sz="0" w:space="0" w:color="auto"/>
        <w:left w:val="none" w:sz="0" w:space="0" w:color="auto"/>
        <w:bottom w:val="none" w:sz="0" w:space="0" w:color="auto"/>
        <w:right w:val="none" w:sz="0" w:space="0" w:color="auto"/>
      </w:divBdr>
      <w:divsChild>
        <w:div w:id="1398093511">
          <w:marLeft w:val="0"/>
          <w:marRight w:val="0"/>
          <w:marTop w:val="0"/>
          <w:marBottom w:val="0"/>
          <w:divBdr>
            <w:top w:val="none" w:sz="0" w:space="0" w:color="auto"/>
            <w:left w:val="none" w:sz="0" w:space="0" w:color="auto"/>
            <w:bottom w:val="none" w:sz="0" w:space="0" w:color="auto"/>
            <w:right w:val="none" w:sz="0" w:space="0" w:color="auto"/>
          </w:divBdr>
          <w:divsChild>
            <w:div w:id="650408193">
              <w:marLeft w:val="0"/>
              <w:marRight w:val="0"/>
              <w:marTop w:val="0"/>
              <w:marBottom w:val="0"/>
              <w:divBdr>
                <w:top w:val="none" w:sz="0" w:space="0" w:color="auto"/>
                <w:left w:val="none" w:sz="0" w:space="0" w:color="auto"/>
                <w:bottom w:val="none" w:sz="0" w:space="0" w:color="auto"/>
                <w:right w:val="none" w:sz="0" w:space="0" w:color="auto"/>
              </w:divBdr>
            </w:div>
            <w:div w:id="1553612080">
              <w:marLeft w:val="0"/>
              <w:marRight w:val="0"/>
              <w:marTop w:val="0"/>
              <w:marBottom w:val="0"/>
              <w:divBdr>
                <w:top w:val="none" w:sz="0" w:space="0" w:color="auto"/>
                <w:left w:val="none" w:sz="0" w:space="0" w:color="auto"/>
                <w:bottom w:val="none" w:sz="0" w:space="0" w:color="auto"/>
                <w:right w:val="none" w:sz="0" w:space="0" w:color="auto"/>
              </w:divBdr>
            </w:div>
            <w:div w:id="71509332">
              <w:marLeft w:val="0"/>
              <w:marRight w:val="0"/>
              <w:marTop w:val="0"/>
              <w:marBottom w:val="0"/>
              <w:divBdr>
                <w:top w:val="none" w:sz="0" w:space="0" w:color="auto"/>
                <w:left w:val="none" w:sz="0" w:space="0" w:color="auto"/>
                <w:bottom w:val="none" w:sz="0" w:space="0" w:color="auto"/>
                <w:right w:val="none" w:sz="0" w:space="0" w:color="auto"/>
              </w:divBdr>
            </w:div>
            <w:div w:id="571235832">
              <w:marLeft w:val="0"/>
              <w:marRight w:val="0"/>
              <w:marTop w:val="0"/>
              <w:marBottom w:val="0"/>
              <w:divBdr>
                <w:top w:val="none" w:sz="0" w:space="0" w:color="auto"/>
                <w:left w:val="none" w:sz="0" w:space="0" w:color="auto"/>
                <w:bottom w:val="none" w:sz="0" w:space="0" w:color="auto"/>
                <w:right w:val="none" w:sz="0" w:space="0" w:color="auto"/>
              </w:divBdr>
            </w:div>
            <w:div w:id="404842500">
              <w:marLeft w:val="0"/>
              <w:marRight w:val="0"/>
              <w:marTop w:val="0"/>
              <w:marBottom w:val="0"/>
              <w:divBdr>
                <w:top w:val="none" w:sz="0" w:space="0" w:color="auto"/>
                <w:left w:val="none" w:sz="0" w:space="0" w:color="auto"/>
                <w:bottom w:val="none" w:sz="0" w:space="0" w:color="auto"/>
                <w:right w:val="none" w:sz="0" w:space="0" w:color="auto"/>
              </w:divBdr>
            </w:div>
            <w:div w:id="276103941">
              <w:marLeft w:val="0"/>
              <w:marRight w:val="0"/>
              <w:marTop w:val="0"/>
              <w:marBottom w:val="0"/>
              <w:divBdr>
                <w:top w:val="none" w:sz="0" w:space="0" w:color="auto"/>
                <w:left w:val="none" w:sz="0" w:space="0" w:color="auto"/>
                <w:bottom w:val="none" w:sz="0" w:space="0" w:color="auto"/>
                <w:right w:val="none" w:sz="0" w:space="0" w:color="auto"/>
              </w:divBdr>
            </w:div>
            <w:div w:id="152937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707699">
      <w:bodyDiv w:val="1"/>
      <w:marLeft w:val="0"/>
      <w:marRight w:val="0"/>
      <w:marTop w:val="0"/>
      <w:marBottom w:val="0"/>
      <w:divBdr>
        <w:top w:val="none" w:sz="0" w:space="0" w:color="auto"/>
        <w:left w:val="none" w:sz="0" w:space="0" w:color="auto"/>
        <w:bottom w:val="none" w:sz="0" w:space="0" w:color="auto"/>
        <w:right w:val="none" w:sz="0" w:space="0" w:color="auto"/>
      </w:divBdr>
      <w:divsChild>
        <w:div w:id="412824640">
          <w:marLeft w:val="0"/>
          <w:marRight w:val="0"/>
          <w:marTop w:val="0"/>
          <w:marBottom w:val="0"/>
          <w:divBdr>
            <w:top w:val="none" w:sz="0" w:space="0" w:color="auto"/>
            <w:left w:val="none" w:sz="0" w:space="0" w:color="auto"/>
            <w:bottom w:val="none" w:sz="0" w:space="0" w:color="auto"/>
            <w:right w:val="none" w:sz="0" w:space="0" w:color="auto"/>
          </w:divBdr>
          <w:divsChild>
            <w:div w:id="1255555788">
              <w:marLeft w:val="0"/>
              <w:marRight w:val="0"/>
              <w:marTop w:val="0"/>
              <w:marBottom w:val="0"/>
              <w:divBdr>
                <w:top w:val="none" w:sz="0" w:space="0" w:color="auto"/>
                <w:left w:val="none" w:sz="0" w:space="0" w:color="auto"/>
                <w:bottom w:val="none" w:sz="0" w:space="0" w:color="auto"/>
                <w:right w:val="none" w:sz="0" w:space="0" w:color="auto"/>
              </w:divBdr>
            </w:div>
            <w:div w:id="902642682">
              <w:marLeft w:val="0"/>
              <w:marRight w:val="0"/>
              <w:marTop w:val="0"/>
              <w:marBottom w:val="0"/>
              <w:divBdr>
                <w:top w:val="none" w:sz="0" w:space="0" w:color="auto"/>
                <w:left w:val="none" w:sz="0" w:space="0" w:color="auto"/>
                <w:bottom w:val="none" w:sz="0" w:space="0" w:color="auto"/>
                <w:right w:val="none" w:sz="0" w:space="0" w:color="auto"/>
              </w:divBdr>
            </w:div>
            <w:div w:id="195763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442906">
      <w:bodyDiv w:val="1"/>
      <w:marLeft w:val="0"/>
      <w:marRight w:val="0"/>
      <w:marTop w:val="0"/>
      <w:marBottom w:val="0"/>
      <w:divBdr>
        <w:top w:val="none" w:sz="0" w:space="0" w:color="auto"/>
        <w:left w:val="none" w:sz="0" w:space="0" w:color="auto"/>
        <w:bottom w:val="none" w:sz="0" w:space="0" w:color="auto"/>
        <w:right w:val="none" w:sz="0" w:space="0" w:color="auto"/>
      </w:divBdr>
    </w:div>
    <w:div w:id="319891277">
      <w:bodyDiv w:val="1"/>
      <w:marLeft w:val="0"/>
      <w:marRight w:val="0"/>
      <w:marTop w:val="0"/>
      <w:marBottom w:val="0"/>
      <w:divBdr>
        <w:top w:val="none" w:sz="0" w:space="0" w:color="auto"/>
        <w:left w:val="none" w:sz="0" w:space="0" w:color="auto"/>
        <w:bottom w:val="none" w:sz="0" w:space="0" w:color="auto"/>
        <w:right w:val="none" w:sz="0" w:space="0" w:color="auto"/>
      </w:divBdr>
    </w:div>
    <w:div w:id="331177447">
      <w:bodyDiv w:val="1"/>
      <w:marLeft w:val="0"/>
      <w:marRight w:val="0"/>
      <w:marTop w:val="0"/>
      <w:marBottom w:val="0"/>
      <w:divBdr>
        <w:top w:val="none" w:sz="0" w:space="0" w:color="auto"/>
        <w:left w:val="none" w:sz="0" w:space="0" w:color="auto"/>
        <w:bottom w:val="none" w:sz="0" w:space="0" w:color="auto"/>
        <w:right w:val="none" w:sz="0" w:space="0" w:color="auto"/>
      </w:divBdr>
      <w:divsChild>
        <w:div w:id="1742286451">
          <w:marLeft w:val="0"/>
          <w:marRight w:val="0"/>
          <w:marTop w:val="0"/>
          <w:marBottom w:val="0"/>
          <w:divBdr>
            <w:top w:val="none" w:sz="0" w:space="0" w:color="auto"/>
            <w:left w:val="none" w:sz="0" w:space="0" w:color="auto"/>
            <w:bottom w:val="none" w:sz="0" w:space="0" w:color="auto"/>
            <w:right w:val="none" w:sz="0" w:space="0" w:color="auto"/>
          </w:divBdr>
          <w:divsChild>
            <w:div w:id="185094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114262">
      <w:bodyDiv w:val="1"/>
      <w:marLeft w:val="0"/>
      <w:marRight w:val="0"/>
      <w:marTop w:val="0"/>
      <w:marBottom w:val="0"/>
      <w:divBdr>
        <w:top w:val="none" w:sz="0" w:space="0" w:color="auto"/>
        <w:left w:val="none" w:sz="0" w:space="0" w:color="auto"/>
        <w:bottom w:val="none" w:sz="0" w:space="0" w:color="auto"/>
        <w:right w:val="none" w:sz="0" w:space="0" w:color="auto"/>
      </w:divBdr>
    </w:div>
    <w:div w:id="393545922">
      <w:bodyDiv w:val="1"/>
      <w:marLeft w:val="0"/>
      <w:marRight w:val="0"/>
      <w:marTop w:val="0"/>
      <w:marBottom w:val="0"/>
      <w:divBdr>
        <w:top w:val="none" w:sz="0" w:space="0" w:color="auto"/>
        <w:left w:val="none" w:sz="0" w:space="0" w:color="auto"/>
        <w:bottom w:val="none" w:sz="0" w:space="0" w:color="auto"/>
        <w:right w:val="none" w:sz="0" w:space="0" w:color="auto"/>
      </w:divBdr>
    </w:div>
    <w:div w:id="466437658">
      <w:bodyDiv w:val="1"/>
      <w:marLeft w:val="0"/>
      <w:marRight w:val="0"/>
      <w:marTop w:val="0"/>
      <w:marBottom w:val="0"/>
      <w:divBdr>
        <w:top w:val="none" w:sz="0" w:space="0" w:color="auto"/>
        <w:left w:val="none" w:sz="0" w:space="0" w:color="auto"/>
        <w:bottom w:val="none" w:sz="0" w:space="0" w:color="auto"/>
        <w:right w:val="none" w:sz="0" w:space="0" w:color="auto"/>
      </w:divBdr>
      <w:divsChild>
        <w:div w:id="2077973247">
          <w:marLeft w:val="0"/>
          <w:marRight w:val="0"/>
          <w:marTop w:val="0"/>
          <w:marBottom w:val="0"/>
          <w:divBdr>
            <w:top w:val="none" w:sz="0" w:space="0" w:color="auto"/>
            <w:left w:val="none" w:sz="0" w:space="0" w:color="auto"/>
            <w:bottom w:val="none" w:sz="0" w:space="0" w:color="auto"/>
            <w:right w:val="none" w:sz="0" w:space="0" w:color="auto"/>
          </w:divBdr>
          <w:divsChild>
            <w:div w:id="1985429107">
              <w:marLeft w:val="0"/>
              <w:marRight w:val="0"/>
              <w:marTop w:val="0"/>
              <w:marBottom w:val="0"/>
              <w:divBdr>
                <w:top w:val="none" w:sz="0" w:space="0" w:color="auto"/>
                <w:left w:val="none" w:sz="0" w:space="0" w:color="auto"/>
                <w:bottom w:val="none" w:sz="0" w:space="0" w:color="auto"/>
                <w:right w:val="none" w:sz="0" w:space="0" w:color="auto"/>
              </w:divBdr>
            </w:div>
            <w:div w:id="1477139275">
              <w:marLeft w:val="0"/>
              <w:marRight w:val="0"/>
              <w:marTop w:val="0"/>
              <w:marBottom w:val="0"/>
              <w:divBdr>
                <w:top w:val="none" w:sz="0" w:space="0" w:color="auto"/>
                <w:left w:val="none" w:sz="0" w:space="0" w:color="auto"/>
                <w:bottom w:val="none" w:sz="0" w:space="0" w:color="auto"/>
                <w:right w:val="none" w:sz="0" w:space="0" w:color="auto"/>
              </w:divBdr>
            </w:div>
            <w:div w:id="200088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897786">
      <w:bodyDiv w:val="1"/>
      <w:marLeft w:val="0"/>
      <w:marRight w:val="0"/>
      <w:marTop w:val="0"/>
      <w:marBottom w:val="0"/>
      <w:divBdr>
        <w:top w:val="none" w:sz="0" w:space="0" w:color="auto"/>
        <w:left w:val="none" w:sz="0" w:space="0" w:color="auto"/>
        <w:bottom w:val="none" w:sz="0" w:space="0" w:color="auto"/>
        <w:right w:val="none" w:sz="0" w:space="0" w:color="auto"/>
      </w:divBdr>
    </w:div>
    <w:div w:id="551576464">
      <w:bodyDiv w:val="1"/>
      <w:marLeft w:val="0"/>
      <w:marRight w:val="0"/>
      <w:marTop w:val="0"/>
      <w:marBottom w:val="0"/>
      <w:divBdr>
        <w:top w:val="none" w:sz="0" w:space="0" w:color="auto"/>
        <w:left w:val="none" w:sz="0" w:space="0" w:color="auto"/>
        <w:bottom w:val="none" w:sz="0" w:space="0" w:color="auto"/>
        <w:right w:val="none" w:sz="0" w:space="0" w:color="auto"/>
      </w:divBdr>
      <w:divsChild>
        <w:div w:id="1089078493">
          <w:marLeft w:val="0"/>
          <w:marRight w:val="0"/>
          <w:marTop w:val="0"/>
          <w:marBottom w:val="0"/>
          <w:divBdr>
            <w:top w:val="none" w:sz="0" w:space="0" w:color="auto"/>
            <w:left w:val="none" w:sz="0" w:space="0" w:color="auto"/>
            <w:bottom w:val="none" w:sz="0" w:space="0" w:color="auto"/>
            <w:right w:val="none" w:sz="0" w:space="0" w:color="auto"/>
          </w:divBdr>
          <w:divsChild>
            <w:div w:id="845749481">
              <w:marLeft w:val="0"/>
              <w:marRight w:val="0"/>
              <w:marTop w:val="0"/>
              <w:marBottom w:val="0"/>
              <w:divBdr>
                <w:top w:val="none" w:sz="0" w:space="0" w:color="auto"/>
                <w:left w:val="none" w:sz="0" w:space="0" w:color="auto"/>
                <w:bottom w:val="none" w:sz="0" w:space="0" w:color="auto"/>
                <w:right w:val="none" w:sz="0" w:space="0" w:color="auto"/>
              </w:divBdr>
            </w:div>
            <w:div w:id="797378245">
              <w:marLeft w:val="0"/>
              <w:marRight w:val="0"/>
              <w:marTop w:val="0"/>
              <w:marBottom w:val="0"/>
              <w:divBdr>
                <w:top w:val="none" w:sz="0" w:space="0" w:color="auto"/>
                <w:left w:val="none" w:sz="0" w:space="0" w:color="auto"/>
                <w:bottom w:val="none" w:sz="0" w:space="0" w:color="auto"/>
                <w:right w:val="none" w:sz="0" w:space="0" w:color="auto"/>
              </w:divBdr>
            </w:div>
            <w:div w:id="1209610967">
              <w:marLeft w:val="0"/>
              <w:marRight w:val="0"/>
              <w:marTop w:val="0"/>
              <w:marBottom w:val="0"/>
              <w:divBdr>
                <w:top w:val="none" w:sz="0" w:space="0" w:color="auto"/>
                <w:left w:val="none" w:sz="0" w:space="0" w:color="auto"/>
                <w:bottom w:val="none" w:sz="0" w:space="0" w:color="auto"/>
                <w:right w:val="none" w:sz="0" w:space="0" w:color="auto"/>
              </w:divBdr>
            </w:div>
            <w:div w:id="1766806267">
              <w:marLeft w:val="0"/>
              <w:marRight w:val="0"/>
              <w:marTop w:val="0"/>
              <w:marBottom w:val="0"/>
              <w:divBdr>
                <w:top w:val="none" w:sz="0" w:space="0" w:color="auto"/>
                <w:left w:val="none" w:sz="0" w:space="0" w:color="auto"/>
                <w:bottom w:val="none" w:sz="0" w:space="0" w:color="auto"/>
                <w:right w:val="none" w:sz="0" w:space="0" w:color="auto"/>
              </w:divBdr>
            </w:div>
            <w:div w:id="2062821039">
              <w:marLeft w:val="0"/>
              <w:marRight w:val="0"/>
              <w:marTop w:val="0"/>
              <w:marBottom w:val="0"/>
              <w:divBdr>
                <w:top w:val="none" w:sz="0" w:space="0" w:color="auto"/>
                <w:left w:val="none" w:sz="0" w:space="0" w:color="auto"/>
                <w:bottom w:val="none" w:sz="0" w:space="0" w:color="auto"/>
                <w:right w:val="none" w:sz="0" w:space="0" w:color="auto"/>
              </w:divBdr>
            </w:div>
            <w:div w:id="515778518">
              <w:marLeft w:val="0"/>
              <w:marRight w:val="0"/>
              <w:marTop w:val="0"/>
              <w:marBottom w:val="0"/>
              <w:divBdr>
                <w:top w:val="none" w:sz="0" w:space="0" w:color="auto"/>
                <w:left w:val="none" w:sz="0" w:space="0" w:color="auto"/>
                <w:bottom w:val="none" w:sz="0" w:space="0" w:color="auto"/>
                <w:right w:val="none" w:sz="0" w:space="0" w:color="auto"/>
              </w:divBdr>
            </w:div>
            <w:div w:id="127555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702452">
      <w:bodyDiv w:val="1"/>
      <w:marLeft w:val="0"/>
      <w:marRight w:val="0"/>
      <w:marTop w:val="0"/>
      <w:marBottom w:val="0"/>
      <w:divBdr>
        <w:top w:val="none" w:sz="0" w:space="0" w:color="auto"/>
        <w:left w:val="none" w:sz="0" w:space="0" w:color="auto"/>
        <w:bottom w:val="none" w:sz="0" w:space="0" w:color="auto"/>
        <w:right w:val="none" w:sz="0" w:space="0" w:color="auto"/>
      </w:divBdr>
      <w:divsChild>
        <w:div w:id="1348873360">
          <w:marLeft w:val="0"/>
          <w:marRight w:val="0"/>
          <w:marTop w:val="0"/>
          <w:marBottom w:val="0"/>
          <w:divBdr>
            <w:top w:val="none" w:sz="0" w:space="0" w:color="auto"/>
            <w:left w:val="none" w:sz="0" w:space="0" w:color="auto"/>
            <w:bottom w:val="none" w:sz="0" w:space="0" w:color="auto"/>
            <w:right w:val="none" w:sz="0" w:space="0" w:color="auto"/>
          </w:divBdr>
          <w:divsChild>
            <w:div w:id="367142474">
              <w:marLeft w:val="0"/>
              <w:marRight w:val="0"/>
              <w:marTop w:val="0"/>
              <w:marBottom w:val="0"/>
              <w:divBdr>
                <w:top w:val="none" w:sz="0" w:space="0" w:color="auto"/>
                <w:left w:val="none" w:sz="0" w:space="0" w:color="auto"/>
                <w:bottom w:val="none" w:sz="0" w:space="0" w:color="auto"/>
                <w:right w:val="none" w:sz="0" w:space="0" w:color="auto"/>
              </w:divBdr>
            </w:div>
            <w:div w:id="1849321516">
              <w:marLeft w:val="0"/>
              <w:marRight w:val="0"/>
              <w:marTop w:val="0"/>
              <w:marBottom w:val="0"/>
              <w:divBdr>
                <w:top w:val="none" w:sz="0" w:space="0" w:color="auto"/>
                <w:left w:val="none" w:sz="0" w:space="0" w:color="auto"/>
                <w:bottom w:val="none" w:sz="0" w:space="0" w:color="auto"/>
                <w:right w:val="none" w:sz="0" w:space="0" w:color="auto"/>
              </w:divBdr>
            </w:div>
            <w:div w:id="375351121">
              <w:marLeft w:val="0"/>
              <w:marRight w:val="0"/>
              <w:marTop w:val="0"/>
              <w:marBottom w:val="0"/>
              <w:divBdr>
                <w:top w:val="none" w:sz="0" w:space="0" w:color="auto"/>
                <w:left w:val="none" w:sz="0" w:space="0" w:color="auto"/>
                <w:bottom w:val="none" w:sz="0" w:space="0" w:color="auto"/>
                <w:right w:val="none" w:sz="0" w:space="0" w:color="auto"/>
              </w:divBdr>
            </w:div>
            <w:div w:id="1209949493">
              <w:marLeft w:val="0"/>
              <w:marRight w:val="0"/>
              <w:marTop w:val="0"/>
              <w:marBottom w:val="0"/>
              <w:divBdr>
                <w:top w:val="none" w:sz="0" w:space="0" w:color="auto"/>
                <w:left w:val="none" w:sz="0" w:space="0" w:color="auto"/>
                <w:bottom w:val="none" w:sz="0" w:space="0" w:color="auto"/>
                <w:right w:val="none" w:sz="0" w:space="0" w:color="auto"/>
              </w:divBdr>
            </w:div>
            <w:div w:id="1385569660">
              <w:marLeft w:val="0"/>
              <w:marRight w:val="0"/>
              <w:marTop w:val="0"/>
              <w:marBottom w:val="0"/>
              <w:divBdr>
                <w:top w:val="none" w:sz="0" w:space="0" w:color="auto"/>
                <w:left w:val="none" w:sz="0" w:space="0" w:color="auto"/>
                <w:bottom w:val="none" w:sz="0" w:space="0" w:color="auto"/>
                <w:right w:val="none" w:sz="0" w:space="0" w:color="auto"/>
              </w:divBdr>
            </w:div>
            <w:div w:id="1034382901">
              <w:marLeft w:val="0"/>
              <w:marRight w:val="0"/>
              <w:marTop w:val="0"/>
              <w:marBottom w:val="0"/>
              <w:divBdr>
                <w:top w:val="none" w:sz="0" w:space="0" w:color="auto"/>
                <w:left w:val="none" w:sz="0" w:space="0" w:color="auto"/>
                <w:bottom w:val="none" w:sz="0" w:space="0" w:color="auto"/>
                <w:right w:val="none" w:sz="0" w:space="0" w:color="auto"/>
              </w:divBdr>
            </w:div>
            <w:div w:id="203180787">
              <w:marLeft w:val="0"/>
              <w:marRight w:val="0"/>
              <w:marTop w:val="0"/>
              <w:marBottom w:val="0"/>
              <w:divBdr>
                <w:top w:val="none" w:sz="0" w:space="0" w:color="auto"/>
                <w:left w:val="none" w:sz="0" w:space="0" w:color="auto"/>
                <w:bottom w:val="none" w:sz="0" w:space="0" w:color="auto"/>
                <w:right w:val="none" w:sz="0" w:space="0" w:color="auto"/>
              </w:divBdr>
            </w:div>
            <w:div w:id="1957104027">
              <w:marLeft w:val="0"/>
              <w:marRight w:val="0"/>
              <w:marTop w:val="0"/>
              <w:marBottom w:val="0"/>
              <w:divBdr>
                <w:top w:val="none" w:sz="0" w:space="0" w:color="auto"/>
                <w:left w:val="none" w:sz="0" w:space="0" w:color="auto"/>
                <w:bottom w:val="none" w:sz="0" w:space="0" w:color="auto"/>
                <w:right w:val="none" w:sz="0" w:space="0" w:color="auto"/>
              </w:divBdr>
            </w:div>
            <w:div w:id="322243276">
              <w:marLeft w:val="0"/>
              <w:marRight w:val="0"/>
              <w:marTop w:val="0"/>
              <w:marBottom w:val="0"/>
              <w:divBdr>
                <w:top w:val="none" w:sz="0" w:space="0" w:color="auto"/>
                <w:left w:val="none" w:sz="0" w:space="0" w:color="auto"/>
                <w:bottom w:val="none" w:sz="0" w:space="0" w:color="auto"/>
                <w:right w:val="none" w:sz="0" w:space="0" w:color="auto"/>
              </w:divBdr>
            </w:div>
            <w:div w:id="75104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815556">
      <w:bodyDiv w:val="1"/>
      <w:marLeft w:val="0"/>
      <w:marRight w:val="0"/>
      <w:marTop w:val="0"/>
      <w:marBottom w:val="0"/>
      <w:divBdr>
        <w:top w:val="none" w:sz="0" w:space="0" w:color="auto"/>
        <w:left w:val="none" w:sz="0" w:space="0" w:color="auto"/>
        <w:bottom w:val="none" w:sz="0" w:space="0" w:color="auto"/>
        <w:right w:val="none" w:sz="0" w:space="0" w:color="auto"/>
      </w:divBdr>
      <w:divsChild>
        <w:div w:id="729574779">
          <w:marLeft w:val="0"/>
          <w:marRight w:val="0"/>
          <w:marTop w:val="0"/>
          <w:marBottom w:val="0"/>
          <w:divBdr>
            <w:top w:val="none" w:sz="0" w:space="0" w:color="auto"/>
            <w:left w:val="none" w:sz="0" w:space="0" w:color="auto"/>
            <w:bottom w:val="none" w:sz="0" w:space="0" w:color="auto"/>
            <w:right w:val="none" w:sz="0" w:space="0" w:color="auto"/>
          </w:divBdr>
          <w:divsChild>
            <w:div w:id="703287596">
              <w:marLeft w:val="0"/>
              <w:marRight w:val="0"/>
              <w:marTop w:val="0"/>
              <w:marBottom w:val="0"/>
              <w:divBdr>
                <w:top w:val="none" w:sz="0" w:space="0" w:color="auto"/>
                <w:left w:val="none" w:sz="0" w:space="0" w:color="auto"/>
                <w:bottom w:val="none" w:sz="0" w:space="0" w:color="auto"/>
                <w:right w:val="none" w:sz="0" w:space="0" w:color="auto"/>
              </w:divBdr>
            </w:div>
            <w:div w:id="708144078">
              <w:marLeft w:val="0"/>
              <w:marRight w:val="0"/>
              <w:marTop w:val="0"/>
              <w:marBottom w:val="0"/>
              <w:divBdr>
                <w:top w:val="none" w:sz="0" w:space="0" w:color="auto"/>
                <w:left w:val="none" w:sz="0" w:space="0" w:color="auto"/>
                <w:bottom w:val="none" w:sz="0" w:space="0" w:color="auto"/>
                <w:right w:val="none" w:sz="0" w:space="0" w:color="auto"/>
              </w:divBdr>
            </w:div>
            <w:div w:id="1680277839">
              <w:marLeft w:val="0"/>
              <w:marRight w:val="0"/>
              <w:marTop w:val="0"/>
              <w:marBottom w:val="0"/>
              <w:divBdr>
                <w:top w:val="none" w:sz="0" w:space="0" w:color="auto"/>
                <w:left w:val="none" w:sz="0" w:space="0" w:color="auto"/>
                <w:bottom w:val="none" w:sz="0" w:space="0" w:color="auto"/>
                <w:right w:val="none" w:sz="0" w:space="0" w:color="auto"/>
              </w:divBdr>
            </w:div>
            <w:div w:id="986011755">
              <w:marLeft w:val="0"/>
              <w:marRight w:val="0"/>
              <w:marTop w:val="0"/>
              <w:marBottom w:val="0"/>
              <w:divBdr>
                <w:top w:val="none" w:sz="0" w:space="0" w:color="auto"/>
                <w:left w:val="none" w:sz="0" w:space="0" w:color="auto"/>
                <w:bottom w:val="none" w:sz="0" w:space="0" w:color="auto"/>
                <w:right w:val="none" w:sz="0" w:space="0" w:color="auto"/>
              </w:divBdr>
            </w:div>
            <w:div w:id="309604972">
              <w:marLeft w:val="0"/>
              <w:marRight w:val="0"/>
              <w:marTop w:val="0"/>
              <w:marBottom w:val="0"/>
              <w:divBdr>
                <w:top w:val="none" w:sz="0" w:space="0" w:color="auto"/>
                <w:left w:val="none" w:sz="0" w:space="0" w:color="auto"/>
                <w:bottom w:val="none" w:sz="0" w:space="0" w:color="auto"/>
                <w:right w:val="none" w:sz="0" w:space="0" w:color="auto"/>
              </w:divBdr>
            </w:div>
            <w:div w:id="1616599385">
              <w:marLeft w:val="0"/>
              <w:marRight w:val="0"/>
              <w:marTop w:val="0"/>
              <w:marBottom w:val="0"/>
              <w:divBdr>
                <w:top w:val="none" w:sz="0" w:space="0" w:color="auto"/>
                <w:left w:val="none" w:sz="0" w:space="0" w:color="auto"/>
                <w:bottom w:val="none" w:sz="0" w:space="0" w:color="auto"/>
                <w:right w:val="none" w:sz="0" w:space="0" w:color="auto"/>
              </w:divBdr>
            </w:div>
            <w:div w:id="100435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437665">
      <w:bodyDiv w:val="1"/>
      <w:marLeft w:val="0"/>
      <w:marRight w:val="0"/>
      <w:marTop w:val="0"/>
      <w:marBottom w:val="0"/>
      <w:divBdr>
        <w:top w:val="none" w:sz="0" w:space="0" w:color="auto"/>
        <w:left w:val="none" w:sz="0" w:space="0" w:color="auto"/>
        <w:bottom w:val="none" w:sz="0" w:space="0" w:color="auto"/>
        <w:right w:val="none" w:sz="0" w:space="0" w:color="auto"/>
      </w:divBdr>
    </w:div>
    <w:div w:id="620577302">
      <w:bodyDiv w:val="1"/>
      <w:marLeft w:val="0"/>
      <w:marRight w:val="0"/>
      <w:marTop w:val="0"/>
      <w:marBottom w:val="0"/>
      <w:divBdr>
        <w:top w:val="none" w:sz="0" w:space="0" w:color="auto"/>
        <w:left w:val="none" w:sz="0" w:space="0" w:color="auto"/>
        <w:bottom w:val="none" w:sz="0" w:space="0" w:color="auto"/>
        <w:right w:val="none" w:sz="0" w:space="0" w:color="auto"/>
      </w:divBdr>
      <w:divsChild>
        <w:div w:id="14697797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9941893">
      <w:bodyDiv w:val="1"/>
      <w:marLeft w:val="0"/>
      <w:marRight w:val="0"/>
      <w:marTop w:val="0"/>
      <w:marBottom w:val="0"/>
      <w:divBdr>
        <w:top w:val="none" w:sz="0" w:space="0" w:color="auto"/>
        <w:left w:val="none" w:sz="0" w:space="0" w:color="auto"/>
        <w:bottom w:val="none" w:sz="0" w:space="0" w:color="auto"/>
        <w:right w:val="none" w:sz="0" w:space="0" w:color="auto"/>
      </w:divBdr>
      <w:divsChild>
        <w:div w:id="57439351">
          <w:marLeft w:val="0"/>
          <w:marRight w:val="0"/>
          <w:marTop w:val="0"/>
          <w:marBottom w:val="0"/>
          <w:divBdr>
            <w:top w:val="none" w:sz="0" w:space="0" w:color="auto"/>
            <w:left w:val="none" w:sz="0" w:space="0" w:color="auto"/>
            <w:bottom w:val="none" w:sz="0" w:space="0" w:color="auto"/>
            <w:right w:val="none" w:sz="0" w:space="0" w:color="auto"/>
          </w:divBdr>
          <w:divsChild>
            <w:div w:id="903838696">
              <w:marLeft w:val="0"/>
              <w:marRight w:val="0"/>
              <w:marTop w:val="0"/>
              <w:marBottom w:val="0"/>
              <w:divBdr>
                <w:top w:val="none" w:sz="0" w:space="0" w:color="auto"/>
                <w:left w:val="none" w:sz="0" w:space="0" w:color="auto"/>
                <w:bottom w:val="none" w:sz="0" w:space="0" w:color="auto"/>
                <w:right w:val="none" w:sz="0" w:space="0" w:color="auto"/>
              </w:divBdr>
            </w:div>
            <w:div w:id="404885045">
              <w:marLeft w:val="0"/>
              <w:marRight w:val="0"/>
              <w:marTop w:val="0"/>
              <w:marBottom w:val="0"/>
              <w:divBdr>
                <w:top w:val="none" w:sz="0" w:space="0" w:color="auto"/>
                <w:left w:val="none" w:sz="0" w:space="0" w:color="auto"/>
                <w:bottom w:val="none" w:sz="0" w:space="0" w:color="auto"/>
                <w:right w:val="none" w:sz="0" w:space="0" w:color="auto"/>
              </w:divBdr>
            </w:div>
            <w:div w:id="28730120">
              <w:marLeft w:val="0"/>
              <w:marRight w:val="0"/>
              <w:marTop w:val="0"/>
              <w:marBottom w:val="0"/>
              <w:divBdr>
                <w:top w:val="none" w:sz="0" w:space="0" w:color="auto"/>
                <w:left w:val="none" w:sz="0" w:space="0" w:color="auto"/>
                <w:bottom w:val="none" w:sz="0" w:space="0" w:color="auto"/>
                <w:right w:val="none" w:sz="0" w:space="0" w:color="auto"/>
              </w:divBdr>
            </w:div>
            <w:div w:id="1018044746">
              <w:marLeft w:val="0"/>
              <w:marRight w:val="0"/>
              <w:marTop w:val="0"/>
              <w:marBottom w:val="0"/>
              <w:divBdr>
                <w:top w:val="none" w:sz="0" w:space="0" w:color="auto"/>
                <w:left w:val="none" w:sz="0" w:space="0" w:color="auto"/>
                <w:bottom w:val="none" w:sz="0" w:space="0" w:color="auto"/>
                <w:right w:val="none" w:sz="0" w:space="0" w:color="auto"/>
              </w:divBdr>
            </w:div>
            <w:div w:id="919942708">
              <w:marLeft w:val="0"/>
              <w:marRight w:val="0"/>
              <w:marTop w:val="0"/>
              <w:marBottom w:val="0"/>
              <w:divBdr>
                <w:top w:val="none" w:sz="0" w:space="0" w:color="auto"/>
                <w:left w:val="none" w:sz="0" w:space="0" w:color="auto"/>
                <w:bottom w:val="none" w:sz="0" w:space="0" w:color="auto"/>
                <w:right w:val="none" w:sz="0" w:space="0" w:color="auto"/>
              </w:divBdr>
            </w:div>
            <w:div w:id="1956595828">
              <w:marLeft w:val="0"/>
              <w:marRight w:val="0"/>
              <w:marTop w:val="0"/>
              <w:marBottom w:val="0"/>
              <w:divBdr>
                <w:top w:val="none" w:sz="0" w:space="0" w:color="auto"/>
                <w:left w:val="none" w:sz="0" w:space="0" w:color="auto"/>
                <w:bottom w:val="none" w:sz="0" w:space="0" w:color="auto"/>
                <w:right w:val="none" w:sz="0" w:space="0" w:color="auto"/>
              </w:divBdr>
            </w:div>
            <w:div w:id="658122800">
              <w:marLeft w:val="0"/>
              <w:marRight w:val="0"/>
              <w:marTop w:val="0"/>
              <w:marBottom w:val="0"/>
              <w:divBdr>
                <w:top w:val="none" w:sz="0" w:space="0" w:color="auto"/>
                <w:left w:val="none" w:sz="0" w:space="0" w:color="auto"/>
                <w:bottom w:val="none" w:sz="0" w:space="0" w:color="auto"/>
                <w:right w:val="none" w:sz="0" w:space="0" w:color="auto"/>
              </w:divBdr>
            </w:div>
            <w:div w:id="1521577834">
              <w:marLeft w:val="0"/>
              <w:marRight w:val="0"/>
              <w:marTop w:val="0"/>
              <w:marBottom w:val="0"/>
              <w:divBdr>
                <w:top w:val="none" w:sz="0" w:space="0" w:color="auto"/>
                <w:left w:val="none" w:sz="0" w:space="0" w:color="auto"/>
                <w:bottom w:val="none" w:sz="0" w:space="0" w:color="auto"/>
                <w:right w:val="none" w:sz="0" w:space="0" w:color="auto"/>
              </w:divBdr>
            </w:div>
            <w:div w:id="1492942642">
              <w:marLeft w:val="0"/>
              <w:marRight w:val="0"/>
              <w:marTop w:val="0"/>
              <w:marBottom w:val="0"/>
              <w:divBdr>
                <w:top w:val="none" w:sz="0" w:space="0" w:color="auto"/>
                <w:left w:val="none" w:sz="0" w:space="0" w:color="auto"/>
                <w:bottom w:val="none" w:sz="0" w:space="0" w:color="auto"/>
                <w:right w:val="none" w:sz="0" w:space="0" w:color="auto"/>
              </w:divBdr>
            </w:div>
            <w:div w:id="1212764742">
              <w:marLeft w:val="0"/>
              <w:marRight w:val="0"/>
              <w:marTop w:val="0"/>
              <w:marBottom w:val="0"/>
              <w:divBdr>
                <w:top w:val="none" w:sz="0" w:space="0" w:color="auto"/>
                <w:left w:val="none" w:sz="0" w:space="0" w:color="auto"/>
                <w:bottom w:val="none" w:sz="0" w:space="0" w:color="auto"/>
                <w:right w:val="none" w:sz="0" w:space="0" w:color="auto"/>
              </w:divBdr>
            </w:div>
            <w:div w:id="1994219306">
              <w:marLeft w:val="0"/>
              <w:marRight w:val="0"/>
              <w:marTop w:val="0"/>
              <w:marBottom w:val="0"/>
              <w:divBdr>
                <w:top w:val="none" w:sz="0" w:space="0" w:color="auto"/>
                <w:left w:val="none" w:sz="0" w:space="0" w:color="auto"/>
                <w:bottom w:val="none" w:sz="0" w:space="0" w:color="auto"/>
                <w:right w:val="none" w:sz="0" w:space="0" w:color="auto"/>
              </w:divBdr>
            </w:div>
            <w:div w:id="1935749286">
              <w:marLeft w:val="0"/>
              <w:marRight w:val="0"/>
              <w:marTop w:val="0"/>
              <w:marBottom w:val="0"/>
              <w:divBdr>
                <w:top w:val="none" w:sz="0" w:space="0" w:color="auto"/>
                <w:left w:val="none" w:sz="0" w:space="0" w:color="auto"/>
                <w:bottom w:val="none" w:sz="0" w:space="0" w:color="auto"/>
                <w:right w:val="none" w:sz="0" w:space="0" w:color="auto"/>
              </w:divBdr>
            </w:div>
            <w:div w:id="1560701750">
              <w:marLeft w:val="0"/>
              <w:marRight w:val="0"/>
              <w:marTop w:val="0"/>
              <w:marBottom w:val="0"/>
              <w:divBdr>
                <w:top w:val="none" w:sz="0" w:space="0" w:color="auto"/>
                <w:left w:val="none" w:sz="0" w:space="0" w:color="auto"/>
                <w:bottom w:val="none" w:sz="0" w:space="0" w:color="auto"/>
                <w:right w:val="none" w:sz="0" w:space="0" w:color="auto"/>
              </w:divBdr>
            </w:div>
            <w:div w:id="493225302">
              <w:marLeft w:val="0"/>
              <w:marRight w:val="0"/>
              <w:marTop w:val="0"/>
              <w:marBottom w:val="0"/>
              <w:divBdr>
                <w:top w:val="none" w:sz="0" w:space="0" w:color="auto"/>
                <w:left w:val="none" w:sz="0" w:space="0" w:color="auto"/>
                <w:bottom w:val="none" w:sz="0" w:space="0" w:color="auto"/>
                <w:right w:val="none" w:sz="0" w:space="0" w:color="auto"/>
              </w:divBdr>
            </w:div>
            <w:div w:id="1078745363">
              <w:marLeft w:val="0"/>
              <w:marRight w:val="0"/>
              <w:marTop w:val="0"/>
              <w:marBottom w:val="0"/>
              <w:divBdr>
                <w:top w:val="none" w:sz="0" w:space="0" w:color="auto"/>
                <w:left w:val="none" w:sz="0" w:space="0" w:color="auto"/>
                <w:bottom w:val="none" w:sz="0" w:space="0" w:color="auto"/>
                <w:right w:val="none" w:sz="0" w:space="0" w:color="auto"/>
              </w:divBdr>
            </w:div>
            <w:div w:id="1156650828">
              <w:marLeft w:val="0"/>
              <w:marRight w:val="0"/>
              <w:marTop w:val="0"/>
              <w:marBottom w:val="0"/>
              <w:divBdr>
                <w:top w:val="none" w:sz="0" w:space="0" w:color="auto"/>
                <w:left w:val="none" w:sz="0" w:space="0" w:color="auto"/>
                <w:bottom w:val="none" w:sz="0" w:space="0" w:color="auto"/>
                <w:right w:val="none" w:sz="0" w:space="0" w:color="auto"/>
              </w:divBdr>
            </w:div>
            <w:div w:id="1127235602">
              <w:marLeft w:val="0"/>
              <w:marRight w:val="0"/>
              <w:marTop w:val="0"/>
              <w:marBottom w:val="0"/>
              <w:divBdr>
                <w:top w:val="none" w:sz="0" w:space="0" w:color="auto"/>
                <w:left w:val="none" w:sz="0" w:space="0" w:color="auto"/>
                <w:bottom w:val="none" w:sz="0" w:space="0" w:color="auto"/>
                <w:right w:val="none" w:sz="0" w:space="0" w:color="auto"/>
              </w:divBdr>
            </w:div>
            <w:div w:id="133377392">
              <w:marLeft w:val="0"/>
              <w:marRight w:val="0"/>
              <w:marTop w:val="0"/>
              <w:marBottom w:val="0"/>
              <w:divBdr>
                <w:top w:val="none" w:sz="0" w:space="0" w:color="auto"/>
                <w:left w:val="none" w:sz="0" w:space="0" w:color="auto"/>
                <w:bottom w:val="none" w:sz="0" w:space="0" w:color="auto"/>
                <w:right w:val="none" w:sz="0" w:space="0" w:color="auto"/>
              </w:divBdr>
            </w:div>
            <w:div w:id="1189830307">
              <w:marLeft w:val="0"/>
              <w:marRight w:val="0"/>
              <w:marTop w:val="0"/>
              <w:marBottom w:val="0"/>
              <w:divBdr>
                <w:top w:val="none" w:sz="0" w:space="0" w:color="auto"/>
                <w:left w:val="none" w:sz="0" w:space="0" w:color="auto"/>
                <w:bottom w:val="none" w:sz="0" w:space="0" w:color="auto"/>
                <w:right w:val="none" w:sz="0" w:space="0" w:color="auto"/>
              </w:divBdr>
            </w:div>
            <w:div w:id="1216744400">
              <w:marLeft w:val="0"/>
              <w:marRight w:val="0"/>
              <w:marTop w:val="0"/>
              <w:marBottom w:val="0"/>
              <w:divBdr>
                <w:top w:val="none" w:sz="0" w:space="0" w:color="auto"/>
                <w:left w:val="none" w:sz="0" w:space="0" w:color="auto"/>
                <w:bottom w:val="none" w:sz="0" w:space="0" w:color="auto"/>
                <w:right w:val="none" w:sz="0" w:space="0" w:color="auto"/>
              </w:divBdr>
            </w:div>
            <w:div w:id="687945689">
              <w:marLeft w:val="0"/>
              <w:marRight w:val="0"/>
              <w:marTop w:val="0"/>
              <w:marBottom w:val="0"/>
              <w:divBdr>
                <w:top w:val="none" w:sz="0" w:space="0" w:color="auto"/>
                <w:left w:val="none" w:sz="0" w:space="0" w:color="auto"/>
                <w:bottom w:val="none" w:sz="0" w:space="0" w:color="auto"/>
                <w:right w:val="none" w:sz="0" w:space="0" w:color="auto"/>
              </w:divBdr>
            </w:div>
            <w:div w:id="382292520">
              <w:marLeft w:val="0"/>
              <w:marRight w:val="0"/>
              <w:marTop w:val="0"/>
              <w:marBottom w:val="0"/>
              <w:divBdr>
                <w:top w:val="none" w:sz="0" w:space="0" w:color="auto"/>
                <w:left w:val="none" w:sz="0" w:space="0" w:color="auto"/>
                <w:bottom w:val="none" w:sz="0" w:space="0" w:color="auto"/>
                <w:right w:val="none" w:sz="0" w:space="0" w:color="auto"/>
              </w:divBdr>
            </w:div>
            <w:div w:id="2078236220">
              <w:marLeft w:val="0"/>
              <w:marRight w:val="0"/>
              <w:marTop w:val="0"/>
              <w:marBottom w:val="0"/>
              <w:divBdr>
                <w:top w:val="none" w:sz="0" w:space="0" w:color="auto"/>
                <w:left w:val="none" w:sz="0" w:space="0" w:color="auto"/>
                <w:bottom w:val="none" w:sz="0" w:space="0" w:color="auto"/>
                <w:right w:val="none" w:sz="0" w:space="0" w:color="auto"/>
              </w:divBdr>
            </w:div>
            <w:div w:id="987829938">
              <w:marLeft w:val="0"/>
              <w:marRight w:val="0"/>
              <w:marTop w:val="0"/>
              <w:marBottom w:val="0"/>
              <w:divBdr>
                <w:top w:val="none" w:sz="0" w:space="0" w:color="auto"/>
                <w:left w:val="none" w:sz="0" w:space="0" w:color="auto"/>
                <w:bottom w:val="none" w:sz="0" w:space="0" w:color="auto"/>
                <w:right w:val="none" w:sz="0" w:space="0" w:color="auto"/>
              </w:divBdr>
            </w:div>
            <w:div w:id="1155951454">
              <w:marLeft w:val="0"/>
              <w:marRight w:val="0"/>
              <w:marTop w:val="0"/>
              <w:marBottom w:val="0"/>
              <w:divBdr>
                <w:top w:val="none" w:sz="0" w:space="0" w:color="auto"/>
                <w:left w:val="none" w:sz="0" w:space="0" w:color="auto"/>
                <w:bottom w:val="none" w:sz="0" w:space="0" w:color="auto"/>
                <w:right w:val="none" w:sz="0" w:space="0" w:color="auto"/>
              </w:divBdr>
            </w:div>
            <w:div w:id="556166077">
              <w:marLeft w:val="0"/>
              <w:marRight w:val="0"/>
              <w:marTop w:val="0"/>
              <w:marBottom w:val="0"/>
              <w:divBdr>
                <w:top w:val="none" w:sz="0" w:space="0" w:color="auto"/>
                <w:left w:val="none" w:sz="0" w:space="0" w:color="auto"/>
                <w:bottom w:val="none" w:sz="0" w:space="0" w:color="auto"/>
                <w:right w:val="none" w:sz="0" w:space="0" w:color="auto"/>
              </w:divBdr>
            </w:div>
            <w:div w:id="1605501775">
              <w:marLeft w:val="0"/>
              <w:marRight w:val="0"/>
              <w:marTop w:val="0"/>
              <w:marBottom w:val="0"/>
              <w:divBdr>
                <w:top w:val="none" w:sz="0" w:space="0" w:color="auto"/>
                <w:left w:val="none" w:sz="0" w:space="0" w:color="auto"/>
                <w:bottom w:val="none" w:sz="0" w:space="0" w:color="auto"/>
                <w:right w:val="none" w:sz="0" w:space="0" w:color="auto"/>
              </w:divBdr>
            </w:div>
            <w:div w:id="1879195228">
              <w:marLeft w:val="0"/>
              <w:marRight w:val="0"/>
              <w:marTop w:val="0"/>
              <w:marBottom w:val="0"/>
              <w:divBdr>
                <w:top w:val="none" w:sz="0" w:space="0" w:color="auto"/>
                <w:left w:val="none" w:sz="0" w:space="0" w:color="auto"/>
                <w:bottom w:val="none" w:sz="0" w:space="0" w:color="auto"/>
                <w:right w:val="none" w:sz="0" w:space="0" w:color="auto"/>
              </w:divBdr>
            </w:div>
            <w:div w:id="20799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165941">
      <w:bodyDiv w:val="1"/>
      <w:marLeft w:val="0"/>
      <w:marRight w:val="0"/>
      <w:marTop w:val="0"/>
      <w:marBottom w:val="0"/>
      <w:divBdr>
        <w:top w:val="none" w:sz="0" w:space="0" w:color="auto"/>
        <w:left w:val="none" w:sz="0" w:space="0" w:color="auto"/>
        <w:bottom w:val="none" w:sz="0" w:space="0" w:color="auto"/>
        <w:right w:val="none" w:sz="0" w:space="0" w:color="auto"/>
      </w:divBdr>
      <w:divsChild>
        <w:div w:id="1478760390">
          <w:marLeft w:val="0"/>
          <w:marRight w:val="0"/>
          <w:marTop w:val="0"/>
          <w:marBottom w:val="0"/>
          <w:divBdr>
            <w:top w:val="none" w:sz="0" w:space="0" w:color="auto"/>
            <w:left w:val="none" w:sz="0" w:space="0" w:color="auto"/>
            <w:bottom w:val="none" w:sz="0" w:space="0" w:color="auto"/>
            <w:right w:val="none" w:sz="0" w:space="0" w:color="auto"/>
          </w:divBdr>
          <w:divsChild>
            <w:div w:id="47187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319741">
      <w:bodyDiv w:val="1"/>
      <w:marLeft w:val="0"/>
      <w:marRight w:val="0"/>
      <w:marTop w:val="0"/>
      <w:marBottom w:val="0"/>
      <w:divBdr>
        <w:top w:val="none" w:sz="0" w:space="0" w:color="auto"/>
        <w:left w:val="none" w:sz="0" w:space="0" w:color="auto"/>
        <w:bottom w:val="none" w:sz="0" w:space="0" w:color="auto"/>
        <w:right w:val="none" w:sz="0" w:space="0" w:color="auto"/>
      </w:divBdr>
      <w:divsChild>
        <w:div w:id="29764472">
          <w:marLeft w:val="0"/>
          <w:marRight w:val="0"/>
          <w:marTop w:val="0"/>
          <w:marBottom w:val="0"/>
          <w:divBdr>
            <w:top w:val="none" w:sz="0" w:space="0" w:color="auto"/>
            <w:left w:val="none" w:sz="0" w:space="0" w:color="auto"/>
            <w:bottom w:val="none" w:sz="0" w:space="0" w:color="auto"/>
            <w:right w:val="none" w:sz="0" w:space="0" w:color="auto"/>
          </w:divBdr>
          <w:divsChild>
            <w:div w:id="1545824946">
              <w:marLeft w:val="0"/>
              <w:marRight w:val="0"/>
              <w:marTop w:val="0"/>
              <w:marBottom w:val="0"/>
              <w:divBdr>
                <w:top w:val="none" w:sz="0" w:space="0" w:color="auto"/>
                <w:left w:val="none" w:sz="0" w:space="0" w:color="auto"/>
                <w:bottom w:val="none" w:sz="0" w:space="0" w:color="auto"/>
                <w:right w:val="none" w:sz="0" w:space="0" w:color="auto"/>
              </w:divBdr>
            </w:div>
            <w:div w:id="170964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36942">
      <w:bodyDiv w:val="1"/>
      <w:marLeft w:val="0"/>
      <w:marRight w:val="0"/>
      <w:marTop w:val="0"/>
      <w:marBottom w:val="0"/>
      <w:divBdr>
        <w:top w:val="none" w:sz="0" w:space="0" w:color="auto"/>
        <w:left w:val="none" w:sz="0" w:space="0" w:color="auto"/>
        <w:bottom w:val="none" w:sz="0" w:space="0" w:color="auto"/>
        <w:right w:val="none" w:sz="0" w:space="0" w:color="auto"/>
      </w:divBdr>
    </w:div>
    <w:div w:id="749815030">
      <w:bodyDiv w:val="1"/>
      <w:marLeft w:val="0"/>
      <w:marRight w:val="0"/>
      <w:marTop w:val="0"/>
      <w:marBottom w:val="0"/>
      <w:divBdr>
        <w:top w:val="none" w:sz="0" w:space="0" w:color="auto"/>
        <w:left w:val="none" w:sz="0" w:space="0" w:color="auto"/>
        <w:bottom w:val="none" w:sz="0" w:space="0" w:color="auto"/>
        <w:right w:val="none" w:sz="0" w:space="0" w:color="auto"/>
      </w:divBdr>
      <w:divsChild>
        <w:div w:id="534385590">
          <w:marLeft w:val="0"/>
          <w:marRight w:val="0"/>
          <w:marTop w:val="0"/>
          <w:marBottom w:val="0"/>
          <w:divBdr>
            <w:top w:val="none" w:sz="0" w:space="0" w:color="auto"/>
            <w:left w:val="none" w:sz="0" w:space="0" w:color="auto"/>
            <w:bottom w:val="none" w:sz="0" w:space="0" w:color="auto"/>
            <w:right w:val="none" w:sz="0" w:space="0" w:color="auto"/>
          </w:divBdr>
          <w:divsChild>
            <w:div w:id="1246567796">
              <w:marLeft w:val="0"/>
              <w:marRight w:val="0"/>
              <w:marTop w:val="0"/>
              <w:marBottom w:val="0"/>
              <w:divBdr>
                <w:top w:val="none" w:sz="0" w:space="0" w:color="auto"/>
                <w:left w:val="none" w:sz="0" w:space="0" w:color="auto"/>
                <w:bottom w:val="none" w:sz="0" w:space="0" w:color="auto"/>
                <w:right w:val="none" w:sz="0" w:space="0" w:color="auto"/>
              </w:divBdr>
            </w:div>
            <w:div w:id="1838614259">
              <w:marLeft w:val="0"/>
              <w:marRight w:val="0"/>
              <w:marTop w:val="0"/>
              <w:marBottom w:val="0"/>
              <w:divBdr>
                <w:top w:val="none" w:sz="0" w:space="0" w:color="auto"/>
                <w:left w:val="none" w:sz="0" w:space="0" w:color="auto"/>
                <w:bottom w:val="none" w:sz="0" w:space="0" w:color="auto"/>
                <w:right w:val="none" w:sz="0" w:space="0" w:color="auto"/>
              </w:divBdr>
            </w:div>
            <w:div w:id="574704589">
              <w:marLeft w:val="0"/>
              <w:marRight w:val="0"/>
              <w:marTop w:val="0"/>
              <w:marBottom w:val="0"/>
              <w:divBdr>
                <w:top w:val="none" w:sz="0" w:space="0" w:color="auto"/>
                <w:left w:val="none" w:sz="0" w:space="0" w:color="auto"/>
                <w:bottom w:val="none" w:sz="0" w:space="0" w:color="auto"/>
                <w:right w:val="none" w:sz="0" w:space="0" w:color="auto"/>
              </w:divBdr>
            </w:div>
            <w:div w:id="508638431">
              <w:marLeft w:val="0"/>
              <w:marRight w:val="0"/>
              <w:marTop w:val="0"/>
              <w:marBottom w:val="0"/>
              <w:divBdr>
                <w:top w:val="none" w:sz="0" w:space="0" w:color="auto"/>
                <w:left w:val="none" w:sz="0" w:space="0" w:color="auto"/>
                <w:bottom w:val="none" w:sz="0" w:space="0" w:color="auto"/>
                <w:right w:val="none" w:sz="0" w:space="0" w:color="auto"/>
              </w:divBdr>
            </w:div>
            <w:div w:id="2001620703">
              <w:marLeft w:val="0"/>
              <w:marRight w:val="0"/>
              <w:marTop w:val="0"/>
              <w:marBottom w:val="0"/>
              <w:divBdr>
                <w:top w:val="none" w:sz="0" w:space="0" w:color="auto"/>
                <w:left w:val="none" w:sz="0" w:space="0" w:color="auto"/>
                <w:bottom w:val="none" w:sz="0" w:space="0" w:color="auto"/>
                <w:right w:val="none" w:sz="0" w:space="0" w:color="auto"/>
              </w:divBdr>
            </w:div>
            <w:div w:id="1690985832">
              <w:marLeft w:val="0"/>
              <w:marRight w:val="0"/>
              <w:marTop w:val="0"/>
              <w:marBottom w:val="0"/>
              <w:divBdr>
                <w:top w:val="none" w:sz="0" w:space="0" w:color="auto"/>
                <w:left w:val="none" w:sz="0" w:space="0" w:color="auto"/>
                <w:bottom w:val="none" w:sz="0" w:space="0" w:color="auto"/>
                <w:right w:val="none" w:sz="0" w:space="0" w:color="auto"/>
              </w:divBdr>
            </w:div>
            <w:div w:id="1664502563">
              <w:marLeft w:val="0"/>
              <w:marRight w:val="0"/>
              <w:marTop w:val="0"/>
              <w:marBottom w:val="0"/>
              <w:divBdr>
                <w:top w:val="none" w:sz="0" w:space="0" w:color="auto"/>
                <w:left w:val="none" w:sz="0" w:space="0" w:color="auto"/>
                <w:bottom w:val="none" w:sz="0" w:space="0" w:color="auto"/>
                <w:right w:val="none" w:sz="0" w:space="0" w:color="auto"/>
              </w:divBdr>
            </w:div>
            <w:div w:id="467405089">
              <w:marLeft w:val="0"/>
              <w:marRight w:val="0"/>
              <w:marTop w:val="0"/>
              <w:marBottom w:val="0"/>
              <w:divBdr>
                <w:top w:val="none" w:sz="0" w:space="0" w:color="auto"/>
                <w:left w:val="none" w:sz="0" w:space="0" w:color="auto"/>
                <w:bottom w:val="none" w:sz="0" w:space="0" w:color="auto"/>
                <w:right w:val="none" w:sz="0" w:space="0" w:color="auto"/>
              </w:divBdr>
            </w:div>
            <w:div w:id="128812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88106">
      <w:bodyDiv w:val="1"/>
      <w:marLeft w:val="0"/>
      <w:marRight w:val="0"/>
      <w:marTop w:val="0"/>
      <w:marBottom w:val="0"/>
      <w:divBdr>
        <w:top w:val="none" w:sz="0" w:space="0" w:color="auto"/>
        <w:left w:val="none" w:sz="0" w:space="0" w:color="auto"/>
        <w:bottom w:val="none" w:sz="0" w:space="0" w:color="auto"/>
        <w:right w:val="none" w:sz="0" w:space="0" w:color="auto"/>
      </w:divBdr>
    </w:div>
    <w:div w:id="848326366">
      <w:bodyDiv w:val="1"/>
      <w:marLeft w:val="0"/>
      <w:marRight w:val="0"/>
      <w:marTop w:val="0"/>
      <w:marBottom w:val="0"/>
      <w:divBdr>
        <w:top w:val="none" w:sz="0" w:space="0" w:color="auto"/>
        <w:left w:val="none" w:sz="0" w:space="0" w:color="auto"/>
        <w:bottom w:val="none" w:sz="0" w:space="0" w:color="auto"/>
        <w:right w:val="none" w:sz="0" w:space="0" w:color="auto"/>
      </w:divBdr>
      <w:divsChild>
        <w:div w:id="642124732">
          <w:marLeft w:val="0"/>
          <w:marRight w:val="0"/>
          <w:marTop w:val="0"/>
          <w:marBottom w:val="0"/>
          <w:divBdr>
            <w:top w:val="none" w:sz="0" w:space="0" w:color="auto"/>
            <w:left w:val="none" w:sz="0" w:space="0" w:color="auto"/>
            <w:bottom w:val="none" w:sz="0" w:space="0" w:color="auto"/>
            <w:right w:val="none" w:sz="0" w:space="0" w:color="auto"/>
          </w:divBdr>
          <w:divsChild>
            <w:div w:id="2067953000">
              <w:marLeft w:val="0"/>
              <w:marRight w:val="0"/>
              <w:marTop w:val="0"/>
              <w:marBottom w:val="0"/>
              <w:divBdr>
                <w:top w:val="none" w:sz="0" w:space="0" w:color="auto"/>
                <w:left w:val="none" w:sz="0" w:space="0" w:color="auto"/>
                <w:bottom w:val="none" w:sz="0" w:space="0" w:color="auto"/>
                <w:right w:val="none" w:sz="0" w:space="0" w:color="auto"/>
              </w:divBdr>
            </w:div>
            <w:div w:id="1239755890">
              <w:marLeft w:val="0"/>
              <w:marRight w:val="0"/>
              <w:marTop w:val="0"/>
              <w:marBottom w:val="0"/>
              <w:divBdr>
                <w:top w:val="none" w:sz="0" w:space="0" w:color="auto"/>
                <w:left w:val="none" w:sz="0" w:space="0" w:color="auto"/>
                <w:bottom w:val="none" w:sz="0" w:space="0" w:color="auto"/>
                <w:right w:val="none" w:sz="0" w:space="0" w:color="auto"/>
              </w:divBdr>
            </w:div>
            <w:div w:id="629097422">
              <w:marLeft w:val="0"/>
              <w:marRight w:val="0"/>
              <w:marTop w:val="0"/>
              <w:marBottom w:val="0"/>
              <w:divBdr>
                <w:top w:val="none" w:sz="0" w:space="0" w:color="auto"/>
                <w:left w:val="none" w:sz="0" w:space="0" w:color="auto"/>
                <w:bottom w:val="none" w:sz="0" w:space="0" w:color="auto"/>
                <w:right w:val="none" w:sz="0" w:space="0" w:color="auto"/>
              </w:divBdr>
            </w:div>
            <w:div w:id="1209729947">
              <w:marLeft w:val="0"/>
              <w:marRight w:val="0"/>
              <w:marTop w:val="0"/>
              <w:marBottom w:val="0"/>
              <w:divBdr>
                <w:top w:val="none" w:sz="0" w:space="0" w:color="auto"/>
                <w:left w:val="none" w:sz="0" w:space="0" w:color="auto"/>
                <w:bottom w:val="none" w:sz="0" w:space="0" w:color="auto"/>
                <w:right w:val="none" w:sz="0" w:space="0" w:color="auto"/>
              </w:divBdr>
            </w:div>
            <w:div w:id="1272395527">
              <w:marLeft w:val="0"/>
              <w:marRight w:val="0"/>
              <w:marTop w:val="0"/>
              <w:marBottom w:val="0"/>
              <w:divBdr>
                <w:top w:val="none" w:sz="0" w:space="0" w:color="auto"/>
                <w:left w:val="none" w:sz="0" w:space="0" w:color="auto"/>
                <w:bottom w:val="none" w:sz="0" w:space="0" w:color="auto"/>
                <w:right w:val="none" w:sz="0" w:space="0" w:color="auto"/>
              </w:divBdr>
            </w:div>
            <w:div w:id="252204786">
              <w:marLeft w:val="0"/>
              <w:marRight w:val="0"/>
              <w:marTop w:val="0"/>
              <w:marBottom w:val="0"/>
              <w:divBdr>
                <w:top w:val="none" w:sz="0" w:space="0" w:color="auto"/>
                <w:left w:val="none" w:sz="0" w:space="0" w:color="auto"/>
                <w:bottom w:val="none" w:sz="0" w:space="0" w:color="auto"/>
                <w:right w:val="none" w:sz="0" w:space="0" w:color="auto"/>
              </w:divBdr>
            </w:div>
            <w:div w:id="346372599">
              <w:marLeft w:val="0"/>
              <w:marRight w:val="0"/>
              <w:marTop w:val="0"/>
              <w:marBottom w:val="0"/>
              <w:divBdr>
                <w:top w:val="none" w:sz="0" w:space="0" w:color="auto"/>
                <w:left w:val="none" w:sz="0" w:space="0" w:color="auto"/>
                <w:bottom w:val="none" w:sz="0" w:space="0" w:color="auto"/>
                <w:right w:val="none" w:sz="0" w:space="0" w:color="auto"/>
              </w:divBdr>
            </w:div>
            <w:div w:id="1163861422">
              <w:marLeft w:val="0"/>
              <w:marRight w:val="0"/>
              <w:marTop w:val="0"/>
              <w:marBottom w:val="0"/>
              <w:divBdr>
                <w:top w:val="none" w:sz="0" w:space="0" w:color="auto"/>
                <w:left w:val="none" w:sz="0" w:space="0" w:color="auto"/>
                <w:bottom w:val="none" w:sz="0" w:space="0" w:color="auto"/>
                <w:right w:val="none" w:sz="0" w:space="0" w:color="auto"/>
              </w:divBdr>
            </w:div>
            <w:div w:id="473332548">
              <w:marLeft w:val="0"/>
              <w:marRight w:val="0"/>
              <w:marTop w:val="0"/>
              <w:marBottom w:val="0"/>
              <w:divBdr>
                <w:top w:val="none" w:sz="0" w:space="0" w:color="auto"/>
                <w:left w:val="none" w:sz="0" w:space="0" w:color="auto"/>
                <w:bottom w:val="none" w:sz="0" w:space="0" w:color="auto"/>
                <w:right w:val="none" w:sz="0" w:space="0" w:color="auto"/>
              </w:divBdr>
            </w:div>
            <w:div w:id="213661733">
              <w:marLeft w:val="0"/>
              <w:marRight w:val="0"/>
              <w:marTop w:val="0"/>
              <w:marBottom w:val="0"/>
              <w:divBdr>
                <w:top w:val="none" w:sz="0" w:space="0" w:color="auto"/>
                <w:left w:val="none" w:sz="0" w:space="0" w:color="auto"/>
                <w:bottom w:val="none" w:sz="0" w:space="0" w:color="auto"/>
                <w:right w:val="none" w:sz="0" w:space="0" w:color="auto"/>
              </w:divBdr>
            </w:div>
            <w:div w:id="165019973">
              <w:marLeft w:val="0"/>
              <w:marRight w:val="0"/>
              <w:marTop w:val="0"/>
              <w:marBottom w:val="0"/>
              <w:divBdr>
                <w:top w:val="none" w:sz="0" w:space="0" w:color="auto"/>
                <w:left w:val="none" w:sz="0" w:space="0" w:color="auto"/>
                <w:bottom w:val="none" w:sz="0" w:space="0" w:color="auto"/>
                <w:right w:val="none" w:sz="0" w:space="0" w:color="auto"/>
              </w:divBdr>
            </w:div>
            <w:div w:id="1167208338">
              <w:marLeft w:val="0"/>
              <w:marRight w:val="0"/>
              <w:marTop w:val="0"/>
              <w:marBottom w:val="0"/>
              <w:divBdr>
                <w:top w:val="none" w:sz="0" w:space="0" w:color="auto"/>
                <w:left w:val="none" w:sz="0" w:space="0" w:color="auto"/>
                <w:bottom w:val="none" w:sz="0" w:space="0" w:color="auto"/>
                <w:right w:val="none" w:sz="0" w:space="0" w:color="auto"/>
              </w:divBdr>
            </w:div>
            <w:div w:id="42631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698475">
      <w:bodyDiv w:val="1"/>
      <w:marLeft w:val="0"/>
      <w:marRight w:val="0"/>
      <w:marTop w:val="0"/>
      <w:marBottom w:val="0"/>
      <w:divBdr>
        <w:top w:val="none" w:sz="0" w:space="0" w:color="auto"/>
        <w:left w:val="none" w:sz="0" w:space="0" w:color="auto"/>
        <w:bottom w:val="none" w:sz="0" w:space="0" w:color="auto"/>
        <w:right w:val="none" w:sz="0" w:space="0" w:color="auto"/>
      </w:divBdr>
      <w:divsChild>
        <w:div w:id="1126465286">
          <w:marLeft w:val="0"/>
          <w:marRight w:val="0"/>
          <w:marTop w:val="0"/>
          <w:marBottom w:val="0"/>
          <w:divBdr>
            <w:top w:val="none" w:sz="0" w:space="0" w:color="auto"/>
            <w:left w:val="none" w:sz="0" w:space="0" w:color="auto"/>
            <w:bottom w:val="none" w:sz="0" w:space="0" w:color="auto"/>
            <w:right w:val="none" w:sz="0" w:space="0" w:color="auto"/>
          </w:divBdr>
          <w:divsChild>
            <w:div w:id="734356872">
              <w:marLeft w:val="0"/>
              <w:marRight w:val="0"/>
              <w:marTop w:val="0"/>
              <w:marBottom w:val="0"/>
              <w:divBdr>
                <w:top w:val="none" w:sz="0" w:space="0" w:color="auto"/>
                <w:left w:val="none" w:sz="0" w:space="0" w:color="auto"/>
                <w:bottom w:val="none" w:sz="0" w:space="0" w:color="auto"/>
                <w:right w:val="none" w:sz="0" w:space="0" w:color="auto"/>
              </w:divBdr>
            </w:div>
            <w:div w:id="785925179">
              <w:marLeft w:val="0"/>
              <w:marRight w:val="0"/>
              <w:marTop w:val="0"/>
              <w:marBottom w:val="0"/>
              <w:divBdr>
                <w:top w:val="none" w:sz="0" w:space="0" w:color="auto"/>
                <w:left w:val="none" w:sz="0" w:space="0" w:color="auto"/>
                <w:bottom w:val="none" w:sz="0" w:space="0" w:color="auto"/>
                <w:right w:val="none" w:sz="0" w:space="0" w:color="auto"/>
              </w:divBdr>
            </w:div>
            <w:div w:id="695691397">
              <w:marLeft w:val="0"/>
              <w:marRight w:val="0"/>
              <w:marTop w:val="0"/>
              <w:marBottom w:val="0"/>
              <w:divBdr>
                <w:top w:val="none" w:sz="0" w:space="0" w:color="auto"/>
                <w:left w:val="none" w:sz="0" w:space="0" w:color="auto"/>
                <w:bottom w:val="none" w:sz="0" w:space="0" w:color="auto"/>
                <w:right w:val="none" w:sz="0" w:space="0" w:color="auto"/>
              </w:divBdr>
            </w:div>
            <w:div w:id="1807770184">
              <w:marLeft w:val="0"/>
              <w:marRight w:val="0"/>
              <w:marTop w:val="0"/>
              <w:marBottom w:val="0"/>
              <w:divBdr>
                <w:top w:val="none" w:sz="0" w:space="0" w:color="auto"/>
                <w:left w:val="none" w:sz="0" w:space="0" w:color="auto"/>
                <w:bottom w:val="none" w:sz="0" w:space="0" w:color="auto"/>
                <w:right w:val="none" w:sz="0" w:space="0" w:color="auto"/>
              </w:divBdr>
            </w:div>
            <w:div w:id="188878768">
              <w:marLeft w:val="0"/>
              <w:marRight w:val="0"/>
              <w:marTop w:val="0"/>
              <w:marBottom w:val="0"/>
              <w:divBdr>
                <w:top w:val="none" w:sz="0" w:space="0" w:color="auto"/>
                <w:left w:val="none" w:sz="0" w:space="0" w:color="auto"/>
                <w:bottom w:val="none" w:sz="0" w:space="0" w:color="auto"/>
                <w:right w:val="none" w:sz="0" w:space="0" w:color="auto"/>
              </w:divBdr>
            </w:div>
            <w:div w:id="1441608644">
              <w:marLeft w:val="0"/>
              <w:marRight w:val="0"/>
              <w:marTop w:val="0"/>
              <w:marBottom w:val="0"/>
              <w:divBdr>
                <w:top w:val="none" w:sz="0" w:space="0" w:color="auto"/>
                <w:left w:val="none" w:sz="0" w:space="0" w:color="auto"/>
                <w:bottom w:val="none" w:sz="0" w:space="0" w:color="auto"/>
                <w:right w:val="none" w:sz="0" w:space="0" w:color="auto"/>
              </w:divBdr>
            </w:div>
            <w:div w:id="1796362345">
              <w:marLeft w:val="0"/>
              <w:marRight w:val="0"/>
              <w:marTop w:val="0"/>
              <w:marBottom w:val="0"/>
              <w:divBdr>
                <w:top w:val="none" w:sz="0" w:space="0" w:color="auto"/>
                <w:left w:val="none" w:sz="0" w:space="0" w:color="auto"/>
                <w:bottom w:val="none" w:sz="0" w:space="0" w:color="auto"/>
                <w:right w:val="none" w:sz="0" w:space="0" w:color="auto"/>
              </w:divBdr>
            </w:div>
            <w:div w:id="1524514407">
              <w:marLeft w:val="0"/>
              <w:marRight w:val="0"/>
              <w:marTop w:val="0"/>
              <w:marBottom w:val="0"/>
              <w:divBdr>
                <w:top w:val="none" w:sz="0" w:space="0" w:color="auto"/>
                <w:left w:val="none" w:sz="0" w:space="0" w:color="auto"/>
                <w:bottom w:val="none" w:sz="0" w:space="0" w:color="auto"/>
                <w:right w:val="none" w:sz="0" w:space="0" w:color="auto"/>
              </w:divBdr>
            </w:div>
            <w:div w:id="49692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332051">
      <w:bodyDiv w:val="1"/>
      <w:marLeft w:val="0"/>
      <w:marRight w:val="0"/>
      <w:marTop w:val="0"/>
      <w:marBottom w:val="0"/>
      <w:divBdr>
        <w:top w:val="none" w:sz="0" w:space="0" w:color="auto"/>
        <w:left w:val="none" w:sz="0" w:space="0" w:color="auto"/>
        <w:bottom w:val="none" w:sz="0" w:space="0" w:color="auto"/>
        <w:right w:val="none" w:sz="0" w:space="0" w:color="auto"/>
      </w:divBdr>
    </w:div>
    <w:div w:id="1064913275">
      <w:bodyDiv w:val="1"/>
      <w:marLeft w:val="0"/>
      <w:marRight w:val="0"/>
      <w:marTop w:val="0"/>
      <w:marBottom w:val="0"/>
      <w:divBdr>
        <w:top w:val="none" w:sz="0" w:space="0" w:color="auto"/>
        <w:left w:val="none" w:sz="0" w:space="0" w:color="auto"/>
        <w:bottom w:val="none" w:sz="0" w:space="0" w:color="auto"/>
        <w:right w:val="none" w:sz="0" w:space="0" w:color="auto"/>
      </w:divBdr>
      <w:divsChild>
        <w:div w:id="1348671925">
          <w:marLeft w:val="0"/>
          <w:marRight w:val="0"/>
          <w:marTop w:val="0"/>
          <w:marBottom w:val="0"/>
          <w:divBdr>
            <w:top w:val="none" w:sz="0" w:space="0" w:color="auto"/>
            <w:left w:val="none" w:sz="0" w:space="0" w:color="auto"/>
            <w:bottom w:val="none" w:sz="0" w:space="0" w:color="auto"/>
            <w:right w:val="none" w:sz="0" w:space="0" w:color="auto"/>
          </w:divBdr>
          <w:divsChild>
            <w:div w:id="2048293980">
              <w:marLeft w:val="0"/>
              <w:marRight w:val="0"/>
              <w:marTop w:val="0"/>
              <w:marBottom w:val="0"/>
              <w:divBdr>
                <w:top w:val="none" w:sz="0" w:space="0" w:color="auto"/>
                <w:left w:val="none" w:sz="0" w:space="0" w:color="auto"/>
                <w:bottom w:val="none" w:sz="0" w:space="0" w:color="auto"/>
                <w:right w:val="none" w:sz="0" w:space="0" w:color="auto"/>
              </w:divBdr>
            </w:div>
            <w:div w:id="43524077">
              <w:marLeft w:val="0"/>
              <w:marRight w:val="0"/>
              <w:marTop w:val="0"/>
              <w:marBottom w:val="0"/>
              <w:divBdr>
                <w:top w:val="none" w:sz="0" w:space="0" w:color="auto"/>
                <w:left w:val="none" w:sz="0" w:space="0" w:color="auto"/>
                <w:bottom w:val="none" w:sz="0" w:space="0" w:color="auto"/>
                <w:right w:val="none" w:sz="0" w:space="0" w:color="auto"/>
              </w:divBdr>
            </w:div>
            <w:div w:id="1682926463">
              <w:marLeft w:val="0"/>
              <w:marRight w:val="0"/>
              <w:marTop w:val="0"/>
              <w:marBottom w:val="0"/>
              <w:divBdr>
                <w:top w:val="none" w:sz="0" w:space="0" w:color="auto"/>
                <w:left w:val="none" w:sz="0" w:space="0" w:color="auto"/>
                <w:bottom w:val="none" w:sz="0" w:space="0" w:color="auto"/>
                <w:right w:val="none" w:sz="0" w:space="0" w:color="auto"/>
              </w:divBdr>
            </w:div>
            <w:div w:id="135877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590155">
      <w:bodyDiv w:val="1"/>
      <w:marLeft w:val="0"/>
      <w:marRight w:val="0"/>
      <w:marTop w:val="0"/>
      <w:marBottom w:val="0"/>
      <w:divBdr>
        <w:top w:val="none" w:sz="0" w:space="0" w:color="auto"/>
        <w:left w:val="none" w:sz="0" w:space="0" w:color="auto"/>
        <w:bottom w:val="none" w:sz="0" w:space="0" w:color="auto"/>
        <w:right w:val="none" w:sz="0" w:space="0" w:color="auto"/>
      </w:divBdr>
    </w:div>
    <w:div w:id="1113327737">
      <w:bodyDiv w:val="1"/>
      <w:marLeft w:val="0"/>
      <w:marRight w:val="0"/>
      <w:marTop w:val="0"/>
      <w:marBottom w:val="0"/>
      <w:divBdr>
        <w:top w:val="none" w:sz="0" w:space="0" w:color="auto"/>
        <w:left w:val="none" w:sz="0" w:space="0" w:color="auto"/>
        <w:bottom w:val="none" w:sz="0" w:space="0" w:color="auto"/>
        <w:right w:val="none" w:sz="0" w:space="0" w:color="auto"/>
      </w:divBdr>
      <w:divsChild>
        <w:div w:id="930434816">
          <w:marLeft w:val="0"/>
          <w:marRight w:val="0"/>
          <w:marTop w:val="0"/>
          <w:marBottom w:val="0"/>
          <w:divBdr>
            <w:top w:val="none" w:sz="0" w:space="0" w:color="auto"/>
            <w:left w:val="none" w:sz="0" w:space="0" w:color="auto"/>
            <w:bottom w:val="none" w:sz="0" w:space="0" w:color="auto"/>
            <w:right w:val="none" w:sz="0" w:space="0" w:color="auto"/>
          </w:divBdr>
          <w:divsChild>
            <w:div w:id="299656417">
              <w:marLeft w:val="0"/>
              <w:marRight w:val="0"/>
              <w:marTop w:val="0"/>
              <w:marBottom w:val="0"/>
              <w:divBdr>
                <w:top w:val="none" w:sz="0" w:space="0" w:color="auto"/>
                <w:left w:val="none" w:sz="0" w:space="0" w:color="auto"/>
                <w:bottom w:val="none" w:sz="0" w:space="0" w:color="auto"/>
                <w:right w:val="none" w:sz="0" w:space="0" w:color="auto"/>
              </w:divBdr>
            </w:div>
            <w:div w:id="857888347">
              <w:marLeft w:val="0"/>
              <w:marRight w:val="0"/>
              <w:marTop w:val="0"/>
              <w:marBottom w:val="0"/>
              <w:divBdr>
                <w:top w:val="none" w:sz="0" w:space="0" w:color="auto"/>
                <w:left w:val="none" w:sz="0" w:space="0" w:color="auto"/>
                <w:bottom w:val="none" w:sz="0" w:space="0" w:color="auto"/>
                <w:right w:val="none" w:sz="0" w:space="0" w:color="auto"/>
              </w:divBdr>
            </w:div>
            <w:div w:id="69890907">
              <w:marLeft w:val="0"/>
              <w:marRight w:val="0"/>
              <w:marTop w:val="0"/>
              <w:marBottom w:val="0"/>
              <w:divBdr>
                <w:top w:val="none" w:sz="0" w:space="0" w:color="auto"/>
                <w:left w:val="none" w:sz="0" w:space="0" w:color="auto"/>
                <w:bottom w:val="none" w:sz="0" w:space="0" w:color="auto"/>
                <w:right w:val="none" w:sz="0" w:space="0" w:color="auto"/>
              </w:divBdr>
            </w:div>
            <w:div w:id="236091103">
              <w:marLeft w:val="0"/>
              <w:marRight w:val="0"/>
              <w:marTop w:val="0"/>
              <w:marBottom w:val="0"/>
              <w:divBdr>
                <w:top w:val="none" w:sz="0" w:space="0" w:color="auto"/>
                <w:left w:val="none" w:sz="0" w:space="0" w:color="auto"/>
                <w:bottom w:val="none" w:sz="0" w:space="0" w:color="auto"/>
                <w:right w:val="none" w:sz="0" w:space="0" w:color="auto"/>
              </w:divBdr>
            </w:div>
            <w:div w:id="54089609">
              <w:marLeft w:val="0"/>
              <w:marRight w:val="0"/>
              <w:marTop w:val="0"/>
              <w:marBottom w:val="0"/>
              <w:divBdr>
                <w:top w:val="none" w:sz="0" w:space="0" w:color="auto"/>
                <w:left w:val="none" w:sz="0" w:space="0" w:color="auto"/>
                <w:bottom w:val="none" w:sz="0" w:space="0" w:color="auto"/>
                <w:right w:val="none" w:sz="0" w:space="0" w:color="auto"/>
              </w:divBdr>
            </w:div>
            <w:div w:id="888568736">
              <w:marLeft w:val="0"/>
              <w:marRight w:val="0"/>
              <w:marTop w:val="0"/>
              <w:marBottom w:val="0"/>
              <w:divBdr>
                <w:top w:val="none" w:sz="0" w:space="0" w:color="auto"/>
                <w:left w:val="none" w:sz="0" w:space="0" w:color="auto"/>
                <w:bottom w:val="none" w:sz="0" w:space="0" w:color="auto"/>
                <w:right w:val="none" w:sz="0" w:space="0" w:color="auto"/>
              </w:divBdr>
            </w:div>
            <w:div w:id="1131627186">
              <w:marLeft w:val="0"/>
              <w:marRight w:val="0"/>
              <w:marTop w:val="0"/>
              <w:marBottom w:val="0"/>
              <w:divBdr>
                <w:top w:val="none" w:sz="0" w:space="0" w:color="auto"/>
                <w:left w:val="none" w:sz="0" w:space="0" w:color="auto"/>
                <w:bottom w:val="none" w:sz="0" w:space="0" w:color="auto"/>
                <w:right w:val="none" w:sz="0" w:space="0" w:color="auto"/>
              </w:divBdr>
            </w:div>
            <w:div w:id="915482474">
              <w:marLeft w:val="0"/>
              <w:marRight w:val="0"/>
              <w:marTop w:val="0"/>
              <w:marBottom w:val="0"/>
              <w:divBdr>
                <w:top w:val="none" w:sz="0" w:space="0" w:color="auto"/>
                <w:left w:val="none" w:sz="0" w:space="0" w:color="auto"/>
                <w:bottom w:val="none" w:sz="0" w:space="0" w:color="auto"/>
                <w:right w:val="none" w:sz="0" w:space="0" w:color="auto"/>
              </w:divBdr>
            </w:div>
            <w:div w:id="29630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698588">
      <w:bodyDiv w:val="1"/>
      <w:marLeft w:val="0"/>
      <w:marRight w:val="0"/>
      <w:marTop w:val="0"/>
      <w:marBottom w:val="0"/>
      <w:divBdr>
        <w:top w:val="none" w:sz="0" w:space="0" w:color="auto"/>
        <w:left w:val="none" w:sz="0" w:space="0" w:color="auto"/>
        <w:bottom w:val="none" w:sz="0" w:space="0" w:color="auto"/>
        <w:right w:val="none" w:sz="0" w:space="0" w:color="auto"/>
      </w:divBdr>
      <w:divsChild>
        <w:div w:id="456264006">
          <w:marLeft w:val="0"/>
          <w:marRight w:val="0"/>
          <w:marTop w:val="0"/>
          <w:marBottom w:val="0"/>
          <w:divBdr>
            <w:top w:val="none" w:sz="0" w:space="0" w:color="auto"/>
            <w:left w:val="none" w:sz="0" w:space="0" w:color="auto"/>
            <w:bottom w:val="none" w:sz="0" w:space="0" w:color="auto"/>
            <w:right w:val="none" w:sz="0" w:space="0" w:color="auto"/>
          </w:divBdr>
          <w:divsChild>
            <w:div w:id="1744136182">
              <w:marLeft w:val="0"/>
              <w:marRight w:val="0"/>
              <w:marTop w:val="0"/>
              <w:marBottom w:val="0"/>
              <w:divBdr>
                <w:top w:val="none" w:sz="0" w:space="0" w:color="auto"/>
                <w:left w:val="none" w:sz="0" w:space="0" w:color="auto"/>
                <w:bottom w:val="none" w:sz="0" w:space="0" w:color="auto"/>
                <w:right w:val="none" w:sz="0" w:space="0" w:color="auto"/>
              </w:divBdr>
            </w:div>
            <w:div w:id="2079397056">
              <w:marLeft w:val="0"/>
              <w:marRight w:val="0"/>
              <w:marTop w:val="0"/>
              <w:marBottom w:val="0"/>
              <w:divBdr>
                <w:top w:val="none" w:sz="0" w:space="0" w:color="auto"/>
                <w:left w:val="none" w:sz="0" w:space="0" w:color="auto"/>
                <w:bottom w:val="none" w:sz="0" w:space="0" w:color="auto"/>
                <w:right w:val="none" w:sz="0" w:space="0" w:color="auto"/>
              </w:divBdr>
            </w:div>
            <w:div w:id="23647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804397">
      <w:bodyDiv w:val="1"/>
      <w:marLeft w:val="0"/>
      <w:marRight w:val="0"/>
      <w:marTop w:val="0"/>
      <w:marBottom w:val="0"/>
      <w:divBdr>
        <w:top w:val="none" w:sz="0" w:space="0" w:color="auto"/>
        <w:left w:val="none" w:sz="0" w:space="0" w:color="auto"/>
        <w:bottom w:val="none" w:sz="0" w:space="0" w:color="auto"/>
        <w:right w:val="none" w:sz="0" w:space="0" w:color="auto"/>
      </w:divBdr>
      <w:divsChild>
        <w:div w:id="1665234650">
          <w:marLeft w:val="0"/>
          <w:marRight w:val="0"/>
          <w:marTop w:val="0"/>
          <w:marBottom w:val="0"/>
          <w:divBdr>
            <w:top w:val="none" w:sz="0" w:space="0" w:color="auto"/>
            <w:left w:val="none" w:sz="0" w:space="0" w:color="auto"/>
            <w:bottom w:val="none" w:sz="0" w:space="0" w:color="auto"/>
            <w:right w:val="none" w:sz="0" w:space="0" w:color="auto"/>
          </w:divBdr>
          <w:divsChild>
            <w:div w:id="678892723">
              <w:marLeft w:val="0"/>
              <w:marRight w:val="0"/>
              <w:marTop w:val="0"/>
              <w:marBottom w:val="0"/>
              <w:divBdr>
                <w:top w:val="none" w:sz="0" w:space="0" w:color="auto"/>
                <w:left w:val="none" w:sz="0" w:space="0" w:color="auto"/>
                <w:bottom w:val="none" w:sz="0" w:space="0" w:color="auto"/>
                <w:right w:val="none" w:sz="0" w:space="0" w:color="auto"/>
              </w:divBdr>
            </w:div>
            <w:div w:id="589972816">
              <w:marLeft w:val="0"/>
              <w:marRight w:val="0"/>
              <w:marTop w:val="0"/>
              <w:marBottom w:val="0"/>
              <w:divBdr>
                <w:top w:val="none" w:sz="0" w:space="0" w:color="auto"/>
                <w:left w:val="none" w:sz="0" w:space="0" w:color="auto"/>
                <w:bottom w:val="none" w:sz="0" w:space="0" w:color="auto"/>
                <w:right w:val="none" w:sz="0" w:space="0" w:color="auto"/>
              </w:divBdr>
            </w:div>
            <w:div w:id="794787637">
              <w:marLeft w:val="0"/>
              <w:marRight w:val="0"/>
              <w:marTop w:val="0"/>
              <w:marBottom w:val="0"/>
              <w:divBdr>
                <w:top w:val="none" w:sz="0" w:space="0" w:color="auto"/>
                <w:left w:val="none" w:sz="0" w:space="0" w:color="auto"/>
                <w:bottom w:val="none" w:sz="0" w:space="0" w:color="auto"/>
                <w:right w:val="none" w:sz="0" w:space="0" w:color="auto"/>
              </w:divBdr>
            </w:div>
            <w:div w:id="1366057021">
              <w:marLeft w:val="0"/>
              <w:marRight w:val="0"/>
              <w:marTop w:val="0"/>
              <w:marBottom w:val="0"/>
              <w:divBdr>
                <w:top w:val="none" w:sz="0" w:space="0" w:color="auto"/>
                <w:left w:val="none" w:sz="0" w:space="0" w:color="auto"/>
                <w:bottom w:val="none" w:sz="0" w:space="0" w:color="auto"/>
                <w:right w:val="none" w:sz="0" w:space="0" w:color="auto"/>
              </w:divBdr>
            </w:div>
            <w:div w:id="476997031">
              <w:marLeft w:val="0"/>
              <w:marRight w:val="0"/>
              <w:marTop w:val="0"/>
              <w:marBottom w:val="0"/>
              <w:divBdr>
                <w:top w:val="none" w:sz="0" w:space="0" w:color="auto"/>
                <w:left w:val="none" w:sz="0" w:space="0" w:color="auto"/>
                <w:bottom w:val="none" w:sz="0" w:space="0" w:color="auto"/>
                <w:right w:val="none" w:sz="0" w:space="0" w:color="auto"/>
              </w:divBdr>
            </w:div>
            <w:div w:id="144435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518033">
      <w:bodyDiv w:val="1"/>
      <w:marLeft w:val="0"/>
      <w:marRight w:val="0"/>
      <w:marTop w:val="0"/>
      <w:marBottom w:val="0"/>
      <w:divBdr>
        <w:top w:val="none" w:sz="0" w:space="0" w:color="auto"/>
        <w:left w:val="none" w:sz="0" w:space="0" w:color="auto"/>
        <w:bottom w:val="none" w:sz="0" w:space="0" w:color="auto"/>
        <w:right w:val="none" w:sz="0" w:space="0" w:color="auto"/>
      </w:divBdr>
    </w:div>
    <w:div w:id="1217862851">
      <w:bodyDiv w:val="1"/>
      <w:marLeft w:val="0"/>
      <w:marRight w:val="0"/>
      <w:marTop w:val="0"/>
      <w:marBottom w:val="0"/>
      <w:divBdr>
        <w:top w:val="none" w:sz="0" w:space="0" w:color="auto"/>
        <w:left w:val="none" w:sz="0" w:space="0" w:color="auto"/>
        <w:bottom w:val="none" w:sz="0" w:space="0" w:color="auto"/>
        <w:right w:val="none" w:sz="0" w:space="0" w:color="auto"/>
      </w:divBdr>
    </w:div>
    <w:div w:id="1258517778">
      <w:bodyDiv w:val="1"/>
      <w:marLeft w:val="0"/>
      <w:marRight w:val="0"/>
      <w:marTop w:val="0"/>
      <w:marBottom w:val="0"/>
      <w:divBdr>
        <w:top w:val="none" w:sz="0" w:space="0" w:color="auto"/>
        <w:left w:val="none" w:sz="0" w:space="0" w:color="auto"/>
        <w:bottom w:val="none" w:sz="0" w:space="0" w:color="auto"/>
        <w:right w:val="none" w:sz="0" w:space="0" w:color="auto"/>
      </w:divBdr>
      <w:divsChild>
        <w:div w:id="357856583">
          <w:marLeft w:val="0"/>
          <w:marRight w:val="0"/>
          <w:marTop w:val="0"/>
          <w:marBottom w:val="0"/>
          <w:divBdr>
            <w:top w:val="none" w:sz="0" w:space="0" w:color="auto"/>
            <w:left w:val="none" w:sz="0" w:space="0" w:color="auto"/>
            <w:bottom w:val="none" w:sz="0" w:space="0" w:color="auto"/>
            <w:right w:val="none" w:sz="0" w:space="0" w:color="auto"/>
          </w:divBdr>
          <w:divsChild>
            <w:div w:id="1159422911">
              <w:marLeft w:val="0"/>
              <w:marRight w:val="0"/>
              <w:marTop w:val="0"/>
              <w:marBottom w:val="0"/>
              <w:divBdr>
                <w:top w:val="none" w:sz="0" w:space="0" w:color="auto"/>
                <w:left w:val="none" w:sz="0" w:space="0" w:color="auto"/>
                <w:bottom w:val="none" w:sz="0" w:space="0" w:color="auto"/>
                <w:right w:val="none" w:sz="0" w:space="0" w:color="auto"/>
              </w:divBdr>
            </w:div>
            <w:div w:id="1297642978">
              <w:marLeft w:val="0"/>
              <w:marRight w:val="0"/>
              <w:marTop w:val="0"/>
              <w:marBottom w:val="0"/>
              <w:divBdr>
                <w:top w:val="none" w:sz="0" w:space="0" w:color="auto"/>
                <w:left w:val="none" w:sz="0" w:space="0" w:color="auto"/>
                <w:bottom w:val="none" w:sz="0" w:space="0" w:color="auto"/>
                <w:right w:val="none" w:sz="0" w:space="0" w:color="auto"/>
              </w:divBdr>
            </w:div>
            <w:div w:id="2038967633">
              <w:marLeft w:val="0"/>
              <w:marRight w:val="0"/>
              <w:marTop w:val="0"/>
              <w:marBottom w:val="0"/>
              <w:divBdr>
                <w:top w:val="none" w:sz="0" w:space="0" w:color="auto"/>
                <w:left w:val="none" w:sz="0" w:space="0" w:color="auto"/>
                <w:bottom w:val="none" w:sz="0" w:space="0" w:color="auto"/>
                <w:right w:val="none" w:sz="0" w:space="0" w:color="auto"/>
              </w:divBdr>
            </w:div>
            <w:div w:id="540559448">
              <w:marLeft w:val="0"/>
              <w:marRight w:val="0"/>
              <w:marTop w:val="0"/>
              <w:marBottom w:val="0"/>
              <w:divBdr>
                <w:top w:val="none" w:sz="0" w:space="0" w:color="auto"/>
                <w:left w:val="none" w:sz="0" w:space="0" w:color="auto"/>
                <w:bottom w:val="none" w:sz="0" w:space="0" w:color="auto"/>
                <w:right w:val="none" w:sz="0" w:space="0" w:color="auto"/>
              </w:divBdr>
            </w:div>
            <w:div w:id="99492143">
              <w:marLeft w:val="0"/>
              <w:marRight w:val="0"/>
              <w:marTop w:val="0"/>
              <w:marBottom w:val="0"/>
              <w:divBdr>
                <w:top w:val="none" w:sz="0" w:space="0" w:color="auto"/>
                <w:left w:val="none" w:sz="0" w:space="0" w:color="auto"/>
                <w:bottom w:val="none" w:sz="0" w:space="0" w:color="auto"/>
                <w:right w:val="none" w:sz="0" w:space="0" w:color="auto"/>
              </w:divBdr>
            </w:div>
            <w:div w:id="485971980">
              <w:marLeft w:val="0"/>
              <w:marRight w:val="0"/>
              <w:marTop w:val="0"/>
              <w:marBottom w:val="0"/>
              <w:divBdr>
                <w:top w:val="none" w:sz="0" w:space="0" w:color="auto"/>
                <w:left w:val="none" w:sz="0" w:space="0" w:color="auto"/>
                <w:bottom w:val="none" w:sz="0" w:space="0" w:color="auto"/>
                <w:right w:val="none" w:sz="0" w:space="0" w:color="auto"/>
              </w:divBdr>
            </w:div>
            <w:div w:id="1543203384">
              <w:marLeft w:val="0"/>
              <w:marRight w:val="0"/>
              <w:marTop w:val="0"/>
              <w:marBottom w:val="0"/>
              <w:divBdr>
                <w:top w:val="none" w:sz="0" w:space="0" w:color="auto"/>
                <w:left w:val="none" w:sz="0" w:space="0" w:color="auto"/>
                <w:bottom w:val="none" w:sz="0" w:space="0" w:color="auto"/>
                <w:right w:val="none" w:sz="0" w:space="0" w:color="auto"/>
              </w:divBdr>
            </w:div>
            <w:div w:id="160317160">
              <w:marLeft w:val="0"/>
              <w:marRight w:val="0"/>
              <w:marTop w:val="0"/>
              <w:marBottom w:val="0"/>
              <w:divBdr>
                <w:top w:val="none" w:sz="0" w:space="0" w:color="auto"/>
                <w:left w:val="none" w:sz="0" w:space="0" w:color="auto"/>
                <w:bottom w:val="none" w:sz="0" w:space="0" w:color="auto"/>
                <w:right w:val="none" w:sz="0" w:space="0" w:color="auto"/>
              </w:divBdr>
            </w:div>
            <w:div w:id="1997144888">
              <w:marLeft w:val="0"/>
              <w:marRight w:val="0"/>
              <w:marTop w:val="0"/>
              <w:marBottom w:val="0"/>
              <w:divBdr>
                <w:top w:val="none" w:sz="0" w:space="0" w:color="auto"/>
                <w:left w:val="none" w:sz="0" w:space="0" w:color="auto"/>
                <w:bottom w:val="none" w:sz="0" w:space="0" w:color="auto"/>
                <w:right w:val="none" w:sz="0" w:space="0" w:color="auto"/>
              </w:divBdr>
            </w:div>
            <w:div w:id="296840183">
              <w:marLeft w:val="0"/>
              <w:marRight w:val="0"/>
              <w:marTop w:val="0"/>
              <w:marBottom w:val="0"/>
              <w:divBdr>
                <w:top w:val="none" w:sz="0" w:space="0" w:color="auto"/>
                <w:left w:val="none" w:sz="0" w:space="0" w:color="auto"/>
                <w:bottom w:val="none" w:sz="0" w:space="0" w:color="auto"/>
                <w:right w:val="none" w:sz="0" w:space="0" w:color="auto"/>
              </w:divBdr>
            </w:div>
            <w:div w:id="206575301">
              <w:marLeft w:val="0"/>
              <w:marRight w:val="0"/>
              <w:marTop w:val="0"/>
              <w:marBottom w:val="0"/>
              <w:divBdr>
                <w:top w:val="none" w:sz="0" w:space="0" w:color="auto"/>
                <w:left w:val="none" w:sz="0" w:space="0" w:color="auto"/>
                <w:bottom w:val="none" w:sz="0" w:space="0" w:color="auto"/>
                <w:right w:val="none" w:sz="0" w:space="0" w:color="auto"/>
              </w:divBdr>
            </w:div>
            <w:div w:id="337389189">
              <w:marLeft w:val="0"/>
              <w:marRight w:val="0"/>
              <w:marTop w:val="0"/>
              <w:marBottom w:val="0"/>
              <w:divBdr>
                <w:top w:val="none" w:sz="0" w:space="0" w:color="auto"/>
                <w:left w:val="none" w:sz="0" w:space="0" w:color="auto"/>
                <w:bottom w:val="none" w:sz="0" w:space="0" w:color="auto"/>
                <w:right w:val="none" w:sz="0" w:space="0" w:color="auto"/>
              </w:divBdr>
            </w:div>
            <w:div w:id="1277253806">
              <w:marLeft w:val="0"/>
              <w:marRight w:val="0"/>
              <w:marTop w:val="0"/>
              <w:marBottom w:val="0"/>
              <w:divBdr>
                <w:top w:val="none" w:sz="0" w:space="0" w:color="auto"/>
                <w:left w:val="none" w:sz="0" w:space="0" w:color="auto"/>
                <w:bottom w:val="none" w:sz="0" w:space="0" w:color="auto"/>
                <w:right w:val="none" w:sz="0" w:space="0" w:color="auto"/>
              </w:divBdr>
            </w:div>
            <w:div w:id="663162178">
              <w:marLeft w:val="0"/>
              <w:marRight w:val="0"/>
              <w:marTop w:val="0"/>
              <w:marBottom w:val="0"/>
              <w:divBdr>
                <w:top w:val="none" w:sz="0" w:space="0" w:color="auto"/>
                <w:left w:val="none" w:sz="0" w:space="0" w:color="auto"/>
                <w:bottom w:val="none" w:sz="0" w:space="0" w:color="auto"/>
                <w:right w:val="none" w:sz="0" w:space="0" w:color="auto"/>
              </w:divBdr>
            </w:div>
            <w:div w:id="597713039">
              <w:marLeft w:val="0"/>
              <w:marRight w:val="0"/>
              <w:marTop w:val="0"/>
              <w:marBottom w:val="0"/>
              <w:divBdr>
                <w:top w:val="none" w:sz="0" w:space="0" w:color="auto"/>
                <w:left w:val="none" w:sz="0" w:space="0" w:color="auto"/>
                <w:bottom w:val="none" w:sz="0" w:space="0" w:color="auto"/>
                <w:right w:val="none" w:sz="0" w:space="0" w:color="auto"/>
              </w:divBdr>
            </w:div>
            <w:div w:id="1725787230">
              <w:marLeft w:val="0"/>
              <w:marRight w:val="0"/>
              <w:marTop w:val="0"/>
              <w:marBottom w:val="0"/>
              <w:divBdr>
                <w:top w:val="none" w:sz="0" w:space="0" w:color="auto"/>
                <w:left w:val="none" w:sz="0" w:space="0" w:color="auto"/>
                <w:bottom w:val="none" w:sz="0" w:space="0" w:color="auto"/>
                <w:right w:val="none" w:sz="0" w:space="0" w:color="auto"/>
              </w:divBdr>
            </w:div>
            <w:div w:id="1955089037">
              <w:marLeft w:val="0"/>
              <w:marRight w:val="0"/>
              <w:marTop w:val="0"/>
              <w:marBottom w:val="0"/>
              <w:divBdr>
                <w:top w:val="none" w:sz="0" w:space="0" w:color="auto"/>
                <w:left w:val="none" w:sz="0" w:space="0" w:color="auto"/>
                <w:bottom w:val="none" w:sz="0" w:space="0" w:color="auto"/>
                <w:right w:val="none" w:sz="0" w:space="0" w:color="auto"/>
              </w:divBdr>
            </w:div>
            <w:div w:id="444078655">
              <w:marLeft w:val="0"/>
              <w:marRight w:val="0"/>
              <w:marTop w:val="0"/>
              <w:marBottom w:val="0"/>
              <w:divBdr>
                <w:top w:val="none" w:sz="0" w:space="0" w:color="auto"/>
                <w:left w:val="none" w:sz="0" w:space="0" w:color="auto"/>
                <w:bottom w:val="none" w:sz="0" w:space="0" w:color="auto"/>
                <w:right w:val="none" w:sz="0" w:space="0" w:color="auto"/>
              </w:divBdr>
            </w:div>
            <w:div w:id="1752699687">
              <w:marLeft w:val="0"/>
              <w:marRight w:val="0"/>
              <w:marTop w:val="0"/>
              <w:marBottom w:val="0"/>
              <w:divBdr>
                <w:top w:val="none" w:sz="0" w:space="0" w:color="auto"/>
                <w:left w:val="none" w:sz="0" w:space="0" w:color="auto"/>
                <w:bottom w:val="none" w:sz="0" w:space="0" w:color="auto"/>
                <w:right w:val="none" w:sz="0" w:space="0" w:color="auto"/>
              </w:divBdr>
            </w:div>
            <w:div w:id="1237326718">
              <w:marLeft w:val="0"/>
              <w:marRight w:val="0"/>
              <w:marTop w:val="0"/>
              <w:marBottom w:val="0"/>
              <w:divBdr>
                <w:top w:val="none" w:sz="0" w:space="0" w:color="auto"/>
                <w:left w:val="none" w:sz="0" w:space="0" w:color="auto"/>
                <w:bottom w:val="none" w:sz="0" w:space="0" w:color="auto"/>
                <w:right w:val="none" w:sz="0" w:space="0" w:color="auto"/>
              </w:divBdr>
            </w:div>
            <w:div w:id="1267888759">
              <w:marLeft w:val="0"/>
              <w:marRight w:val="0"/>
              <w:marTop w:val="0"/>
              <w:marBottom w:val="0"/>
              <w:divBdr>
                <w:top w:val="none" w:sz="0" w:space="0" w:color="auto"/>
                <w:left w:val="none" w:sz="0" w:space="0" w:color="auto"/>
                <w:bottom w:val="none" w:sz="0" w:space="0" w:color="auto"/>
                <w:right w:val="none" w:sz="0" w:space="0" w:color="auto"/>
              </w:divBdr>
            </w:div>
            <w:div w:id="1554001450">
              <w:marLeft w:val="0"/>
              <w:marRight w:val="0"/>
              <w:marTop w:val="0"/>
              <w:marBottom w:val="0"/>
              <w:divBdr>
                <w:top w:val="none" w:sz="0" w:space="0" w:color="auto"/>
                <w:left w:val="none" w:sz="0" w:space="0" w:color="auto"/>
                <w:bottom w:val="none" w:sz="0" w:space="0" w:color="auto"/>
                <w:right w:val="none" w:sz="0" w:space="0" w:color="auto"/>
              </w:divBdr>
            </w:div>
            <w:div w:id="147981075">
              <w:marLeft w:val="0"/>
              <w:marRight w:val="0"/>
              <w:marTop w:val="0"/>
              <w:marBottom w:val="0"/>
              <w:divBdr>
                <w:top w:val="none" w:sz="0" w:space="0" w:color="auto"/>
                <w:left w:val="none" w:sz="0" w:space="0" w:color="auto"/>
                <w:bottom w:val="none" w:sz="0" w:space="0" w:color="auto"/>
                <w:right w:val="none" w:sz="0" w:space="0" w:color="auto"/>
              </w:divBdr>
            </w:div>
            <w:div w:id="106891606">
              <w:marLeft w:val="0"/>
              <w:marRight w:val="0"/>
              <w:marTop w:val="0"/>
              <w:marBottom w:val="0"/>
              <w:divBdr>
                <w:top w:val="none" w:sz="0" w:space="0" w:color="auto"/>
                <w:left w:val="none" w:sz="0" w:space="0" w:color="auto"/>
                <w:bottom w:val="none" w:sz="0" w:space="0" w:color="auto"/>
                <w:right w:val="none" w:sz="0" w:space="0" w:color="auto"/>
              </w:divBdr>
            </w:div>
            <w:div w:id="749695864">
              <w:marLeft w:val="0"/>
              <w:marRight w:val="0"/>
              <w:marTop w:val="0"/>
              <w:marBottom w:val="0"/>
              <w:divBdr>
                <w:top w:val="none" w:sz="0" w:space="0" w:color="auto"/>
                <w:left w:val="none" w:sz="0" w:space="0" w:color="auto"/>
                <w:bottom w:val="none" w:sz="0" w:space="0" w:color="auto"/>
                <w:right w:val="none" w:sz="0" w:space="0" w:color="auto"/>
              </w:divBdr>
            </w:div>
            <w:div w:id="1890654100">
              <w:marLeft w:val="0"/>
              <w:marRight w:val="0"/>
              <w:marTop w:val="0"/>
              <w:marBottom w:val="0"/>
              <w:divBdr>
                <w:top w:val="none" w:sz="0" w:space="0" w:color="auto"/>
                <w:left w:val="none" w:sz="0" w:space="0" w:color="auto"/>
                <w:bottom w:val="none" w:sz="0" w:space="0" w:color="auto"/>
                <w:right w:val="none" w:sz="0" w:space="0" w:color="auto"/>
              </w:divBdr>
            </w:div>
            <w:div w:id="681784525">
              <w:marLeft w:val="0"/>
              <w:marRight w:val="0"/>
              <w:marTop w:val="0"/>
              <w:marBottom w:val="0"/>
              <w:divBdr>
                <w:top w:val="none" w:sz="0" w:space="0" w:color="auto"/>
                <w:left w:val="none" w:sz="0" w:space="0" w:color="auto"/>
                <w:bottom w:val="none" w:sz="0" w:space="0" w:color="auto"/>
                <w:right w:val="none" w:sz="0" w:space="0" w:color="auto"/>
              </w:divBdr>
            </w:div>
            <w:div w:id="990017347">
              <w:marLeft w:val="0"/>
              <w:marRight w:val="0"/>
              <w:marTop w:val="0"/>
              <w:marBottom w:val="0"/>
              <w:divBdr>
                <w:top w:val="none" w:sz="0" w:space="0" w:color="auto"/>
                <w:left w:val="none" w:sz="0" w:space="0" w:color="auto"/>
                <w:bottom w:val="none" w:sz="0" w:space="0" w:color="auto"/>
                <w:right w:val="none" w:sz="0" w:space="0" w:color="auto"/>
              </w:divBdr>
            </w:div>
            <w:div w:id="1818911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241281">
      <w:bodyDiv w:val="1"/>
      <w:marLeft w:val="0"/>
      <w:marRight w:val="0"/>
      <w:marTop w:val="0"/>
      <w:marBottom w:val="0"/>
      <w:divBdr>
        <w:top w:val="none" w:sz="0" w:space="0" w:color="auto"/>
        <w:left w:val="none" w:sz="0" w:space="0" w:color="auto"/>
        <w:bottom w:val="none" w:sz="0" w:space="0" w:color="auto"/>
        <w:right w:val="none" w:sz="0" w:space="0" w:color="auto"/>
      </w:divBdr>
      <w:divsChild>
        <w:div w:id="1144469193">
          <w:marLeft w:val="0"/>
          <w:marRight w:val="0"/>
          <w:marTop w:val="0"/>
          <w:marBottom w:val="0"/>
          <w:divBdr>
            <w:top w:val="none" w:sz="0" w:space="0" w:color="auto"/>
            <w:left w:val="none" w:sz="0" w:space="0" w:color="auto"/>
            <w:bottom w:val="none" w:sz="0" w:space="0" w:color="auto"/>
            <w:right w:val="none" w:sz="0" w:space="0" w:color="auto"/>
          </w:divBdr>
          <w:divsChild>
            <w:div w:id="1413040815">
              <w:marLeft w:val="0"/>
              <w:marRight w:val="0"/>
              <w:marTop w:val="0"/>
              <w:marBottom w:val="0"/>
              <w:divBdr>
                <w:top w:val="none" w:sz="0" w:space="0" w:color="auto"/>
                <w:left w:val="none" w:sz="0" w:space="0" w:color="auto"/>
                <w:bottom w:val="none" w:sz="0" w:space="0" w:color="auto"/>
                <w:right w:val="none" w:sz="0" w:space="0" w:color="auto"/>
              </w:divBdr>
            </w:div>
            <w:div w:id="785544803">
              <w:marLeft w:val="0"/>
              <w:marRight w:val="0"/>
              <w:marTop w:val="0"/>
              <w:marBottom w:val="0"/>
              <w:divBdr>
                <w:top w:val="none" w:sz="0" w:space="0" w:color="auto"/>
                <w:left w:val="none" w:sz="0" w:space="0" w:color="auto"/>
                <w:bottom w:val="none" w:sz="0" w:space="0" w:color="auto"/>
                <w:right w:val="none" w:sz="0" w:space="0" w:color="auto"/>
              </w:divBdr>
            </w:div>
            <w:div w:id="1888565147">
              <w:marLeft w:val="0"/>
              <w:marRight w:val="0"/>
              <w:marTop w:val="0"/>
              <w:marBottom w:val="0"/>
              <w:divBdr>
                <w:top w:val="none" w:sz="0" w:space="0" w:color="auto"/>
                <w:left w:val="none" w:sz="0" w:space="0" w:color="auto"/>
                <w:bottom w:val="none" w:sz="0" w:space="0" w:color="auto"/>
                <w:right w:val="none" w:sz="0" w:space="0" w:color="auto"/>
              </w:divBdr>
            </w:div>
            <w:div w:id="1538196730">
              <w:marLeft w:val="0"/>
              <w:marRight w:val="0"/>
              <w:marTop w:val="0"/>
              <w:marBottom w:val="0"/>
              <w:divBdr>
                <w:top w:val="none" w:sz="0" w:space="0" w:color="auto"/>
                <w:left w:val="none" w:sz="0" w:space="0" w:color="auto"/>
                <w:bottom w:val="none" w:sz="0" w:space="0" w:color="auto"/>
                <w:right w:val="none" w:sz="0" w:space="0" w:color="auto"/>
              </w:divBdr>
            </w:div>
            <w:div w:id="67577359">
              <w:marLeft w:val="0"/>
              <w:marRight w:val="0"/>
              <w:marTop w:val="0"/>
              <w:marBottom w:val="0"/>
              <w:divBdr>
                <w:top w:val="none" w:sz="0" w:space="0" w:color="auto"/>
                <w:left w:val="none" w:sz="0" w:space="0" w:color="auto"/>
                <w:bottom w:val="none" w:sz="0" w:space="0" w:color="auto"/>
                <w:right w:val="none" w:sz="0" w:space="0" w:color="auto"/>
              </w:divBdr>
            </w:div>
            <w:div w:id="71928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193232">
      <w:bodyDiv w:val="1"/>
      <w:marLeft w:val="0"/>
      <w:marRight w:val="0"/>
      <w:marTop w:val="0"/>
      <w:marBottom w:val="0"/>
      <w:divBdr>
        <w:top w:val="none" w:sz="0" w:space="0" w:color="auto"/>
        <w:left w:val="none" w:sz="0" w:space="0" w:color="auto"/>
        <w:bottom w:val="none" w:sz="0" w:space="0" w:color="auto"/>
        <w:right w:val="none" w:sz="0" w:space="0" w:color="auto"/>
      </w:divBdr>
      <w:divsChild>
        <w:div w:id="337083833">
          <w:marLeft w:val="0"/>
          <w:marRight w:val="0"/>
          <w:marTop w:val="0"/>
          <w:marBottom w:val="0"/>
          <w:divBdr>
            <w:top w:val="none" w:sz="0" w:space="0" w:color="auto"/>
            <w:left w:val="none" w:sz="0" w:space="0" w:color="auto"/>
            <w:bottom w:val="none" w:sz="0" w:space="0" w:color="auto"/>
            <w:right w:val="none" w:sz="0" w:space="0" w:color="auto"/>
          </w:divBdr>
          <w:divsChild>
            <w:div w:id="9864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389135">
      <w:bodyDiv w:val="1"/>
      <w:marLeft w:val="0"/>
      <w:marRight w:val="0"/>
      <w:marTop w:val="0"/>
      <w:marBottom w:val="0"/>
      <w:divBdr>
        <w:top w:val="none" w:sz="0" w:space="0" w:color="auto"/>
        <w:left w:val="none" w:sz="0" w:space="0" w:color="auto"/>
        <w:bottom w:val="none" w:sz="0" w:space="0" w:color="auto"/>
        <w:right w:val="none" w:sz="0" w:space="0" w:color="auto"/>
      </w:divBdr>
    </w:div>
    <w:div w:id="1294017356">
      <w:bodyDiv w:val="1"/>
      <w:marLeft w:val="0"/>
      <w:marRight w:val="0"/>
      <w:marTop w:val="0"/>
      <w:marBottom w:val="0"/>
      <w:divBdr>
        <w:top w:val="none" w:sz="0" w:space="0" w:color="auto"/>
        <w:left w:val="none" w:sz="0" w:space="0" w:color="auto"/>
        <w:bottom w:val="none" w:sz="0" w:space="0" w:color="auto"/>
        <w:right w:val="none" w:sz="0" w:space="0" w:color="auto"/>
      </w:divBdr>
      <w:divsChild>
        <w:div w:id="1976135026">
          <w:marLeft w:val="0"/>
          <w:marRight w:val="0"/>
          <w:marTop w:val="0"/>
          <w:marBottom w:val="0"/>
          <w:divBdr>
            <w:top w:val="none" w:sz="0" w:space="0" w:color="auto"/>
            <w:left w:val="none" w:sz="0" w:space="0" w:color="auto"/>
            <w:bottom w:val="none" w:sz="0" w:space="0" w:color="auto"/>
            <w:right w:val="none" w:sz="0" w:space="0" w:color="auto"/>
          </w:divBdr>
          <w:divsChild>
            <w:div w:id="244849925">
              <w:marLeft w:val="0"/>
              <w:marRight w:val="0"/>
              <w:marTop w:val="0"/>
              <w:marBottom w:val="0"/>
              <w:divBdr>
                <w:top w:val="none" w:sz="0" w:space="0" w:color="auto"/>
                <w:left w:val="none" w:sz="0" w:space="0" w:color="auto"/>
                <w:bottom w:val="none" w:sz="0" w:space="0" w:color="auto"/>
                <w:right w:val="none" w:sz="0" w:space="0" w:color="auto"/>
              </w:divBdr>
            </w:div>
            <w:div w:id="1261647251">
              <w:marLeft w:val="0"/>
              <w:marRight w:val="0"/>
              <w:marTop w:val="0"/>
              <w:marBottom w:val="0"/>
              <w:divBdr>
                <w:top w:val="none" w:sz="0" w:space="0" w:color="auto"/>
                <w:left w:val="none" w:sz="0" w:space="0" w:color="auto"/>
                <w:bottom w:val="none" w:sz="0" w:space="0" w:color="auto"/>
                <w:right w:val="none" w:sz="0" w:space="0" w:color="auto"/>
              </w:divBdr>
            </w:div>
            <w:div w:id="1539124853">
              <w:marLeft w:val="0"/>
              <w:marRight w:val="0"/>
              <w:marTop w:val="0"/>
              <w:marBottom w:val="0"/>
              <w:divBdr>
                <w:top w:val="none" w:sz="0" w:space="0" w:color="auto"/>
                <w:left w:val="none" w:sz="0" w:space="0" w:color="auto"/>
                <w:bottom w:val="none" w:sz="0" w:space="0" w:color="auto"/>
                <w:right w:val="none" w:sz="0" w:space="0" w:color="auto"/>
              </w:divBdr>
            </w:div>
            <w:div w:id="1480228237">
              <w:marLeft w:val="0"/>
              <w:marRight w:val="0"/>
              <w:marTop w:val="0"/>
              <w:marBottom w:val="0"/>
              <w:divBdr>
                <w:top w:val="none" w:sz="0" w:space="0" w:color="auto"/>
                <w:left w:val="none" w:sz="0" w:space="0" w:color="auto"/>
                <w:bottom w:val="none" w:sz="0" w:space="0" w:color="auto"/>
                <w:right w:val="none" w:sz="0" w:space="0" w:color="auto"/>
              </w:divBdr>
            </w:div>
            <w:div w:id="861817899">
              <w:marLeft w:val="0"/>
              <w:marRight w:val="0"/>
              <w:marTop w:val="0"/>
              <w:marBottom w:val="0"/>
              <w:divBdr>
                <w:top w:val="none" w:sz="0" w:space="0" w:color="auto"/>
                <w:left w:val="none" w:sz="0" w:space="0" w:color="auto"/>
                <w:bottom w:val="none" w:sz="0" w:space="0" w:color="auto"/>
                <w:right w:val="none" w:sz="0" w:space="0" w:color="auto"/>
              </w:divBdr>
            </w:div>
            <w:div w:id="1051463976">
              <w:marLeft w:val="0"/>
              <w:marRight w:val="0"/>
              <w:marTop w:val="0"/>
              <w:marBottom w:val="0"/>
              <w:divBdr>
                <w:top w:val="none" w:sz="0" w:space="0" w:color="auto"/>
                <w:left w:val="none" w:sz="0" w:space="0" w:color="auto"/>
                <w:bottom w:val="none" w:sz="0" w:space="0" w:color="auto"/>
                <w:right w:val="none" w:sz="0" w:space="0" w:color="auto"/>
              </w:divBdr>
            </w:div>
            <w:div w:id="739908636">
              <w:marLeft w:val="0"/>
              <w:marRight w:val="0"/>
              <w:marTop w:val="0"/>
              <w:marBottom w:val="0"/>
              <w:divBdr>
                <w:top w:val="none" w:sz="0" w:space="0" w:color="auto"/>
                <w:left w:val="none" w:sz="0" w:space="0" w:color="auto"/>
                <w:bottom w:val="none" w:sz="0" w:space="0" w:color="auto"/>
                <w:right w:val="none" w:sz="0" w:space="0" w:color="auto"/>
              </w:divBdr>
            </w:div>
            <w:div w:id="1929345912">
              <w:marLeft w:val="0"/>
              <w:marRight w:val="0"/>
              <w:marTop w:val="0"/>
              <w:marBottom w:val="0"/>
              <w:divBdr>
                <w:top w:val="none" w:sz="0" w:space="0" w:color="auto"/>
                <w:left w:val="none" w:sz="0" w:space="0" w:color="auto"/>
                <w:bottom w:val="none" w:sz="0" w:space="0" w:color="auto"/>
                <w:right w:val="none" w:sz="0" w:space="0" w:color="auto"/>
              </w:divBdr>
            </w:div>
            <w:div w:id="171850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743443">
      <w:bodyDiv w:val="1"/>
      <w:marLeft w:val="0"/>
      <w:marRight w:val="0"/>
      <w:marTop w:val="0"/>
      <w:marBottom w:val="0"/>
      <w:divBdr>
        <w:top w:val="none" w:sz="0" w:space="0" w:color="auto"/>
        <w:left w:val="none" w:sz="0" w:space="0" w:color="auto"/>
        <w:bottom w:val="none" w:sz="0" w:space="0" w:color="auto"/>
        <w:right w:val="none" w:sz="0" w:space="0" w:color="auto"/>
      </w:divBdr>
      <w:divsChild>
        <w:div w:id="1534072959">
          <w:marLeft w:val="0"/>
          <w:marRight w:val="0"/>
          <w:marTop w:val="0"/>
          <w:marBottom w:val="0"/>
          <w:divBdr>
            <w:top w:val="none" w:sz="0" w:space="0" w:color="auto"/>
            <w:left w:val="none" w:sz="0" w:space="0" w:color="auto"/>
            <w:bottom w:val="none" w:sz="0" w:space="0" w:color="auto"/>
            <w:right w:val="none" w:sz="0" w:space="0" w:color="auto"/>
          </w:divBdr>
          <w:divsChild>
            <w:div w:id="1870872262">
              <w:marLeft w:val="0"/>
              <w:marRight w:val="0"/>
              <w:marTop w:val="0"/>
              <w:marBottom w:val="0"/>
              <w:divBdr>
                <w:top w:val="none" w:sz="0" w:space="0" w:color="auto"/>
                <w:left w:val="none" w:sz="0" w:space="0" w:color="auto"/>
                <w:bottom w:val="none" w:sz="0" w:space="0" w:color="auto"/>
                <w:right w:val="none" w:sz="0" w:space="0" w:color="auto"/>
              </w:divBdr>
            </w:div>
            <w:div w:id="1089503007">
              <w:marLeft w:val="0"/>
              <w:marRight w:val="0"/>
              <w:marTop w:val="0"/>
              <w:marBottom w:val="0"/>
              <w:divBdr>
                <w:top w:val="none" w:sz="0" w:space="0" w:color="auto"/>
                <w:left w:val="none" w:sz="0" w:space="0" w:color="auto"/>
                <w:bottom w:val="none" w:sz="0" w:space="0" w:color="auto"/>
                <w:right w:val="none" w:sz="0" w:space="0" w:color="auto"/>
              </w:divBdr>
            </w:div>
            <w:div w:id="5743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8084">
      <w:bodyDiv w:val="1"/>
      <w:marLeft w:val="0"/>
      <w:marRight w:val="0"/>
      <w:marTop w:val="0"/>
      <w:marBottom w:val="0"/>
      <w:divBdr>
        <w:top w:val="none" w:sz="0" w:space="0" w:color="auto"/>
        <w:left w:val="none" w:sz="0" w:space="0" w:color="auto"/>
        <w:bottom w:val="none" w:sz="0" w:space="0" w:color="auto"/>
        <w:right w:val="none" w:sz="0" w:space="0" w:color="auto"/>
      </w:divBdr>
      <w:divsChild>
        <w:div w:id="2141026494">
          <w:marLeft w:val="0"/>
          <w:marRight w:val="0"/>
          <w:marTop w:val="0"/>
          <w:marBottom w:val="0"/>
          <w:divBdr>
            <w:top w:val="none" w:sz="0" w:space="0" w:color="auto"/>
            <w:left w:val="none" w:sz="0" w:space="0" w:color="auto"/>
            <w:bottom w:val="none" w:sz="0" w:space="0" w:color="auto"/>
            <w:right w:val="none" w:sz="0" w:space="0" w:color="auto"/>
          </w:divBdr>
          <w:divsChild>
            <w:div w:id="104429023">
              <w:marLeft w:val="0"/>
              <w:marRight w:val="0"/>
              <w:marTop w:val="0"/>
              <w:marBottom w:val="0"/>
              <w:divBdr>
                <w:top w:val="none" w:sz="0" w:space="0" w:color="auto"/>
                <w:left w:val="none" w:sz="0" w:space="0" w:color="auto"/>
                <w:bottom w:val="none" w:sz="0" w:space="0" w:color="auto"/>
                <w:right w:val="none" w:sz="0" w:space="0" w:color="auto"/>
              </w:divBdr>
            </w:div>
            <w:div w:id="393503258">
              <w:marLeft w:val="0"/>
              <w:marRight w:val="0"/>
              <w:marTop w:val="0"/>
              <w:marBottom w:val="0"/>
              <w:divBdr>
                <w:top w:val="none" w:sz="0" w:space="0" w:color="auto"/>
                <w:left w:val="none" w:sz="0" w:space="0" w:color="auto"/>
                <w:bottom w:val="none" w:sz="0" w:space="0" w:color="auto"/>
                <w:right w:val="none" w:sz="0" w:space="0" w:color="auto"/>
              </w:divBdr>
            </w:div>
            <w:div w:id="454952227">
              <w:marLeft w:val="0"/>
              <w:marRight w:val="0"/>
              <w:marTop w:val="0"/>
              <w:marBottom w:val="0"/>
              <w:divBdr>
                <w:top w:val="none" w:sz="0" w:space="0" w:color="auto"/>
                <w:left w:val="none" w:sz="0" w:space="0" w:color="auto"/>
                <w:bottom w:val="none" w:sz="0" w:space="0" w:color="auto"/>
                <w:right w:val="none" w:sz="0" w:space="0" w:color="auto"/>
              </w:divBdr>
            </w:div>
            <w:div w:id="419177779">
              <w:marLeft w:val="0"/>
              <w:marRight w:val="0"/>
              <w:marTop w:val="0"/>
              <w:marBottom w:val="0"/>
              <w:divBdr>
                <w:top w:val="none" w:sz="0" w:space="0" w:color="auto"/>
                <w:left w:val="none" w:sz="0" w:space="0" w:color="auto"/>
                <w:bottom w:val="none" w:sz="0" w:space="0" w:color="auto"/>
                <w:right w:val="none" w:sz="0" w:space="0" w:color="auto"/>
              </w:divBdr>
            </w:div>
            <w:div w:id="854617000">
              <w:marLeft w:val="0"/>
              <w:marRight w:val="0"/>
              <w:marTop w:val="0"/>
              <w:marBottom w:val="0"/>
              <w:divBdr>
                <w:top w:val="none" w:sz="0" w:space="0" w:color="auto"/>
                <w:left w:val="none" w:sz="0" w:space="0" w:color="auto"/>
                <w:bottom w:val="none" w:sz="0" w:space="0" w:color="auto"/>
                <w:right w:val="none" w:sz="0" w:space="0" w:color="auto"/>
              </w:divBdr>
            </w:div>
            <w:div w:id="72217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557549">
      <w:bodyDiv w:val="1"/>
      <w:marLeft w:val="0"/>
      <w:marRight w:val="0"/>
      <w:marTop w:val="0"/>
      <w:marBottom w:val="0"/>
      <w:divBdr>
        <w:top w:val="none" w:sz="0" w:space="0" w:color="auto"/>
        <w:left w:val="none" w:sz="0" w:space="0" w:color="auto"/>
        <w:bottom w:val="none" w:sz="0" w:space="0" w:color="auto"/>
        <w:right w:val="none" w:sz="0" w:space="0" w:color="auto"/>
      </w:divBdr>
    </w:div>
    <w:div w:id="1446464869">
      <w:bodyDiv w:val="1"/>
      <w:marLeft w:val="0"/>
      <w:marRight w:val="0"/>
      <w:marTop w:val="0"/>
      <w:marBottom w:val="0"/>
      <w:divBdr>
        <w:top w:val="none" w:sz="0" w:space="0" w:color="auto"/>
        <w:left w:val="none" w:sz="0" w:space="0" w:color="auto"/>
        <w:bottom w:val="none" w:sz="0" w:space="0" w:color="auto"/>
        <w:right w:val="none" w:sz="0" w:space="0" w:color="auto"/>
      </w:divBdr>
    </w:div>
    <w:div w:id="1448815788">
      <w:bodyDiv w:val="1"/>
      <w:marLeft w:val="0"/>
      <w:marRight w:val="0"/>
      <w:marTop w:val="0"/>
      <w:marBottom w:val="0"/>
      <w:divBdr>
        <w:top w:val="none" w:sz="0" w:space="0" w:color="auto"/>
        <w:left w:val="none" w:sz="0" w:space="0" w:color="auto"/>
        <w:bottom w:val="none" w:sz="0" w:space="0" w:color="auto"/>
        <w:right w:val="none" w:sz="0" w:space="0" w:color="auto"/>
      </w:divBdr>
    </w:div>
    <w:div w:id="1507014802">
      <w:bodyDiv w:val="1"/>
      <w:marLeft w:val="0"/>
      <w:marRight w:val="0"/>
      <w:marTop w:val="0"/>
      <w:marBottom w:val="0"/>
      <w:divBdr>
        <w:top w:val="none" w:sz="0" w:space="0" w:color="auto"/>
        <w:left w:val="none" w:sz="0" w:space="0" w:color="auto"/>
        <w:bottom w:val="none" w:sz="0" w:space="0" w:color="auto"/>
        <w:right w:val="none" w:sz="0" w:space="0" w:color="auto"/>
      </w:divBdr>
      <w:divsChild>
        <w:div w:id="752748633">
          <w:marLeft w:val="0"/>
          <w:marRight w:val="0"/>
          <w:marTop w:val="0"/>
          <w:marBottom w:val="0"/>
          <w:divBdr>
            <w:top w:val="none" w:sz="0" w:space="0" w:color="auto"/>
            <w:left w:val="none" w:sz="0" w:space="0" w:color="auto"/>
            <w:bottom w:val="none" w:sz="0" w:space="0" w:color="auto"/>
            <w:right w:val="none" w:sz="0" w:space="0" w:color="auto"/>
          </w:divBdr>
          <w:divsChild>
            <w:div w:id="230386487">
              <w:marLeft w:val="0"/>
              <w:marRight w:val="0"/>
              <w:marTop w:val="0"/>
              <w:marBottom w:val="0"/>
              <w:divBdr>
                <w:top w:val="none" w:sz="0" w:space="0" w:color="auto"/>
                <w:left w:val="none" w:sz="0" w:space="0" w:color="auto"/>
                <w:bottom w:val="none" w:sz="0" w:space="0" w:color="auto"/>
                <w:right w:val="none" w:sz="0" w:space="0" w:color="auto"/>
              </w:divBdr>
            </w:div>
            <w:div w:id="1028674732">
              <w:marLeft w:val="0"/>
              <w:marRight w:val="0"/>
              <w:marTop w:val="0"/>
              <w:marBottom w:val="0"/>
              <w:divBdr>
                <w:top w:val="none" w:sz="0" w:space="0" w:color="auto"/>
                <w:left w:val="none" w:sz="0" w:space="0" w:color="auto"/>
                <w:bottom w:val="none" w:sz="0" w:space="0" w:color="auto"/>
                <w:right w:val="none" w:sz="0" w:space="0" w:color="auto"/>
              </w:divBdr>
            </w:div>
            <w:div w:id="1904750688">
              <w:marLeft w:val="0"/>
              <w:marRight w:val="0"/>
              <w:marTop w:val="0"/>
              <w:marBottom w:val="0"/>
              <w:divBdr>
                <w:top w:val="none" w:sz="0" w:space="0" w:color="auto"/>
                <w:left w:val="none" w:sz="0" w:space="0" w:color="auto"/>
                <w:bottom w:val="none" w:sz="0" w:space="0" w:color="auto"/>
                <w:right w:val="none" w:sz="0" w:space="0" w:color="auto"/>
              </w:divBdr>
            </w:div>
            <w:div w:id="1815444494">
              <w:marLeft w:val="0"/>
              <w:marRight w:val="0"/>
              <w:marTop w:val="0"/>
              <w:marBottom w:val="0"/>
              <w:divBdr>
                <w:top w:val="none" w:sz="0" w:space="0" w:color="auto"/>
                <w:left w:val="none" w:sz="0" w:space="0" w:color="auto"/>
                <w:bottom w:val="none" w:sz="0" w:space="0" w:color="auto"/>
                <w:right w:val="none" w:sz="0" w:space="0" w:color="auto"/>
              </w:divBdr>
            </w:div>
            <w:div w:id="1058355393">
              <w:marLeft w:val="0"/>
              <w:marRight w:val="0"/>
              <w:marTop w:val="0"/>
              <w:marBottom w:val="0"/>
              <w:divBdr>
                <w:top w:val="none" w:sz="0" w:space="0" w:color="auto"/>
                <w:left w:val="none" w:sz="0" w:space="0" w:color="auto"/>
                <w:bottom w:val="none" w:sz="0" w:space="0" w:color="auto"/>
                <w:right w:val="none" w:sz="0" w:space="0" w:color="auto"/>
              </w:divBdr>
            </w:div>
            <w:div w:id="1393039364">
              <w:marLeft w:val="0"/>
              <w:marRight w:val="0"/>
              <w:marTop w:val="0"/>
              <w:marBottom w:val="0"/>
              <w:divBdr>
                <w:top w:val="none" w:sz="0" w:space="0" w:color="auto"/>
                <w:left w:val="none" w:sz="0" w:space="0" w:color="auto"/>
                <w:bottom w:val="none" w:sz="0" w:space="0" w:color="auto"/>
                <w:right w:val="none" w:sz="0" w:space="0" w:color="auto"/>
              </w:divBdr>
            </w:div>
            <w:div w:id="1886015302">
              <w:marLeft w:val="0"/>
              <w:marRight w:val="0"/>
              <w:marTop w:val="0"/>
              <w:marBottom w:val="0"/>
              <w:divBdr>
                <w:top w:val="none" w:sz="0" w:space="0" w:color="auto"/>
                <w:left w:val="none" w:sz="0" w:space="0" w:color="auto"/>
                <w:bottom w:val="none" w:sz="0" w:space="0" w:color="auto"/>
                <w:right w:val="none" w:sz="0" w:space="0" w:color="auto"/>
              </w:divBdr>
            </w:div>
            <w:div w:id="1426997242">
              <w:marLeft w:val="0"/>
              <w:marRight w:val="0"/>
              <w:marTop w:val="0"/>
              <w:marBottom w:val="0"/>
              <w:divBdr>
                <w:top w:val="none" w:sz="0" w:space="0" w:color="auto"/>
                <w:left w:val="none" w:sz="0" w:space="0" w:color="auto"/>
                <w:bottom w:val="none" w:sz="0" w:space="0" w:color="auto"/>
                <w:right w:val="none" w:sz="0" w:space="0" w:color="auto"/>
              </w:divBdr>
            </w:div>
            <w:div w:id="181332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611655">
      <w:bodyDiv w:val="1"/>
      <w:marLeft w:val="0"/>
      <w:marRight w:val="0"/>
      <w:marTop w:val="0"/>
      <w:marBottom w:val="0"/>
      <w:divBdr>
        <w:top w:val="none" w:sz="0" w:space="0" w:color="auto"/>
        <w:left w:val="none" w:sz="0" w:space="0" w:color="auto"/>
        <w:bottom w:val="none" w:sz="0" w:space="0" w:color="auto"/>
        <w:right w:val="none" w:sz="0" w:space="0" w:color="auto"/>
      </w:divBdr>
    </w:div>
    <w:div w:id="1642691345">
      <w:bodyDiv w:val="1"/>
      <w:marLeft w:val="0"/>
      <w:marRight w:val="0"/>
      <w:marTop w:val="0"/>
      <w:marBottom w:val="0"/>
      <w:divBdr>
        <w:top w:val="none" w:sz="0" w:space="0" w:color="auto"/>
        <w:left w:val="none" w:sz="0" w:space="0" w:color="auto"/>
        <w:bottom w:val="none" w:sz="0" w:space="0" w:color="auto"/>
        <w:right w:val="none" w:sz="0" w:space="0" w:color="auto"/>
      </w:divBdr>
      <w:divsChild>
        <w:div w:id="207374530">
          <w:marLeft w:val="0"/>
          <w:marRight w:val="0"/>
          <w:marTop w:val="0"/>
          <w:marBottom w:val="0"/>
          <w:divBdr>
            <w:top w:val="none" w:sz="0" w:space="0" w:color="auto"/>
            <w:left w:val="none" w:sz="0" w:space="0" w:color="auto"/>
            <w:bottom w:val="none" w:sz="0" w:space="0" w:color="auto"/>
            <w:right w:val="none" w:sz="0" w:space="0" w:color="auto"/>
          </w:divBdr>
          <w:divsChild>
            <w:div w:id="219368340">
              <w:marLeft w:val="0"/>
              <w:marRight w:val="0"/>
              <w:marTop w:val="0"/>
              <w:marBottom w:val="0"/>
              <w:divBdr>
                <w:top w:val="none" w:sz="0" w:space="0" w:color="auto"/>
                <w:left w:val="none" w:sz="0" w:space="0" w:color="auto"/>
                <w:bottom w:val="none" w:sz="0" w:space="0" w:color="auto"/>
                <w:right w:val="none" w:sz="0" w:space="0" w:color="auto"/>
              </w:divBdr>
            </w:div>
            <w:div w:id="75329346">
              <w:marLeft w:val="0"/>
              <w:marRight w:val="0"/>
              <w:marTop w:val="0"/>
              <w:marBottom w:val="0"/>
              <w:divBdr>
                <w:top w:val="none" w:sz="0" w:space="0" w:color="auto"/>
                <w:left w:val="none" w:sz="0" w:space="0" w:color="auto"/>
                <w:bottom w:val="none" w:sz="0" w:space="0" w:color="auto"/>
                <w:right w:val="none" w:sz="0" w:space="0" w:color="auto"/>
              </w:divBdr>
            </w:div>
            <w:div w:id="1460030629">
              <w:marLeft w:val="0"/>
              <w:marRight w:val="0"/>
              <w:marTop w:val="0"/>
              <w:marBottom w:val="0"/>
              <w:divBdr>
                <w:top w:val="none" w:sz="0" w:space="0" w:color="auto"/>
                <w:left w:val="none" w:sz="0" w:space="0" w:color="auto"/>
                <w:bottom w:val="none" w:sz="0" w:space="0" w:color="auto"/>
                <w:right w:val="none" w:sz="0" w:space="0" w:color="auto"/>
              </w:divBdr>
            </w:div>
            <w:div w:id="2064019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5080">
      <w:bodyDiv w:val="1"/>
      <w:marLeft w:val="0"/>
      <w:marRight w:val="0"/>
      <w:marTop w:val="0"/>
      <w:marBottom w:val="0"/>
      <w:divBdr>
        <w:top w:val="none" w:sz="0" w:space="0" w:color="auto"/>
        <w:left w:val="none" w:sz="0" w:space="0" w:color="auto"/>
        <w:bottom w:val="none" w:sz="0" w:space="0" w:color="auto"/>
        <w:right w:val="none" w:sz="0" w:space="0" w:color="auto"/>
      </w:divBdr>
      <w:divsChild>
        <w:div w:id="432437769">
          <w:marLeft w:val="0"/>
          <w:marRight w:val="0"/>
          <w:marTop w:val="0"/>
          <w:marBottom w:val="0"/>
          <w:divBdr>
            <w:top w:val="none" w:sz="0" w:space="0" w:color="auto"/>
            <w:left w:val="none" w:sz="0" w:space="0" w:color="auto"/>
            <w:bottom w:val="none" w:sz="0" w:space="0" w:color="auto"/>
            <w:right w:val="none" w:sz="0" w:space="0" w:color="auto"/>
          </w:divBdr>
          <w:divsChild>
            <w:div w:id="152570607">
              <w:marLeft w:val="0"/>
              <w:marRight w:val="0"/>
              <w:marTop w:val="0"/>
              <w:marBottom w:val="0"/>
              <w:divBdr>
                <w:top w:val="none" w:sz="0" w:space="0" w:color="auto"/>
                <w:left w:val="none" w:sz="0" w:space="0" w:color="auto"/>
                <w:bottom w:val="none" w:sz="0" w:space="0" w:color="auto"/>
                <w:right w:val="none" w:sz="0" w:space="0" w:color="auto"/>
              </w:divBdr>
            </w:div>
            <w:div w:id="2043936938">
              <w:marLeft w:val="0"/>
              <w:marRight w:val="0"/>
              <w:marTop w:val="0"/>
              <w:marBottom w:val="0"/>
              <w:divBdr>
                <w:top w:val="none" w:sz="0" w:space="0" w:color="auto"/>
                <w:left w:val="none" w:sz="0" w:space="0" w:color="auto"/>
                <w:bottom w:val="none" w:sz="0" w:space="0" w:color="auto"/>
                <w:right w:val="none" w:sz="0" w:space="0" w:color="auto"/>
              </w:divBdr>
            </w:div>
            <w:div w:id="81611260">
              <w:marLeft w:val="0"/>
              <w:marRight w:val="0"/>
              <w:marTop w:val="0"/>
              <w:marBottom w:val="0"/>
              <w:divBdr>
                <w:top w:val="none" w:sz="0" w:space="0" w:color="auto"/>
                <w:left w:val="none" w:sz="0" w:space="0" w:color="auto"/>
                <w:bottom w:val="none" w:sz="0" w:space="0" w:color="auto"/>
                <w:right w:val="none" w:sz="0" w:space="0" w:color="auto"/>
              </w:divBdr>
            </w:div>
            <w:div w:id="1405031209">
              <w:marLeft w:val="0"/>
              <w:marRight w:val="0"/>
              <w:marTop w:val="0"/>
              <w:marBottom w:val="0"/>
              <w:divBdr>
                <w:top w:val="none" w:sz="0" w:space="0" w:color="auto"/>
                <w:left w:val="none" w:sz="0" w:space="0" w:color="auto"/>
                <w:bottom w:val="none" w:sz="0" w:space="0" w:color="auto"/>
                <w:right w:val="none" w:sz="0" w:space="0" w:color="auto"/>
              </w:divBdr>
            </w:div>
            <w:div w:id="716274514">
              <w:marLeft w:val="0"/>
              <w:marRight w:val="0"/>
              <w:marTop w:val="0"/>
              <w:marBottom w:val="0"/>
              <w:divBdr>
                <w:top w:val="none" w:sz="0" w:space="0" w:color="auto"/>
                <w:left w:val="none" w:sz="0" w:space="0" w:color="auto"/>
                <w:bottom w:val="none" w:sz="0" w:space="0" w:color="auto"/>
                <w:right w:val="none" w:sz="0" w:space="0" w:color="auto"/>
              </w:divBdr>
            </w:div>
            <w:div w:id="850872867">
              <w:marLeft w:val="0"/>
              <w:marRight w:val="0"/>
              <w:marTop w:val="0"/>
              <w:marBottom w:val="0"/>
              <w:divBdr>
                <w:top w:val="none" w:sz="0" w:space="0" w:color="auto"/>
                <w:left w:val="none" w:sz="0" w:space="0" w:color="auto"/>
                <w:bottom w:val="none" w:sz="0" w:space="0" w:color="auto"/>
                <w:right w:val="none" w:sz="0" w:space="0" w:color="auto"/>
              </w:divBdr>
            </w:div>
            <w:div w:id="1317420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938361">
      <w:bodyDiv w:val="1"/>
      <w:marLeft w:val="0"/>
      <w:marRight w:val="0"/>
      <w:marTop w:val="0"/>
      <w:marBottom w:val="0"/>
      <w:divBdr>
        <w:top w:val="none" w:sz="0" w:space="0" w:color="auto"/>
        <w:left w:val="none" w:sz="0" w:space="0" w:color="auto"/>
        <w:bottom w:val="none" w:sz="0" w:space="0" w:color="auto"/>
        <w:right w:val="none" w:sz="0" w:space="0" w:color="auto"/>
      </w:divBdr>
      <w:divsChild>
        <w:div w:id="2045017740">
          <w:marLeft w:val="0"/>
          <w:marRight w:val="0"/>
          <w:marTop w:val="0"/>
          <w:marBottom w:val="0"/>
          <w:divBdr>
            <w:top w:val="none" w:sz="0" w:space="0" w:color="auto"/>
            <w:left w:val="none" w:sz="0" w:space="0" w:color="auto"/>
            <w:bottom w:val="none" w:sz="0" w:space="0" w:color="auto"/>
            <w:right w:val="none" w:sz="0" w:space="0" w:color="auto"/>
          </w:divBdr>
          <w:divsChild>
            <w:div w:id="1621374823">
              <w:marLeft w:val="0"/>
              <w:marRight w:val="0"/>
              <w:marTop w:val="0"/>
              <w:marBottom w:val="0"/>
              <w:divBdr>
                <w:top w:val="none" w:sz="0" w:space="0" w:color="auto"/>
                <w:left w:val="none" w:sz="0" w:space="0" w:color="auto"/>
                <w:bottom w:val="none" w:sz="0" w:space="0" w:color="auto"/>
                <w:right w:val="none" w:sz="0" w:space="0" w:color="auto"/>
              </w:divBdr>
            </w:div>
            <w:div w:id="1965497302">
              <w:marLeft w:val="0"/>
              <w:marRight w:val="0"/>
              <w:marTop w:val="0"/>
              <w:marBottom w:val="0"/>
              <w:divBdr>
                <w:top w:val="none" w:sz="0" w:space="0" w:color="auto"/>
                <w:left w:val="none" w:sz="0" w:space="0" w:color="auto"/>
                <w:bottom w:val="none" w:sz="0" w:space="0" w:color="auto"/>
                <w:right w:val="none" w:sz="0" w:space="0" w:color="auto"/>
              </w:divBdr>
            </w:div>
            <w:div w:id="211729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853245">
      <w:bodyDiv w:val="1"/>
      <w:marLeft w:val="0"/>
      <w:marRight w:val="0"/>
      <w:marTop w:val="0"/>
      <w:marBottom w:val="0"/>
      <w:divBdr>
        <w:top w:val="none" w:sz="0" w:space="0" w:color="auto"/>
        <w:left w:val="none" w:sz="0" w:space="0" w:color="auto"/>
        <w:bottom w:val="none" w:sz="0" w:space="0" w:color="auto"/>
        <w:right w:val="none" w:sz="0" w:space="0" w:color="auto"/>
      </w:divBdr>
    </w:div>
    <w:div w:id="1755857596">
      <w:bodyDiv w:val="1"/>
      <w:marLeft w:val="0"/>
      <w:marRight w:val="0"/>
      <w:marTop w:val="0"/>
      <w:marBottom w:val="0"/>
      <w:divBdr>
        <w:top w:val="none" w:sz="0" w:space="0" w:color="auto"/>
        <w:left w:val="none" w:sz="0" w:space="0" w:color="auto"/>
        <w:bottom w:val="none" w:sz="0" w:space="0" w:color="auto"/>
        <w:right w:val="none" w:sz="0" w:space="0" w:color="auto"/>
      </w:divBdr>
    </w:div>
    <w:div w:id="1781146218">
      <w:bodyDiv w:val="1"/>
      <w:marLeft w:val="0"/>
      <w:marRight w:val="0"/>
      <w:marTop w:val="0"/>
      <w:marBottom w:val="0"/>
      <w:divBdr>
        <w:top w:val="none" w:sz="0" w:space="0" w:color="auto"/>
        <w:left w:val="none" w:sz="0" w:space="0" w:color="auto"/>
        <w:bottom w:val="none" w:sz="0" w:space="0" w:color="auto"/>
        <w:right w:val="none" w:sz="0" w:space="0" w:color="auto"/>
      </w:divBdr>
      <w:divsChild>
        <w:div w:id="723406296">
          <w:marLeft w:val="0"/>
          <w:marRight w:val="0"/>
          <w:marTop w:val="0"/>
          <w:marBottom w:val="0"/>
          <w:divBdr>
            <w:top w:val="none" w:sz="0" w:space="0" w:color="auto"/>
            <w:left w:val="none" w:sz="0" w:space="0" w:color="auto"/>
            <w:bottom w:val="none" w:sz="0" w:space="0" w:color="auto"/>
            <w:right w:val="none" w:sz="0" w:space="0" w:color="auto"/>
          </w:divBdr>
          <w:divsChild>
            <w:div w:id="643852288">
              <w:marLeft w:val="0"/>
              <w:marRight w:val="0"/>
              <w:marTop w:val="0"/>
              <w:marBottom w:val="0"/>
              <w:divBdr>
                <w:top w:val="none" w:sz="0" w:space="0" w:color="auto"/>
                <w:left w:val="none" w:sz="0" w:space="0" w:color="auto"/>
                <w:bottom w:val="none" w:sz="0" w:space="0" w:color="auto"/>
                <w:right w:val="none" w:sz="0" w:space="0" w:color="auto"/>
              </w:divBdr>
            </w:div>
            <w:div w:id="2096828344">
              <w:marLeft w:val="0"/>
              <w:marRight w:val="0"/>
              <w:marTop w:val="0"/>
              <w:marBottom w:val="0"/>
              <w:divBdr>
                <w:top w:val="none" w:sz="0" w:space="0" w:color="auto"/>
                <w:left w:val="none" w:sz="0" w:space="0" w:color="auto"/>
                <w:bottom w:val="none" w:sz="0" w:space="0" w:color="auto"/>
                <w:right w:val="none" w:sz="0" w:space="0" w:color="auto"/>
              </w:divBdr>
            </w:div>
            <w:div w:id="50995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056854">
      <w:bodyDiv w:val="1"/>
      <w:marLeft w:val="0"/>
      <w:marRight w:val="0"/>
      <w:marTop w:val="0"/>
      <w:marBottom w:val="0"/>
      <w:divBdr>
        <w:top w:val="none" w:sz="0" w:space="0" w:color="auto"/>
        <w:left w:val="none" w:sz="0" w:space="0" w:color="auto"/>
        <w:bottom w:val="none" w:sz="0" w:space="0" w:color="auto"/>
        <w:right w:val="none" w:sz="0" w:space="0" w:color="auto"/>
      </w:divBdr>
      <w:divsChild>
        <w:div w:id="1446121946">
          <w:marLeft w:val="0"/>
          <w:marRight w:val="0"/>
          <w:marTop w:val="0"/>
          <w:marBottom w:val="0"/>
          <w:divBdr>
            <w:top w:val="none" w:sz="0" w:space="0" w:color="auto"/>
            <w:left w:val="none" w:sz="0" w:space="0" w:color="auto"/>
            <w:bottom w:val="none" w:sz="0" w:space="0" w:color="auto"/>
            <w:right w:val="none" w:sz="0" w:space="0" w:color="auto"/>
          </w:divBdr>
          <w:divsChild>
            <w:div w:id="249121896">
              <w:marLeft w:val="0"/>
              <w:marRight w:val="0"/>
              <w:marTop w:val="0"/>
              <w:marBottom w:val="0"/>
              <w:divBdr>
                <w:top w:val="none" w:sz="0" w:space="0" w:color="auto"/>
                <w:left w:val="none" w:sz="0" w:space="0" w:color="auto"/>
                <w:bottom w:val="none" w:sz="0" w:space="0" w:color="auto"/>
                <w:right w:val="none" w:sz="0" w:space="0" w:color="auto"/>
              </w:divBdr>
            </w:div>
            <w:div w:id="1433697121">
              <w:marLeft w:val="0"/>
              <w:marRight w:val="0"/>
              <w:marTop w:val="0"/>
              <w:marBottom w:val="0"/>
              <w:divBdr>
                <w:top w:val="none" w:sz="0" w:space="0" w:color="auto"/>
                <w:left w:val="none" w:sz="0" w:space="0" w:color="auto"/>
                <w:bottom w:val="none" w:sz="0" w:space="0" w:color="auto"/>
                <w:right w:val="none" w:sz="0" w:space="0" w:color="auto"/>
              </w:divBdr>
            </w:div>
            <w:div w:id="1898004663">
              <w:marLeft w:val="0"/>
              <w:marRight w:val="0"/>
              <w:marTop w:val="0"/>
              <w:marBottom w:val="0"/>
              <w:divBdr>
                <w:top w:val="none" w:sz="0" w:space="0" w:color="auto"/>
                <w:left w:val="none" w:sz="0" w:space="0" w:color="auto"/>
                <w:bottom w:val="none" w:sz="0" w:space="0" w:color="auto"/>
                <w:right w:val="none" w:sz="0" w:space="0" w:color="auto"/>
              </w:divBdr>
            </w:div>
            <w:div w:id="1518471350">
              <w:marLeft w:val="0"/>
              <w:marRight w:val="0"/>
              <w:marTop w:val="0"/>
              <w:marBottom w:val="0"/>
              <w:divBdr>
                <w:top w:val="none" w:sz="0" w:space="0" w:color="auto"/>
                <w:left w:val="none" w:sz="0" w:space="0" w:color="auto"/>
                <w:bottom w:val="none" w:sz="0" w:space="0" w:color="auto"/>
                <w:right w:val="none" w:sz="0" w:space="0" w:color="auto"/>
              </w:divBdr>
            </w:div>
            <w:div w:id="795561491">
              <w:marLeft w:val="0"/>
              <w:marRight w:val="0"/>
              <w:marTop w:val="0"/>
              <w:marBottom w:val="0"/>
              <w:divBdr>
                <w:top w:val="none" w:sz="0" w:space="0" w:color="auto"/>
                <w:left w:val="none" w:sz="0" w:space="0" w:color="auto"/>
                <w:bottom w:val="none" w:sz="0" w:space="0" w:color="auto"/>
                <w:right w:val="none" w:sz="0" w:space="0" w:color="auto"/>
              </w:divBdr>
            </w:div>
            <w:div w:id="1615406451">
              <w:marLeft w:val="0"/>
              <w:marRight w:val="0"/>
              <w:marTop w:val="0"/>
              <w:marBottom w:val="0"/>
              <w:divBdr>
                <w:top w:val="none" w:sz="0" w:space="0" w:color="auto"/>
                <w:left w:val="none" w:sz="0" w:space="0" w:color="auto"/>
                <w:bottom w:val="none" w:sz="0" w:space="0" w:color="auto"/>
                <w:right w:val="none" w:sz="0" w:space="0" w:color="auto"/>
              </w:divBdr>
            </w:div>
            <w:div w:id="879171157">
              <w:marLeft w:val="0"/>
              <w:marRight w:val="0"/>
              <w:marTop w:val="0"/>
              <w:marBottom w:val="0"/>
              <w:divBdr>
                <w:top w:val="none" w:sz="0" w:space="0" w:color="auto"/>
                <w:left w:val="none" w:sz="0" w:space="0" w:color="auto"/>
                <w:bottom w:val="none" w:sz="0" w:space="0" w:color="auto"/>
                <w:right w:val="none" w:sz="0" w:space="0" w:color="auto"/>
              </w:divBdr>
            </w:div>
            <w:div w:id="1405643945">
              <w:marLeft w:val="0"/>
              <w:marRight w:val="0"/>
              <w:marTop w:val="0"/>
              <w:marBottom w:val="0"/>
              <w:divBdr>
                <w:top w:val="none" w:sz="0" w:space="0" w:color="auto"/>
                <w:left w:val="none" w:sz="0" w:space="0" w:color="auto"/>
                <w:bottom w:val="none" w:sz="0" w:space="0" w:color="auto"/>
                <w:right w:val="none" w:sz="0" w:space="0" w:color="auto"/>
              </w:divBdr>
            </w:div>
            <w:div w:id="816914892">
              <w:marLeft w:val="0"/>
              <w:marRight w:val="0"/>
              <w:marTop w:val="0"/>
              <w:marBottom w:val="0"/>
              <w:divBdr>
                <w:top w:val="none" w:sz="0" w:space="0" w:color="auto"/>
                <w:left w:val="none" w:sz="0" w:space="0" w:color="auto"/>
                <w:bottom w:val="none" w:sz="0" w:space="0" w:color="auto"/>
                <w:right w:val="none" w:sz="0" w:space="0" w:color="auto"/>
              </w:divBdr>
            </w:div>
            <w:div w:id="87257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171068">
      <w:bodyDiv w:val="1"/>
      <w:marLeft w:val="0"/>
      <w:marRight w:val="0"/>
      <w:marTop w:val="0"/>
      <w:marBottom w:val="0"/>
      <w:divBdr>
        <w:top w:val="none" w:sz="0" w:space="0" w:color="auto"/>
        <w:left w:val="none" w:sz="0" w:space="0" w:color="auto"/>
        <w:bottom w:val="none" w:sz="0" w:space="0" w:color="auto"/>
        <w:right w:val="none" w:sz="0" w:space="0" w:color="auto"/>
      </w:divBdr>
    </w:div>
    <w:div w:id="1898200493">
      <w:bodyDiv w:val="1"/>
      <w:marLeft w:val="0"/>
      <w:marRight w:val="0"/>
      <w:marTop w:val="0"/>
      <w:marBottom w:val="0"/>
      <w:divBdr>
        <w:top w:val="none" w:sz="0" w:space="0" w:color="auto"/>
        <w:left w:val="none" w:sz="0" w:space="0" w:color="auto"/>
        <w:bottom w:val="none" w:sz="0" w:space="0" w:color="auto"/>
        <w:right w:val="none" w:sz="0" w:space="0" w:color="auto"/>
      </w:divBdr>
    </w:div>
    <w:div w:id="1995791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3.xml"/><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9.jpe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jpe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BA9146E-FC98-492E-8F17-724018B58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TotalTime>
  <Pages>157</Pages>
  <Words>37846</Words>
  <Characters>215728</Characters>
  <Application>Microsoft Office Word</Application>
  <DocSecurity>0</DocSecurity>
  <Lines>1797</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LTITECH</dc:creator>
  <cp:lastModifiedBy>Ainun Syuhadah Lubis</cp:lastModifiedBy>
  <cp:revision>34</cp:revision>
  <dcterms:created xsi:type="dcterms:W3CDTF">2025-07-01T15:01:00Z</dcterms:created>
  <dcterms:modified xsi:type="dcterms:W3CDTF">2025-07-06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4d8c764-7ad7-3102-ac93-9392f85ea599</vt:lpwstr>
  </property>
</Properties>
</file>